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9A4C2F" w14:textId="68B93B48" w:rsidR="00775759" w:rsidRPr="00772410" w:rsidRDefault="00BE457F" w:rsidP="00772410">
      <w:pPr>
        <w:spacing w:line="240" w:lineRule="auto"/>
        <w:ind w:firstLine="0"/>
        <w:jc w:val="center"/>
      </w:pPr>
      <w:bookmarkStart w:id="0" w:name="_GoBack"/>
      <w:bookmarkEnd w:id="0"/>
      <w:r w:rsidRPr="00772410">
        <w:t>Time Adverbial and Verb Collocations in Biblical Hebrew</w:t>
      </w:r>
    </w:p>
    <w:p w14:paraId="404DE0CD" w14:textId="77777777" w:rsidR="001D32E4" w:rsidRPr="00772410" w:rsidRDefault="001D32E4" w:rsidP="00772410">
      <w:pPr>
        <w:spacing w:line="240" w:lineRule="auto"/>
        <w:ind w:firstLine="0"/>
        <w:jc w:val="center"/>
      </w:pPr>
    </w:p>
    <w:p w14:paraId="0E4B8B29" w14:textId="77777777" w:rsidR="001D32E4" w:rsidRPr="00772410" w:rsidRDefault="001D32E4" w:rsidP="00772410">
      <w:pPr>
        <w:spacing w:line="240" w:lineRule="auto"/>
        <w:ind w:firstLine="0"/>
        <w:jc w:val="center"/>
      </w:pPr>
    </w:p>
    <w:p w14:paraId="6F465C73" w14:textId="77777777" w:rsidR="001D32E4" w:rsidRPr="00772410" w:rsidRDefault="001D32E4" w:rsidP="00772410">
      <w:pPr>
        <w:spacing w:line="240" w:lineRule="auto"/>
        <w:ind w:firstLine="0"/>
        <w:jc w:val="center"/>
      </w:pPr>
    </w:p>
    <w:p w14:paraId="66119152" w14:textId="77777777" w:rsidR="001D32E4" w:rsidRPr="00772410" w:rsidRDefault="001D32E4" w:rsidP="00772410">
      <w:pPr>
        <w:spacing w:line="240" w:lineRule="auto"/>
        <w:ind w:firstLine="0"/>
        <w:jc w:val="center"/>
      </w:pPr>
    </w:p>
    <w:p w14:paraId="7ACBF116" w14:textId="77777777" w:rsidR="001D32E4" w:rsidRPr="00772410" w:rsidRDefault="001D32E4" w:rsidP="00772410">
      <w:pPr>
        <w:spacing w:line="240" w:lineRule="auto"/>
        <w:ind w:firstLine="0"/>
        <w:jc w:val="center"/>
      </w:pPr>
    </w:p>
    <w:p w14:paraId="243B7196" w14:textId="77777777" w:rsidR="001D32E4" w:rsidRPr="00772410" w:rsidRDefault="001D32E4" w:rsidP="00772410">
      <w:pPr>
        <w:spacing w:line="240" w:lineRule="auto"/>
        <w:ind w:firstLine="0"/>
        <w:jc w:val="center"/>
      </w:pPr>
    </w:p>
    <w:p w14:paraId="57C51F77" w14:textId="77777777" w:rsidR="001D32E4" w:rsidRPr="00772410" w:rsidRDefault="001D32E4" w:rsidP="00772410">
      <w:pPr>
        <w:spacing w:line="240" w:lineRule="auto"/>
        <w:ind w:firstLine="0"/>
        <w:jc w:val="center"/>
      </w:pPr>
    </w:p>
    <w:p w14:paraId="18E54B09" w14:textId="77777777" w:rsidR="001D32E4" w:rsidRPr="00772410" w:rsidRDefault="001D32E4" w:rsidP="00772410">
      <w:pPr>
        <w:spacing w:line="240" w:lineRule="auto"/>
        <w:ind w:firstLine="0"/>
        <w:jc w:val="center"/>
      </w:pPr>
    </w:p>
    <w:p w14:paraId="52DF3D1A" w14:textId="77777777" w:rsidR="001D32E4" w:rsidRPr="00772410" w:rsidRDefault="001D32E4" w:rsidP="00772410">
      <w:pPr>
        <w:spacing w:line="240" w:lineRule="auto"/>
        <w:ind w:firstLine="0"/>
        <w:jc w:val="center"/>
      </w:pPr>
    </w:p>
    <w:p w14:paraId="54A85E38" w14:textId="77777777" w:rsidR="001D32E4" w:rsidRPr="00772410" w:rsidRDefault="001D32E4" w:rsidP="00772410">
      <w:pPr>
        <w:spacing w:line="240" w:lineRule="auto"/>
        <w:ind w:firstLine="0"/>
        <w:jc w:val="center"/>
      </w:pPr>
    </w:p>
    <w:p w14:paraId="18904698" w14:textId="30D957D1" w:rsidR="001D32E4" w:rsidRPr="00772410" w:rsidRDefault="001D32E4" w:rsidP="00772410">
      <w:pPr>
        <w:spacing w:line="240" w:lineRule="auto"/>
        <w:ind w:firstLine="0"/>
        <w:jc w:val="center"/>
      </w:pPr>
      <w:r w:rsidRPr="00772410">
        <w:t>Cody Kingham</w:t>
      </w:r>
    </w:p>
    <w:p w14:paraId="5664D795" w14:textId="22B6EC9B" w:rsidR="007E6D90" w:rsidRPr="00772410" w:rsidRDefault="001D32E4" w:rsidP="00772410">
      <w:pPr>
        <w:spacing w:line="240" w:lineRule="auto"/>
        <w:ind w:firstLine="0"/>
        <w:jc w:val="center"/>
      </w:pPr>
      <w:r w:rsidRPr="00772410">
        <w:t>PhD candidate, Hebrew Studies</w:t>
      </w:r>
    </w:p>
    <w:p w14:paraId="2201097A" w14:textId="1CD5599A" w:rsidR="0013120D" w:rsidRPr="00772410" w:rsidRDefault="007E6D90" w:rsidP="00772410">
      <w:pPr>
        <w:spacing w:line="240" w:lineRule="auto"/>
        <w:ind w:firstLine="0"/>
        <w:jc w:val="center"/>
      </w:pPr>
      <w:r w:rsidRPr="00772410">
        <w:t>St John's College, University of Cambridge</w:t>
      </w:r>
    </w:p>
    <w:p w14:paraId="617245D6" w14:textId="1D7AC289" w:rsidR="00D07A26" w:rsidRPr="00772410" w:rsidRDefault="00B95E8B" w:rsidP="00772410">
      <w:pPr>
        <w:spacing w:line="240" w:lineRule="auto"/>
        <w:ind w:firstLine="0"/>
        <w:jc w:val="center"/>
        <w:sectPr w:rsidR="00D07A26" w:rsidRPr="00772410" w:rsidSect="00775759">
          <w:headerReference w:type="even" r:id="rId8"/>
          <w:headerReference w:type="default" r:id="rId9"/>
          <w:pgSz w:w="11894" w:h="16834"/>
          <w:pgMar w:top="1440" w:right="1440" w:bottom="1800" w:left="1440" w:header="720" w:footer="720" w:gutter="0"/>
          <w:cols w:space="720"/>
          <w:vAlign w:val="center"/>
          <w:docGrid w:linePitch="360"/>
        </w:sectPr>
      </w:pPr>
      <w:r>
        <w:t>29 April 2019</w:t>
      </w:r>
      <w:r w:rsidR="0001405E" w:rsidRPr="00772410">
        <w:fldChar w:fldCharType="begin"/>
      </w:r>
      <w:r w:rsidR="0001405E" w:rsidRPr="00772410">
        <w:instrText xml:space="preserve"> CREATEDATE \@ "d MMMM yyyy" \* MERGEFORMAT </w:instrText>
      </w:r>
      <w:r w:rsidR="0001405E" w:rsidRPr="00772410">
        <w:fldChar w:fldCharType="end"/>
      </w:r>
    </w:p>
    <w:p w14:paraId="439F86D0" w14:textId="45DA3FA5" w:rsidR="007E2DCD" w:rsidRPr="00AA1672" w:rsidRDefault="002459BF" w:rsidP="00AA1672">
      <w:pPr>
        <w:ind w:firstLine="0"/>
        <w:jc w:val="center"/>
        <w:rPr>
          <w:b/>
          <w:bCs/>
        </w:rPr>
      </w:pPr>
      <w:r w:rsidRPr="002459BF">
        <w:rPr>
          <w:b/>
          <w:bCs/>
        </w:rPr>
        <w:lastRenderedPageBreak/>
        <w:t>Introduction</w:t>
      </w:r>
    </w:p>
    <w:p w14:paraId="6F988821" w14:textId="4B288419" w:rsidR="00D86EA9" w:rsidRDefault="007E2DCD" w:rsidP="007C7AEE">
      <w:r>
        <w:t xml:space="preserve">One of the most productive areas of Biblical Hebrew grammar is </w:t>
      </w:r>
      <w:r w:rsidR="0059223A">
        <w:t>that of time</w:t>
      </w:r>
      <w:r w:rsidR="00A917FB">
        <w:t xml:space="preserve"> expression</w:t>
      </w:r>
      <w:r w:rsidR="0059223A">
        <w:t xml:space="preserve">, as </w:t>
      </w:r>
      <w:r w:rsidR="00000038">
        <w:t>shown</w:t>
      </w:r>
      <w:r w:rsidR="0059223A">
        <w:t xml:space="preserve"> by </w:t>
      </w:r>
      <w:r w:rsidR="00CB4817">
        <w:t>continual</w:t>
      </w:r>
      <w:r w:rsidR="00B73AA1">
        <w:t xml:space="preserve"> </w:t>
      </w:r>
      <w:r w:rsidR="00CB4817">
        <w:t>research</w:t>
      </w:r>
      <w:r w:rsidR="0059223A">
        <w:t xml:space="preserve"> on the Biblical Hebrew verb.</w:t>
      </w:r>
      <w:r w:rsidR="00047DD8" w:rsidRPr="00E65E29">
        <w:rPr>
          <w:rStyle w:val="FootnoteReference"/>
        </w:rPr>
        <w:footnoteReference w:id="1"/>
      </w:r>
      <w:r w:rsidR="00CB4817">
        <w:t xml:space="preserve"> </w:t>
      </w:r>
      <w:r w:rsidR="00677A69">
        <w:t xml:space="preserve">Yet, considerably </w:t>
      </w:r>
      <w:r w:rsidR="007A1CEA">
        <w:t xml:space="preserve">little </w:t>
      </w:r>
      <w:r w:rsidR="005522C2">
        <w:t xml:space="preserve">attention </w:t>
      </w:r>
      <w:r w:rsidR="00043FF2">
        <w:t xml:space="preserve">has been paid to </w:t>
      </w:r>
      <w:r w:rsidR="00707CDA">
        <w:t>time adverbials</w:t>
      </w:r>
      <w:r w:rsidR="00DC7142">
        <w:t>.</w:t>
      </w:r>
      <w:r w:rsidRPr="00E65E29">
        <w:rPr>
          <w:rStyle w:val="FootnoteReference"/>
        </w:rPr>
        <w:footnoteReference w:id="2"/>
      </w:r>
      <w:r>
        <w:t xml:space="preserve"> </w:t>
      </w:r>
      <w:r w:rsidR="00DC7142">
        <w:t xml:space="preserve">This despite the fact that </w:t>
      </w:r>
      <w:r w:rsidR="003E2C0E">
        <w:t>time</w:t>
      </w:r>
      <w:r w:rsidR="00DC7142">
        <w:t xml:space="preserve"> adverbials serve important roles in </w:t>
      </w:r>
      <w:r w:rsidR="00DC0116">
        <w:t>establishing</w:t>
      </w:r>
      <w:r w:rsidR="00DC7142">
        <w:t xml:space="preserve"> time </w:t>
      </w:r>
      <w:r w:rsidR="00337220">
        <w:t>reference</w:t>
      </w:r>
      <w:r w:rsidR="00DC7142">
        <w:t xml:space="preserve"> in language.</w:t>
      </w:r>
      <w:r w:rsidR="00DC7142" w:rsidRPr="00E65E29">
        <w:rPr>
          <w:rStyle w:val="FootnoteReference"/>
        </w:rPr>
        <w:footnoteReference w:id="3"/>
      </w:r>
      <w:r w:rsidR="00DC7142">
        <w:t xml:space="preserve"> </w:t>
      </w:r>
      <w:r w:rsidR="00297960">
        <w:t xml:space="preserve">In Biblical Hebrew, </w:t>
      </w:r>
      <w:r w:rsidR="00662D85">
        <w:t>they</w:t>
      </w:r>
      <w:r w:rsidR="002E4CD5">
        <w:t xml:space="preserve"> </w:t>
      </w:r>
      <w:r w:rsidR="00B32239">
        <w:t>can</w:t>
      </w:r>
      <w:r w:rsidR="008D5517">
        <w:t xml:space="preserve"> anchor</w:t>
      </w:r>
      <w:r w:rsidR="000662C6">
        <w:t xml:space="preserve"> discourse</w:t>
      </w:r>
      <w:r w:rsidR="008D5517">
        <w:t>,</w:t>
      </w:r>
      <w:r w:rsidR="00D6786B" w:rsidRPr="00E65E29">
        <w:rPr>
          <w:rStyle w:val="FootnoteReference"/>
        </w:rPr>
        <w:footnoteReference w:id="4"/>
      </w:r>
      <w:r w:rsidR="000662C6">
        <w:t xml:space="preserve"> </w:t>
      </w:r>
      <w:r w:rsidR="0023213D">
        <w:t xml:space="preserve">modify </w:t>
      </w:r>
      <w:r w:rsidR="00DB359D">
        <w:t>event</w:t>
      </w:r>
      <w:r w:rsidR="003E40C2">
        <w:t xml:space="preserve"> </w:t>
      </w:r>
      <w:r w:rsidR="00043565">
        <w:t>time or aspect,</w:t>
      </w:r>
      <w:r w:rsidR="00680D64" w:rsidRPr="00E65E29">
        <w:rPr>
          <w:rStyle w:val="FootnoteReference"/>
        </w:rPr>
        <w:footnoteReference w:id="5"/>
      </w:r>
      <w:r w:rsidR="00043565">
        <w:t xml:space="preserve"> </w:t>
      </w:r>
      <w:r w:rsidR="006513DB">
        <w:t xml:space="preserve">and </w:t>
      </w:r>
      <w:r w:rsidR="009A091A">
        <w:t xml:space="preserve">direct </w:t>
      </w:r>
      <w:r w:rsidR="00E74B9A">
        <w:t>pragmatic focus.</w:t>
      </w:r>
      <w:r w:rsidR="003F71E5" w:rsidRPr="00E65E29">
        <w:rPr>
          <w:rStyle w:val="FootnoteReference"/>
        </w:rPr>
        <w:footnoteReference w:id="6"/>
      </w:r>
      <w:r w:rsidR="00166F84">
        <w:t xml:space="preserve"> </w:t>
      </w:r>
      <w:r w:rsidR="00ED2A44">
        <w:t>While</w:t>
      </w:r>
      <w:r w:rsidR="00504DAF">
        <w:t xml:space="preserve"> most major grammars mention</w:t>
      </w:r>
      <w:r w:rsidR="00ED2A44">
        <w:t xml:space="preserve"> </w:t>
      </w:r>
      <w:r w:rsidR="008241CF">
        <w:t>time adverbials</w:t>
      </w:r>
      <w:r w:rsidR="00CC6D4C">
        <w:t xml:space="preserve">, </w:t>
      </w:r>
      <w:r w:rsidR="00ED5DD6">
        <w:t xml:space="preserve">there is as of yet no </w:t>
      </w:r>
      <w:r w:rsidR="00D70FE4">
        <w:t xml:space="preserve">comprehensive treatment </w:t>
      </w:r>
      <w:r w:rsidR="0096405B">
        <w:t xml:space="preserve">on their </w:t>
      </w:r>
      <w:r w:rsidR="003B7960">
        <w:t>form and function</w:t>
      </w:r>
      <w:r w:rsidR="00086EEA">
        <w:t>.</w:t>
      </w:r>
      <w:r w:rsidR="00A844A5" w:rsidRPr="00E65E29">
        <w:rPr>
          <w:rStyle w:val="FootnoteReference"/>
        </w:rPr>
        <w:footnoteReference w:id="7"/>
      </w:r>
      <w:r w:rsidR="005914A7">
        <w:t xml:space="preserve"> </w:t>
      </w:r>
      <w:r w:rsidR="00F84F05">
        <w:t>G</w:t>
      </w:r>
      <w:r w:rsidR="00790BDC">
        <w:t>rammar</w:t>
      </w:r>
      <w:r w:rsidR="003D4F6B">
        <w:t>s</w:t>
      </w:r>
      <w:r w:rsidR="00C64E29">
        <w:t xml:space="preserve"> </w:t>
      </w:r>
      <w:r w:rsidR="004E45D7">
        <w:t>tend to treat</w:t>
      </w:r>
      <w:r w:rsidR="001A7A41">
        <w:t xml:space="preserve"> time adverbials as a series of isolated features, divided amongst adverbs, adverbial </w:t>
      </w:r>
      <w:r w:rsidR="001A7A41">
        <w:lastRenderedPageBreak/>
        <w:t xml:space="preserve">accusatives, </w:t>
      </w:r>
      <w:r w:rsidR="00AF3731">
        <w:t>or</w:t>
      </w:r>
      <w:r w:rsidR="001A7A41">
        <w:t xml:space="preserve"> prepositions.</w:t>
      </w:r>
      <w:r w:rsidR="0024720B" w:rsidRPr="00E65E29">
        <w:rPr>
          <w:rStyle w:val="FootnoteReference"/>
        </w:rPr>
        <w:footnoteReference w:id="8"/>
      </w:r>
      <w:r w:rsidR="00826E82">
        <w:t xml:space="preserve"> </w:t>
      </w:r>
      <w:r w:rsidR="003B5298">
        <w:t>This approach leads to a</w:t>
      </w:r>
      <w:r w:rsidR="00D859A9">
        <w:t xml:space="preserve">n </w:t>
      </w:r>
      <w:r w:rsidR="00A70072">
        <w:t>atomistic</w:t>
      </w:r>
      <w:r w:rsidR="00644067">
        <w:t xml:space="preserve"> </w:t>
      </w:r>
      <w:r w:rsidR="00457C86">
        <w:t>focus</w:t>
      </w:r>
      <w:r w:rsidR="0096742A">
        <w:t>, and fails to explain how the various components</w:t>
      </w:r>
      <w:r w:rsidR="003F09B9">
        <w:t xml:space="preserve"> interact and </w:t>
      </w:r>
      <w:r w:rsidR="00B80E81">
        <w:t>mutually</w:t>
      </w:r>
      <w:r w:rsidR="00DE5ECD">
        <w:t xml:space="preserve"> </w:t>
      </w:r>
      <w:r w:rsidR="003F09B9">
        <w:t xml:space="preserve">function as </w:t>
      </w:r>
      <w:r w:rsidR="00554C88">
        <w:t>sentence arguments</w:t>
      </w:r>
      <w:r w:rsidR="00AF674B">
        <w:t>.</w:t>
      </w:r>
    </w:p>
    <w:p w14:paraId="46C8663D" w14:textId="5F0E2F77" w:rsidR="00A05230" w:rsidRDefault="00B25F76" w:rsidP="00F806C9">
      <w:r>
        <w:t>This study address</w:t>
      </w:r>
      <w:r w:rsidR="005F4CE4">
        <w:t>es</w:t>
      </w:r>
      <w:r>
        <w:t xml:space="preserve"> these shortcomings by</w:t>
      </w:r>
      <w:r w:rsidR="000C11FA">
        <w:t xml:space="preserve"> </w:t>
      </w:r>
      <w:r>
        <w:t xml:space="preserve">treating time adverbials as </w:t>
      </w:r>
      <w:r w:rsidR="000C11FA">
        <w:t xml:space="preserve">adjuncts </w:t>
      </w:r>
      <w:r w:rsidR="00EA7563">
        <w:t xml:space="preserve">composed of </w:t>
      </w:r>
      <w:r w:rsidR="0056491B">
        <w:t xml:space="preserve">entrenched, constructional </w:t>
      </w:r>
      <w:r w:rsidR="005F1FB8">
        <w:t>patterns.</w:t>
      </w:r>
      <w:r w:rsidR="00D81BEF" w:rsidRPr="00E65E29">
        <w:rPr>
          <w:rStyle w:val="FootnoteReference"/>
        </w:rPr>
        <w:footnoteReference w:id="9"/>
      </w:r>
      <w:r w:rsidR="005F1FB8">
        <w:t xml:space="preserve"> </w:t>
      </w:r>
      <w:r w:rsidR="003827AB">
        <w:t>The</w:t>
      </w:r>
      <w:r w:rsidR="00B24324">
        <w:t xml:space="preserve"> patterns </w:t>
      </w:r>
      <w:r w:rsidR="000E5A5D">
        <w:t>can be</w:t>
      </w:r>
      <w:r w:rsidR="00B24324">
        <w:t xml:space="preserve"> </w:t>
      </w:r>
      <w:r w:rsidR="00E56787">
        <w:t>identifi</w:t>
      </w:r>
      <w:r w:rsidR="00F56F80">
        <w:t>ed</w:t>
      </w:r>
      <w:r w:rsidR="00B24324">
        <w:t xml:space="preserve"> </w:t>
      </w:r>
      <w:r w:rsidR="009557D8">
        <w:t>statistically</w:t>
      </w:r>
      <w:r w:rsidR="00B93E17">
        <w:t xml:space="preserve"> by</w:t>
      </w:r>
      <w:r w:rsidR="009557D8">
        <w:t xml:space="preserve"> </w:t>
      </w:r>
      <w:r w:rsidR="00380902">
        <w:t xml:space="preserve">calculating </w:t>
      </w:r>
      <w:r w:rsidR="00F85E42">
        <w:t xml:space="preserve">collocation </w:t>
      </w:r>
      <w:r w:rsidR="00F61A44">
        <w:t xml:space="preserve">frequencies between the </w:t>
      </w:r>
      <w:r w:rsidR="002F75BF">
        <w:t>units</w:t>
      </w:r>
      <w:r w:rsidR="004C2792">
        <w:t>.</w:t>
      </w:r>
      <w:r w:rsidR="00FD7982">
        <w:t xml:space="preserve"> </w:t>
      </w:r>
      <w:r w:rsidR="00486C03">
        <w:t>Combined</w:t>
      </w:r>
      <w:r w:rsidR="00DE48F3">
        <w:t xml:space="preserve"> </w:t>
      </w:r>
      <w:r w:rsidR="008B5EBF">
        <w:t>with</w:t>
      </w:r>
      <w:r w:rsidR="00DE48F3">
        <w:t xml:space="preserve"> </w:t>
      </w:r>
      <w:r w:rsidR="000A10D5">
        <w:t xml:space="preserve">techniques </w:t>
      </w:r>
      <w:r w:rsidR="00B51006">
        <w:t>from</w:t>
      </w:r>
      <w:r w:rsidR="009474F4">
        <w:t xml:space="preserve"> </w:t>
      </w:r>
      <w:r w:rsidR="001347FE">
        <w:t>computational linguistics</w:t>
      </w:r>
      <w:r w:rsidR="00816E27">
        <w:t xml:space="preserve"> </w:t>
      </w:r>
      <w:r w:rsidR="00B1441D">
        <w:t xml:space="preserve">and </w:t>
      </w:r>
      <w:r w:rsidR="002A67F3">
        <w:t>Construction Grammar</w:t>
      </w:r>
      <w:r w:rsidR="00E3417D">
        <w:t xml:space="preserve">, these patterns </w:t>
      </w:r>
      <w:r w:rsidR="00BE1175">
        <w:t>make</w:t>
      </w:r>
      <w:r w:rsidR="00E3417D">
        <w:t xml:space="preserve"> a quantitative approach to semantic analysis</w:t>
      </w:r>
      <w:r w:rsidR="00967FAA">
        <w:t xml:space="preserve"> possible</w:t>
      </w:r>
      <w:r w:rsidR="00E3417D">
        <w:t>.</w:t>
      </w:r>
      <w:r w:rsidR="00E447FE" w:rsidRPr="00E65E29">
        <w:rPr>
          <w:rStyle w:val="FootnoteReference"/>
        </w:rPr>
        <w:footnoteReference w:id="10"/>
      </w:r>
      <w:r w:rsidR="000D2F00">
        <w:t xml:space="preserve"> </w:t>
      </w:r>
      <w:r w:rsidR="00395FAE">
        <w:t>Th</w:t>
      </w:r>
      <w:r w:rsidR="001577FF">
        <w:t xml:space="preserve">is </w:t>
      </w:r>
      <w:r w:rsidR="00C71842">
        <w:t xml:space="preserve">project </w:t>
      </w:r>
      <w:r w:rsidR="008611CD">
        <w:t>will</w:t>
      </w:r>
      <w:r w:rsidR="00C71842">
        <w:t xml:space="preserve"> provide </w:t>
      </w:r>
      <w:r w:rsidR="00395FAE">
        <w:t xml:space="preserve">a comprehensive </w:t>
      </w:r>
      <w:r w:rsidR="00B73486">
        <w:t xml:space="preserve">inventory of </w:t>
      </w:r>
      <w:r w:rsidR="00003EEF">
        <w:t xml:space="preserve">time adverbial constructions </w:t>
      </w:r>
      <w:r w:rsidR="00CC2B41">
        <w:t>in Biblical</w:t>
      </w:r>
      <w:r w:rsidR="00465E95">
        <w:t xml:space="preserve"> </w:t>
      </w:r>
      <w:r w:rsidR="00CC2B41">
        <w:t xml:space="preserve">Hebrew </w:t>
      </w:r>
      <w:r w:rsidR="00465E95">
        <w:t>along with</w:t>
      </w:r>
      <w:r w:rsidR="00003EEF">
        <w:t xml:space="preserve"> their </w:t>
      </w:r>
      <w:r w:rsidR="00115D31">
        <w:t>sentential and textual functions</w:t>
      </w:r>
      <w:r w:rsidR="00915C6A">
        <w:t>. This brief essay provides a</w:t>
      </w:r>
      <w:r w:rsidR="00E71A98">
        <w:t xml:space="preserve"> preliminary </w:t>
      </w:r>
      <w:r w:rsidR="00915C6A">
        <w:t>sampling of that effort.</w:t>
      </w:r>
    </w:p>
    <w:p w14:paraId="563AF471" w14:textId="4EE7DDF4" w:rsidR="00A134DF" w:rsidRDefault="00D83C14" w:rsidP="00074D88">
      <w:r>
        <w:t>Hebrew grammars</w:t>
      </w:r>
      <w:r w:rsidR="00726780">
        <w:t xml:space="preserve"> </w:t>
      </w:r>
      <w:r w:rsidR="0057770C">
        <w:t>divide</w:t>
      </w:r>
      <w:r>
        <w:t xml:space="preserve"> </w:t>
      </w:r>
      <w:r w:rsidR="00E15E4A">
        <w:t>time adverbial</w:t>
      </w:r>
      <w:r w:rsidR="00BF4EDF">
        <w:t>s</w:t>
      </w:r>
      <w:r w:rsidR="00E15E4A">
        <w:t xml:space="preserve"> </w:t>
      </w:r>
      <w:r w:rsidR="00143DDE">
        <w:t>into</w:t>
      </w:r>
      <w:r w:rsidR="00E15E4A">
        <w:t xml:space="preserve"> three</w:t>
      </w:r>
      <w:r w:rsidR="0057770C">
        <w:t xml:space="preserve"> separate</w:t>
      </w:r>
      <w:r w:rsidR="00E15E4A">
        <w:t xml:space="preserve"> </w:t>
      </w:r>
      <w:r w:rsidR="00DA360C">
        <w:t>rubrics</w:t>
      </w:r>
      <w:r w:rsidR="00E15E4A">
        <w:t xml:space="preserve"> of adverbs, </w:t>
      </w:r>
      <w:r w:rsidR="00374401">
        <w:t xml:space="preserve">adverbial accusatives, and </w:t>
      </w:r>
      <w:r w:rsidR="0061515B">
        <w:t>prepositions.</w:t>
      </w:r>
      <w:bookmarkStart w:id="1" w:name="_Ref6768145"/>
      <w:r w:rsidR="00597ED5" w:rsidRPr="00E65E29">
        <w:rPr>
          <w:rStyle w:val="FootnoteReference"/>
        </w:rPr>
        <w:footnoteReference w:id="11"/>
      </w:r>
      <w:bookmarkEnd w:id="1"/>
      <w:r w:rsidR="003D746F">
        <w:t xml:space="preserve"> </w:t>
      </w:r>
      <w:r w:rsidR="00117B9B">
        <w:t>The adverb</w:t>
      </w:r>
      <w:r w:rsidR="001D7CE7">
        <w:t>s</w:t>
      </w:r>
      <w:r w:rsidR="00DB3E73">
        <w:t xml:space="preserve"> </w:t>
      </w:r>
      <w:r w:rsidR="005117F9">
        <w:t xml:space="preserve">include </w:t>
      </w:r>
      <w:r w:rsidR="00504F41">
        <w:rPr>
          <w:rFonts w:hint="cs"/>
          <w:rtl/>
        </w:rPr>
        <w:t>עַתָּה</w:t>
      </w:r>
      <w:r w:rsidR="00504F41">
        <w:t xml:space="preserve">, </w:t>
      </w:r>
      <w:r w:rsidR="00504F41">
        <w:rPr>
          <w:rFonts w:hint="cs"/>
          <w:rtl/>
        </w:rPr>
        <w:t>טֶרֶם</w:t>
      </w:r>
      <w:r w:rsidR="00504F41">
        <w:t xml:space="preserve">, </w:t>
      </w:r>
      <w:r w:rsidR="00504F41">
        <w:rPr>
          <w:rFonts w:hint="cs"/>
          <w:rtl/>
        </w:rPr>
        <w:t>שִׁלְשׁוֹם</w:t>
      </w:r>
      <w:r w:rsidR="00504F41">
        <w:t xml:space="preserve">, </w:t>
      </w:r>
      <w:r w:rsidR="00504F41">
        <w:rPr>
          <w:rFonts w:hint="cs"/>
          <w:rtl/>
        </w:rPr>
        <w:t>מָחָר</w:t>
      </w:r>
      <w:r w:rsidR="00504F41">
        <w:t xml:space="preserve">, and </w:t>
      </w:r>
      <w:r w:rsidR="00504F41">
        <w:rPr>
          <w:rFonts w:hint="cs"/>
          <w:rtl/>
        </w:rPr>
        <w:t>עוֹד</w:t>
      </w:r>
      <w:r w:rsidR="00504F41">
        <w:t>.</w:t>
      </w:r>
      <w:r w:rsidR="0074589E" w:rsidRPr="00E65E29">
        <w:rPr>
          <w:rStyle w:val="FootnoteReference"/>
        </w:rPr>
        <w:footnoteReference w:id="12"/>
      </w:r>
      <w:r w:rsidR="00504F41">
        <w:t xml:space="preserve"> </w:t>
      </w:r>
      <w:r w:rsidR="002D5463">
        <w:t xml:space="preserve">Adverbial </w:t>
      </w:r>
      <w:r w:rsidR="002D5463">
        <w:lastRenderedPageBreak/>
        <w:t>s</w:t>
      </w:r>
      <w:r w:rsidR="006B6A9E">
        <w:t>ubstantives</w:t>
      </w:r>
      <w:r w:rsidR="005D67EA">
        <w:t xml:space="preserve"> </w:t>
      </w:r>
      <w:r w:rsidR="00EE2B1C">
        <w:t xml:space="preserve">are </w:t>
      </w:r>
      <w:r w:rsidR="00AD2987">
        <w:t>considered under "adverbial accusative</w:t>
      </w:r>
      <w:r w:rsidR="00EB7F71">
        <w:t>s</w:t>
      </w:r>
      <w:r w:rsidR="00A134DF">
        <w:t>.</w:t>
      </w:r>
      <w:r w:rsidR="00AD2987">
        <w:t>"</w:t>
      </w:r>
      <w:r w:rsidR="0005438A" w:rsidRPr="00E65E29">
        <w:rPr>
          <w:rStyle w:val="FootnoteReference"/>
        </w:rPr>
        <w:footnoteReference w:id="13"/>
      </w:r>
      <w:r w:rsidR="00A134DF">
        <w:t xml:space="preserve"> </w:t>
      </w:r>
      <w:r w:rsidR="00AA105F">
        <w:t xml:space="preserve">Though historically related </w:t>
      </w:r>
      <w:r w:rsidR="002A67A3">
        <w:t xml:space="preserve">to </w:t>
      </w:r>
      <w:r w:rsidR="00351D1C">
        <w:t>e</w:t>
      </w:r>
      <w:r w:rsidR="007D3543">
        <w:t>arly Northwest Semitic</w:t>
      </w:r>
      <w:r w:rsidR="00696F65">
        <w:t xml:space="preserve"> cases</w:t>
      </w:r>
      <w:r w:rsidR="007D3543">
        <w:t>,</w:t>
      </w:r>
      <w:r w:rsidR="004512CD" w:rsidRPr="00E65E29">
        <w:rPr>
          <w:rStyle w:val="FootnoteReference"/>
        </w:rPr>
        <w:footnoteReference w:id="14"/>
      </w:r>
      <w:r w:rsidR="007D3543">
        <w:t xml:space="preserve"> </w:t>
      </w:r>
      <w:r w:rsidR="00A13129">
        <w:t xml:space="preserve">the </w:t>
      </w:r>
      <w:r w:rsidR="00883368">
        <w:t xml:space="preserve">Biblical Hebrew </w:t>
      </w:r>
      <w:r w:rsidR="00A13129">
        <w:t xml:space="preserve">accusative </w:t>
      </w:r>
      <w:r w:rsidR="00CF11BB">
        <w:t xml:space="preserve">is </w:t>
      </w:r>
      <w:r w:rsidR="007D1575">
        <w:t xml:space="preserve">now </w:t>
      </w:r>
      <w:r w:rsidR="00B064EF">
        <w:t xml:space="preserve">only </w:t>
      </w:r>
      <w:r w:rsidR="00CF11BB">
        <w:t>marked syntactically.</w:t>
      </w:r>
      <w:r w:rsidR="008E7810" w:rsidRPr="00E65E29">
        <w:rPr>
          <w:rStyle w:val="FootnoteReference"/>
        </w:rPr>
        <w:footnoteReference w:id="15"/>
      </w:r>
      <w:r w:rsidR="0062229C">
        <w:t xml:space="preserve"> </w:t>
      </w:r>
      <w:r w:rsidR="006E4EFE">
        <w:t>It</w:t>
      </w:r>
      <w:r w:rsidR="00405E5B">
        <w:t xml:space="preserve"> </w:t>
      </w:r>
      <w:r w:rsidR="00BB23D3">
        <w:t>is</w:t>
      </w:r>
      <w:r w:rsidR="008A73D0">
        <w:t xml:space="preserve"> </w:t>
      </w:r>
      <w:r w:rsidR="00BB23D3">
        <w:t xml:space="preserve">an </w:t>
      </w:r>
      <w:r w:rsidR="00724D50">
        <w:t>"</w:t>
      </w:r>
      <w:r w:rsidR="00BB23D3">
        <w:t>optional</w:t>
      </w:r>
      <w:r w:rsidR="00724D50">
        <w:t>"</w:t>
      </w:r>
      <w:r w:rsidR="00133C94">
        <w:t xml:space="preserve"> </w:t>
      </w:r>
      <w:r w:rsidR="00193168">
        <w:t>adjunct</w:t>
      </w:r>
      <w:r w:rsidR="00BB23D3">
        <w:t xml:space="preserve"> </w:t>
      </w:r>
      <w:r w:rsidR="00193168">
        <w:t>to the verb</w:t>
      </w:r>
      <w:r w:rsidR="00405E5B">
        <w:t xml:space="preserve"> </w:t>
      </w:r>
      <w:r w:rsidR="009C14B4">
        <w:t>which</w:t>
      </w:r>
      <w:r w:rsidR="0084383F">
        <w:t xml:space="preserve"> indicate</w:t>
      </w:r>
      <w:r w:rsidR="007E351D">
        <w:t>s</w:t>
      </w:r>
      <w:r w:rsidR="00405E5B">
        <w:t xml:space="preserve"> </w:t>
      </w:r>
      <w:r w:rsidR="00804B51">
        <w:t xml:space="preserve">time, </w:t>
      </w:r>
      <w:r w:rsidR="00405E5B">
        <w:t xml:space="preserve">location, </w:t>
      </w:r>
      <w:r w:rsidR="00096216">
        <w:t xml:space="preserve">manner, </w:t>
      </w:r>
      <w:r w:rsidR="00C7242C">
        <w:t>or</w:t>
      </w:r>
      <w:r w:rsidR="00502E4E">
        <w:t xml:space="preserve"> </w:t>
      </w:r>
      <w:r w:rsidR="0089155A">
        <w:t>other</w:t>
      </w:r>
      <w:r w:rsidR="007E44EA">
        <w:t xml:space="preserve"> specifications</w:t>
      </w:r>
      <w:r w:rsidR="00E3342D">
        <w:t>.</w:t>
      </w:r>
      <w:r w:rsidR="00F76C2B" w:rsidRPr="00E65E29">
        <w:rPr>
          <w:rStyle w:val="FootnoteReference"/>
        </w:rPr>
        <w:footnoteReference w:id="16"/>
      </w:r>
      <w:r w:rsidR="00E3342D">
        <w:t xml:space="preserve"> </w:t>
      </w:r>
      <w:r w:rsidR="005538EA">
        <w:t>T</w:t>
      </w:r>
      <w:r w:rsidR="002560E5">
        <w:t xml:space="preserve">erms </w:t>
      </w:r>
      <w:r w:rsidR="008C3990">
        <w:t xml:space="preserve">often </w:t>
      </w:r>
      <w:r w:rsidR="00021F64">
        <w:t>attributed</w:t>
      </w:r>
      <w:r w:rsidR="002560E5">
        <w:t xml:space="preserve"> </w:t>
      </w:r>
      <w:r w:rsidR="00021F64">
        <w:t xml:space="preserve">to </w:t>
      </w:r>
      <w:r w:rsidR="005A7F47">
        <w:t>the</w:t>
      </w:r>
      <w:r w:rsidR="00262C8A">
        <w:t xml:space="preserve"> </w:t>
      </w:r>
      <w:r w:rsidR="005A7F47">
        <w:t xml:space="preserve">time </w:t>
      </w:r>
      <w:r w:rsidR="00EB50D7">
        <w:t>accusative</w:t>
      </w:r>
      <w:r w:rsidR="0062229C">
        <w:t xml:space="preserve"> </w:t>
      </w:r>
      <w:r w:rsidR="00442E03">
        <w:t>include</w:t>
      </w:r>
      <w:r w:rsidR="0074589E">
        <w:t xml:space="preserve"> </w:t>
      </w:r>
      <w:r w:rsidR="0074589E">
        <w:rPr>
          <w:rFonts w:hint="cs"/>
          <w:rtl/>
        </w:rPr>
        <w:t>יוֹם</w:t>
      </w:r>
      <w:r w:rsidR="00442E03">
        <w:t>,</w:t>
      </w:r>
      <w:r w:rsidR="005A65D0">
        <w:t xml:space="preserve"> </w:t>
      </w:r>
      <w:r w:rsidR="005A65D0">
        <w:rPr>
          <w:rFonts w:hint="cs"/>
          <w:rtl/>
        </w:rPr>
        <w:t>בֹּקֶר</w:t>
      </w:r>
      <w:r w:rsidR="005A65D0">
        <w:t xml:space="preserve">, </w:t>
      </w:r>
      <w:r w:rsidR="005A65D0">
        <w:rPr>
          <w:rFonts w:hint="cs"/>
          <w:rtl/>
        </w:rPr>
        <w:t>צָהֳרַיִם</w:t>
      </w:r>
      <w:r w:rsidR="005A65D0">
        <w:t xml:space="preserve">, and </w:t>
      </w:r>
      <w:r w:rsidR="005A65D0">
        <w:rPr>
          <w:rFonts w:hint="cs"/>
          <w:rtl/>
        </w:rPr>
        <w:t>שָׁנָה</w:t>
      </w:r>
      <w:r w:rsidR="002A1C51">
        <w:t xml:space="preserve">, </w:t>
      </w:r>
      <w:r w:rsidR="008E5A2F">
        <w:t xml:space="preserve">which can </w:t>
      </w:r>
      <w:r w:rsidR="00AF69A8">
        <w:t>appear</w:t>
      </w:r>
      <w:r w:rsidR="008E5A2F">
        <w:t xml:space="preserve"> </w:t>
      </w:r>
      <w:r w:rsidR="00AF69A8">
        <w:t>in</w:t>
      </w:r>
      <w:r w:rsidR="00051317">
        <w:t xml:space="preserve"> larger noun or prepositional phrases</w:t>
      </w:r>
      <w:r w:rsidR="008E5A2F">
        <w:t>.</w:t>
      </w:r>
      <w:r w:rsidR="00F21336" w:rsidRPr="00E65E29">
        <w:rPr>
          <w:rStyle w:val="FootnoteReference"/>
        </w:rPr>
        <w:footnoteReference w:id="17"/>
      </w:r>
      <w:r w:rsidR="007516B3">
        <w:t xml:space="preserve"> </w:t>
      </w:r>
      <w:r w:rsidR="00C42433">
        <w:t xml:space="preserve">The grammars </w:t>
      </w:r>
      <w:r w:rsidR="0085732B">
        <w:t>usually</w:t>
      </w:r>
      <w:r w:rsidR="00C42433">
        <w:t xml:space="preserve"> ascribe</w:t>
      </w:r>
      <w:r w:rsidR="005502E0">
        <w:t xml:space="preserve"> no more than two </w:t>
      </w:r>
      <w:r w:rsidR="005879A2">
        <w:t>senses</w:t>
      </w:r>
      <w:r w:rsidR="005502E0">
        <w:t xml:space="preserve"> </w:t>
      </w:r>
      <w:r w:rsidR="00A151B6">
        <w:t>to</w:t>
      </w:r>
      <w:r w:rsidR="007904D2">
        <w:t xml:space="preserve"> </w:t>
      </w:r>
      <w:r w:rsidR="001A7629">
        <w:t xml:space="preserve">time </w:t>
      </w:r>
      <w:r w:rsidR="00F905AF">
        <w:t>substantives</w:t>
      </w:r>
      <w:r w:rsidR="00511322">
        <w:t>. T</w:t>
      </w:r>
      <w:r w:rsidR="00467F25">
        <w:t>hey convey either</w:t>
      </w:r>
      <w:r w:rsidR="00CE2837">
        <w:t xml:space="preserve"> 1. point</w:t>
      </w:r>
      <w:r w:rsidR="00291099">
        <w:t>s</w:t>
      </w:r>
      <w:r w:rsidR="00CE2837">
        <w:t xml:space="preserve"> in time</w:t>
      </w:r>
      <w:r w:rsidR="006C12F1">
        <w:t xml:space="preserve"> ("when?")</w:t>
      </w:r>
      <w:r w:rsidR="00414F6E">
        <w:t xml:space="preserve"> </w:t>
      </w:r>
      <w:r w:rsidR="0007344A">
        <w:t>or</w:t>
      </w:r>
      <w:r w:rsidR="00CE2837">
        <w:t xml:space="preserve"> 2. duration</w:t>
      </w:r>
      <w:r w:rsidR="00291099">
        <w:t>s</w:t>
      </w:r>
      <w:r w:rsidR="00865D2D">
        <w:t xml:space="preserve"> ("how long?")</w:t>
      </w:r>
      <w:r w:rsidR="00CE2837">
        <w:t>.</w:t>
      </w:r>
      <w:r w:rsidR="00D60F89" w:rsidRPr="00E65E29">
        <w:rPr>
          <w:rStyle w:val="FootnoteReference"/>
        </w:rPr>
        <w:footnoteReference w:id="18"/>
      </w:r>
      <w:r w:rsidR="00DE6C33">
        <w:t xml:space="preserve"> </w:t>
      </w:r>
      <w:r w:rsidR="00646825">
        <w:t>Grammarians</w:t>
      </w:r>
      <w:r w:rsidR="00207311">
        <w:t xml:space="preserve"> nest </w:t>
      </w:r>
      <w:r w:rsidR="00647F6D">
        <w:t>information about</w:t>
      </w:r>
      <w:r w:rsidR="000B5ED7">
        <w:t xml:space="preserve"> </w:t>
      </w:r>
      <w:r w:rsidR="00011AC5">
        <w:t xml:space="preserve">time </w:t>
      </w:r>
      <w:r w:rsidR="003066CA">
        <w:t xml:space="preserve">positioning </w:t>
      </w:r>
      <w:r w:rsidR="00011AC5">
        <w:t>under</w:t>
      </w:r>
      <w:r w:rsidR="00DA14C9">
        <w:t xml:space="preserve"> section</w:t>
      </w:r>
      <w:r w:rsidR="00E85717">
        <w:t>s</w:t>
      </w:r>
      <w:r w:rsidR="00DA14C9">
        <w:t xml:space="preserve"> on prepositions,</w:t>
      </w:r>
      <w:r w:rsidR="00FF2840">
        <w:t xml:space="preserve"> namely,</w:t>
      </w:r>
      <w:r w:rsidR="00143F74">
        <w:t xml:space="preserve"> </w:t>
      </w:r>
      <w:r w:rsidR="009B2E82">
        <w:rPr>
          <w:rFonts w:hint="cs"/>
          <w:rtl/>
        </w:rPr>
        <w:t>בְּ</w:t>
      </w:r>
      <w:r w:rsidR="009B2E82">
        <w:t xml:space="preserve">, </w:t>
      </w:r>
      <w:r w:rsidR="009B2E82">
        <w:rPr>
          <w:rFonts w:hint="cs"/>
          <w:rtl/>
        </w:rPr>
        <w:t>לְ</w:t>
      </w:r>
      <w:r w:rsidR="009B2E82">
        <w:t xml:space="preserve">, </w:t>
      </w:r>
      <w:r w:rsidR="009B2E82">
        <w:rPr>
          <w:rFonts w:hint="cs"/>
          <w:rtl/>
        </w:rPr>
        <w:t>כְּ</w:t>
      </w:r>
      <w:r w:rsidR="009B2E82">
        <w:t xml:space="preserve">, </w:t>
      </w:r>
      <w:r w:rsidR="009B2E82">
        <w:rPr>
          <w:rFonts w:hint="cs"/>
          <w:rtl/>
        </w:rPr>
        <w:t>אַחַר</w:t>
      </w:r>
      <w:r w:rsidR="009B2E82">
        <w:t>/</w:t>
      </w:r>
      <w:r w:rsidR="009B2E82">
        <w:rPr>
          <w:rFonts w:hint="cs"/>
          <w:rtl/>
        </w:rPr>
        <w:t>אַחֲרֵי</w:t>
      </w:r>
      <w:r w:rsidR="009B2E82">
        <w:t>,</w:t>
      </w:r>
      <w:r w:rsidR="00B63E73">
        <w:t xml:space="preserve"> </w:t>
      </w:r>
      <w:r w:rsidR="00B63E73">
        <w:rPr>
          <w:rFonts w:hint="cs"/>
          <w:rtl/>
        </w:rPr>
        <w:t>עַד</w:t>
      </w:r>
      <w:r w:rsidR="00B63E73">
        <w:t xml:space="preserve">, </w:t>
      </w:r>
      <w:r w:rsidR="00DB7950">
        <w:rPr>
          <w:rFonts w:hint="cs"/>
        </w:rPr>
        <w:t xml:space="preserve"> </w:t>
      </w:r>
      <w:r w:rsidR="00DB7950">
        <w:rPr>
          <w:rFonts w:hint="cs"/>
          <w:rtl/>
        </w:rPr>
        <w:t>בַּיִן</w:t>
      </w:r>
      <w:r w:rsidR="00B63E73">
        <w:t xml:space="preserve">, </w:t>
      </w:r>
      <w:r w:rsidR="00C7329E">
        <w:rPr>
          <w:rFonts w:hint="cs"/>
          <w:rtl/>
        </w:rPr>
        <w:t>לִפְנֵי</w:t>
      </w:r>
      <w:r w:rsidR="00C7329E">
        <w:t xml:space="preserve">, and </w:t>
      </w:r>
      <w:r w:rsidR="00C7329E">
        <w:rPr>
          <w:rFonts w:hint="cs"/>
          <w:rtl/>
        </w:rPr>
        <w:t>מִקֵץ</w:t>
      </w:r>
      <w:r w:rsidR="00C7329E">
        <w:t>.</w:t>
      </w:r>
      <w:r w:rsidR="00001849" w:rsidRPr="00E65E29">
        <w:rPr>
          <w:rStyle w:val="FootnoteReference"/>
        </w:rPr>
        <w:footnoteReference w:id="19"/>
      </w:r>
      <w:r w:rsidR="00923AE2">
        <w:t xml:space="preserve"> </w:t>
      </w:r>
      <w:r w:rsidR="005E2D97">
        <w:t>P</w:t>
      </w:r>
      <w:r w:rsidR="00913EA8">
        <w:t xml:space="preserve">repositions </w:t>
      </w:r>
      <w:r w:rsidR="00617D0C">
        <w:t>orient</w:t>
      </w:r>
      <w:r w:rsidR="00473737">
        <w:t xml:space="preserve"> a</w:t>
      </w:r>
      <w:r w:rsidR="00B87B01">
        <w:t>n event</w:t>
      </w:r>
      <w:r w:rsidR="004164E2">
        <w:t xml:space="preserve"> (</w:t>
      </w:r>
      <w:r w:rsidR="00C24458">
        <w:t>"trajector"</w:t>
      </w:r>
      <w:r w:rsidR="004164E2">
        <w:t>)</w:t>
      </w:r>
      <w:r w:rsidR="00426C9A">
        <w:t xml:space="preserve"> </w:t>
      </w:r>
      <w:r w:rsidR="00964E91">
        <w:t>in</w:t>
      </w:r>
      <w:r w:rsidR="007D35AD">
        <w:t xml:space="preserve"> </w:t>
      </w:r>
      <w:r w:rsidR="00B63CA8">
        <w:t>relation</w:t>
      </w:r>
      <w:r w:rsidR="00545DFB">
        <w:t xml:space="preserve"> to</w:t>
      </w:r>
      <w:r w:rsidR="00B63CA8">
        <w:t xml:space="preserve"> a </w:t>
      </w:r>
      <w:r w:rsidR="00070D12">
        <w:t>time noun</w:t>
      </w:r>
      <w:r w:rsidR="00B63CA8">
        <w:t xml:space="preserve"> </w:t>
      </w:r>
      <w:r w:rsidR="00070D12">
        <w:t>(</w:t>
      </w:r>
      <w:r w:rsidR="00B63CA8">
        <w:t>"landmark"</w:t>
      </w:r>
      <w:r w:rsidR="00070D12">
        <w:t>)</w:t>
      </w:r>
      <w:r w:rsidR="00914B9A">
        <w:t>.</w:t>
      </w:r>
      <w:r w:rsidR="001A3C88" w:rsidRPr="00E65E29">
        <w:rPr>
          <w:rStyle w:val="FootnoteReference"/>
        </w:rPr>
        <w:footnoteReference w:id="20"/>
      </w:r>
      <w:r w:rsidR="00913EA8">
        <w:t xml:space="preserve"> </w:t>
      </w:r>
      <w:r w:rsidR="00A3471C">
        <w:t xml:space="preserve">Temporal </w:t>
      </w:r>
      <w:r w:rsidR="00D41494">
        <w:t>prepositions</w:t>
      </w:r>
      <w:r w:rsidR="00A3471C">
        <w:t xml:space="preserve"> </w:t>
      </w:r>
      <w:r w:rsidR="00923AE2">
        <w:t>are</w:t>
      </w:r>
      <w:r w:rsidR="003E5585">
        <w:t xml:space="preserve"> </w:t>
      </w:r>
      <w:r w:rsidR="00923AE2">
        <w:t xml:space="preserve">considered </w:t>
      </w:r>
      <w:r w:rsidR="00CE290A">
        <w:t xml:space="preserve">metaphorical </w:t>
      </w:r>
      <w:r w:rsidR="00923AE2">
        <w:t xml:space="preserve">extensions from the </w:t>
      </w:r>
      <w:r w:rsidR="00E068AA">
        <w:t>spatial</w:t>
      </w:r>
      <w:r w:rsidR="00CE290A">
        <w:t xml:space="preserve"> </w:t>
      </w:r>
      <w:r w:rsidR="0011758B">
        <w:t>sphere</w:t>
      </w:r>
      <w:r w:rsidR="009E2EDC">
        <w:t>.</w:t>
      </w:r>
      <w:r w:rsidR="00D41494" w:rsidRPr="00E65E29">
        <w:rPr>
          <w:rStyle w:val="FootnoteReference"/>
        </w:rPr>
        <w:footnoteReference w:id="21"/>
      </w:r>
    </w:p>
    <w:p w14:paraId="1189E3DF" w14:textId="1E41DA1E" w:rsidR="00E840B3" w:rsidRDefault="001E0611" w:rsidP="00C21E91">
      <w:r>
        <w:t xml:space="preserve">There are only two </w:t>
      </w:r>
      <w:r w:rsidR="009D7A99">
        <w:t>studies dedicated to time adverbials in Biblical Hebrew</w:t>
      </w:r>
      <w:r w:rsidR="001E75D8">
        <w:t xml:space="preserve">, those of DeVries </w:t>
      </w:r>
      <w:r w:rsidR="0026176D">
        <w:t>(197</w:t>
      </w:r>
      <w:r w:rsidR="00B315AA">
        <w:t>5</w:t>
      </w:r>
      <w:r w:rsidR="0026176D">
        <w:t xml:space="preserve">) </w:t>
      </w:r>
      <w:r w:rsidR="001E75D8">
        <w:t>and Brin</w:t>
      </w:r>
      <w:r w:rsidR="0026176D">
        <w:t xml:space="preserve"> (2001)</w:t>
      </w:r>
      <w:r w:rsidR="001E75D8">
        <w:t>.</w:t>
      </w:r>
      <w:r w:rsidR="00B73842" w:rsidRPr="00E65E29">
        <w:rPr>
          <w:rStyle w:val="FootnoteReference"/>
        </w:rPr>
        <w:footnoteReference w:id="22"/>
      </w:r>
      <w:r w:rsidR="00D7068A">
        <w:t xml:space="preserve"> DeVries</w:t>
      </w:r>
      <w:r w:rsidR="00C05D8E">
        <w:t xml:space="preserve">'s study </w:t>
      </w:r>
      <w:r w:rsidR="006E6240">
        <w:t>explores</w:t>
      </w:r>
      <w:r w:rsidR="00C05D8E">
        <w:t xml:space="preserve"> </w:t>
      </w:r>
      <w:r w:rsidR="00347EAF">
        <w:rPr>
          <w:rFonts w:hint="cs"/>
          <w:rtl/>
        </w:rPr>
        <w:t>יוֹם</w:t>
      </w:r>
      <w:r w:rsidR="00347EAF">
        <w:t xml:space="preserve"> as "the basic unit of time" in </w:t>
      </w:r>
      <w:r w:rsidR="004B2531">
        <w:t>"</w:t>
      </w:r>
      <w:r w:rsidR="00347EAF">
        <w:t xml:space="preserve">Hebrew </w:t>
      </w:r>
      <w:r w:rsidR="00347EAF">
        <w:lastRenderedPageBreak/>
        <w:t>thought.</w:t>
      </w:r>
      <w:r w:rsidR="004B2531">
        <w:t>"</w:t>
      </w:r>
      <w:r w:rsidR="00DE0DDE" w:rsidRPr="00E65E29">
        <w:rPr>
          <w:rStyle w:val="FootnoteReference"/>
        </w:rPr>
        <w:footnoteReference w:id="23"/>
      </w:r>
      <w:r w:rsidR="00304BA0">
        <w:t xml:space="preserve"> He discerns </w:t>
      </w:r>
      <w:r w:rsidR="00942DB2">
        <w:t>two</w:t>
      </w:r>
      <w:r w:rsidR="002E46D2">
        <w:t xml:space="preserve"> main </w:t>
      </w:r>
      <w:r w:rsidR="004A3437">
        <w:t>constructions</w:t>
      </w:r>
      <w:r w:rsidR="009E245B">
        <w:t xml:space="preserve"> for</w:t>
      </w:r>
      <w:r w:rsidR="000F6023">
        <w:t xml:space="preserve"> past, presen</w:t>
      </w:r>
      <w:r w:rsidR="00BF05D5">
        <w:t>t, and</w:t>
      </w:r>
      <w:r w:rsidR="00D15212">
        <w:t xml:space="preserve"> future</w:t>
      </w:r>
      <w:r w:rsidR="00BF05D5">
        <w:t xml:space="preserve">: </w:t>
      </w:r>
      <w:r w:rsidR="00217413">
        <w:rPr>
          <w:rFonts w:hint="cs"/>
          <w:rtl/>
        </w:rPr>
        <w:t>בַּיוֹם הַהוּא</w:t>
      </w:r>
      <w:r w:rsidR="00217413">
        <w:t xml:space="preserve"> (past</w:t>
      </w:r>
      <w:r w:rsidR="00484565">
        <w:t>/future</w:t>
      </w:r>
      <w:r w:rsidR="00217413">
        <w:t>)</w:t>
      </w:r>
      <w:r w:rsidR="00C92C27">
        <w:t xml:space="preserve"> </w:t>
      </w:r>
      <w:r w:rsidR="00D94027">
        <w:t>and</w:t>
      </w:r>
      <w:r w:rsidR="00217413">
        <w:t xml:space="preserve"> </w:t>
      </w:r>
      <w:r w:rsidR="00E47138">
        <w:rPr>
          <w:rFonts w:hint="cs"/>
          <w:rtl/>
        </w:rPr>
        <w:t>הַיוֹם</w:t>
      </w:r>
      <w:r w:rsidR="00E47138">
        <w:t xml:space="preserve"> </w:t>
      </w:r>
      <w:r w:rsidR="00A47920">
        <w:t>/</w:t>
      </w:r>
      <w:r w:rsidR="00E47138">
        <w:t xml:space="preserve"> </w:t>
      </w:r>
      <w:r w:rsidR="00E47138">
        <w:rPr>
          <w:rFonts w:hint="cs"/>
          <w:rtl/>
        </w:rPr>
        <w:t>הַיוֹם הַזֶה</w:t>
      </w:r>
      <w:r w:rsidR="00E47138">
        <w:t xml:space="preserve"> (present)</w:t>
      </w:r>
      <w:r w:rsidR="007505BC">
        <w:t>.</w:t>
      </w:r>
      <w:r w:rsidR="002657FF" w:rsidRPr="00E65E29">
        <w:rPr>
          <w:rStyle w:val="FootnoteReference"/>
        </w:rPr>
        <w:footnoteReference w:id="24"/>
      </w:r>
      <w:r w:rsidR="0039507C">
        <w:t xml:space="preserve"> </w:t>
      </w:r>
      <w:r w:rsidR="00735C96">
        <w:t>Brin's later work</w:t>
      </w:r>
      <w:r w:rsidR="00C61219">
        <w:t xml:space="preserve"> is more expansive</w:t>
      </w:r>
      <w:r w:rsidR="00416730">
        <w:t>.</w:t>
      </w:r>
      <w:r w:rsidR="001669BE">
        <w:t xml:space="preserve"> </w:t>
      </w:r>
      <w:r w:rsidR="00947612">
        <w:t xml:space="preserve">He recognizes that time adverbials depend on </w:t>
      </w:r>
      <w:r w:rsidR="00EC467C">
        <w:t>reference</w:t>
      </w:r>
      <w:r w:rsidR="00E47304">
        <w:t xml:space="preserve"> points</w:t>
      </w:r>
      <w:r w:rsidR="00EC467C">
        <w:t xml:space="preserve">, </w:t>
      </w:r>
      <w:r w:rsidR="00CE15F6">
        <w:t xml:space="preserve">a </w:t>
      </w:r>
      <w:r w:rsidR="00767962">
        <w:t xml:space="preserve">person, event, or period </w:t>
      </w:r>
      <w:r w:rsidR="0066238F">
        <w:t xml:space="preserve">known </w:t>
      </w:r>
      <w:r w:rsidR="009D025D">
        <w:t>from the text o</w:t>
      </w:r>
      <w:r w:rsidR="00A44F85">
        <w:t xml:space="preserve">r </w:t>
      </w:r>
      <w:r w:rsidR="0022181B">
        <w:t>history</w:t>
      </w:r>
      <w:r w:rsidR="00400E53">
        <w:t>.</w:t>
      </w:r>
      <w:r w:rsidR="00162B5B" w:rsidRPr="00E65E29">
        <w:rPr>
          <w:rStyle w:val="FootnoteReference"/>
        </w:rPr>
        <w:footnoteReference w:id="25"/>
      </w:r>
      <w:r w:rsidR="006A4029">
        <w:t xml:space="preserve"> </w:t>
      </w:r>
      <w:r w:rsidR="00AD6941">
        <w:t xml:space="preserve">Functionally, </w:t>
      </w:r>
      <w:r w:rsidR="00706FB8">
        <w:t>the points</w:t>
      </w:r>
      <w:r w:rsidR="00C10D35">
        <w:t xml:space="preserve"> </w:t>
      </w:r>
      <w:r w:rsidR="004634C2">
        <w:t>locate</w:t>
      </w:r>
      <w:r w:rsidR="00C10D35">
        <w:t xml:space="preserve"> </w:t>
      </w:r>
      <w:r w:rsidR="00EA2F3C">
        <w:t xml:space="preserve">events </w:t>
      </w:r>
      <w:r w:rsidR="007422F0">
        <w:t xml:space="preserve">later, </w:t>
      </w:r>
      <w:r w:rsidR="0077297B">
        <w:t>simultaneous</w:t>
      </w:r>
      <w:r w:rsidR="005D200E">
        <w:t xml:space="preserve">, </w:t>
      </w:r>
      <w:r w:rsidR="00BC4B1D">
        <w:t>or preceding</w:t>
      </w:r>
      <w:r w:rsidR="00362075">
        <w:t xml:space="preserve"> </w:t>
      </w:r>
      <w:r w:rsidR="008623E8">
        <w:t>them</w:t>
      </w:r>
      <w:r w:rsidR="00F17147">
        <w:t>.</w:t>
      </w:r>
      <w:r w:rsidR="002C7F6D" w:rsidRPr="00E65E29">
        <w:rPr>
          <w:rStyle w:val="FootnoteReference"/>
        </w:rPr>
        <w:footnoteReference w:id="26"/>
      </w:r>
      <w:r w:rsidR="00304CC2">
        <w:t xml:space="preserve"> </w:t>
      </w:r>
      <w:r w:rsidR="00D91B68">
        <w:t xml:space="preserve">He identifies </w:t>
      </w:r>
      <w:r w:rsidR="00780B58">
        <w:rPr>
          <w:rFonts w:hint="cs"/>
          <w:rtl/>
        </w:rPr>
        <w:t>יוֹם</w:t>
      </w:r>
      <w:r w:rsidR="00780B58">
        <w:t xml:space="preserve"> </w:t>
      </w:r>
      <w:r w:rsidR="00D91B68">
        <w:t xml:space="preserve">as the </w:t>
      </w:r>
      <w:r w:rsidR="004D1002">
        <w:t>quintessential time, with 2,317 occurrences.</w:t>
      </w:r>
      <w:r w:rsidR="006879B9" w:rsidRPr="00E65E29">
        <w:rPr>
          <w:rStyle w:val="FootnoteReference"/>
        </w:rPr>
        <w:footnoteReference w:id="27"/>
      </w:r>
      <w:r w:rsidR="001E4A5B" w:rsidRPr="001E4A5B">
        <w:t xml:space="preserve"> </w:t>
      </w:r>
      <w:r w:rsidR="001E4A5B">
        <w:t>X-</w:t>
      </w:r>
      <w:r w:rsidR="001E4A5B">
        <w:rPr>
          <w:rFonts w:hint="cs"/>
          <w:rtl/>
        </w:rPr>
        <w:t>יְמֵי</w:t>
      </w:r>
      <w:r w:rsidR="00636428">
        <w:t xml:space="preserve"> </w:t>
      </w:r>
      <w:r w:rsidR="00C90245">
        <w:t xml:space="preserve">(plural) </w:t>
      </w:r>
      <w:r w:rsidR="00710B0A">
        <w:t>indicates a duration relative to X</w:t>
      </w:r>
      <w:r w:rsidR="00A04743">
        <w:t>,</w:t>
      </w:r>
      <w:r w:rsidR="00710B0A">
        <w:t xml:space="preserve"> while </w:t>
      </w:r>
      <w:r w:rsidR="00A70A88">
        <w:t>X-</w:t>
      </w:r>
      <w:r w:rsidR="00A70A88">
        <w:rPr>
          <w:rFonts w:hint="cs"/>
          <w:rtl/>
        </w:rPr>
        <w:t>יוֹם</w:t>
      </w:r>
      <w:r w:rsidR="00A70A88">
        <w:t xml:space="preserve"> </w:t>
      </w:r>
      <w:r w:rsidR="00D700DF">
        <w:t xml:space="preserve">(singular) </w:t>
      </w:r>
      <w:r w:rsidR="00C32060">
        <w:t>indicates a point relative to X</w:t>
      </w:r>
      <w:r w:rsidR="00CD3A7D">
        <w:t>.</w:t>
      </w:r>
      <w:r w:rsidR="00C43551" w:rsidRPr="00E65E29">
        <w:rPr>
          <w:rStyle w:val="FootnoteReference"/>
        </w:rPr>
        <w:footnoteReference w:id="28"/>
      </w:r>
      <w:r w:rsidR="000F75A1">
        <w:t xml:space="preserve"> </w:t>
      </w:r>
      <w:r w:rsidR="00692F99">
        <w:t>Brin treats an assorted variety of time markers</w:t>
      </w:r>
      <w:r w:rsidR="00181706">
        <w:t>.</w:t>
      </w:r>
      <w:r w:rsidR="00416730" w:rsidRPr="00416730">
        <w:t xml:space="preserve"> </w:t>
      </w:r>
      <w:r w:rsidR="00AF37AA">
        <w:rPr>
          <w:rFonts w:hint="cs"/>
          <w:rtl/>
        </w:rPr>
        <w:t>דוֹר</w:t>
      </w:r>
      <w:r w:rsidR="00AF37AA">
        <w:t xml:space="preserve"> indicates "pieces of history"; </w:t>
      </w:r>
      <w:r w:rsidR="00AF37AA">
        <w:rPr>
          <w:rFonts w:hint="cs"/>
          <w:rtl/>
        </w:rPr>
        <w:t>לְפָנִים</w:t>
      </w:r>
      <w:r w:rsidR="00AF37AA">
        <w:t xml:space="preserve"> and </w:t>
      </w:r>
      <w:r w:rsidR="00AF37AA">
        <w:rPr>
          <w:rFonts w:hint="cs"/>
          <w:rtl/>
        </w:rPr>
        <w:t>בְּרִאשׁוֹנָה</w:t>
      </w:r>
      <w:r w:rsidR="00AF37AA">
        <w:t xml:space="preserve"> </w:t>
      </w:r>
      <w:r w:rsidR="007D7FCF">
        <w:t>are</w:t>
      </w:r>
      <w:r w:rsidR="00AF37AA">
        <w:t xml:space="preserve"> distant past.</w:t>
      </w:r>
      <w:r w:rsidR="00AF37AA" w:rsidRPr="00E65E29">
        <w:rPr>
          <w:rStyle w:val="FootnoteReference"/>
        </w:rPr>
        <w:footnoteReference w:id="29"/>
      </w:r>
      <w:r w:rsidR="00AF37AA">
        <w:t xml:space="preserve"> Under "durations" Brin lists </w:t>
      </w:r>
      <w:r w:rsidR="00AF37AA">
        <w:rPr>
          <w:rFonts w:hint="cs"/>
          <w:rtl/>
        </w:rPr>
        <w:t>מִן...וְעַד</w:t>
      </w:r>
      <w:r w:rsidR="00AF37AA">
        <w:t>,</w:t>
      </w:r>
      <w:r w:rsidR="00AF37AA">
        <w:rPr>
          <w:rFonts w:hint="cs"/>
          <w:rtl/>
        </w:rPr>
        <w:t xml:space="preserve">מַעְלָה </w:t>
      </w:r>
      <w:r w:rsidR="00AF37AA">
        <w:t>/</w:t>
      </w:r>
      <w:r w:rsidR="00AF37AA">
        <w:rPr>
          <w:rFonts w:hint="cs"/>
          <w:rtl/>
        </w:rPr>
        <w:t>מִן...וְהָלְאָה</w:t>
      </w:r>
      <w:r w:rsidR="00AF37AA">
        <w:t>, and</w:t>
      </w:r>
      <w:r w:rsidR="00A0533F">
        <w:t xml:space="preserve"> </w:t>
      </w:r>
      <w:r w:rsidR="00AF37AA">
        <w:rPr>
          <w:rFonts w:hint="cs"/>
          <w:rtl/>
        </w:rPr>
        <w:t>עַד הַיוֹם הַזֶה</w:t>
      </w:r>
      <w:r w:rsidR="00AF37AA">
        <w:t>.</w:t>
      </w:r>
      <w:r w:rsidR="00AF37AA" w:rsidRPr="00E65E29">
        <w:rPr>
          <w:rStyle w:val="FootnoteReference"/>
        </w:rPr>
        <w:footnoteReference w:id="30"/>
      </w:r>
      <w:r w:rsidR="00416730">
        <w:t xml:space="preserve"> </w:t>
      </w:r>
      <w:r w:rsidR="00597CDA">
        <w:t xml:space="preserve">He </w:t>
      </w:r>
      <w:r w:rsidR="00AA79BF">
        <w:t>classifies</w:t>
      </w:r>
      <w:r w:rsidR="00597CDA">
        <w:t xml:space="preserve"> </w:t>
      </w:r>
      <w:r w:rsidR="00597CDA">
        <w:rPr>
          <w:rFonts w:hint="cs"/>
          <w:rtl/>
        </w:rPr>
        <w:t>רֶגַע</w:t>
      </w:r>
      <w:r w:rsidR="00597CDA">
        <w:t xml:space="preserve">, </w:t>
      </w:r>
      <w:r w:rsidR="00597CDA">
        <w:rPr>
          <w:rFonts w:hint="cs"/>
          <w:rtl/>
        </w:rPr>
        <w:t>קָרוֹב</w:t>
      </w:r>
      <w:r w:rsidR="00597CDA">
        <w:t xml:space="preserve">, </w:t>
      </w:r>
      <w:r w:rsidR="00DE7592">
        <w:rPr>
          <w:rFonts w:hint="cs"/>
          <w:rtl/>
        </w:rPr>
        <w:t>מָחָר</w:t>
      </w:r>
      <w:r w:rsidR="00DE7592">
        <w:t xml:space="preserve">, </w:t>
      </w:r>
      <w:r w:rsidR="00DE7592">
        <w:rPr>
          <w:rFonts w:hint="cs"/>
          <w:rtl/>
        </w:rPr>
        <w:t>תְּמוֹל</w:t>
      </w:r>
      <w:r w:rsidR="00DE7592">
        <w:t xml:space="preserve">, </w:t>
      </w:r>
      <w:r w:rsidR="00DE7592">
        <w:rPr>
          <w:rFonts w:hint="cs"/>
          <w:rtl/>
        </w:rPr>
        <w:t>לָיְלָה</w:t>
      </w:r>
      <w:r w:rsidR="00DE7592">
        <w:t xml:space="preserve">, and </w:t>
      </w:r>
      <w:r w:rsidR="00DE7592">
        <w:rPr>
          <w:rFonts w:hint="cs"/>
          <w:rtl/>
        </w:rPr>
        <w:t>יוֹם</w:t>
      </w:r>
      <w:r w:rsidR="00B85214">
        <w:t xml:space="preserve"> as "brief" units and</w:t>
      </w:r>
      <w:r w:rsidR="003D45B0">
        <w:t xml:space="preserve"> </w:t>
      </w:r>
      <w:r w:rsidR="00B85214">
        <w:rPr>
          <w:rFonts w:hint="cs"/>
          <w:rtl/>
        </w:rPr>
        <w:t>לֹא קָרוֹב</w:t>
      </w:r>
      <w:r w:rsidR="00B85214">
        <w:t xml:space="preserve">, </w:t>
      </w:r>
      <w:r w:rsidR="00B85214">
        <w:rPr>
          <w:rFonts w:hint="cs"/>
          <w:rtl/>
        </w:rPr>
        <w:t>לְעִתִּים</w:t>
      </w:r>
      <w:r w:rsidR="00B85214">
        <w:t xml:space="preserve">, </w:t>
      </w:r>
      <w:r w:rsidR="00B85214">
        <w:rPr>
          <w:rFonts w:hint="cs"/>
          <w:rtl/>
        </w:rPr>
        <w:t>אַחֲרוֹן</w:t>
      </w:r>
      <w:r w:rsidR="00B85214">
        <w:t xml:space="preserve">, </w:t>
      </w:r>
      <w:r w:rsidR="00C16AE5">
        <w:rPr>
          <w:rFonts w:hint="cs"/>
          <w:rtl/>
        </w:rPr>
        <w:t>ר</w:t>
      </w:r>
      <w:r w:rsidR="008C06F4">
        <w:rPr>
          <w:rFonts w:hint="cs"/>
          <w:rtl/>
        </w:rPr>
        <w:t>ָחוֹק</w:t>
      </w:r>
      <w:r w:rsidR="008C06F4">
        <w:t xml:space="preserve">, </w:t>
      </w:r>
      <w:r w:rsidR="00BB5240">
        <w:rPr>
          <w:rFonts w:hint="cs"/>
          <w:rtl/>
        </w:rPr>
        <w:t>לְעוֹלָם</w:t>
      </w:r>
      <w:r w:rsidR="00BB5240">
        <w:t xml:space="preserve">, and </w:t>
      </w:r>
      <w:r w:rsidR="00BB5240">
        <w:rPr>
          <w:rFonts w:hint="cs"/>
          <w:rtl/>
        </w:rPr>
        <w:t>לְעַד</w:t>
      </w:r>
      <w:r w:rsidR="00BB5240">
        <w:t xml:space="preserve"> as </w:t>
      </w:r>
      <w:r w:rsidR="008254F6">
        <w:t>"long</w:t>
      </w:r>
      <w:r w:rsidR="007E7FE9">
        <w:t xml:space="preserve"> </w:t>
      </w:r>
      <w:r w:rsidR="008254F6">
        <w:t>periods."</w:t>
      </w:r>
      <w:r w:rsidR="007E6DAE" w:rsidRPr="00E65E29">
        <w:rPr>
          <w:rStyle w:val="FootnoteReference"/>
        </w:rPr>
        <w:footnoteReference w:id="31"/>
      </w:r>
      <w:r w:rsidR="00253FE8">
        <w:t xml:space="preserve"> </w:t>
      </w:r>
      <w:r w:rsidR="00926AE9">
        <w:t xml:space="preserve">He </w:t>
      </w:r>
      <w:r w:rsidR="0007000E">
        <w:t>notes</w:t>
      </w:r>
      <w:r w:rsidR="0063753F">
        <w:t xml:space="preserve"> the primary calendrical units </w:t>
      </w:r>
      <w:r w:rsidR="00DB6551">
        <w:rPr>
          <w:rFonts w:hint="cs"/>
          <w:rtl/>
        </w:rPr>
        <w:t>יוֹם</w:t>
      </w:r>
      <w:r w:rsidR="00DB6551">
        <w:t xml:space="preserve">, </w:t>
      </w:r>
      <w:r w:rsidR="00DB6551">
        <w:rPr>
          <w:rFonts w:hint="cs"/>
          <w:rtl/>
        </w:rPr>
        <w:t>ש</w:t>
      </w:r>
      <w:r w:rsidR="00D42899">
        <w:rPr>
          <w:rFonts w:hint="cs"/>
          <w:rtl/>
        </w:rPr>
        <w:t>ְ</w:t>
      </w:r>
      <w:r w:rsidR="00DB6551">
        <w:rPr>
          <w:rFonts w:hint="cs"/>
          <w:rtl/>
        </w:rPr>
        <w:t>ׁבוּעַ</w:t>
      </w:r>
      <w:r w:rsidR="00DB6551">
        <w:t xml:space="preserve">, </w:t>
      </w:r>
      <w:r w:rsidR="00DB6551">
        <w:rPr>
          <w:rFonts w:hint="cs"/>
          <w:rtl/>
        </w:rPr>
        <w:t>חֹדֶשׁ</w:t>
      </w:r>
      <w:r w:rsidR="00DB6551">
        <w:t xml:space="preserve">, </w:t>
      </w:r>
      <w:r w:rsidR="00DB6551">
        <w:rPr>
          <w:rFonts w:hint="cs"/>
          <w:rtl/>
        </w:rPr>
        <w:t>שָׁנָה</w:t>
      </w:r>
      <w:r w:rsidR="00BE1E3F">
        <w:t xml:space="preserve"> and</w:t>
      </w:r>
      <w:r w:rsidR="00DB6551">
        <w:t xml:space="preserve"> the seasons </w:t>
      </w:r>
      <w:r w:rsidR="00DB6551">
        <w:rPr>
          <w:rFonts w:hint="cs"/>
          <w:rtl/>
        </w:rPr>
        <w:t>זֶרַע וְקָצִיר</w:t>
      </w:r>
      <w:r w:rsidR="00DB6551">
        <w:t xml:space="preserve">, </w:t>
      </w:r>
      <w:r w:rsidR="00DB6551">
        <w:rPr>
          <w:rFonts w:hint="cs"/>
          <w:rtl/>
        </w:rPr>
        <w:t>קוֹר וְחוּם</w:t>
      </w:r>
      <w:r w:rsidR="00DB6551">
        <w:t xml:space="preserve">, </w:t>
      </w:r>
      <w:r w:rsidR="00DB6551">
        <w:rPr>
          <w:rFonts w:hint="cs"/>
          <w:rtl/>
        </w:rPr>
        <w:t>קַיִץ ו</w:t>
      </w:r>
      <w:r w:rsidR="005F7F02">
        <w:rPr>
          <w:rFonts w:hint="cs"/>
          <w:rtl/>
        </w:rPr>
        <w:t>ְ</w:t>
      </w:r>
      <w:r w:rsidR="00DB6551">
        <w:rPr>
          <w:rFonts w:hint="cs"/>
          <w:rtl/>
        </w:rPr>
        <w:t>חֹרֶף</w:t>
      </w:r>
      <w:r w:rsidR="00413793">
        <w:t>.</w:t>
      </w:r>
      <w:r w:rsidR="00BB4C9F" w:rsidRPr="00E65E29">
        <w:rPr>
          <w:rStyle w:val="FootnoteReference"/>
        </w:rPr>
        <w:footnoteReference w:id="32"/>
      </w:r>
      <w:r w:rsidR="005F7F02">
        <w:t xml:space="preserve"> </w:t>
      </w:r>
      <w:r w:rsidR="00ED5FE4">
        <w:t>U</w:t>
      </w:r>
      <w:r w:rsidR="008A5D57">
        <w:t xml:space="preserve">nder </w:t>
      </w:r>
      <w:r w:rsidR="00730311">
        <w:t>expressions for past</w:t>
      </w:r>
      <w:r w:rsidR="00FF088D">
        <w:t xml:space="preserve"> Brin lists </w:t>
      </w:r>
      <w:r w:rsidR="00FF088D">
        <w:rPr>
          <w:rFonts w:hint="cs"/>
          <w:rtl/>
        </w:rPr>
        <w:t>לְרִאשֹׁנָה</w:t>
      </w:r>
      <w:r w:rsidR="00FF088D">
        <w:t xml:space="preserve">, </w:t>
      </w:r>
      <w:r w:rsidR="00FF088D">
        <w:rPr>
          <w:rFonts w:hint="cs"/>
          <w:rtl/>
        </w:rPr>
        <w:t>לְפָנִים</w:t>
      </w:r>
      <w:r w:rsidR="00FF088D">
        <w:t xml:space="preserve">, </w:t>
      </w:r>
      <w:r w:rsidR="00FF088D">
        <w:rPr>
          <w:rFonts w:hint="cs"/>
          <w:rtl/>
        </w:rPr>
        <w:t>מֵעוֹלָם</w:t>
      </w:r>
      <w:r w:rsidR="00FF088D">
        <w:t xml:space="preserve">, </w:t>
      </w:r>
      <w:r w:rsidR="00BC75B8">
        <w:rPr>
          <w:rFonts w:hint="cs"/>
          <w:rtl/>
        </w:rPr>
        <w:t>בְּטֶרֶם</w:t>
      </w:r>
      <w:r w:rsidR="00BC75B8">
        <w:t>,</w:t>
      </w:r>
      <w:r w:rsidR="00B16262">
        <w:t xml:space="preserve"> </w:t>
      </w:r>
      <w:r w:rsidR="00722A2C">
        <w:rPr>
          <w:rFonts w:hint="cs"/>
          <w:rtl/>
        </w:rPr>
        <w:t>עוֹלָם</w:t>
      </w:r>
      <w:r w:rsidR="00BC75B8">
        <w:t xml:space="preserve"> </w:t>
      </w:r>
      <w:r w:rsidR="00B16262">
        <w:rPr>
          <w:rFonts w:hint="cs"/>
          <w:rtl/>
        </w:rPr>
        <w:t>מִימֵי</w:t>
      </w:r>
      <w:r w:rsidR="00B16262">
        <w:t xml:space="preserve">, </w:t>
      </w:r>
      <w:r w:rsidR="00B16262">
        <w:rPr>
          <w:rFonts w:hint="cs"/>
          <w:rtl/>
        </w:rPr>
        <w:t>יְמֵי קֶדֶם</w:t>
      </w:r>
      <w:r w:rsidR="00B16262">
        <w:t>,</w:t>
      </w:r>
      <w:r w:rsidR="0010080A">
        <w:t xml:space="preserve"> and</w:t>
      </w:r>
      <w:r w:rsidR="000F7F3E">
        <w:t xml:space="preserve"> </w:t>
      </w:r>
      <w:r w:rsidR="00B16262">
        <w:rPr>
          <w:rFonts w:hint="cs"/>
          <w:rtl/>
        </w:rPr>
        <w:t>דוֹר ודוֹר</w:t>
      </w:r>
      <w:r w:rsidR="00A1417E">
        <w:t>.</w:t>
      </w:r>
      <w:r w:rsidR="00BD1E6A" w:rsidRPr="00E65E29">
        <w:rPr>
          <w:rStyle w:val="FootnoteReference"/>
        </w:rPr>
        <w:footnoteReference w:id="33"/>
      </w:r>
      <w:r w:rsidR="00BD1E6A">
        <w:t xml:space="preserve"> </w:t>
      </w:r>
      <w:r w:rsidR="001602E3">
        <w:t xml:space="preserve">For present are </w:t>
      </w:r>
      <w:r w:rsidR="001602E3">
        <w:rPr>
          <w:rFonts w:hint="cs"/>
          <w:rtl/>
        </w:rPr>
        <w:t>הַיוֹם</w:t>
      </w:r>
      <w:r w:rsidR="001602E3">
        <w:t xml:space="preserve">, </w:t>
      </w:r>
      <w:r w:rsidR="001602E3">
        <w:rPr>
          <w:rFonts w:hint="cs"/>
          <w:rtl/>
        </w:rPr>
        <w:t>בּ</w:t>
      </w:r>
      <w:r w:rsidR="008C763C">
        <w:rPr>
          <w:rFonts w:hint="cs"/>
          <w:rtl/>
        </w:rPr>
        <w:t>ָ</w:t>
      </w:r>
      <w:r w:rsidR="001602E3">
        <w:rPr>
          <w:rFonts w:hint="cs"/>
          <w:rtl/>
        </w:rPr>
        <w:t>עֵת</w:t>
      </w:r>
      <w:r w:rsidR="00F04E86">
        <w:rPr>
          <w:rFonts w:hint="cs"/>
          <w:rtl/>
        </w:rPr>
        <w:t xml:space="preserve"> הַז</w:t>
      </w:r>
      <w:r w:rsidR="008C763C">
        <w:rPr>
          <w:rFonts w:hint="cs"/>
          <w:rtl/>
        </w:rPr>
        <w:t>ּ</w:t>
      </w:r>
      <w:r w:rsidR="00F04E86">
        <w:rPr>
          <w:rFonts w:hint="cs"/>
          <w:rtl/>
        </w:rPr>
        <w:t>ֹאת</w:t>
      </w:r>
      <w:r w:rsidR="008C763C">
        <w:t xml:space="preserve">, </w:t>
      </w:r>
      <w:r w:rsidR="008C763C">
        <w:rPr>
          <w:rFonts w:hint="cs"/>
          <w:rtl/>
        </w:rPr>
        <w:t>הָאֵלֶּה</w:t>
      </w:r>
      <w:r w:rsidR="00055080">
        <w:t xml:space="preserve"> </w:t>
      </w:r>
      <w:r w:rsidR="00055080">
        <w:rPr>
          <w:rFonts w:hint="cs"/>
          <w:rtl/>
        </w:rPr>
        <w:t>בַּיָּמִים</w:t>
      </w:r>
      <w:r w:rsidR="00F04E86">
        <w:t xml:space="preserve">, </w:t>
      </w:r>
      <w:r w:rsidR="00F04E86">
        <w:rPr>
          <w:rFonts w:hint="cs"/>
          <w:rtl/>
        </w:rPr>
        <w:t>עַתָּה</w:t>
      </w:r>
      <w:r w:rsidR="00F04E86">
        <w:t xml:space="preserve">, </w:t>
      </w:r>
      <w:r w:rsidR="00F04E86">
        <w:rPr>
          <w:rFonts w:hint="cs"/>
          <w:rtl/>
        </w:rPr>
        <w:t>הַפַּעַם</w:t>
      </w:r>
      <w:r w:rsidR="00F04E86">
        <w:t>, and</w:t>
      </w:r>
      <w:r w:rsidR="00AD7CB7">
        <w:t xml:space="preserve"> </w:t>
      </w:r>
      <w:r w:rsidR="00F04E86">
        <w:rPr>
          <w:rFonts w:hint="cs"/>
          <w:rtl/>
        </w:rPr>
        <w:t>עַד הַיוֹם הַזֶה</w:t>
      </w:r>
      <w:r w:rsidR="00F04E86">
        <w:t>.</w:t>
      </w:r>
      <w:r w:rsidR="00F34FFE" w:rsidRPr="00E65E29">
        <w:rPr>
          <w:rStyle w:val="FootnoteReference"/>
        </w:rPr>
        <w:footnoteReference w:id="34"/>
      </w:r>
      <w:r w:rsidR="001602E3">
        <w:t xml:space="preserve"> </w:t>
      </w:r>
      <w:r w:rsidR="003E54C1">
        <w:t>Finally,</w:t>
      </w:r>
      <w:r w:rsidR="00226711">
        <w:t xml:space="preserve"> for</w:t>
      </w:r>
      <w:r w:rsidR="00BD1E6A">
        <w:t xml:space="preserve"> "future"</w:t>
      </w:r>
      <w:r w:rsidR="002D0911">
        <w:t xml:space="preserve"> </w:t>
      </w:r>
      <w:r w:rsidR="00117AE5">
        <w:t>he gives</w:t>
      </w:r>
      <w:r w:rsidR="002D0911">
        <w:t xml:space="preserve"> </w:t>
      </w:r>
      <w:r w:rsidR="002D0911">
        <w:rPr>
          <w:rFonts w:hint="cs"/>
          <w:rtl/>
        </w:rPr>
        <w:t>מָחָר</w:t>
      </w:r>
      <w:r w:rsidR="002D0911">
        <w:t xml:space="preserve"> and</w:t>
      </w:r>
      <w:r w:rsidR="002D0911">
        <w:rPr>
          <w:rFonts w:hint="cs"/>
          <w:rtl/>
        </w:rPr>
        <w:t>הַד</w:t>
      </w:r>
      <w:r w:rsidR="003D51C1">
        <w:rPr>
          <w:rFonts w:hint="cs"/>
          <w:rtl/>
        </w:rPr>
        <w:t>ּ</w:t>
      </w:r>
      <w:r w:rsidR="002D0911">
        <w:rPr>
          <w:rFonts w:hint="cs"/>
          <w:rtl/>
        </w:rPr>
        <w:t>וֹר הָאַחֲרוֹן</w:t>
      </w:r>
      <w:r w:rsidR="002D0911">
        <w:t>.</w:t>
      </w:r>
      <w:r w:rsidR="009C77F9" w:rsidRPr="00E65E29">
        <w:rPr>
          <w:rStyle w:val="FootnoteReference"/>
        </w:rPr>
        <w:footnoteReference w:id="35"/>
      </w:r>
    </w:p>
    <w:p w14:paraId="4D4E76DD" w14:textId="49605B35" w:rsidR="007308E9" w:rsidRDefault="0067282F" w:rsidP="00B252C4">
      <w:r>
        <w:lastRenderedPageBreak/>
        <w:t>DeVries</w:t>
      </w:r>
      <w:r w:rsidR="00BC2E4F">
        <w:t xml:space="preserve"> </w:t>
      </w:r>
      <w:r>
        <w:t xml:space="preserve">and Brin </w:t>
      </w:r>
      <w:r w:rsidR="00C91BB9">
        <w:t xml:space="preserve">primarily </w:t>
      </w:r>
      <w:r w:rsidR="000A54B8">
        <w:t>examine</w:t>
      </w:r>
      <w:r w:rsidR="00C91BB9">
        <w:t xml:space="preserve"> </w:t>
      </w:r>
      <w:r w:rsidR="000C3F01">
        <w:t>historical</w:t>
      </w:r>
      <w:r w:rsidR="00AE3E5C">
        <w:t>-</w:t>
      </w:r>
      <w:r w:rsidR="00A41926">
        <w:t xml:space="preserve">exegetical </w:t>
      </w:r>
      <w:r w:rsidR="00C91BB9">
        <w:t xml:space="preserve">issues </w:t>
      </w:r>
      <w:r w:rsidR="00904DFD">
        <w:t xml:space="preserve">and not </w:t>
      </w:r>
      <w:r w:rsidR="00587963">
        <w:t>linguistic concerns</w:t>
      </w:r>
      <w:r w:rsidR="00CF11ED">
        <w:t>.</w:t>
      </w:r>
      <w:r w:rsidR="009F2A42">
        <w:t xml:space="preserve"> </w:t>
      </w:r>
      <w:r w:rsidR="001D0FAC">
        <w:t xml:space="preserve">In a 1997 article, </w:t>
      </w:r>
      <w:r w:rsidR="00081337">
        <w:t>Van der Merwe</w:t>
      </w:r>
      <w:r w:rsidR="0089379A">
        <w:t>,</w:t>
      </w:r>
      <w:r w:rsidR="00081337">
        <w:t xml:space="preserve"> recognizes the lack of such data, </w:t>
      </w:r>
      <w:r w:rsidR="00B40789">
        <w:t xml:space="preserve">and calls for </w:t>
      </w:r>
      <w:r w:rsidR="00952C47">
        <w:t>a</w:t>
      </w:r>
      <w:r w:rsidR="00C02835">
        <w:t xml:space="preserve">n </w:t>
      </w:r>
      <w:r w:rsidR="00952C47">
        <w:t>approach</w:t>
      </w:r>
      <w:r w:rsidR="007907F0">
        <w:t xml:space="preserve"> informed by </w:t>
      </w:r>
      <w:r w:rsidR="00862D76">
        <w:t xml:space="preserve">studies of </w:t>
      </w:r>
      <w:r w:rsidR="00117767">
        <w:t xml:space="preserve">time adverbials in </w:t>
      </w:r>
      <w:r w:rsidR="00CA7740">
        <w:t>linguistics</w:t>
      </w:r>
      <w:r w:rsidR="00117767">
        <w:t>.</w:t>
      </w:r>
      <w:r w:rsidR="00516301" w:rsidRPr="00E65E29">
        <w:rPr>
          <w:rStyle w:val="FootnoteReference"/>
        </w:rPr>
        <w:footnoteReference w:id="36"/>
      </w:r>
      <w:r w:rsidR="006E1F55">
        <w:t xml:space="preserve"> </w:t>
      </w:r>
      <w:r w:rsidR="00294324">
        <w:t xml:space="preserve">For instance, Quirk </w:t>
      </w:r>
      <w:r w:rsidR="00B252C4">
        <w:t xml:space="preserve">identifies six different </w:t>
      </w:r>
      <w:r w:rsidR="00D225FB">
        <w:t>times</w:t>
      </w:r>
      <w:r w:rsidR="00AB6A4A">
        <w:t xml:space="preserve"> in English</w:t>
      </w:r>
      <w:r w:rsidR="00B252C4">
        <w:t>: 1. time position, 2. forward span, 3. backward span, 4. duration, 5. frequency, and 6. relationships (e.g. "up to that time").</w:t>
      </w:r>
      <w:r w:rsidR="00611139" w:rsidRPr="00E65E29">
        <w:rPr>
          <w:rStyle w:val="FootnoteReference"/>
        </w:rPr>
        <w:footnoteReference w:id="37"/>
      </w:r>
      <w:r w:rsidR="008B7CDC">
        <w:t xml:space="preserve"> </w:t>
      </w:r>
      <w:r w:rsidR="006337B4">
        <w:t xml:space="preserve">Harkness distinguishes between </w:t>
      </w:r>
      <w:r w:rsidR="009A6AB6">
        <w:t>"anchor-dependent" (e.g. "last year</w:t>
      </w:r>
      <w:r w:rsidR="00615948">
        <w:t>,</w:t>
      </w:r>
      <w:r w:rsidR="009A6AB6">
        <w:t>" speech-time</w:t>
      </w:r>
      <w:r w:rsidR="00615948">
        <w:t xml:space="preserve"> dependent</w:t>
      </w:r>
      <w:r w:rsidR="009A6AB6">
        <w:t>) and "anchor independent" (e.g. "in 1978").</w:t>
      </w:r>
      <w:r w:rsidR="00CA7740" w:rsidRPr="00E65E29">
        <w:rPr>
          <w:rStyle w:val="FootnoteReference"/>
        </w:rPr>
        <w:footnoteReference w:id="38"/>
      </w:r>
      <w:r w:rsidR="00F6521E">
        <w:t xml:space="preserve"> </w:t>
      </w:r>
      <w:r w:rsidR="00FE123E">
        <w:t>Van der Merwe outlines</w:t>
      </w:r>
      <w:r w:rsidR="0064619C">
        <w:t xml:space="preserve"> several</w:t>
      </w:r>
      <w:r w:rsidR="00D64B0C">
        <w:t xml:space="preserve"> </w:t>
      </w:r>
      <w:r w:rsidR="00584F8F">
        <w:t>questions</w:t>
      </w:r>
      <w:r w:rsidR="00843626">
        <w:t xml:space="preserve"> </w:t>
      </w:r>
      <w:r w:rsidR="00181183">
        <w:t xml:space="preserve">yet </w:t>
      </w:r>
      <w:r w:rsidR="002B2985">
        <w:t xml:space="preserve">to be </w:t>
      </w:r>
      <w:r w:rsidR="008C7B34">
        <w:t>answered</w:t>
      </w:r>
      <w:r w:rsidR="002B2985">
        <w:t xml:space="preserve"> in Biblical Hebrew</w:t>
      </w:r>
      <w:r w:rsidR="00953BE4">
        <w:t xml:space="preserve">, including whether certain syntactic features in time adverbials correlate with </w:t>
      </w:r>
      <w:r w:rsidR="00CA1536">
        <w:t xml:space="preserve">duration, frequency, and position </w:t>
      </w:r>
      <w:r w:rsidR="00BE14D9">
        <w:t>meaning</w:t>
      </w:r>
      <w:r w:rsidR="00F54CE7">
        <w:t>s;</w:t>
      </w:r>
      <w:r w:rsidR="00300FDF">
        <w:t xml:space="preserve"> whether </w:t>
      </w:r>
      <w:r w:rsidR="00155F3E">
        <w:t xml:space="preserve">syntactic classes correlate with </w:t>
      </w:r>
      <w:r w:rsidR="00FC01E5">
        <w:t>depe</w:t>
      </w:r>
      <w:r w:rsidR="00ED02D1">
        <w:t>n</w:t>
      </w:r>
      <w:r w:rsidR="00FC01E5">
        <w:t>dent/independent anchors</w:t>
      </w:r>
      <w:r w:rsidR="00F54CE7">
        <w:t>;</w:t>
      </w:r>
      <w:r w:rsidR="00FC01E5">
        <w:t xml:space="preserve"> </w:t>
      </w:r>
      <w:r w:rsidR="00393E1F">
        <w:t xml:space="preserve">whether position </w:t>
      </w:r>
      <w:r w:rsidR="00377AC7">
        <w:t>in the sentence affects time semantics</w:t>
      </w:r>
      <w:r w:rsidR="00F54CE7">
        <w:t>;</w:t>
      </w:r>
      <w:r w:rsidR="00377AC7">
        <w:t xml:space="preserve"> </w:t>
      </w:r>
      <w:r w:rsidR="00574587">
        <w:t xml:space="preserve">and </w:t>
      </w:r>
      <w:r w:rsidR="00B04676">
        <w:t>whether there are differences between temporal and non-temporal adjuncts</w:t>
      </w:r>
      <w:r w:rsidR="00854CA3">
        <w:t>.</w:t>
      </w:r>
      <w:r w:rsidR="002F1E09" w:rsidRPr="00E65E29">
        <w:rPr>
          <w:rStyle w:val="FootnoteReference"/>
        </w:rPr>
        <w:footnoteReference w:id="39"/>
      </w:r>
      <w:r w:rsidR="000C2B36">
        <w:t xml:space="preserve"> </w:t>
      </w:r>
      <w:r w:rsidR="008F1F5E">
        <w:t xml:space="preserve">Answering these questions requires </w:t>
      </w:r>
      <w:r w:rsidR="00753DA9">
        <w:t xml:space="preserve">the </w:t>
      </w:r>
      <w:r w:rsidR="008F1F5E">
        <w:t>"compilation of a taxonomy of BH temporal adjuncts."</w:t>
      </w:r>
      <w:r w:rsidR="00B45252" w:rsidRPr="00E65E29">
        <w:rPr>
          <w:rStyle w:val="FootnoteReference"/>
        </w:rPr>
        <w:footnoteReference w:id="40"/>
      </w:r>
      <w:r w:rsidR="008F1F5E">
        <w:t xml:space="preserve"> </w:t>
      </w:r>
      <w:r w:rsidR="00F225A1">
        <w:t xml:space="preserve">These questions </w:t>
      </w:r>
      <w:r w:rsidR="00656A27">
        <w:t xml:space="preserve">are the impetus for </w:t>
      </w:r>
      <w:r w:rsidR="003507D0">
        <w:t>the</w:t>
      </w:r>
      <w:r w:rsidR="00656A27">
        <w:t xml:space="preserve"> present study.</w:t>
      </w:r>
    </w:p>
    <w:p w14:paraId="0573160D" w14:textId="7A5DD357" w:rsidR="007A773E" w:rsidRDefault="00C36C12" w:rsidP="00402734">
      <w:r>
        <w:t xml:space="preserve">Addressing </w:t>
      </w:r>
      <w:r w:rsidR="009A5B38">
        <w:t>these</w:t>
      </w:r>
      <w:r>
        <w:t xml:space="preserve"> </w:t>
      </w:r>
      <w:r w:rsidR="00F42DFD">
        <w:t xml:space="preserve">diverse concerns requires a </w:t>
      </w:r>
      <w:r w:rsidR="00DB78FE">
        <w:t>new</w:t>
      </w:r>
      <w:r w:rsidR="009454C3">
        <w:t xml:space="preserve"> linguistic framework</w:t>
      </w:r>
      <w:r w:rsidR="009B610E">
        <w:t xml:space="preserve">. </w:t>
      </w:r>
      <w:r w:rsidR="00061D7A">
        <w:t xml:space="preserve">Traditional grammar divides language into distinct regimes of syntax, semantics, and pragmatics, </w:t>
      </w:r>
      <w:r w:rsidR="002F252F">
        <w:t>as well as</w:t>
      </w:r>
      <w:r w:rsidR="003D56AA">
        <w:t xml:space="preserve"> </w:t>
      </w:r>
      <w:r w:rsidR="00061D7A">
        <w:t>morphemes, words, phrases, and sentences.</w:t>
      </w:r>
      <w:r w:rsidR="00061D7A" w:rsidRPr="00E65E29">
        <w:rPr>
          <w:rStyle w:val="FootnoteReference"/>
        </w:rPr>
        <w:footnoteReference w:id="41"/>
      </w:r>
      <w:r w:rsidR="002B49EE">
        <w:t xml:space="preserve"> </w:t>
      </w:r>
      <w:r w:rsidR="003128A2">
        <w:t xml:space="preserve">It is for this reason that information about time </w:t>
      </w:r>
      <w:r w:rsidR="003128A2">
        <w:lastRenderedPageBreak/>
        <w:t xml:space="preserve">adverbials is scattered </w:t>
      </w:r>
      <w:r w:rsidR="002843A2">
        <w:t xml:space="preserve">across </w:t>
      </w:r>
      <w:r w:rsidR="003F62F3">
        <w:t>disparate</w:t>
      </w:r>
      <w:r w:rsidR="001249F6">
        <w:t xml:space="preserve"> </w:t>
      </w:r>
      <w:r w:rsidR="006A089A">
        <w:t xml:space="preserve">sections </w:t>
      </w:r>
      <w:r w:rsidR="00DB5094">
        <w:t xml:space="preserve">of the </w:t>
      </w:r>
      <w:r w:rsidR="00285D2F">
        <w:t xml:space="preserve">grammars. </w:t>
      </w:r>
      <w:r w:rsidR="003E2CD7">
        <w:t xml:space="preserve">Yet time adverbials, as do </w:t>
      </w:r>
      <w:r w:rsidR="00373B9C">
        <w:t>many</w:t>
      </w:r>
      <w:r w:rsidR="003E2CD7">
        <w:t xml:space="preserve"> </w:t>
      </w:r>
      <w:r w:rsidR="00625EE8">
        <w:t>forms</w:t>
      </w:r>
      <w:r w:rsidR="001E5F86">
        <w:t xml:space="preserve">, </w:t>
      </w:r>
      <w:r w:rsidR="00C52311">
        <w:t>s</w:t>
      </w:r>
      <w:r w:rsidR="0066332D">
        <w:t xml:space="preserve">how little regard for </w:t>
      </w:r>
      <w:r w:rsidR="00C65A4B">
        <w:t xml:space="preserve">these </w:t>
      </w:r>
      <w:r w:rsidR="00CD1EDA">
        <w:t>boundaries.</w:t>
      </w:r>
      <w:r w:rsidR="003F0E0C" w:rsidRPr="00E65E29">
        <w:rPr>
          <w:rStyle w:val="FootnoteReference"/>
        </w:rPr>
        <w:footnoteReference w:id="42"/>
      </w:r>
      <w:r w:rsidR="001944C2">
        <w:t xml:space="preserve"> </w:t>
      </w:r>
      <w:r w:rsidR="00E40168">
        <w:t>P</w:t>
      </w:r>
      <w:r w:rsidR="00CA6016">
        <w:t xml:space="preserve">articles such as </w:t>
      </w:r>
      <w:r w:rsidR="00CA6016">
        <w:rPr>
          <w:rFonts w:hint="cs"/>
          <w:rtl/>
        </w:rPr>
        <w:t>עַתָּה</w:t>
      </w:r>
      <w:r w:rsidR="00CA6016">
        <w:t xml:space="preserve"> and </w:t>
      </w:r>
      <w:r w:rsidR="00CA6016">
        <w:rPr>
          <w:rFonts w:hint="cs"/>
          <w:rtl/>
        </w:rPr>
        <w:t>אָז</w:t>
      </w:r>
      <w:r w:rsidR="00CA6016">
        <w:t xml:space="preserve">, for instance, </w:t>
      </w:r>
      <w:r w:rsidR="00D142C8">
        <w:t xml:space="preserve">regularly </w:t>
      </w:r>
      <w:r w:rsidR="004F1927">
        <w:t>shift from</w:t>
      </w:r>
      <w:r w:rsidR="00624BFE">
        <w:t xml:space="preserve"> </w:t>
      </w:r>
      <w:r w:rsidR="004F1927">
        <w:t xml:space="preserve">temporal </w:t>
      </w:r>
      <w:r w:rsidR="00624BFE">
        <w:t xml:space="preserve">to </w:t>
      </w:r>
      <w:r w:rsidR="00A44BAC">
        <w:t>pragmatic</w:t>
      </w:r>
      <w:r w:rsidR="00624BFE">
        <w:t xml:space="preserve"> sense, dep</w:t>
      </w:r>
      <w:r w:rsidR="00D0789C">
        <w:t xml:space="preserve">ending </w:t>
      </w:r>
      <w:r w:rsidR="002C11FB">
        <w:t>on syntactic pattern</w:t>
      </w:r>
      <w:r w:rsidR="00CF1CAC">
        <w:t>s</w:t>
      </w:r>
      <w:r w:rsidR="000E4E6E">
        <w:t>.</w:t>
      </w:r>
      <w:r w:rsidR="007E56F0" w:rsidRPr="00E65E29">
        <w:rPr>
          <w:rStyle w:val="FootnoteReference"/>
        </w:rPr>
        <w:footnoteReference w:id="43"/>
      </w:r>
      <w:r w:rsidR="00545F6B">
        <w:t xml:space="preserve"> </w:t>
      </w:r>
      <w:r w:rsidR="00587FF9">
        <w:t>T</w:t>
      </w:r>
      <w:r w:rsidR="00AD5DBB">
        <w:t>he</w:t>
      </w:r>
      <w:r w:rsidR="00EE048C">
        <w:t xml:space="preserve"> </w:t>
      </w:r>
      <w:r w:rsidR="00AD5DBB">
        <w:t xml:space="preserve">demonstrative force of </w:t>
      </w:r>
      <w:r w:rsidR="00AD5DBB">
        <w:rPr>
          <w:rFonts w:hint="cs"/>
          <w:rtl/>
        </w:rPr>
        <w:t>הַ</w:t>
      </w:r>
      <w:r w:rsidR="00AD5DBB">
        <w:t xml:space="preserve"> in </w:t>
      </w:r>
      <w:r w:rsidR="00AD5DBB">
        <w:rPr>
          <w:rFonts w:hint="cs"/>
          <w:rtl/>
        </w:rPr>
        <w:t>הַיוֹם</w:t>
      </w:r>
      <w:r w:rsidR="00A7395A">
        <w:t xml:space="preserve">, for </w:t>
      </w:r>
      <w:r w:rsidR="00125112">
        <w:t>example</w:t>
      </w:r>
      <w:r w:rsidR="00A7395A">
        <w:t>,</w:t>
      </w:r>
      <w:r w:rsidR="00B772D9">
        <w:t xml:space="preserve"> </w:t>
      </w:r>
      <w:r w:rsidR="0088598F">
        <w:t>is</w:t>
      </w:r>
      <w:r w:rsidR="00B772D9">
        <w:t xml:space="preserve"> </w:t>
      </w:r>
      <w:r w:rsidR="00750CA4">
        <w:t xml:space="preserve">limited to </w:t>
      </w:r>
      <w:r w:rsidR="002F251A">
        <w:t>time</w:t>
      </w:r>
      <w:r w:rsidR="001675C8">
        <w:t xml:space="preserve"> </w:t>
      </w:r>
      <w:r w:rsidR="00417B88">
        <w:t>adverbials</w:t>
      </w:r>
      <w:r w:rsidR="007A5069">
        <w:t>.</w:t>
      </w:r>
      <w:r w:rsidR="00B33466" w:rsidRPr="00E65E29">
        <w:rPr>
          <w:rStyle w:val="FootnoteReference"/>
        </w:rPr>
        <w:footnoteReference w:id="44"/>
      </w:r>
      <w:r w:rsidR="00BC1E66">
        <w:t xml:space="preserve"> </w:t>
      </w:r>
      <w:r w:rsidR="00D07F21">
        <w:t>Likewise, words</w:t>
      </w:r>
      <w:r w:rsidR="008F27E0">
        <w:t xml:space="preserve"> </w:t>
      </w:r>
      <w:r w:rsidR="00504397">
        <w:t>appear to ignore word classes</w:t>
      </w:r>
      <w:r w:rsidR="001D7A56">
        <w:t xml:space="preserve">. When </w:t>
      </w:r>
      <w:r w:rsidR="001D7A56">
        <w:rPr>
          <w:rFonts w:hint="cs"/>
          <w:rtl/>
        </w:rPr>
        <w:t>יוֹם</w:t>
      </w:r>
      <w:r w:rsidR="001D7A56">
        <w:t xml:space="preserve"> is used without </w:t>
      </w:r>
      <w:r w:rsidR="003E31E2">
        <w:t>modifiers, it functions like a bare adverb</w:t>
      </w:r>
      <w:r w:rsidR="00624139">
        <w:t xml:space="preserve"> (e.g.</w:t>
      </w:r>
      <w:r w:rsidR="00506676">
        <w:t xml:space="preserve"> </w:t>
      </w:r>
      <w:r w:rsidR="00EA2393">
        <w:rPr>
          <w:rFonts w:hint="cs"/>
          <w:rtl/>
        </w:rPr>
        <w:t>מִיוֹם</w:t>
      </w:r>
      <w:r w:rsidR="00DF5FDB">
        <w:t xml:space="preserve"> in </w:t>
      </w:r>
      <w:r w:rsidR="00EA2393">
        <w:t>Ezek 48:35</w:t>
      </w:r>
      <w:r w:rsidR="00624139">
        <w:t>)</w:t>
      </w:r>
      <w:r w:rsidR="00D86EF1">
        <w:t xml:space="preserve">; </w:t>
      </w:r>
      <w:r w:rsidR="00E51DBD">
        <w:t>vice</w:t>
      </w:r>
      <w:r w:rsidR="00A23381">
        <w:t xml:space="preserve"> </w:t>
      </w:r>
      <w:r w:rsidR="00E51DBD">
        <w:t>versa, whe</w:t>
      </w:r>
      <w:r w:rsidR="00563D3C">
        <w:t xml:space="preserve">n </w:t>
      </w:r>
      <w:r w:rsidR="00563D3C">
        <w:rPr>
          <w:rFonts w:hint="cs"/>
          <w:rtl/>
        </w:rPr>
        <w:t>עוֹלָם</w:t>
      </w:r>
      <w:r w:rsidR="00563D3C">
        <w:t xml:space="preserve"> is used with a plural noun ending, it functions </w:t>
      </w:r>
      <w:r w:rsidR="00A71F0C">
        <w:t>like a noun (e.g.</w:t>
      </w:r>
      <w:r w:rsidR="009F5176">
        <w:t xml:space="preserve"> </w:t>
      </w:r>
      <w:r w:rsidR="00F57D94">
        <w:rPr>
          <w:rFonts w:hint="cs"/>
          <w:rtl/>
        </w:rPr>
        <w:t>עוֹלָמִים</w:t>
      </w:r>
      <w:r w:rsidR="00F57D94">
        <w:t>, Ps 61:5</w:t>
      </w:r>
      <w:r w:rsidR="00A71F0C">
        <w:t>).</w:t>
      </w:r>
      <w:r w:rsidR="002C30F4">
        <w:t xml:space="preserve"> </w:t>
      </w:r>
      <w:r w:rsidR="008E67A9">
        <w:t>Likewise,</w:t>
      </w:r>
      <w:r w:rsidR="000E738A">
        <w:t xml:space="preserve"> the</w:t>
      </w:r>
      <w:r w:rsidR="002109DB">
        <w:t xml:space="preserve"> separation of words and phrases </w:t>
      </w:r>
      <w:r w:rsidR="00226D38">
        <w:t>begins to break down when</w:t>
      </w:r>
      <w:r w:rsidR="00F654E2">
        <w:t xml:space="preserve"> examining idiomatic expressions</w:t>
      </w:r>
      <w:r w:rsidR="00867BC8">
        <w:t xml:space="preserve"> </w:t>
      </w:r>
      <w:r w:rsidR="00912598">
        <w:t>and</w:t>
      </w:r>
      <w:r w:rsidR="00322A97">
        <w:t xml:space="preserve"> regular</w:t>
      </w:r>
      <w:r w:rsidR="00617368">
        <w:t xml:space="preserve"> </w:t>
      </w:r>
      <w:r w:rsidR="00891A1A">
        <w:t>collocation</w:t>
      </w:r>
      <w:r w:rsidR="00322A97">
        <w:t>s</w:t>
      </w:r>
      <w:r w:rsidR="00F654E2">
        <w:t>.</w:t>
      </w:r>
      <w:r w:rsidR="00EA64D1" w:rsidRPr="00E65E29">
        <w:rPr>
          <w:rStyle w:val="FootnoteReference"/>
        </w:rPr>
        <w:footnoteReference w:id="45"/>
      </w:r>
      <w:r w:rsidR="00F654E2">
        <w:t xml:space="preserve"> </w:t>
      </w:r>
      <w:r w:rsidR="00E751FA">
        <w:t>These phenomen</w:t>
      </w:r>
      <w:r w:rsidR="00ED7E34">
        <w:t>a</w:t>
      </w:r>
      <w:r w:rsidR="00E751FA">
        <w:t xml:space="preserve"> suggest that</w:t>
      </w:r>
      <w:r w:rsidR="00701D36">
        <w:t xml:space="preserve"> synta</w:t>
      </w:r>
      <w:r w:rsidR="003259D3">
        <w:t>ctic</w:t>
      </w:r>
      <w:r w:rsidR="00701D36">
        <w:t>, semantic, and pragmatic</w:t>
      </w:r>
      <w:r w:rsidR="004B117B">
        <w:t xml:space="preserve"> meaning </w:t>
      </w:r>
      <w:r w:rsidR="001F02BD">
        <w:t>derive from</w:t>
      </w:r>
      <w:r w:rsidR="006E77CF">
        <w:t xml:space="preserve"> complex</w:t>
      </w:r>
      <w:r w:rsidR="00716BF5">
        <w:t xml:space="preserve"> </w:t>
      </w:r>
      <w:r w:rsidR="00A86FFE">
        <w:t>patterns</w:t>
      </w:r>
      <w:r w:rsidR="00BF312F">
        <w:t xml:space="preserve"> rather than word</w:t>
      </w:r>
      <w:r w:rsidR="00E351D1">
        <w:t>-inherent</w:t>
      </w:r>
      <w:r w:rsidR="00BF312F">
        <w:t xml:space="preserve"> classes</w:t>
      </w:r>
      <w:r w:rsidR="00A86FFE">
        <w:t>.</w:t>
      </w:r>
    </w:p>
    <w:p w14:paraId="3F7917C1" w14:textId="334D158E" w:rsidR="00C60A32" w:rsidRPr="00583651" w:rsidRDefault="00B450D4" w:rsidP="00EE7A31">
      <w:r>
        <w:t xml:space="preserve">The key insight of </w:t>
      </w:r>
      <w:r w:rsidR="002A67F3">
        <w:t>Construction Grammar</w:t>
      </w:r>
      <w:r>
        <w:t xml:space="preserve"> is that </w:t>
      </w:r>
      <w:r w:rsidR="001E7B47">
        <w:t xml:space="preserve">there are no </w:t>
      </w:r>
      <w:r w:rsidR="00832102">
        <w:t xml:space="preserve">word-inherent, </w:t>
      </w:r>
      <w:r w:rsidR="001E7B47">
        <w:t xml:space="preserve">universal </w:t>
      </w:r>
      <w:r w:rsidR="00B878F4">
        <w:t>grammatical categories</w:t>
      </w:r>
      <w:r w:rsidR="00CB0874">
        <w:t>.</w:t>
      </w:r>
      <w:r w:rsidR="00032BCA" w:rsidRPr="00E65E29">
        <w:rPr>
          <w:rStyle w:val="FootnoteReference"/>
        </w:rPr>
        <w:footnoteReference w:id="46"/>
      </w:r>
      <w:r w:rsidR="00CB0874">
        <w:t xml:space="preserve"> </w:t>
      </w:r>
      <w:r w:rsidR="002F6039">
        <w:t xml:space="preserve">Rather, </w:t>
      </w:r>
      <w:r w:rsidR="00D4333A">
        <w:t xml:space="preserve">individual </w:t>
      </w:r>
      <w:r w:rsidR="00CF4E7F">
        <w:t>language</w:t>
      </w:r>
      <w:r w:rsidR="001D4A9D">
        <w:t>s</w:t>
      </w:r>
      <w:r w:rsidR="00CF4E7F">
        <w:t xml:space="preserve"> consist of </w:t>
      </w:r>
      <w:r w:rsidR="008A001E">
        <w:t>unique</w:t>
      </w:r>
      <w:r w:rsidR="00CF4E7F">
        <w:t xml:space="preserve"> </w:t>
      </w:r>
      <w:r w:rsidR="00F858EE">
        <w:t>pattern-to-meaning pairings</w:t>
      </w:r>
      <w:r w:rsidR="003E1CF0">
        <w:t>.</w:t>
      </w:r>
      <w:r w:rsidR="002E275B">
        <w:t xml:space="preserve"> </w:t>
      </w:r>
      <w:r w:rsidR="0027388B">
        <w:t>E</w:t>
      </w:r>
      <w:r w:rsidR="002E275B">
        <w:t>very unit</w:t>
      </w:r>
      <w:r w:rsidR="00581836">
        <w:t xml:space="preserve"> in </w:t>
      </w:r>
      <w:r w:rsidR="00DC2BF5">
        <w:t>a</w:t>
      </w:r>
      <w:r w:rsidR="00581836">
        <w:t xml:space="preserve"> language</w:t>
      </w:r>
      <w:r w:rsidR="009E0736">
        <w:t>,</w:t>
      </w:r>
      <w:r w:rsidR="002E275B">
        <w:t xml:space="preserve"> from morphemes to </w:t>
      </w:r>
      <w:r w:rsidR="00F940BF">
        <w:t>sentence arg</w:t>
      </w:r>
      <w:r w:rsidR="00C73919">
        <w:t>u</w:t>
      </w:r>
      <w:r w:rsidR="00F940BF">
        <w:t>ment</w:t>
      </w:r>
      <w:r w:rsidR="002503B8">
        <w:t>s</w:t>
      </w:r>
      <w:r w:rsidR="009E0736">
        <w:t>,</w:t>
      </w:r>
      <w:r w:rsidR="002503B8">
        <w:t xml:space="preserve"> </w:t>
      </w:r>
      <w:r w:rsidR="00570D11">
        <w:t>consist</w:t>
      </w:r>
      <w:r w:rsidR="009E0736">
        <w:t>s</w:t>
      </w:r>
      <w:r w:rsidR="00570D11">
        <w:t xml:space="preserve"> of </w:t>
      </w:r>
      <w:r w:rsidR="00D8026E">
        <w:t xml:space="preserve">fixed or </w:t>
      </w:r>
      <w:r w:rsidR="004B640C">
        <w:t>schematic patterns.</w:t>
      </w:r>
      <w:r w:rsidR="008D3948" w:rsidRPr="00E65E29">
        <w:rPr>
          <w:rStyle w:val="FootnoteReference"/>
        </w:rPr>
        <w:footnoteReference w:id="47"/>
      </w:r>
      <w:r w:rsidR="0037796D">
        <w:t xml:space="preserve"> </w:t>
      </w:r>
      <w:r w:rsidR="009911A8">
        <w:t>An</w:t>
      </w:r>
      <w:r w:rsidR="00C91814">
        <w:t xml:space="preserve"> </w:t>
      </w:r>
      <w:r w:rsidR="00D23328">
        <w:t xml:space="preserve">"adverb" is </w:t>
      </w:r>
      <w:r w:rsidR="000F6E0B">
        <w:t xml:space="preserve">therefore </w:t>
      </w:r>
      <w:r w:rsidR="000F135C">
        <w:t xml:space="preserve">not </w:t>
      </w:r>
      <w:r w:rsidR="00962C50">
        <w:t>an</w:t>
      </w:r>
      <w:r w:rsidR="00D23328">
        <w:t xml:space="preserve"> inherent word</w:t>
      </w:r>
      <w:r w:rsidR="00F9274B">
        <w:t xml:space="preserve"> class</w:t>
      </w:r>
      <w:r w:rsidR="00D23328">
        <w:t>, but a pattern of use</w:t>
      </w:r>
      <w:r w:rsidR="00CC5C53">
        <w:t xml:space="preserve"> </w:t>
      </w:r>
      <w:r w:rsidR="00CC5C53">
        <w:lastRenderedPageBreak/>
        <w:t xml:space="preserve">which a given word </w:t>
      </w:r>
      <w:r w:rsidR="008D2289">
        <w:t xml:space="preserve">can become </w:t>
      </w:r>
      <w:r w:rsidR="003A1788">
        <w:t>associated with.</w:t>
      </w:r>
      <w:r w:rsidR="00D0468C" w:rsidRPr="00E65E29">
        <w:rPr>
          <w:rStyle w:val="FootnoteReference"/>
        </w:rPr>
        <w:footnoteReference w:id="48"/>
      </w:r>
      <w:r w:rsidR="00703F2D">
        <w:t xml:space="preserve"> </w:t>
      </w:r>
      <w:r w:rsidR="00284BA5">
        <w:t>These</w:t>
      </w:r>
      <w:r w:rsidR="00136C4E">
        <w:t xml:space="preserve"> patterns, like</w:t>
      </w:r>
      <w:r w:rsidR="00674600">
        <w:t xml:space="preserve"> </w:t>
      </w:r>
      <w:r w:rsidR="00136C4E">
        <w:t>lex</w:t>
      </w:r>
      <w:r w:rsidR="000F2C27">
        <w:t>emes</w:t>
      </w:r>
      <w:r w:rsidR="00136C4E">
        <w:t xml:space="preserve">, carry </w:t>
      </w:r>
      <w:r w:rsidR="00D7349E">
        <w:t>syntactic, semantic, and pragmatic</w:t>
      </w:r>
      <w:r w:rsidR="00362967">
        <w:t xml:space="preserve"> </w:t>
      </w:r>
      <w:r w:rsidR="00136C4E">
        <w:t>meaning</w:t>
      </w:r>
      <w:r w:rsidR="007F2C21">
        <w:t>.</w:t>
      </w:r>
      <w:r w:rsidR="00A57D7B">
        <w:t xml:space="preserve"> Thus Construction Grammar makes no sharp distinction between </w:t>
      </w:r>
      <w:r w:rsidR="005410E2">
        <w:t>the three modules</w:t>
      </w:r>
      <w:r w:rsidR="00A64304">
        <w:t>.</w:t>
      </w:r>
      <w:r w:rsidR="00182361" w:rsidRPr="00E65E29">
        <w:rPr>
          <w:rStyle w:val="FootnoteReference"/>
        </w:rPr>
        <w:footnoteReference w:id="49"/>
      </w:r>
      <w:r w:rsidR="007F2C21">
        <w:t xml:space="preserve"> The </w:t>
      </w:r>
      <w:r w:rsidR="00DD17D4">
        <w:t>boundar</w:t>
      </w:r>
      <w:r w:rsidR="003574A7">
        <w:t>y</w:t>
      </w:r>
      <w:r w:rsidR="00DD17D4">
        <w:t xml:space="preserve"> between </w:t>
      </w:r>
      <w:r w:rsidR="000547B5">
        <w:t>grammar</w:t>
      </w:r>
      <w:r w:rsidR="00F95EB3">
        <w:t xml:space="preserve"> and </w:t>
      </w:r>
      <w:r w:rsidR="001B6567">
        <w:t>lexicon</w:t>
      </w:r>
      <w:r w:rsidR="00F95EB3">
        <w:t xml:space="preserve"> is likewise </w:t>
      </w:r>
      <w:r w:rsidR="00FF568B">
        <w:t>blurred</w:t>
      </w:r>
      <w:r w:rsidR="00875747">
        <w:t xml:space="preserve"> </w:t>
      </w:r>
      <w:r w:rsidR="007E2E15">
        <w:t>as forms are shown to be inter-dependent and associated</w:t>
      </w:r>
      <w:r w:rsidR="00FF568B">
        <w:t>.</w:t>
      </w:r>
      <w:r w:rsidR="001D4A9D" w:rsidRPr="00E65E29">
        <w:rPr>
          <w:rStyle w:val="FootnoteReference"/>
        </w:rPr>
        <w:footnoteReference w:id="50"/>
      </w:r>
      <w:r w:rsidR="003E1CF0">
        <w:t xml:space="preserve"> </w:t>
      </w:r>
      <w:r w:rsidR="00BF2F77">
        <w:t xml:space="preserve">The table below </w:t>
      </w:r>
      <w:r w:rsidR="00AD15C6">
        <w:t xml:space="preserve">illustrates </w:t>
      </w:r>
      <w:r w:rsidR="007C604C">
        <w:t>the</w:t>
      </w:r>
      <w:r w:rsidR="00AD15C6">
        <w:t xml:space="preserve"> lexeme-syntax </w:t>
      </w:r>
      <w:r w:rsidR="00095CE5">
        <w:t>continuum</w:t>
      </w:r>
      <w:r w:rsidR="001F56A6">
        <w:t xml:space="preserve"> in Biblical Hebrew time adverbials.</w:t>
      </w:r>
    </w:p>
    <w:p w14:paraId="30036C49" w14:textId="26F0FF78" w:rsidR="00583651" w:rsidRDefault="002C5F3A" w:rsidP="00EF2077">
      <w:pPr>
        <w:pStyle w:val="Heading1"/>
      </w:pPr>
      <w:r>
        <w:rPr>
          <w:noProof/>
        </w:rPr>
        <mc:AlternateContent>
          <mc:Choice Requires="wpg">
            <w:drawing>
              <wp:anchor distT="0" distB="0" distL="114300" distR="114300" simplePos="0" relativeHeight="251651072" behindDoc="0" locked="0" layoutInCell="1" allowOverlap="1" wp14:anchorId="238FA7CA" wp14:editId="1C8B6D08">
                <wp:simplePos x="0" y="0"/>
                <wp:positionH relativeFrom="column">
                  <wp:posOffset>494665</wp:posOffset>
                </wp:positionH>
                <wp:positionV relativeFrom="paragraph">
                  <wp:posOffset>254139</wp:posOffset>
                </wp:positionV>
                <wp:extent cx="341719" cy="1481721"/>
                <wp:effectExtent l="0" t="0" r="26670" b="42545"/>
                <wp:wrapNone/>
                <wp:docPr id="10" name="Group 10"/>
                <wp:cNvGraphicFramePr/>
                <a:graphic xmlns:a="http://schemas.openxmlformats.org/drawingml/2006/main">
                  <a:graphicData uri="http://schemas.microsoft.com/office/word/2010/wordprocessingGroup">
                    <wpg:wgp>
                      <wpg:cNvGrpSpPr/>
                      <wpg:grpSpPr>
                        <a:xfrm>
                          <a:off x="0" y="0"/>
                          <a:ext cx="341719" cy="1481721"/>
                          <a:chOff x="0" y="0"/>
                          <a:chExt cx="341719" cy="1481721"/>
                        </a:xfrm>
                      </wpg:grpSpPr>
                      <wpg:grpSp>
                        <wpg:cNvPr id="4" name="Group 4"/>
                        <wpg:cNvGrpSpPr/>
                        <wpg:grpSpPr>
                          <a:xfrm>
                            <a:off x="233647" y="20180"/>
                            <a:ext cx="45719" cy="1461541"/>
                            <a:chOff x="29981" y="0"/>
                            <a:chExt cx="427220" cy="1461541"/>
                          </a:xfrm>
                        </wpg:grpSpPr>
                        <wps:wsp>
                          <wps:cNvPr id="1" name="Straight Arrow Connector 1"/>
                          <wps:cNvCnPr/>
                          <wps:spPr>
                            <a:xfrm flipH="1">
                              <a:off x="344774" y="0"/>
                              <a:ext cx="0" cy="1461541"/>
                            </a:xfrm>
                            <a:prstGeom prst="straightConnector1">
                              <a:avLst/>
                            </a:prstGeom>
                            <a:ln w="34925">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 name="Text Box 2"/>
                          <wps:cNvSpPr txBox="1"/>
                          <wps:spPr>
                            <a:xfrm rot="10800000">
                              <a:off x="29981" y="52466"/>
                              <a:ext cx="427220" cy="434267"/>
                            </a:xfrm>
                            <a:prstGeom prst="rect">
                              <a:avLst/>
                            </a:prstGeom>
                            <a:noFill/>
                            <a:ln w="6350">
                              <a:noFill/>
                            </a:ln>
                          </wps:spPr>
                          <wps:txbx>
                            <w:txbxContent>
                              <w:p w14:paraId="47A1878E" w14:textId="18CCA071" w:rsidR="00C76A13" w:rsidRPr="0017258D" w:rsidRDefault="00C76A13">
                                <w:r w:rsidRPr="0017258D">
                                  <w:t>fix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s:wsp>
                        <wps:cNvPr id="8" name="Text Box 8"/>
                        <wps:cNvSpPr txBox="1"/>
                        <wps:spPr>
                          <a:xfrm rot="16200000">
                            <a:off x="-106806" y="116420"/>
                            <a:ext cx="564945" cy="332105"/>
                          </a:xfrm>
                          <a:prstGeom prst="rect">
                            <a:avLst/>
                          </a:prstGeom>
                          <a:noFill/>
                          <a:ln w="6350">
                            <a:noFill/>
                          </a:ln>
                        </wps:spPr>
                        <wps:txbx>
                          <w:txbxContent>
                            <w:p w14:paraId="707D973A" w14:textId="0480955F" w:rsidR="00C76A13" w:rsidRPr="00242D09" w:rsidRDefault="00C76A13" w:rsidP="00A011FA">
                              <w:pPr>
                                <w:spacing w:line="240" w:lineRule="auto"/>
                                <w:ind w:firstLine="0"/>
                                <w:jc w:val="both"/>
                              </w:pPr>
                              <w:r w:rsidRPr="00242D09">
                                <w:t>fix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rot="16200000">
                            <a:off x="-245225" y="842068"/>
                            <a:ext cx="822960" cy="332509"/>
                          </a:xfrm>
                          <a:prstGeom prst="rect">
                            <a:avLst/>
                          </a:prstGeom>
                          <a:noFill/>
                          <a:ln w="6350">
                            <a:noFill/>
                          </a:ln>
                        </wps:spPr>
                        <wps:txbx>
                          <w:txbxContent>
                            <w:p w14:paraId="2658A9A2" w14:textId="1A1E80EC" w:rsidR="00C76A13" w:rsidRPr="00242D09" w:rsidRDefault="00C76A13" w:rsidP="00A011FA">
                              <w:pPr>
                                <w:spacing w:line="240" w:lineRule="auto"/>
                                <w:ind w:firstLine="0"/>
                                <w:jc w:val="both"/>
                              </w:pPr>
                              <w:r w:rsidRPr="00242D09">
                                <w:t>sche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38FA7CA" id="Group 10" o:spid="_x0000_s1026" style="position:absolute;left:0;text-align:left;margin-left:38.95pt;margin-top:20pt;width:26.9pt;height:116.65pt;z-index:251651072" coordsize="3417,148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">
                <v:group id="Group 4" o:spid="_x0000_s1027" style="position:absolute;left:2336;top:201;width:457;height:14616" coordorigin="299" coordsize="4272,146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type id="_x0000_t32" coordsize="21600,21600" o:spt="32" o:oned="t" path="m,l21600,21600e" filled="f">
                    <v:path arrowok="t" fillok="f" o:connecttype="none"/>
                    <o:lock v:ext="edit" shapetype="t"/>
                  </v:shapetype>
                  <v:shape id="Straight Arrow Connector 1" o:spid="_x0000_s1028" type="#_x0000_t32" style="position:absolute;left:3447;width:0;height:1461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" strokecolor="black [3200]" strokeweight="2.75pt">
                    <v:stroke startarrow="block" endarrow="block" joinstyle="miter"/>
                  </v:shape>
                  <v:shapetype id="_x0000_t202" coordsize="21600,21600" o:spt="202" path="m,l,21600r21600,l21600,xe">
                    <v:stroke joinstyle="miter"/>
                    <v:path gradientshapeok="t" o:connecttype="rect"/>
                  </v:shapetype>
                  <v:shape id="Text Box 2" o:spid="_x0000_s1029" type="#_x0000_t202" style="position:absolute;left:299;top:524;width:4273;height:4343;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" filled="f" stroked="f" strokeweight=".5pt">
                    <v:textbox style="layout-flow:vertical-ideographic">
                      <w:txbxContent>
                        <w:p w14:paraId="47A1878E" w14:textId="18CCA071" w:rsidR="00C76A13" w:rsidRPr="0017258D" w:rsidRDefault="00C76A13">
                          <w:r w:rsidRPr="0017258D">
                            <w:t>fixed</w:t>
                          </w:r>
                        </w:p>
                      </w:txbxContent>
                    </v:textbox>
                  </v:shape>
                </v:group>
                <v:shape id="Text Box 8" o:spid="_x0000_s1030" type="#_x0000_t202" style="position:absolute;left:-1068;top:1164;width:5649;height:332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" filled="f" stroked="f" strokeweight=".5pt">
                  <v:textbox>
                    <w:txbxContent>
                      <w:p w14:paraId="707D973A" w14:textId="0480955F" w:rsidR="00C76A13" w:rsidRPr="00242D09" w:rsidRDefault="00C76A13" w:rsidP="00A011FA">
                        <w:pPr>
                          <w:spacing w:line="240" w:lineRule="auto"/>
                          <w:ind w:firstLine="0"/>
                          <w:jc w:val="both"/>
                        </w:pPr>
                        <w:r w:rsidRPr="00242D09">
                          <w:t>fixed</w:t>
                        </w:r>
                      </w:p>
                    </w:txbxContent>
                  </v:textbox>
                </v:shape>
                <v:shape id="Text Box 9" o:spid="_x0000_s1031" type="#_x0000_t202" style="position:absolute;left:-2452;top:8420;width:8230;height:33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" filled="f" stroked="f" strokeweight=".5pt">
                  <v:textbox>
                    <w:txbxContent>
                      <w:p w14:paraId="2658A9A2" w14:textId="1A1E80EC" w:rsidR="00C76A13" w:rsidRPr="00242D09" w:rsidRDefault="00C76A13" w:rsidP="00A011FA">
                        <w:pPr>
                          <w:spacing w:line="240" w:lineRule="auto"/>
                          <w:ind w:firstLine="0"/>
                          <w:jc w:val="both"/>
                        </w:pPr>
                        <w:r w:rsidRPr="00242D09">
                          <w:t>schematic</w:t>
                        </w:r>
                      </w:p>
                    </w:txbxContent>
                  </v:textbox>
                </v:shape>
              </v:group>
            </w:pict>
          </mc:Fallback>
        </mc:AlternateContent>
      </w:r>
      <w:r w:rsidR="00583651">
        <w:t xml:space="preserve">Figure </w:t>
      </w:r>
      <w:fldSimple w:instr=" SEQ Figure \* ARABIC ">
        <w:r w:rsidR="00E65E29">
          <w:rPr>
            <w:noProof/>
          </w:rPr>
          <w:t>1</w:t>
        </w:r>
      </w:fldSimple>
      <w:r w:rsidR="00583651">
        <w:t xml:space="preserve">: Continuum of Fixity and Schematicity between </w:t>
      </w:r>
      <w:r w:rsidR="004016AB">
        <w:t>Time Adverbials</w:t>
      </w:r>
      <w:r w:rsidR="00583651">
        <w:t xml:space="preserve"> in Biblical Hebrew</w:t>
      </w:r>
      <w:r w:rsidR="00583651" w:rsidRPr="00E65E29">
        <w:rPr>
          <w:rStyle w:val="FootnoteReference"/>
        </w:rPr>
        <w:footnoteReference w:id="51"/>
      </w:r>
    </w:p>
    <w:tbl>
      <w:tblPr>
        <w:tblStyle w:val="TableGrid"/>
        <w:tblW w:w="0" w:type="auto"/>
        <w:jc w:val="center"/>
        <w:tblLook w:val="04A0" w:firstRow="1" w:lastRow="0" w:firstColumn="1" w:lastColumn="0" w:noHBand="0" w:noVBand="1"/>
      </w:tblPr>
      <w:tblGrid>
        <w:gridCol w:w="3055"/>
        <w:gridCol w:w="3150"/>
      </w:tblGrid>
      <w:tr w:rsidR="00EA3245" w:rsidRPr="0017258D" w14:paraId="17940311" w14:textId="77777777" w:rsidTr="007B4957">
        <w:trPr>
          <w:cantSplit/>
          <w:jc w:val="center"/>
        </w:trPr>
        <w:tc>
          <w:tcPr>
            <w:tcW w:w="3055" w:type="dxa"/>
          </w:tcPr>
          <w:p w14:paraId="60448030" w14:textId="37EEBC35" w:rsidR="00EA3245" w:rsidRPr="0017258D" w:rsidRDefault="0017258D" w:rsidP="004E1E28">
            <w:pPr>
              <w:keepNext/>
              <w:keepLines/>
              <w:spacing w:line="240" w:lineRule="auto"/>
              <w:ind w:hanging="29"/>
              <w:rPr>
                <w:sz w:val="20"/>
                <w:szCs w:val="20"/>
              </w:rPr>
            </w:pPr>
            <w:r w:rsidRPr="0017258D">
              <w:rPr>
                <w:sz w:val="20"/>
                <w:szCs w:val="20"/>
              </w:rPr>
              <w:t>morpheme</w:t>
            </w:r>
          </w:p>
        </w:tc>
        <w:tc>
          <w:tcPr>
            <w:tcW w:w="3150" w:type="dxa"/>
          </w:tcPr>
          <w:p w14:paraId="3EF6A7E6" w14:textId="0C4C48E9" w:rsidR="00EA3245" w:rsidRPr="0017258D" w:rsidRDefault="00A24E43" w:rsidP="00A24E43">
            <w:pPr>
              <w:keepNext/>
              <w:keepLines/>
              <w:tabs>
                <w:tab w:val="left" w:pos="3864"/>
              </w:tabs>
              <w:spacing w:line="240" w:lineRule="auto"/>
              <w:ind w:hanging="29"/>
              <w:jc w:val="both"/>
              <w:rPr>
                <w:sz w:val="20"/>
                <w:szCs w:val="20"/>
              </w:rPr>
            </w:pPr>
            <w:r>
              <w:rPr>
                <w:rFonts w:hint="cs"/>
                <w:sz w:val="20"/>
                <w:szCs w:val="20"/>
                <w:rtl/>
              </w:rPr>
              <w:t>ִים</w:t>
            </w:r>
            <w:r>
              <w:rPr>
                <w:sz w:val="20"/>
                <w:szCs w:val="20"/>
              </w:rPr>
              <w:t xml:space="preserve"> (</w:t>
            </w:r>
            <w:r w:rsidRPr="008B29AB">
              <w:rPr>
                <w:smallCaps/>
                <w:sz w:val="20"/>
                <w:szCs w:val="20"/>
              </w:rPr>
              <w:t>pl</w:t>
            </w:r>
            <w:r>
              <w:rPr>
                <w:sz w:val="20"/>
                <w:szCs w:val="20"/>
              </w:rPr>
              <w:t xml:space="preserve">), </w:t>
            </w:r>
            <w:r>
              <w:rPr>
                <w:rFonts w:hint="cs"/>
                <w:sz w:val="20"/>
                <w:szCs w:val="20"/>
                <w:rtl/>
              </w:rPr>
              <w:t>ַיִם</w:t>
            </w:r>
            <w:r>
              <w:rPr>
                <w:sz w:val="20"/>
                <w:szCs w:val="20"/>
              </w:rPr>
              <w:t xml:space="preserve"> (</w:t>
            </w:r>
            <w:r w:rsidRPr="008B29AB">
              <w:rPr>
                <w:smallCaps/>
                <w:sz w:val="20"/>
                <w:szCs w:val="20"/>
              </w:rPr>
              <w:t>du</w:t>
            </w:r>
            <w:r>
              <w:rPr>
                <w:sz w:val="20"/>
                <w:szCs w:val="20"/>
              </w:rPr>
              <w:t xml:space="preserve">), </w:t>
            </w:r>
            <w:r w:rsidR="007B4957">
              <w:rPr>
                <w:rFonts w:hint="cs"/>
                <w:sz w:val="20"/>
                <w:szCs w:val="20"/>
                <w:rtl/>
              </w:rPr>
              <w:t>ָם</w:t>
            </w:r>
            <w:r w:rsidR="007B4957">
              <w:rPr>
                <w:sz w:val="20"/>
                <w:szCs w:val="20"/>
              </w:rPr>
              <w:t xml:space="preserve"> / </w:t>
            </w:r>
            <w:r w:rsidR="007B4957">
              <w:rPr>
                <w:rFonts w:hint="cs"/>
                <w:sz w:val="20"/>
                <w:szCs w:val="20"/>
                <w:rtl/>
              </w:rPr>
              <w:t>וֹם</w:t>
            </w:r>
            <w:r w:rsidR="007B4957">
              <w:rPr>
                <w:sz w:val="20"/>
                <w:szCs w:val="20"/>
              </w:rPr>
              <w:t xml:space="preserve"> (</w:t>
            </w:r>
            <w:r w:rsidR="007B4957" w:rsidRPr="008B29AB">
              <w:rPr>
                <w:smallCaps/>
                <w:sz w:val="20"/>
                <w:szCs w:val="20"/>
              </w:rPr>
              <w:t>adv</w:t>
            </w:r>
            <w:r w:rsidR="007B4957">
              <w:rPr>
                <w:sz w:val="20"/>
                <w:szCs w:val="20"/>
              </w:rPr>
              <w:t>)</w:t>
            </w:r>
            <w:r w:rsidR="0035103E" w:rsidRPr="00E65E29">
              <w:rPr>
                <w:rStyle w:val="FootnoteReference"/>
              </w:rPr>
              <w:footnoteReference w:id="52"/>
            </w:r>
          </w:p>
        </w:tc>
      </w:tr>
      <w:tr w:rsidR="00EA3245" w:rsidRPr="0017258D" w14:paraId="5206F39E" w14:textId="77777777" w:rsidTr="007B4957">
        <w:trPr>
          <w:cantSplit/>
          <w:jc w:val="center"/>
        </w:trPr>
        <w:tc>
          <w:tcPr>
            <w:tcW w:w="3055" w:type="dxa"/>
          </w:tcPr>
          <w:p w14:paraId="244654DB" w14:textId="7501D113" w:rsidR="00EA3245" w:rsidRPr="0017258D" w:rsidRDefault="0017258D" w:rsidP="004E1E28">
            <w:pPr>
              <w:keepNext/>
              <w:keepLines/>
              <w:tabs>
                <w:tab w:val="left" w:pos="3864"/>
              </w:tabs>
              <w:spacing w:line="240" w:lineRule="auto"/>
              <w:ind w:hanging="29"/>
              <w:rPr>
                <w:sz w:val="20"/>
                <w:szCs w:val="20"/>
              </w:rPr>
            </w:pPr>
            <w:r w:rsidRPr="0017258D">
              <w:rPr>
                <w:sz w:val="20"/>
                <w:szCs w:val="20"/>
              </w:rPr>
              <w:t>word</w:t>
            </w:r>
          </w:p>
        </w:tc>
        <w:tc>
          <w:tcPr>
            <w:tcW w:w="3150" w:type="dxa"/>
          </w:tcPr>
          <w:p w14:paraId="39321972" w14:textId="58F749C2" w:rsidR="00EA3245" w:rsidRPr="0017258D" w:rsidRDefault="00C7027A" w:rsidP="00C7027A">
            <w:pPr>
              <w:keepNext/>
              <w:keepLines/>
              <w:tabs>
                <w:tab w:val="left" w:pos="3864"/>
              </w:tabs>
              <w:spacing w:line="240" w:lineRule="auto"/>
              <w:ind w:hanging="29"/>
              <w:jc w:val="both"/>
              <w:rPr>
                <w:sz w:val="20"/>
                <w:szCs w:val="20"/>
              </w:rPr>
            </w:pPr>
            <w:r>
              <w:rPr>
                <w:rFonts w:hint="cs"/>
                <w:sz w:val="20"/>
                <w:szCs w:val="20"/>
                <w:rtl/>
              </w:rPr>
              <w:t>מָחָר</w:t>
            </w:r>
            <w:r>
              <w:rPr>
                <w:sz w:val="20"/>
                <w:szCs w:val="20"/>
              </w:rPr>
              <w:t xml:space="preserve">, </w:t>
            </w:r>
            <w:r>
              <w:rPr>
                <w:rFonts w:hint="cs"/>
                <w:sz w:val="20"/>
                <w:szCs w:val="20"/>
                <w:rtl/>
              </w:rPr>
              <w:t>לָיְלָה</w:t>
            </w:r>
            <w:r>
              <w:rPr>
                <w:sz w:val="20"/>
                <w:szCs w:val="20"/>
              </w:rPr>
              <w:t xml:space="preserve">, </w:t>
            </w:r>
            <w:r>
              <w:rPr>
                <w:rFonts w:hint="cs"/>
                <w:sz w:val="20"/>
                <w:szCs w:val="20"/>
                <w:rtl/>
              </w:rPr>
              <w:t>עַתָּה</w:t>
            </w:r>
          </w:p>
        </w:tc>
      </w:tr>
      <w:tr w:rsidR="00EA3245" w:rsidRPr="0017258D" w14:paraId="1D088BEF" w14:textId="77777777" w:rsidTr="007B4957">
        <w:trPr>
          <w:cantSplit/>
          <w:jc w:val="center"/>
        </w:trPr>
        <w:tc>
          <w:tcPr>
            <w:tcW w:w="3055" w:type="dxa"/>
          </w:tcPr>
          <w:p w14:paraId="6FBCDFFE" w14:textId="362506FB" w:rsidR="00EA3245" w:rsidRPr="0017258D" w:rsidRDefault="0017258D" w:rsidP="004E1E28">
            <w:pPr>
              <w:keepNext/>
              <w:keepLines/>
              <w:tabs>
                <w:tab w:val="left" w:pos="3864"/>
              </w:tabs>
              <w:spacing w:line="240" w:lineRule="auto"/>
              <w:ind w:hanging="29"/>
              <w:rPr>
                <w:sz w:val="20"/>
                <w:szCs w:val="20"/>
              </w:rPr>
            </w:pPr>
            <w:r w:rsidRPr="0017258D">
              <w:rPr>
                <w:sz w:val="20"/>
                <w:szCs w:val="20"/>
              </w:rPr>
              <w:t>complex word</w:t>
            </w:r>
          </w:p>
        </w:tc>
        <w:tc>
          <w:tcPr>
            <w:tcW w:w="3150" w:type="dxa"/>
          </w:tcPr>
          <w:p w14:paraId="3BEA0D2F" w14:textId="5BF38BA7" w:rsidR="00EA3245" w:rsidRPr="0017258D" w:rsidRDefault="00C7027A" w:rsidP="00C7027A">
            <w:pPr>
              <w:keepNext/>
              <w:keepLines/>
              <w:tabs>
                <w:tab w:val="left" w:pos="3864"/>
              </w:tabs>
              <w:spacing w:line="240" w:lineRule="auto"/>
              <w:ind w:hanging="29"/>
              <w:jc w:val="both"/>
              <w:rPr>
                <w:sz w:val="20"/>
                <w:szCs w:val="20"/>
              </w:rPr>
            </w:pPr>
            <w:r w:rsidRPr="00FB58CB">
              <w:rPr>
                <w:rFonts w:hint="cs"/>
                <w:smallCaps/>
                <w:sz w:val="20"/>
                <w:szCs w:val="20"/>
                <w:rtl/>
              </w:rPr>
              <w:t>מִקֵ</w:t>
            </w:r>
            <w:r w:rsidR="001A7D30">
              <w:rPr>
                <w:rFonts w:hint="cs"/>
                <w:smallCaps/>
                <w:sz w:val="20"/>
                <w:szCs w:val="20"/>
                <w:rtl/>
              </w:rPr>
              <w:t>ּ</w:t>
            </w:r>
            <w:r w:rsidRPr="00FB58CB">
              <w:rPr>
                <w:rFonts w:hint="cs"/>
                <w:smallCaps/>
                <w:sz w:val="20"/>
                <w:szCs w:val="20"/>
                <w:rtl/>
              </w:rPr>
              <w:t>ץ</w:t>
            </w:r>
            <w:r>
              <w:rPr>
                <w:sz w:val="20"/>
                <w:szCs w:val="20"/>
              </w:rPr>
              <w:t xml:space="preserve">, </w:t>
            </w:r>
            <w:r>
              <w:rPr>
                <w:rFonts w:hint="cs"/>
                <w:sz w:val="20"/>
                <w:szCs w:val="20"/>
                <w:rtl/>
              </w:rPr>
              <w:t>לְעוֹלָם</w:t>
            </w:r>
            <w:r>
              <w:rPr>
                <w:sz w:val="20"/>
                <w:szCs w:val="20"/>
              </w:rPr>
              <w:t xml:space="preserve">, </w:t>
            </w:r>
            <w:r>
              <w:rPr>
                <w:rFonts w:hint="cs"/>
                <w:sz w:val="20"/>
                <w:szCs w:val="20"/>
                <w:rtl/>
              </w:rPr>
              <w:t>לִפְנֵי</w:t>
            </w:r>
            <w:r>
              <w:rPr>
                <w:sz w:val="20"/>
                <w:szCs w:val="20"/>
              </w:rPr>
              <w:t xml:space="preserve">, </w:t>
            </w:r>
            <w:r>
              <w:rPr>
                <w:rFonts w:hint="cs"/>
                <w:sz w:val="20"/>
                <w:szCs w:val="20"/>
                <w:rtl/>
              </w:rPr>
              <w:t>וְעַתָּה</w:t>
            </w:r>
          </w:p>
        </w:tc>
      </w:tr>
      <w:tr w:rsidR="00EA3245" w:rsidRPr="0017258D" w14:paraId="12A92920" w14:textId="77777777" w:rsidTr="007B4957">
        <w:trPr>
          <w:cantSplit/>
          <w:jc w:val="center"/>
        </w:trPr>
        <w:tc>
          <w:tcPr>
            <w:tcW w:w="3055" w:type="dxa"/>
          </w:tcPr>
          <w:p w14:paraId="375F5820" w14:textId="60806590" w:rsidR="00EA3245" w:rsidRPr="0017258D" w:rsidRDefault="0017258D" w:rsidP="004E1E28">
            <w:pPr>
              <w:keepNext/>
              <w:keepLines/>
              <w:tabs>
                <w:tab w:val="left" w:pos="3864"/>
              </w:tabs>
              <w:spacing w:line="240" w:lineRule="auto"/>
              <w:ind w:hanging="29"/>
              <w:rPr>
                <w:sz w:val="20"/>
                <w:szCs w:val="20"/>
              </w:rPr>
            </w:pPr>
            <w:r w:rsidRPr="0017258D">
              <w:rPr>
                <w:sz w:val="20"/>
                <w:szCs w:val="20"/>
              </w:rPr>
              <w:t>idiom (filled)</w:t>
            </w:r>
          </w:p>
        </w:tc>
        <w:tc>
          <w:tcPr>
            <w:tcW w:w="3150" w:type="dxa"/>
          </w:tcPr>
          <w:p w14:paraId="5FC48EDA" w14:textId="03C1D7B2" w:rsidR="00EA3245" w:rsidRPr="0017258D" w:rsidRDefault="008B29AB" w:rsidP="008B29AB">
            <w:pPr>
              <w:keepNext/>
              <w:keepLines/>
              <w:tabs>
                <w:tab w:val="left" w:pos="3864"/>
              </w:tabs>
              <w:spacing w:line="240" w:lineRule="auto"/>
              <w:ind w:hanging="29"/>
              <w:jc w:val="both"/>
              <w:rPr>
                <w:sz w:val="20"/>
                <w:szCs w:val="20"/>
              </w:rPr>
            </w:pPr>
            <w:r>
              <w:rPr>
                <w:rFonts w:hint="cs"/>
                <w:sz w:val="20"/>
                <w:szCs w:val="20"/>
                <w:rtl/>
              </w:rPr>
              <w:t>בֵּין הָעַרְבֳּיִם</w:t>
            </w:r>
            <w:r w:rsidR="002B68D6">
              <w:rPr>
                <w:rFonts w:hint="cs"/>
                <w:sz w:val="20"/>
                <w:szCs w:val="20"/>
                <w:rtl/>
              </w:rPr>
              <w:t xml:space="preserve"> </w:t>
            </w:r>
          </w:p>
        </w:tc>
      </w:tr>
      <w:tr w:rsidR="00EA3245" w:rsidRPr="0017258D" w14:paraId="710FB0F8" w14:textId="77777777" w:rsidTr="007B4957">
        <w:trPr>
          <w:cantSplit/>
          <w:jc w:val="center"/>
        </w:trPr>
        <w:tc>
          <w:tcPr>
            <w:tcW w:w="3055" w:type="dxa"/>
          </w:tcPr>
          <w:p w14:paraId="7E9B61A0" w14:textId="40F3D832" w:rsidR="00EA3245" w:rsidRPr="0017258D" w:rsidRDefault="0017258D" w:rsidP="004E1E28">
            <w:pPr>
              <w:keepNext/>
              <w:keepLines/>
              <w:tabs>
                <w:tab w:val="left" w:pos="3864"/>
              </w:tabs>
              <w:spacing w:line="240" w:lineRule="auto"/>
              <w:ind w:hanging="29"/>
              <w:rPr>
                <w:sz w:val="20"/>
                <w:szCs w:val="20"/>
              </w:rPr>
            </w:pPr>
            <w:r w:rsidRPr="0017258D">
              <w:rPr>
                <w:sz w:val="20"/>
                <w:szCs w:val="20"/>
              </w:rPr>
              <w:t>idiom (partially filled)</w:t>
            </w:r>
          </w:p>
        </w:tc>
        <w:tc>
          <w:tcPr>
            <w:tcW w:w="3150" w:type="dxa"/>
          </w:tcPr>
          <w:p w14:paraId="0D03BD5C" w14:textId="636E9901" w:rsidR="005A71A8" w:rsidRDefault="008B29AB" w:rsidP="008B29AB">
            <w:pPr>
              <w:keepNext/>
              <w:keepLines/>
              <w:tabs>
                <w:tab w:val="left" w:pos="3864"/>
              </w:tabs>
              <w:spacing w:line="240" w:lineRule="auto"/>
              <w:ind w:hanging="29"/>
              <w:jc w:val="both"/>
              <w:rPr>
                <w:smallCaps/>
                <w:sz w:val="20"/>
                <w:szCs w:val="20"/>
              </w:rPr>
            </w:pPr>
            <w:r>
              <w:rPr>
                <w:rFonts w:hint="cs"/>
                <w:sz w:val="20"/>
                <w:szCs w:val="20"/>
                <w:rtl/>
              </w:rPr>
              <w:t>בֶּן</w:t>
            </w:r>
            <w:r>
              <w:rPr>
                <w:sz w:val="20"/>
                <w:szCs w:val="20"/>
              </w:rPr>
              <w:t xml:space="preserve"> + </w:t>
            </w:r>
            <w:r w:rsidRPr="008B29AB">
              <w:rPr>
                <w:smallCaps/>
                <w:sz w:val="20"/>
                <w:szCs w:val="20"/>
              </w:rPr>
              <w:t>cardinal</w:t>
            </w:r>
            <w:r>
              <w:rPr>
                <w:sz w:val="20"/>
                <w:szCs w:val="20"/>
              </w:rPr>
              <w:t xml:space="preserve"> + </w:t>
            </w:r>
            <w:r w:rsidRPr="008B29AB">
              <w:rPr>
                <w:smallCaps/>
                <w:sz w:val="20"/>
                <w:szCs w:val="20"/>
              </w:rPr>
              <w:t>tim</w:t>
            </w:r>
            <w:r w:rsidR="005A71A8">
              <w:rPr>
                <w:smallCaps/>
                <w:sz w:val="20"/>
                <w:szCs w:val="20"/>
              </w:rPr>
              <w:t>e;</w:t>
            </w:r>
            <w:r w:rsidR="00C84F46">
              <w:rPr>
                <w:smallCaps/>
                <w:sz w:val="20"/>
                <w:szCs w:val="20"/>
              </w:rPr>
              <w:t xml:space="preserve"> </w:t>
            </w:r>
            <w:r w:rsidR="00C84F46" w:rsidRPr="00C84F46">
              <w:rPr>
                <w:sz w:val="20"/>
                <w:szCs w:val="20"/>
              </w:rPr>
              <w:t>(age)</w:t>
            </w:r>
          </w:p>
          <w:p w14:paraId="29FD2F63" w14:textId="6960FC10" w:rsidR="00EA3245" w:rsidRPr="0017258D" w:rsidRDefault="00846408" w:rsidP="008B29AB">
            <w:pPr>
              <w:keepNext/>
              <w:keepLines/>
              <w:tabs>
                <w:tab w:val="left" w:pos="3864"/>
              </w:tabs>
              <w:spacing w:line="240" w:lineRule="auto"/>
              <w:ind w:hanging="29"/>
              <w:jc w:val="both"/>
              <w:rPr>
                <w:sz w:val="20"/>
                <w:szCs w:val="20"/>
              </w:rPr>
            </w:pPr>
            <w:r w:rsidRPr="008B29AB">
              <w:rPr>
                <w:smallCaps/>
                <w:sz w:val="20"/>
                <w:szCs w:val="20"/>
              </w:rPr>
              <w:t>time</w:t>
            </w:r>
            <w:r>
              <w:rPr>
                <w:smallCaps/>
                <w:sz w:val="20"/>
                <w:szCs w:val="20"/>
              </w:rPr>
              <w:t xml:space="preserve"> + </w:t>
            </w:r>
            <w:r w:rsidRPr="008B29AB">
              <w:rPr>
                <w:smallCaps/>
                <w:sz w:val="20"/>
                <w:szCs w:val="20"/>
              </w:rPr>
              <w:t>time</w:t>
            </w:r>
            <w:r w:rsidR="007656E3">
              <w:rPr>
                <w:sz w:val="20"/>
                <w:szCs w:val="20"/>
              </w:rPr>
              <w:t xml:space="preserve"> (e.g. </w:t>
            </w:r>
            <w:r w:rsidR="007656E3">
              <w:rPr>
                <w:rFonts w:hint="cs"/>
                <w:sz w:val="20"/>
                <w:szCs w:val="20"/>
                <w:rtl/>
              </w:rPr>
              <w:t>יוֹם יוֹם</w:t>
            </w:r>
            <w:r w:rsidR="00806DE0">
              <w:rPr>
                <w:sz w:val="20"/>
                <w:szCs w:val="20"/>
              </w:rPr>
              <w:t>, "day by day"</w:t>
            </w:r>
            <w:r w:rsidR="007656E3">
              <w:rPr>
                <w:sz w:val="20"/>
                <w:szCs w:val="20"/>
              </w:rPr>
              <w:t>)</w:t>
            </w:r>
          </w:p>
        </w:tc>
      </w:tr>
      <w:tr w:rsidR="00EA3245" w:rsidRPr="0017258D" w14:paraId="0284695F" w14:textId="77777777" w:rsidTr="007B4957">
        <w:trPr>
          <w:cantSplit/>
          <w:jc w:val="center"/>
        </w:trPr>
        <w:tc>
          <w:tcPr>
            <w:tcW w:w="3055" w:type="dxa"/>
          </w:tcPr>
          <w:p w14:paraId="0205094B" w14:textId="2A635611" w:rsidR="00EA3245" w:rsidRPr="0017258D" w:rsidRDefault="00586890" w:rsidP="004E1E28">
            <w:pPr>
              <w:keepNext/>
              <w:keepLines/>
              <w:tabs>
                <w:tab w:val="left" w:pos="3864"/>
              </w:tabs>
              <w:spacing w:line="240" w:lineRule="auto"/>
              <w:ind w:hanging="29"/>
              <w:rPr>
                <w:sz w:val="20"/>
                <w:szCs w:val="20"/>
              </w:rPr>
            </w:pPr>
            <w:r>
              <w:rPr>
                <w:sz w:val="20"/>
                <w:szCs w:val="20"/>
              </w:rPr>
              <w:t xml:space="preserve">attributive </w:t>
            </w:r>
            <w:r w:rsidR="004F41C1">
              <w:rPr>
                <w:sz w:val="20"/>
                <w:szCs w:val="20"/>
              </w:rPr>
              <w:t xml:space="preserve">time </w:t>
            </w:r>
            <w:r>
              <w:rPr>
                <w:sz w:val="20"/>
                <w:szCs w:val="20"/>
              </w:rPr>
              <w:t>NP</w:t>
            </w:r>
          </w:p>
        </w:tc>
        <w:tc>
          <w:tcPr>
            <w:tcW w:w="3150" w:type="dxa"/>
          </w:tcPr>
          <w:p w14:paraId="164224A4" w14:textId="212F23F4" w:rsidR="00EA3245" w:rsidRPr="0017258D" w:rsidRDefault="00586890" w:rsidP="00586890">
            <w:pPr>
              <w:keepNext/>
              <w:keepLines/>
              <w:tabs>
                <w:tab w:val="left" w:pos="3864"/>
              </w:tabs>
              <w:spacing w:line="240" w:lineRule="auto"/>
              <w:ind w:hanging="29"/>
              <w:jc w:val="both"/>
              <w:rPr>
                <w:sz w:val="20"/>
                <w:szCs w:val="20"/>
              </w:rPr>
            </w:pPr>
            <w:r>
              <w:rPr>
                <w:rFonts w:hint="cs"/>
                <w:sz w:val="20"/>
                <w:szCs w:val="20"/>
                <w:rtl/>
              </w:rPr>
              <w:t>הַ</w:t>
            </w:r>
            <w:r>
              <w:rPr>
                <w:sz w:val="20"/>
                <w:szCs w:val="20"/>
              </w:rPr>
              <w:t xml:space="preserve"> + </w:t>
            </w:r>
            <w:r w:rsidRPr="008B29AB">
              <w:rPr>
                <w:smallCaps/>
                <w:sz w:val="20"/>
                <w:szCs w:val="20"/>
              </w:rPr>
              <w:t>time</w:t>
            </w:r>
            <w:r>
              <w:rPr>
                <w:smallCaps/>
                <w:sz w:val="20"/>
                <w:szCs w:val="20"/>
              </w:rPr>
              <w:t xml:space="preserve"> + </w:t>
            </w:r>
            <w:r>
              <w:rPr>
                <w:rFonts w:hint="cs"/>
                <w:smallCaps/>
                <w:sz w:val="20"/>
                <w:szCs w:val="20"/>
                <w:rtl/>
              </w:rPr>
              <w:t>הַ</w:t>
            </w:r>
            <w:r>
              <w:rPr>
                <w:smallCaps/>
                <w:sz w:val="20"/>
                <w:szCs w:val="20"/>
              </w:rPr>
              <w:t xml:space="preserve"> + attr</w:t>
            </w:r>
          </w:p>
        </w:tc>
      </w:tr>
      <w:tr w:rsidR="00EA3245" w:rsidRPr="0017258D" w14:paraId="32D0DD0A" w14:textId="77777777" w:rsidTr="007B4957">
        <w:trPr>
          <w:cantSplit/>
          <w:jc w:val="center"/>
        </w:trPr>
        <w:tc>
          <w:tcPr>
            <w:tcW w:w="3055" w:type="dxa"/>
          </w:tcPr>
          <w:p w14:paraId="2CCB1810" w14:textId="145D1C05" w:rsidR="00EA3245" w:rsidRPr="0017258D" w:rsidRDefault="005A71A8" w:rsidP="004E1E28">
            <w:pPr>
              <w:keepNext/>
              <w:keepLines/>
              <w:tabs>
                <w:tab w:val="left" w:pos="3864"/>
              </w:tabs>
              <w:spacing w:line="240" w:lineRule="auto"/>
              <w:ind w:hanging="29"/>
              <w:rPr>
                <w:sz w:val="20"/>
                <w:szCs w:val="20"/>
              </w:rPr>
            </w:pPr>
            <w:r>
              <w:rPr>
                <w:sz w:val="20"/>
                <w:szCs w:val="20"/>
              </w:rPr>
              <w:t>macrosyntactic</w:t>
            </w:r>
            <w:r w:rsidR="004F41C1">
              <w:rPr>
                <w:sz w:val="20"/>
                <w:szCs w:val="20"/>
              </w:rPr>
              <w:t xml:space="preserve"> indicator</w:t>
            </w:r>
          </w:p>
        </w:tc>
        <w:tc>
          <w:tcPr>
            <w:tcW w:w="3150" w:type="dxa"/>
          </w:tcPr>
          <w:p w14:paraId="0666DA49" w14:textId="3CB650A3" w:rsidR="00EA3245" w:rsidRPr="0017258D" w:rsidRDefault="00070149" w:rsidP="00070149">
            <w:pPr>
              <w:keepNext/>
              <w:keepLines/>
              <w:tabs>
                <w:tab w:val="left" w:pos="3864"/>
              </w:tabs>
              <w:spacing w:line="240" w:lineRule="auto"/>
              <w:ind w:hanging="29"/>
              <w:jc w:val="both"/>
              <w:rPr>
                <w:sz w:val="20"/>
                <w:szCs w:val="20"/>
              </w:rPr>
            </w:pPr>
            <w:r>
              <w:rPr>
                <w:rFonts w:hint="cs"/>
                <w:sz w:val="20"/>
                <w:szCs w:val="20"/>
                <w:rtl/>
              </w:rPr>
              <w:t>וַיְּהִי</w:t>
            </w:r>
            <w:r>
              <w:rPr>
                <w:sz w:val="20"/>
                <w:szCs w:val="20"/>
              </w:rPr>
              <w:t xml:space="preserve"> + </w:t>
            </w:r>
            <w:r w:rsidRPr="008B29AB">
              <w:rPr>
                <w:smallCaps/>
                <w:sz w:val="20"/>
                <w:szCs w:val="20"/>
              </w:rPr>
              <w:t>time</w:t>
            </w:r>
          </w:p>
        </w:tc>
      </w:tr>
      <w:tr w:rsidR="0017258D" w:rsidRPr="0017258D" w14:paraId="3785040D" w14:textId="77777777" w:rsidTr="007B4957">
        <w:trPr>
          <w:cantSplit/>
          <w:jc w:val="center"/>
        </w:trPr>
        <w:tc>
          <w:tcPr>
            <w:tcW w:w="3055" w:type="dxa"/>
          </w:tcPr>
          <w:p w14:paraId="1A3B791B" w14:textId="2A30A47C" w:rsidR="0017258D" w:rsidRPr="0017258D" w:rsidRDefault="005A71A8" w:rsidP="004E1E28">
            <w:pPr>
              <w:keepLines/>
              <w:tabs>
                <w:tab w:val="left" w:pos="3864"/>
              </w:tabs>
              <w:spacing w:line="240" w:lineRule="auto"/>
              <w:ind w:hanging="29"/>
              <w:rPr>
                <w:sz w:val="20"/>
                <w:szCs w:val="20"/>
              </w:rPr>
            </w:pPr>
            <w:r>
              <w:rPr>
                <w:sz w:val="20"/>
                <w:szCs w:val="20"/>
              </w:rPr>
              <w:t>durative aspectual</w:t>
            </w:r>
          </w:p>
        </w:tc>
        <w:tc>
          <w:tcPr>
            <w:tcW w:w="3150" w:type="dxa"/>
          </w:tcPr>
          <w:p w14:paraId="76A1C810" w14:textId="34A9F800" w:rsidR="0017258D" w:rsidRPr="0017258D" w:rsidRDefault="004F41C1" w:rsidP="00C7027A">
            <w:pPr>
              <w:keepLines/>
              <w:tabs>
                <w:tab w:val="left" w:pos="3864"/>
              </w:tabs>
              <w:spacing w:line="240" w:lineRule="auto"/>
              <w:ind w:hanging="29"/>
              <w:jc w:val="both"/>
              <w:rPr>
                <w:sz w:val="20"/>
                <w:szCs w:val="20"/>
              </w:rPr>
            </w:pPr>
            <w:r>
              <w:rPr>
                <w:sz w:val="20"/>
                <w:szCs w:val="20"/>
              </w:rPr>
              <w:t xml:space="preserve">ø + </w:t>
            </w:r>
            <w:r>
              <w:rPr>
                <w:smallCaps/>
                <w:sz w:val="20"/>
                <w:szCs w:val="20"/>
              </w:rPr>
              <w:t>quantification + time</w:t>
            </w:r>
            <w:r w:rsidR="004C1BE2">
              <w:rPr>
                <w:smallCaps/>
                <w:sz w:val="20"/>
                <w:szCs w:val="20"/>
              </w:rPr>
              <w:t xml:space="preserve"> + verb</w:t>
            </w:r>
          </w:p>
        </w:tc>
      </w:tr>
    </w:tbl>
    <w:p w14:paraId="34584580" w14:textId="77777777" w:rsidR="004C39E0" w:rsidRDefault="004C39E0" w:rsidP="000D3795">
      <w:pPr>
        <w:tabs>
          <w:tab w:val="left" w:pos="3864"/>
          <w:tab w:val="center" w:pos="4867"/>
        </w:tabs>
        <w:ind w:firstLine="0"/>
      </w:pPr>
    </w:p>
    <w:p w14:paraId="44CDA2DA" w14:textId="78D70952" w:rsidR="00E41265" w:rsidRDefault="000D3795" w:rsidP="000D3795">
      <w:pPr>
        <w:tabs>
          <w:tab w:val="left" w:pos="3864"/>
          <w:tab w:val="center" w:pos="4867"/>
        </w:tabs>
        <w:ind w:firstLine="0"/>
      </w:pPr>
      <w:r>
        <w:t xml:space="preserve">Constructions </w:t>
      </w:r>
      <w:r w:rsidR="004E177D">
        <w:t xml:space="preserve">at the top of the table are more fixed whereas those on the bottom have more complex, schematic parts. </w:t>
      </w:r>
      <w:r w:rsidR="00527D23">
        <w:t>C</w:t>
      </w:r>
      <w:r w:rsidR="00333024">
        <w:t>onstructions</w:t>
      </w:r>
      <w:r w:rsidR="002A55B7">
        <w:t xml:space="preserve"> function </w:t>
      </w:r>
      <w:r w:rsidR="00E04300">
        <w:t>idiomatically</w:t>
      </w:r>
      <w:r w:rsidR="002A55B7">
        <w:t xml:space="preserve">: </w:t>
      </w:r>
      <w:r w:rsidR="002E7F82">
        <w:t xml:space="preserve">the </w:t>
      </w:r>
      <w:r w:rsidR="00EC5182">
        <w:rPr>
          <w:rFonts w:hint="cs"/>
          <w:rtl/>
        </w:rPr>
        <w:t>ִים</w:t>
      </w:r>
      <w:r w:rsidR="00EC5182">
        <w:t xml:space="preserve"> </w:t>
      </w:r>
      <w:r w:rsidR="002E7F82">
        <w:t xml:space="preserve">morpheme </w:t>
      </w:r>
      <w:r w:rsidR="00E26E04">
        <w:t xml:space="preserve">is paired with </w:t>
      </w:r>
      <w:r w:rsidR="00C5328A">
        <w:t>plural meaning</w:t>
      </w:r>
      <w:r w:rsidR="007E3C6D">
        <w:t xml:space="preserve">; </w:t>
      </w:r>
      <w:r w:rsidR="002975A9">
        <w:rPr>
          <w:rFonts w:hint="cs"/>
          <w:rtl/>
        </w:rPr>
        <w:t>מִק</w:t>
      </w:r>
      <w:r w:rsidR="007B4616">
        <w:rPr>
          <w:rFonts w:hint="cs"/>
          <w:rtl/>
        </w:rPr>
        <w:t>ּ</w:t>
      </w:r>
      <w:r w:rsidR="002975A9">
        <w:rPr>
          <w:rFonts w:hint="cs"/>
          <w:rtl/>
        </w:rPr>
        <w:t>ֵץ</w:t>
      </w:r>
      <w:r w:rsidR="002975A9">
        <w:t xml:space="preserve"> </w:t>
      </w:r>
      <w:r w:rsidR="005035F9">
        <w:t>has lost its usual sense of "detachment"</w:t>
      </w:r>
      <w:r w:rsidR="002C4154">
        <w:t xml:space="preserve"> </w:t>
      </w:r>
      <w:r w:rsidR="00D42CEB">
        <w:t>and</w:t>
      </w:r>
      <w:r w:rsidR="002C4154">
        <w:t xml:space="preserve"> </w:t>
      </w:r>
      <w:r w:rsidR="00D42CEB">
        <w:t xml:space="preserve">is </w:t>
      </w:r>
      <w:r w:rsidR="00A16694">
        <w:t>appended to</w:t>
      </w:r>
      <w:r w:rsidR="00D42CEB">
        <w:t xml:space="preserve"> </w:t>
      </w:r>
      <w:r w:rsidR="002C4154">
        <w:t>durations</w:t>
      </w:r>
      <w:r w:rsidR="00751256">
        <w:t>;</w:t>
      </w:r>
      <w:r w:rsidR="00EA6496" w:rsidRPr="00E65E29">
        <w:rPr>
          <w:rStyle w:val="FootnoteReference"/>
        </w:rPr>
        <w:footnoteReference w:id="53"/>
      </w:r>
      <w:r w:rsidR="00751256">
        <w:t xml:space="preserve"> </w:t>
      </w:r>
      <w:r w:rsidR="004D4138">
        <w:t xml:space="preserve">the </w:t>
      </w:r>
      <w:r w:rsidR="004D4138">
        <w:lastRenderedPageBreak/>
        <w:t xml:space="preserve">plural </w:t>
      </w:r>
      <w:r w:rsidR="004D4138">
        <w:rPr>
          <w:rFonts w:hint="cs"/>
          <w:rtl/>
        </w:rPr>
        <w:t>יָמִים</w:t>
      </w:r>
      <w:r w:rsidR="004D4138">
        <w:t xml:space="preserve"> </w:t>
      </w:r>
      <w:r w:rsidR="005455C3">
        <w:t>conveys a duration</w:t>
      </w:r>
      <w:r w:rsidR="00DF030C">
        <w:t xml:space="preserve"> rather than merely "plural" days</w:t>
      </w:r>
      <w:r w:rsidR="0050318E">
        <w:t>;</w:t>
      </w:r>
      <w:r w:rsidR="00257826" w:rsidRPr="00E65E29">
        <w:rPr>
          <w:rStyle w:val="FootnoteReference"/>
        </w:rPr>
        <w:footnoteReference w:id="54"/>
      </w:r>
      <w:r w:rsidR="0050318E">
        <w:t xml:space="preserve"> </w:t>
      </w:r>
      <w:r w:rsidR="009C2873">
        <w:rPr>
          <w:rFonts w:hint="cs"/>
          <w:rtl/>
        </w:rPr>
        <w:t>וַיְּהִי</w:t>
      </w:r>
      <w:r w:rsidR="009C2873">
        <w:t xml:space="preserve"> + </w:t>
      </w:r>
      <w:r w:rsidR="009C2873" w:rsidRPr="009C2873">
        <w:rPr>
          <w:smallCaps/>
        </w:rPr>
        <w:t>time</w:t>
      </w:r>
      <w:r w:rsidR="009C2873">
        <w:rPr>
          <w:smallCaps/>
        </w:rPr>
        <w:t xml:space="preserve"> </w:t>
      </w:r>
      <w:r w:rsidR="009C2873" w:rsidRPr="009C2873">
        <w:t>convey</w:t>
      </w:r>
      <w:r w:rsidR="009C2873">
        <w:t xml:space="preserve">s </w:t>
      </w:r>
      <w:r w:rsidR="00797175">
        <w:t xml:space="preserve">pragmatic </w:t>
      </w:r>
      <w:r w:rsidR="009D0A21">
        <w:t>meaning</w:t>
      </w:r>
      <w:r w:rsidR="004B07CD">
        <w:t xml:space="preserve">, </w:t>
      </w:r>
      <w:r w:rsidR="009D0A21">
        <w:t>orienting the reader</w:t>
      </w:r>
      <w:r w:rsidR="00064005">
        <w:t xml:space="preserve"> by </w:t>
      </w:r>
      <w:r w:rsidR="003A53F3">
        <w:t>setting the narrative time</w:t>
      </w:r>
      <w:r w:rsidR="00662B5B">
        <w:t>.</w:t>
      </w:r>
      <w:r w:rsidR="00D43794" w:rsidRPr="00E65E29">
        <w:rPr>
          <w:rStyle w:val="FootnoteReference"/>
        </w:rPr>
        <w:footnoteReference w:id="55"/>
      </w:r>
      <w:r w:rsidR="00662B5B">
        <w:t xml:space="preserve"> </w:t>
      </w:r>
      <w:r w:rsidR="00C83A3A">
        <w:t xml:space="preserve">These </w:t>
      </w:r>
      <w:r w:rsidR="006F187E">
        <w:t>examples</w:t>
      </w:r>
      <w:r w:rsidR="0015376A">
        <w:t xml:space="preserve"> </w:t>
      </w:r>
      <w:r w:rsidR="006C0420">
        <w:t>exhibit the same unpredictab</w:t>
      </w:r>
      <w:r w:rsidR="00804599">
        <w:t xml:space="preserve">ility </w:t>
      </w:r>
      <w:r w:rsidR="003D2053">
        <w:t>attributed to the lexicon.</w:t>
      </w:r>
      <w:r w:rsidR="00840953" w:rsidRPr="00E65E29">
        <w:rPr>
          <w:rStyle w:val="FootnoteReference"/>
        </w:rPr>
        <w:footnoteReference w:id="56"/>
      </w:r>
    </w:p>
    <w:p w14:paraId="261EB215" w14:textId="69D1174E" w:rsidR="000C0FBA" w:rsidRDefault="00D26A5E" w:rsidP="00120AAA">
      <w:r>
        <w:t>This study uses the tools of collocation analysis, namely</w:t>
      </w:r>
      <w:r w:rsidR="00E75195">
        <w:t>,</w:t>
      </w:r>
      <w:r>
        <w:t xml:space="preserve"> statistical </w:t>
      </w:r>
      <w:r w:rsidR="00796126">
        <w:t>association measures</w:t>
      </w:r>
      <w:r w:rsidR="00F66BC7">
        <w:t xml:space="preserve"> an</w:t>
      </w:r>
      <w:r w:rsidR="00022530">
        <w:t xml:space="preserve">d </w:t>
      </w:r>
      <w:r w:rsidR="00EC4B67">
        <w:t>computer algorithms</w:t>
      </w:r>
      <w:r w:rsidR="003417BB">
        <w:t xml:space="preserve">, to identify </w:t>
      </w:r>
      <w:r w:rsidR="00F72C8F">
        <w:t>time constructions.</w:t>
      </w:r>
      <w:r w:rsidR="004240A7">
        <w:t xml:space="preserve"> </w:t>
      </w:r>
      <w:r w:rsidR="00F376DF">
        <w:t>This approach is grounded on a usage-based view of language</w:t>
      </w:r>
      <w:r w:rsidR="00CD2354">
        <w:t>.</w:t>
      </w:r>
      <w:r w:rsidR="00AE3321" w:rsidRPr="00E65E29">
        <w:rPr>
          <w:rStyle w:val="FootnoteReference"/>
        </w:rPr>
        <w:footnoteReference w:id="57"/>
      </w:r>
      <w:r w:rsidR="00534A75">
        <w:t xml:space="preserve"> </w:t>
      </w:r>
      <w:r w:rsidR="003A36AA">
        <w:t xml:space="preserve">The more often a given construction </w:t>
      </w:r>
      <w:r w:rsidR="002D2E87">
        <w:t>is used</w:t>
      </w:r>
      <w:r w:rsidR="00187A88">
        <w:t xml:space="preserve"> in a certain way</w:t>
      </w:r>
      <w:r w:rsidR="003A36AA">
        <w:t xml:space="preserve">, the more entrenched </w:t>
      </w:r>
      <w:r w:rsidR="007C0D04">
        <w:t>the connection</w:t>
      </w:r>
      <w:r w:rsidR="003A36AA">
        <w:t xml:space="preserve"> becomes in a user's mind.</w:t>
      </w:r>
      <w:r w:rsidR="005078A1" w:rsidRPr="00E65E29">
        <w:rPr>
          <w:rStyle w:val="FootnoteReference"/>
        </w:rPr>
        <w:footnoteReference w:id="58"/>
      </w:r>
      <w:r w:rsidR="003A36AA">
        <w:t xml:space="preserve"> </w:t>
      </w:r>
      <w:r w:rsidR="00B42348">
        <w:t>Constructions</w:t>
      </w:r>
      <w:r w:rsidR="00CE4512">
        <w:t xml:space="preserve"> </w:t>
      </w:r>
      <w:r w:rsidR="000E0154">
        <w:t>frequently c</w:t>
      </w:r>
      <w:r w:rsidR="00CB6FAE">
        <w:t>ollocate</w:t>
      </w:r>
      <w:r w:rsidR="006E3AD6">
        <w:t xml:space="preserve"> </w:t>
      </w:r>
      <w:r w:rsidR="001D6CF8">
        <w:t>with</w:t>
      </w:r>
      <w:r w:rsidR="006334DB">
        <w:t xml:space="preserve"> </w:t>
      </w:r>
      <w:r w:rsidR="002C48C3">
        <w:t>semantically informative</w:t>
      </w:r>
      <w:r w:rsidR="001D6CF8">
        <w:t xml:space="preserve"> patterns</w:t>
      </w:r>
      <w:r w:rsidR="006334DB">
        <w:t>.</w:t>
      </w:r>
      <w:r w:rsidR="000D1035" w:rsidRPr="00E65E29">
        <w:rPr>
          <w:rStyle w:val="FootnoteReference"/>
        </w:rPr>
        <w:footnoteReference w:id="59"/>
      </w:r>
      <w:r w:rsidR="006334DB">
        <w:t xml:space="preserve"> </w:t>
      </w:r>
      <w:r w:rsidR="0012678B">
        <w:t>For example,</w:t>
      </w:r>
      <w:r w:rsidR="00D319AF">
        <w:t xml:space="preserve"> plural morpheme</w:t>
      </w:r>
      <w:r w:rsidR="00131400">
        <w:t>s</w:t>
      </w:r>
      <w:r w:rsidR="00D319AF">
        <w:t xml:space="preserve"> and cardinal </w:t>
      </w:r>
      <w:r w:rsidR="00A33B7A">
        <w:t>number</w:t>
      </w:r>
      <w:r w:rsidR="00F65926">
        <w:t>s</w:t>
      </w:r>
      <w:r w:rsidR="00A33B7A">
        <w:t xml:space="preserve"> </w:t>
      </w:r>
      <w:r w:rsidR="00A1150E">
        <w:t>co-occur</w:t>
      </w:r>
      <w:r w:rsidR="00190358">
        <w:t xml:space="preserve"> </w:t>
      </w:r>
      <w:r w:rsidR="0019103B">
        <w:t xml:space="preserve">frequently </w:t>
      </w:r>
      <w:r w:rsidR="00190358">
        <w:t>in Biblical Hebrew</w:t>
      </w:r>
      <w:r w:rsidR="005153F0">
        <w:t xml:space="preserve"> due to their interdependent meaning</w:t>
      </w:r>
      <w:r w:rsidR="00190358">
        <w:t>.</w:t>
      </w:r>
      <w:r w:rsidR="003B1783" w:rsidRPr="00E65E29">
        <w:rPr>
          <w:rStyle w:val="FootnoteReference"/>
        </w:rPr>
        <w:footnoteReference w:id="60"/>
      </w:r>
      <w:r w:rsidR="00190358">
        <w:t xml:space="preserve"> </w:t>
      </w:r>
      <w:r w:rsidR="00A1780F">
        <w:t>D</w:t>
      </w:r>
      <w:r w:rsidR="00EA63A1">
        <w:t xml:space="preserve">ependency can be </w:t>
      </w:r>
      <w:r w:rsidR="00D5132A">
        <w:t xml:space="preserve">operationalized </w:t>
      </w:r>
      <w:r w:rsidR="006258F3">
        <w:t>with a statistical measure of association.</w:t>
      </w:r>
      <w:r w:rsidR="00C6132C" w:rsidRPr="00E65E29">
        <w:rPr>
          <w:rStyle w:val="FootnoteReference"/>
        </w:rPr>
        <w:footnoteReference w:id="61"/>
      </w:r>
      <w:r w:rsidR="0075728E">
        <w:t xml:space="preserve"> </w:t>
      </w:r>
      <w:r w:rsidR="00981B42">
        <w:t>Empirical cognitive linguistics</w:t>
      </w:r>
      <w:r w:rsidR="00F97976">
        <w:t xml:space="preserve"> </w:t>
      </w:r>
      <w:r w:rsidR="00EF73D9">
        <w:t>are currently</w:t>
      </w:r>
      <w:r w:rsidR="004B2376">
        <w:t xml:space="preserve"> </w:t>
      </w:r>
      <w:r w:rsidR="00EF73D9">
        <w:t>using</w:t>
      </w:r>
      <w:r w:rsidR="00B3188D">
        <w:t xml:space="preserve"> </w:t>
      </w:r>
      <w:r w:rsidR="00EF73D9">
        <w:t>such measures</w:t>
      </w:r>
      <w:r w:rsidR="00B3188D">
        <w:t xml:space="preserve"> </w:t>
      </w:r>
      <w:r w:rsidR="00E25123">
        <w:t xml:space="preserve">in </w:t>
      </w:r>
      <w:r w:rsidR="00FF1A41">
        <w:t xml:space="preserve">lieu of </w:t>
      </w:r>
      <w:r w:rsidR="00F77428">
        <w:t xml:space="preserve">grammaticality judgments </w:t>
      </w:r>
      <w:r w:rsidR="00D1072A">
        <w:t>to test linguistic theories</w:t>
      </w:r>
      <w:r w:rsidR="007359F1">
        <w:t>.</w:t>
      </w:r>
      <w:r w:rsidR="003474B3" w:rsidRPr="00E65E29">
        <w:rPr>
          <w:rStyle w:val="FootnoteReference"/>
        </w:rPr>
        <w:footnoteReference w:id="62"/>
      </w:r>
      <w:r w:rsidR="00050D53">
        <w:t xml:space="preserve"> </w:t>
      </w:r>
      <w:r w:rsidR="00430E48">
        <w:t xml:space="preserve">The </w:t>
      </w:r>
      <w:r w:rsidR="00430E48">
        <w:lastRenderedPageBreak/>
        <w:t>method is</w:t>
      </w:r>
      <w:r w:rsidR="007F5943">
        <w:t xml:space="preserve"> especially well-suited for a</w:t>
      </w:r>
      <w:r w:rsidR="0093751F">
        <w:t xml:space="preserve"> dead</w:t>
      </w:r>
      <w:r w:rsidR="007F5943">
        <w:t xml:space="preserve"> language</w:t>
      </w:r>
      <w:r w:rsidR="00032E25">
        <w:t xml:space="preserve">. </w:t>
      </w:r>
      <w:r w:rsidR="00F12886">
        <w:t xml:space="preserve">Furthermore, this approach </w:t>
      </w:r>
      <w:r w:rsidR="008E1B79">
        <w:t>enable</w:t>
      </w:r>
      <w:r w:rsidR="00C315EA">
        <w:t>s</w:t>
      </w:r>
      <w:r w:rsidR="008E1B79">
        <w:t xml:space="preserve"> </w:t>
      </w:r>
      <w:r w:rsidR="00F5316E">
        <w:t>an investigation into the interdependenc</w:t>
      </w:r>
      <w:r w:rsidR="00AA48ED">
        <w:t xml:space="preserve">ies </w:t>
      </w:r>
      <w:r w:rsidR="0020661D">
        <w:t xml:space="preserve">of Hebrew </w:t>
      </w:r>
      <w:r w:rsidR="00EE210A">
        <w:t>time adverbial</w:t>
      </w:r>
      <w:r w:rsidR="0020661D">
        <w:t xml:space="preserve"> components.</w:t>
      </w:r>
    </w:p>
    <w:p w14:paraId="750C9317" w14:textId="5EB68BFB" w:rsidR="004B21BC" w:rsidRDefault="00F06E70" w:rsidP="00120AAA">
      <w:r>
        <w:t>A</w:t>
      </w:r>
      <w:r w:rsidR="00713A11">
        <w:t xml:space="preserve"> </w:t>
      </w:r>
      <w:r w:rsidR="00274CA9">
        <w:t>collocational</w:t>
      </w:r>
      <w:r w:rsidR="00713A11">
        <w:t xml:space="preserve"> investigation </w:t>
      </w:r>
      <w:r w:rsidR="005F0F4B">
        <w:t xml:space="preserve">of time adverbials </w:t>
      </w:r>
      <w:r w:rsidR="0059122A">
        <w:t xml:space="preserve">in Biblical Hebrew </w:t>
      </w:r>
      <w:r w:rsidR="007A51F1">
        <w:t xml:space="preserve">requires </w:t>
      </w:r>
      <w:r w:rsidR="006F482A">
        <w:t xml:space="preserve">broad </w:t>
      </w:r>
      <w:r w:rsidR="007A51F1">
        <w:t>a</w:t>
      </w:r>
      <w:r w:rsidR="005B4257">
        <w:t xml:space="preserve">ccess to </w:t>
      </w:r>
      <w:r w:rsidR="00F7180B">
        <w:t xml:space="preserve">corpus data. </w:t>
      </w:r>
      <w:r w:rsidR="0008511A">
        <w:t xml:space="preserve">The </w:t>
      </w:r>
      <w:r w:rsidR="0008511A" w:rsidRPr="00FC5424">
        <w:rPr>
          <w:i/>
          <w:iCs/>
        </w:rPr>
        <w:t>BHSA</w:t>
      </w:r>
      <w:r w:rsidR="0008511A">
        <w:t xml:space="preserve"> of the Eep Talstra Centre for Bible and Computer </w:t>
      </w:r>
      <w:r w:rsidR="0028316E">
        <w:t xml:space="preserve">is a scholarly, open source </w:t>
      </w:r>
      <w:r w:rsidR="00BB1B52">
        <w:t xml:space="preserve">database </w:t>
      </w:r>
      <w:r w:rsidR="009A25DE">
        <w:t xml:space="preserve">that </w:t>
      </w:r>
      <w:r w:rsidR="00425BD6">
        <w:t xml:space="preserve">contains labels </w:t>
      </w:r>
      <w:r w:rsidR="00E655AB">
        <w:t>on</w:t>
      </w:r>
      <w:r w:rsidR="00FC492C">
        <w:t xml:space="preserve"> phrases </w:t>
      </w:r>
      <w:r w:rsidR="004129B5">
        <w:t>with</w:t>
      </w:r>
      <w:r w:rsidR="00FC492C">
        <w:t xml:space="preserve"> time adverbial function</w:t>
      </w:r>
      <w:r w:rsidR="004129B5">
        <w:t>.</w:t>
      </w:r>
      <w:r w:rsidR="00B06D55" w:rsidRPr="00E65E29">
        <w:rPr>
          <w:rStyle w:val="FootnoteReference"/>
        </w:rPr>
        <w:footnoteReference w:id="63"/>
      </w:r>
      <w:r w:rsidR="00B06D55">
        <w:t xml:space="preserve"> </w:t>
      </w:r>
      <w:r w:rsidR="000D6010">
        <w:t>The database</w:t>
      </w:r>
      <w:r w:rsidR="00EB72BD">
        <w:t xml:space="preserve"> </w:t>
      </w:r>
      <w:r w:rsidR="000D6010">
        <w:t>covers</w:t>
      </w:r>
      <w:r w:rsidR="00EB72BD">
        <w:t xml:space="preserve"> the whole Hebrew Bible</w:t>
      </w:r>
      <w:r w:rsidR="00FC492C">
        <w:t>.</w:t>
      </w:r>
      <w:r w:rsidR="006151E4">
        <w:t xml:space="preserve"> </w:t>
      </w:r>
      <w:r w:rsidR="00494C4C">
        <w:t>The time</w:t>
      </w:r>
      <w:r w:rsidR="004C0C30">
        <w:t xml:space="preserve"> data </w:t>
      </w:r>
      <w:r w:rsidR="00FA4A61">
        <w:t>has</w:t>
      </w:r>
      <w:r w:rsidR="00CD44EE">
        <w:t xml:space="preserve"> been </w:t>
      </w:r>
      <w:r w:rsidR="002A044E">
        <w:t>manual</w:t>
      </w:r>
      <w:r w:rsidR="00CD44EE">
        <w:t>ly</w:t>
      </w:r>
      <w:r w:rsidR="002A044E">
        <w:t xml:space="preserve"> </w:t>
      </w:r>
      <w:r w:rsidR="0058318F">
        <w:t>chec</w:t>
      </w:r>
      <w:r w:rsidR="003F6B74">
        <w:t>k</w:t>
      </w:r>
      <w:r w:rsidR="000A475A">
        <w:t>ed</w:t>
      </w:r>
      <w:r w:rsidR="003F6B74">
        <w:t xml:space="preserve"> for accuracy for this project</w:t>
      </w:r>
      <w:r w:rsidR="00F07E49">
        <w:t>.</w:t>
      </w:r>
      <w:r w:rsidR="006A1EFA" w:rsidRPr="00E65E29">
        <w:rPr>
          <w:rStyle w:val="FootnoteReference"/>
        </w:rPr>
        <w:footnoteReference w:id="64"/>
      </w:r>
      <w:r w:rsidR="00E3116D">
        <w:t xml:space="preserve"> </w:t>
      </w:r>
      <w:r w:rsidR="007C7CA7">
        <w:t>The d</w:t>
      </w:r>
      <w:r w:rsidR="00170714">
        <w:t xml:space="preserve">ata is processed and counted in Python using </w:t>
      </w:r>
      <w:r w:rsidR="00B476FD">
        <w:t>a corpus analysis tool</w:t>
      </w:r>
      <w:r w:rsidR="009D0D34">
        <w:t>,</w:t>
      </w:r>
      <w:r w:rsidR="00B476FD">
        <w:t xml:space="preserve"> Text-Fabric</w:t>
      </w:r>
      <w:r w:rsidR="009D0D34">
        <w:t>,</w:t>
      </w:r>
      <w:r w:rsidR="00B476FD">
        <w:t xml:space="preserve"> alongside </w:t>
      </w:r>
      <w:r w:rsidR="00D92836">
        <w:t>statistics</w:t>
      </w:r>
      <w:r w:rsidR="00BE6960">
        <w:t xml:space="preserve"> packages</w:t>
      </w:r>
      <w:r w:rsidR="00D92836">
        <w:t>.</w:t>
      </w:r>
      <w:r w:rsidR="006160EA" w:rsidRPr="00E65E29">
        <w:rPr>
          <w:rStyle w:val="FootnoteReference"/>
        </w:rPr>
        <w:footnoteReference w:id="65"/>
      </w:r>
      <w:r w:rsidR="00640289">
        <w:t xml:space="preserve"> The statistical </w:t>
      </w:r>
      <w:r w:rsidR="00784D92">
        <w:t>method</w:t>
      </w:r>
      <w:r w:rsidR="00640289">
        <w:t xml:space="preserve"> of </w:t>
      </w:r>
      <w:r w:rsidR="00AC1917">
        <w:t>C</w:t>
      </w:r>
      <w:r w:rsidR="00640289">
        <w:t xml:space="preserve">ollostruction </w:t>
      </w:r>
      <w:r w:rsidR="00AC1917">
        <w:t>A</w:t>
      </w:r>
      <w:r w:rsidR="00640289">
        <w:t>nalysis is used to detect</w:t>
      </w:r>
      <w:r w:rsidR="00653E5A">
        <w:t xml:space="preserve"> the</w:t>
      </w:r>
      <w:r w:rsidR="00640289">
        <w:t xml:space="preserve"> associations.</w:t>
      </w:r>
      <w:r w:rsidR="00640289" w:rsidRPr="00E65E29">
        <w:rPr>
          <w:rStyle w:val="FootnoteReference"/>
        </w:rPr>
        <w:footnoteReference w:id="66"/>
      </w:r>
    </w:p>
    <w:p w14:paraId="711EAB8C" w14:textId="29ADC51A" w:rsidR="00DC7286" w:rsidRDefault="00702582" w:rsidP="00B934EF">
      <w:pPr>
        <w:sectPr w:rsidR="00DC7286" w:rsidSect="00C3023C">
          <w:headerReference w:type="default" r:id="rId10"/>
          <w:pgSz w:w="11894" w:h="16834"/>
          <w:pgMar w:top="1440" w:right="1440" w:bottom="1800" w:left="1440" w:header="720" w:footer="720" w:gutter="0"/>
          <w:pgNumType w:start="1"/>
          <w:cols w:space="720"/>
          <w:docGrid w:linePitch="360"/>
        </w:sectPr>
      </w:pPr>
      <w:r>
        <w:t xml:space="preserve">For this </w:t>
      </w:r>
      <w:r w:rsidR="005A0FE1">
        <w:t>analysis</w:t>
      </w:r>
      <w:r w:rsidR="00704D64">
        <w:t xml:space="preserve"> </w:t>
      </w:r>
      <w:r>
        <w:t xml:space="preserve">"time adverbial" </w:t>
      </w:r>
      <w:r w:rsidR="002915E6">
        <w:t>shall</w:t>
      </w:r>
      <w:r>
        <w:t xml:space="preserve"> refer to </w:t>
      </w:r>
      <w:r w:rsidR="00D23F0F">
        <w:t xml:space="preserve">any </w:t>
      </w:r>
      <w:r w:rsidR="005D26E9">
        <w:t xml:space="preserve">phrasal, </w:t>
      </w:r>
      <w:r w:rsidR="00DA776C">
        <w:t>clause</w:t>
      </w:r>
      <w:r w:rsidR="00052FCB">
        <w:t xml:space="preserve"> constituent </w:t>
      </w:r>
      <w:r w:rsidR="00225FE3">
        <w:t xml:space="preserve">which </w:t>
      </w:r>
      <w:r w:rsidR="00255775">
        <w:t xml:space="preserve">contributes time reference </w:t>
      </w:r>
      <w:r w:rsidR="00EF1C81">
        <w:t xml:space="preserve">to </w:t>
      </w:r>
      <w:r w:rsidR="00CB5344">
        <w:t>a</w:t>
      </w:r>
      <w:r w:rsidR="00EF1C81">
        <w:t xml:space="preserve"> </w:t>
      </w:r>
      <w:r w:rsidR="003259A9">
        <w:t xml:space="preserve">verbal event. </w:t>
      </w:r>
      <w:r w:rsidR="00EC251D">
        <w:t>T</w:t>
      </w:r>
      <w:r w:rsidR="00783F1C">
        <w:t xml:space="preserve">his pilot study excludes </w:t>
      </w:r>
      <w:r w:rsidR="004C3A38">
        <w:t>adverbials headed by</w:t>
      </w:r>
      <w:r w:rsidR="00507758">
        <w:t xml:space="preserve"> </w:t>
      </w:r>
      <w:r w:rsidR="004F638D">
        <w:t xml:space="preserve">more </w:t>
      </w:r>
      <w:r w:rsidR="003F0894">
        <w:t>pragmatic</w:t>
      </w:r>
      <w:r w:rsidR="004F638D">
        <w:t xml:space="preserve"> p</w:t>
      </w:r>
      <w:r w:rsidR="00D662D9">
        <w:t>articles</w:t>
      </w:r>
      <w:r w:rsidR="001605FC">
        <w:t>:</w:t>
      </w:r>
      <w:r w:rsidR="00DE3675">
        <w:t xml:space="preserve"> </w:t>
      </w:r>
      <w:r w:rsidR="00DE3675">
        <w:rPr>
          <w:rFonts w:hint="cs"/>
          <w:rtl/>
        </w:rPr>
        <w:t>אָז</w:t>
      </w:r>
      <w:r w:rsidR="00DE3675">
        <w:t xml:space="preserve">, </w:t>
      </w:r>
      <w:r w:rsidR="00DE3675">
        <w:rPr>
          <w:rFonts w:hint="cs"/>
          <w:rtl/>
        </w:rPr>
        <w:t>עַתָּה</w:t>
      </w:r>
      <w:r w:rsidR="00DE3675">
        <w:t xml:space="preserve">, </w:t>
      </w:r>
      <w:r w:rsidR="00DE3675">
        <w:rPr>
          <w:rFonts w:hint="cs"/>
          <w:rtl/>
        </w:rPr>
        <w:t>כֵּן</w:t>
      </w:r>
      <w:r w:rsidR="00DE3675">
        <w:t xml:space="preserve">, </w:t>
      </w:r>
      <w:r w:rsidR="00C77BC5">
        <w:t xml:space="preserve">and </w:t>
      </w:r>
      <w:r w:rsidR="00C77BC5">
        <w:rPr>
          <w:rFonts w:hint="cs"/>
          <w:rtl/>
        </w:rPr>
        <w:t>א</w:t>
      </w:r>
      <w:r w:rsidR="00897FA6">
        <w:rPr>
          <w:rFonts w:hint="cs"/>
          <w:rtl/>
        </w:rPr>
        <w:t>ַ</w:t>
      </w:r>
      <w:r w:rsidR="00C77BC5">
        <w:rPr>
          <w:rFonts w:hint="cs"/>
          <w:rtl/>
        </w:rPr>
        <w:t>ךְ</w:t>
      </w:r>
      <w:r w:rsidR="00DE3675">
        <w:t>.</w:t>
      </w:r>
      <w:r w:rsidR="004C3A38">
        <w:t xml:space="preserve"> </w:t>
      </w:r>
      <w:r w:rsidR="00B97C8D">
        <w:t xml:space="preserve">Linguistic concepts </w:t>
      </w:r>
      <w:r w:rsidR="0035260F">
        <w:t>are</w:t>
      </w:r>
      <w:r w:rsidR="00B97C8D">
        <w:t xml:space="preserve"> represented in </w:t>
      </w:r>
      <w:r w:rsidR="00B97C8D" w:rsidRPr="00B97C8D">
        <w:rPr>
          <w:smallCaps/>
        </w:rPr>
        <w:t>small caps</w:t>
      </w:r>
      <w:r w:rsidR="00B97C8D">
        <w:t>. The</w:t>
      </w:r>
      <w:r w:rsidR="0078346C">
        <w:t xml:space="preserve"> analysis has </w:t>
      </w:r>
      <w:r w:rsidR="007167DC">
        <w:t>four</w:t>
      </w:r>
      <w:r w:rsidR="000B379A">
        <w:t xml:space="preserve"> goals: 1) </w:t>
      </w:r>
      <w:r w:rsidR="00F337D2">
        <w:t xml:space="preserve">catalogue and count </w:t>
      </w:r>
      <w:r w:rsidR="004200B1">
        <w:t xml:space="preserve">the distribution and diversity of </w:t>
      </w:r>
      <w:r w:rsidR="004200B1" w:rsidRPr="00817C19">
        <w:rPr>
          <w:smallCaps/>
        </w:rPr>
        <w:t>time</w:t>
      </w:r>
      <w:r w:rsidR="004200B1">
        <w:t xml:space="preserve"> adverbials, 2) </w:t>
      </w:r>
      <w:r w:rsidR="004200B1">
        <w:lastRenderedPageBreak/>
        <w:t xml:space="preserve">develop a data-driven </w:t>
      </w:r>
      <w:r w:rsidR="00570441">
        <w:t xml:space="preserve">semantic </w:t>
      </w:r>
      <w:r w:rsidR="004200B1">
        <w:t>taxonomy</w:t>
      </w:r>
      <w:r w:rsidR="00DA69FF">
        <w:t xml:space="preserve">, 3) </w:t>
      </w:r>
      <w:r w:rsidR="00B2789A">
        <w:t xml:space="preserve">measure </w:t>
      </w:r>
      <w:r w:rsidR="0025442F">
        <w:t xml:space="preserve">positional tendencies within sentences, 4) measure </w:t>
      </w:r>
      <w:r w:rsidR="00AC5B79">
        <w:t xml:space="preserve">collocational tendencies with </w:t>
      </w:r>
      <w:r w:rsidR="00142164">
        <w:t>verb</w:t>
      </w:r>
      <w:r w:rsidR="00FF1AAC">
        <w:t>s</w:t>
      </w:r>
      <w:r w:rsidR="00EB64E1">
        <w:t>.</w:t>
      </w:r>
      <w:r w:rsidR="00214577">
        <w:t xml:space="preserve"> </w:t>
      </w:r>
      <w:r w:rsidR="008638C9">
        <w:t>T</w:t>
      </w:r>
      <w:r w:rsidR="000B3FB4">
        <w:t>heoretical guidance is provided by Haspelmath's study of time adverbials in world languages</w:t>
      </w:r>
      <w:r w:rsidR="00126DD6">
        <w:t xml:space="preserve">, </w:t>
      </w:r>
      <w:r w:rsidR="000B3FB4">
        <w:t>Fillmore's constructional analysis of time adverbials</w:t>
      </w:r>
      <w:r w:rsidR="007744F6">
        <w:t xml:space="preserve">, and Croft's analysis of </w:t>
      </w:r>
      <w:r w:rsidR="00E25100">
        <w:t>verbal event frames</w:t>
      </w:r>
      <w:r w:rsidR="000B3FB4">
        <w:t>.</w:t>
      </w:r>
      <w:r w:rsidR="00003E7A" w:rsidRPr="00E65E29">
        <w:rPr>
          <w:rStyle w:val="FootnoteReference"/>
        </w:rPr>
        <w:footnoteReference w:id="67"/>
      </w:r>
    </w:p>
    <w:p w14:paraId="40B95943" w14:textId="77777777" w:rsidR="00781364" w:rsidRDefault="00781364">
      <w:pPr>
        <w:spacing w:line="240" w:lineRule="auto"/>
        <w:ind w:firstLine="0"/>
        <w:rPr>
          <w:b/>
          <w:bCs/>
        </w:rPr>
      </w:pPr>
      <w:r>
        <w:rPr>
          <w:b/>
          <w:bCs/>
        </w:rPr>
        <w:br w:type="page"/>
      </w:r>
    </w:p>
    <w:p w14:paraId="2F34129B" w14:textId="7B45D2EA" w:rsidR="00164FF0" w:rsidRDefault="00DC7286" w:rsidP="002F1BD0">
      <w:pPr>
        <w:spacing w:after="120"/>
        <w:ind w:firstLine="0"/>
        <w:jc w:val="center"/>
      </w:pPr>
      <w:r>
        <w:rPr>
          <w:b/>
          <w:bCs/>
        </w:rPr>
        <w:lastRenderedPageBreak/>
        <w:t>Time Adverbials in Biblical Hebrew</w:t>
      </w:r>
    </w:p>
    <w:p w14:paraId="5AA2F408" w14:textId="27B0A423" w:rsidR="00226023" w:rsidRPr="00F753F8" w:rsidRDefault="00D53EA8" w:rsidP="00226023">
      <w:r>
        <w:t>Th</w:t>
      </w:r>
      <w:r w:rsidR="00A61FD5">
        <w:t xml:space="preserve">e analysis of time adverbials in Biblical Hebrew </w:t>
      </w:r>
      <w:r w:rsidR="000D2E6C">
        <w:t>begins with a</w:t>
      </w:r>
      <w:r w:rsidR="009D054A">
        <w:t xml:space="preserve">n exploratory </w:t>
      </w:r>
      <w:r w:rsidR="000D2E6C">
        <w:t xml:space="preserve">overview of the identity and distribution of </w:t>
      </w:r>
      <w:r w:rsidR="000D0494">
        <w:t xml:space="preserve">phrases marked for adverbial time in the </w:t>
      </w:r>
      <w:r w:rsidR="000D0494" w:rsidRPr="000D0494">
        <w:rPr>
          <w:i/>
          <w:iCs/>
        </w:rPr>
        <w:t>BHSA</w:t>
      </w:r>
      <w:r w:rsidR="00072130">
        <w:t>.</w:t>
      </w:r>
      <w:r>
        <w:t xml:space="preserve"> </w:t>
      </w:r>
      <w:r w:rsidR="00F607AD">
        <w:t xml:space="preserve">The </w:t>
      </w:r>
      <w:r w:rsidR="00F607AD" w:rsidRPr="00F607AD">
        <w:rPr>
          <w:i/>
          <w:iCs/>
        </w:rPr>
        <w:t>BHSA</w:t>
      </w:r>
      <w:r w:rsidR="00F607AD">
        <w:t xml:space="preserve"> </w:t>
      </w:r>
      <w:r w:rsidR="0077347C">
        <w:t xml:space="preserve">divides </w:t>
      </w:r>
      <w:r w:rsidR="000125E9">
        <w:t xml:space="preserve">the Hebrew text into </w:t>
      </w:r>
      <w:r w:rsidR="009F30FA">
        <w:t xml:space="preserve">word, </w:t>
      </w:r>
      <w:r w:rsidR="009C2302">
        <w:t xml:space="preserve">phrase atom, </w:t>
      </w:r>
      <w:r w:rsidR="009F30FA">
        <w:t>phrase</w:t>
      </w:r>
      <w:r w:rsidR="009C2302">
        <w:t>,</w:t>
      </w:r>
      <w:r w:rsidR="009F30FA">
        <w:t xml:space="preserve"> </w:t>
      </w:r>
      <w:r w:rsidR="009C2302">
        <w:t>clause atom,</w:t>
      </w:r>
      <w:r w:rsidR="009F30FA">
        <w:t xml:space="preserve"> </w:t>
      </w:r>
      <w:r w:rsidR="0071631A">
        <w:t xml:space="preserve">clause, </w:t>
      </w:r>
      <w:r w:rsidR="009F30FA">
        <w:t>and sentence objects</w:t>
      </w:r>
      <w:r w:rsidR="009E78B2">
        <w:t>.</w:t>
      </w:r>
      <w:r w:rsidR="00F72867" w:rsidRPr="00E65E29">
        <w:rPr>
          <w:rStyle w:val="FootnoteReference"/>
        </w:rPr>
        <w:footnoteReference w:id="68"/>
      </w:r>
      <w:r w:rsidR="00E24A06">
        <w:t xml:space="preserve"> </w:t>
      </w:r>
      <w:r w:rsidR="00F4055E">
        <w:t>The</w:t>
      </w:r>
      <w:r w:rsidR="00D00DBE">
        <w:t xml:space="preserve"> </w:t>
      </w:r>
      <w:r w:rsidR="00F4055E">
        <w:t>phrase object i</w:t>
      </w:r>
      <w:r w:rsidR="00510020">
        <w:t xml:space="preserve">s </w:t>
      </w:r>
      <w:r w:rsidR="00EA7F3E">
        <w:t>the largest</w:t>
      </w:r>
      <w:r w:rsidR="00510020">
        <w:t xml:space="preserve"> functional unit</w:t>
      </w:r>
      <w:r w:rsidR="00E36888">
        <w:t xml:space="preserve"> </w:t>
      </w:r>
      <w:r w:rsidR="008B795F">
        <w:t>without predication</w:t>
      </w:r>
      <w:r w:rsidR="00CC1056">
        <w:t xml:space="preserve"> </w:t>
      </w:r>
      <w:r w:rsidR="0055419E">
        <w:t>while</w:t>
      </w:r>
      <w:r w:rsidR="00CC1056">
        <w:t xml:space="preserve"> clauses are the most basic unit with predication.</w:t>
      </w:r>
      <w:r w:rsidR="00627A26">
        <w:t xml:space="preserve"> </w:t>
      </w:r>
      <w:r w:rsidR="006E75D0">
        <w:t xml:space="preserve">Every phrase in the database has a </w:t>
      </w:r>
      <w:r w:rsidR="002F1324">
        <w:t>feature</w:t>
      </w:r>
      <w:r w:rsidR="006A7353">
        <w:t xml:space="preserve"> called "</w:t>
      </w:r>
      <w:r w:rsidR="001035BB">
        <w:t>f</w:t>
      </w:r>
      <w:r w:rsidR="002F1324" w:rsidRPr="00E864B2">
        <w:t>unction</w:t>
      </w:r>
      <w:r w:rsidR="002F1324">
        <w:t>,</w:t>
      </w:r>
      <w:r w:rsidR="006A7353">
        <w:t>"</w:t>
      </w:r>
      <w:r w:rsidR="002F1324">
        <w:t xml:space="preserve"> </w:t>
      </w:r>
      <w:r w:rsidR="00D95A00">
        <w:t xml:space="preserve">which </w:t>
      </w:r>
      <w:r w:rsidR="00462904">
        <w:t xml:space="preserve">describes </w:t>
      </w:r>
      <w:r w:rsidR="006E1AA7">
        <w:t xml:space="preserve">its </w:t>
      </w:r>
      <w:r w:rsidR="002D3B71">
        <w:t>argument role</w:t>
      </w:r>
      <w:r w:rsidR="009610AB">
        <w:t xml:space="preserve"> </w:t>
      </w:r>
      <w:r w:rsidR="00F45C09">
        <w:t>in its enclosing clause</w:t>
      </w:r>
      <w:r w:rsidR="002D3B71">
        <w:t>.</w:t>
      </w:r>
      <w:r w:rsidR="002F1324">
        <w:t xml:space="preserve"> </w:t>
      </w:r>
      <w:r w:rsidR="00C663FA">
        <w:t xml:space="preserve">A total of 29 functions are encoded, </w:t>
      </w:r>
      <w:r w:rsidR="004238FA">
        <w:t xml:space="preserve">including </w:t>
      </w:r>
      <w:r w:rsidR="00262FFC" w:rsidRPr="00315206">
        <w:rPr>
          <w:smallCaps/>
        </w:rPr>
        <w:t>predicate</w:t>
      </w:r>
      <w:r w:rsidR="00B53CFB">
        <w:rPr>
          <w:smallCaps/>
        </w:rPr>
        <w:t xml:space="preserve"> </w:t>
      </w:r>
      <w:r w:rsidR="00B53CFB">
        <w:t>(</w:t>
      </w:r>
      <w:r w:rsidR="005D7AB1">
        <w:t>i.e. main verb</w:t>
      </w:r>
      <w:r w:rsidR="00B53CFB">
        <w:t>)</w:t>
      </w:r>
      <w:r w:rsidR="00262FFC">
        <w:t xml:space="preserve">, </w:t>
      </w:r>
      <w:r w:rsidR="00262FFC" w:rsidRPr="00315206">
        <w:rPr>
          <w:smallCaps/>
        </w:rPr>
        <w:t>subject</w:t>
      </w:r>
      <w:r w:rsidR="00262FFC">
        <w:t xml:space="preserve">, </w:t>
      </w:r>
      <w:r w:rsidR="00262FFC" w:rsidRPr="00315206">
        <w:rPr>
          <w:smallCaps/>
        </w:rPr>
        <w:t>object</w:t>
      </w:r>
      <w:r w:rsidR="00262FFC">
        <w:t xml:space="preserve">, </w:t>
      </w:r>
      <w:r w:rsidR="00262FFC" w:rsidRPr="00315206">
        <w:rPr>
          <w:smallCaps/>
        </w:rPr>
        <w:t>complement</w:t>
      </w:r>
      <w:r w:rsidR="00A12AC9">
        <w:t>,</w:t>
      </w:r>
      <w:r w:rsidR="00D00DBE">
        <w:t xml:space="preserve"> </w:t>
      </w:r>
      <w:r w:rsidR="006D1C6D" w:rsidRPr="002B0D0F">
        <w:rPr>
          <w:smallCaps/>
        </w:rPr>
        <w:t>time</w:t>
      </w:r>
      <w:r w:rsidR="00785BF5">
        <w:t xml:space="preserve">, </w:t>
      </w:r>
      <w:r w:rsidR="006D1C6D" w:rsidRPr="002B0D0F">
        <w:rPr>
          <w:smallCaps/>
        </w:rPr>
        <w:t>location</w:t>
      </w:r>
      <w:r w:rsidR="00785BF5">
        <w:t xml:space="preserve">, </w:t>
      </w:r>
      <w:r w:rsidR="00C20D56">
        <w:t>and</w:t>
      </w:r>
      <w:r w:rsidR="00785BF5">
        <w:t xml:space="preserve"> </w:t>
      </w:r>
      <w:r w:rsidR="00785BF5" w:rsidRPr="00785BF5">
        <w:rPr>
          <w:smallCaps/>
        </w:rPr>
        <w:t>adjunct</w:t>
      </w:r>
      <w:r w:rsidR="00785BF5">
        <w:t xml:space="preserve"> </w:t>
      </w:r>
      <w:r w:rsidR="00261322">
        <w:t>(</w:t>
      </w:r>
      <w:r w:rsidR="00785BF5">
        <w:t xml:space="preserve">where </w:t>
      </w:r>
      <w:r w:rsidR="00785BF5" w:rsidRPr="0048077D">
        <w:rPr>
          <w:smallCaps/>
        </w:rPr>
        <w:t>adjunct</w:t>
      </w:r>
      <w:r w:rsidR="00785BF5">
        <w:t xml:space="preserve"> </w:t>
      </w:r>
      <w:r w:rsidR="00DC41C4">
        <w:t>contains</w:t>
      </w:r>
      <w:r w:rsidR="005A3519">
        <w:t xml:space="preserve"> </w:t>
      </w:r>
      <w:r w:rsidR="007372E9">
        <w:t>adverbials</w:t>
      </w:r>
      <w:r w:rsidR="00A45455">
        <w:t xml:space="preserve"> which are neither </w:t>
      </w:r>
      <w:r w:rsidR="00A45455" w:rsidRPr="0048077D">
        <w:rPr>
          <w:smallCaps/>
        </w:rPr>
        <w:t>time</w:t>
      </w:r>
      <w:r w:rsidR="00A45455">
        <w:t xml:space="preserve"> </w:t>
      </w:r>
      <w:r w:rsidR="001028B8">
        <w:t>n</w:t>
      </w:r>
      <w:r w:rsidR="00A45455">
        <w:t xml:space="preserve">or </w:t>
      </w:r>
      <w:r w:rsidR="00A45455" w:rsidRPr="0048077D">
        <w:rPr>
          <w:smallCaps/>
        </w:rPr>
        <w:t>location</w:t>
      </w:r>
      <w:r w:rsidR="00261322">
        <w:rPr>
          <w:smallCaps/>
        </w:rPr>
        <w:t>)</w:t>
      </w:r>
      <w:r w:rsidR="006D1C6D">
        <w:t>.</w:t>
      </w:r>
      <w:r w:rsidR="00A12AC9" w:rsidRPr="00E65E29">
        <w:rPr>
          <w:rStyle w:val="FootnoteReference"/>
        </w:rPr>
        <w:footnoteReference w:id="69"/>
      </w:r>
      <w:r w:rsidR="00A12AC9">
        <w:t xml:space="preserve"> </w:t>
      </w:r>
      <w:r w:rsidR="00F753F8">
        <w:rPr>
          <w:i/>
          <w:iCs/>
        </w:rPr>
        <w:t>BHSA</w:t>
      </w:r>
      <w:r w:rsidR="00F753F8">
        <w:t xml:space="preserve"> phrases also have a "type" (typ) feature </w:t>
      </w:r>
      <w:r w:rsidR="00B70C2C">
        <w:t xml:space="preserve">which </w:t>
      </w:r>
      <w:r w:rsidR="00467E36">
        <w:t>tells its</w:t>
      </w:r>
      <w:r w:rsidR="000E6F67">
        <w:t xml:space="preserve"> </w:t>
      </w:r>
      <w:r w:rsidR="00A00354">
        <w:t xml:space="preserve">formal type, i.e. </w:t>
      </w:r>
      <w:r w:rsidR="009A4CCA" w:rsidRPr="009A4CCA">
        <w:rPr>
          <w:smallCaps/>
        </w:rPr>
        <w:t>np</w:t>
      </w:r>
      <w:r w:rsidR="005A6A75">
        <w:rPr>
          <w:smallCaps/>
        </w:rPr>
        <w:t xml:space="preserve"> </w:t>
      </w:r>
      <w:r w:rsidR="005A6A75" w:rsidRPr="005A6A75">
        <w:t>("noun phrase")</w:t>
      </w:r>
      <w:r w:rsidR="009A4CCA" w:rsidRPr="005A6A75">
        <w:t>,</w:t>
      </w:r>
      <w:r w:rsidR="009A4CCA">
        <w:t xml:space="preserve"> </w:t>
      </w:r>
      <w:r w:rsidR="009A4CCA" w:rsidRPr="009A4CCA">
        <w:rPr>
          <w:smallCaps/>
        </w:rPr>
        <w:t>pp</w:t>
      </w:r>
      <w:r w:rsidR="009A4CCA">
        <w:t xml:space="preserve">, </w:t>
      </w:r>
      <w:r w:rsidR="009A4CCA" w:rsidRPr="009A4CCA">
        <w:rPr>
          <w:smallCaps/>
        </w:rPr>
        <w:t>advp</w:t>
      </w:r>
      <w:r w:rsidR="009A4CCA">
        <w:t>.</w:t>
      </w:r>
    </w:p>
    <w:p w14:paraId="0C9B15D5" w14:textId="222BF073" w:rsidR="008E49E7" w:rsidRDefault="003659CF" w:rsidP="00DC2CA8">
      <w:r>
        <w:t xml:space="preserve">The approach of this analysis is </w:t>
      </w:r>
      <w:r w:rsidR="004C2497">
        <w:t>data-driven and inductive</w:t>
      </w:r>
      <w:r w:rsidR="00D2659A">
        <w:t>.</w:t>
      </w:r>
      <w:r w:rsidR="002C1957">
        <w:t xml:space="preserve"> </w:t>
      </w:r>
      <w:r w:rsidR="00121C88">
        <w:t>The</w:t>
      </w:r>
      <w:r w:rsidR="00030BE2">
        <w:t xml:space="preserve"> </w:t>
      </w:r>
      <w:r w:rsidR="00121C88">
        <w:t xml:space="preserve">data-driven </w:t>
      </w:r>
      <w:r w:rsidR="00C036C1">
        <w:t>method</w:t>
      </w:r>
      <w:r w:rsidR="00030BE2">
        <w:t xml:space="preserve"> </w:t>
      </w:r>
      <w:r w:rsidR="002E7E53">
        <w:t xml:space="preserve">is connected with </w:t>
      </w:r>
      <w:r w:rsidR="0015154B">
        <w:t xml:space="preserve">usage-based </w:t>
      </w:r>
      <w:r w:rsidR="004B1E44">
        <w:t xml:space="preserve">language </w:t>
      </w:r>
      <w:r w:rsidR="009F35E8">
        <w:t>theory</w:t>
      </w:r>
      <w:r w:rsidR="00194DED">
        <w:t xml:space="preserve">. </w:t>
      </w:r>
      <w:r w:rsidR="00F006F8">
        <w:t>The model predicts that</w:t>
      </w:r>
      <w:r w:rsidR="00CC1EDB">
        <w:t xml:space="preserve"> very common</w:t>
      </w:r>
      <w:r w:rsidR="00F006F8">
        <w:t xml:space="preserve"> </w:t>
      </w:r>
      <w:r w:rsidR="004564FF">
        <w:t>forms</w:t>
      </w:r>
      <w:r w:rsidR="00CC1EDB">
        <w:t xml:space="preserve"> </w:t>
      </w:r>
      <w:r w:rsidR="00691CFB">
        <w:t xml:space="preserve">function as </w:t>
      </w:r>
      <w:r w:rsidR="00A26077">
        <w:t xml:space="preserve">prototypes </w:t>
      </w:r>
      <w:r w:rsidR="00C559A6">
        <w:t>through</w:t>
      </w:r>
      <w:r w:rsidR="00BA7325">
        <w:t xml:space="preserve"> which </w:t>
      </w:r>
      <w:r w:rsidR="00160474">
        <w:t xml:space="preserve">novel </w:t>
      </w:r>
      <w:r w:rsidR="00161346">
        <w:t xml:space="preserve">uses are </w:t>
      </w:r>
      <w:r w:rsidR="00381293">
        <w:t>made</w:t>
      </w:r>
      <w:r w:rsidR="00BC5070">
        <w:t>.</w:t>
      </w:r>
      <w:r w:rsidR="00967E2E" w:rsidRPr="00E65E29">
        <w:rPr>
          <w:rStyle w:val="FootnoteReference"/>
        </w:rPr>
        <w:footnoteReference w:id="70"/>
      </w:r>
      <w:r w:rsidR="00C932C3">
        <w:t xml:space="preserve"> </w:t>
      </w:r>
      <w:r w:rsidR="00B25260">
        <w:t xml:space="preserve">It is hypothesized that the same </w:t>
      </w:r>
      <w:r w:rsidR="00531B44">
        <w:t>dynamics</w:t>
      </w:r>
      <w:r w:rsidR="009B470A">
        <w:t xml:space="preserve"> </w:t>
      </w:r>
      <w:r w:rsidR="00160960">
        <w:t xml:space="preserve">are active in the making of Hebrew </w:t>
      </w:r>
      <w:r w:rsidR="00160960">
        <w:rPr>
          <w:smallCaps/>
        </w:rPr>
        <w:t>time</w:t>
      </w:r>
      <w:r w:rsidR="00160960">
        <w:t xml:space="preserve"> adverbials</w:t>
      </w:r>
      <w:r w:rsidR="00CE21CD">
        <w:t xml:space="preserve">. </w:t>
      </w:r>
      <w:r w:rsidR="00436E8D">
        <w:t xml:space="preserve">As such, </w:t>
      </w:r>
      <w:r w:rsidR="009F1426">
        <w:t xml:space="preserve">it </w:t>
      </w:r>
      <w:r w:rsidR="002A25D3">
        <w:t>will be</w:t>
      </w:r>
      <w:r w:rsidR="009F1426">
        <w:t xml:space="preserve"> shown that rarer forms </w:t>
      </w:r>
      <w:r w:rsidR="00172FF2">
        <w:t>can</w:t>
      </w:r>
      <w:r w:rsidR="009F1426">
        <w:t xml:space="preserve"> exploit </w:t>
      </w:r>
      <w:r w:rsidR="00162503">
        <w:t xml:space="preserve">common structures </w:t>
      </w:r>
      <w:r w:rsidR="0070385F">
        <w:t>by extending or modifying them.</w:t>
      </w:r>
      <w:r w:rsidR="00AB6ED6" w:rsidRPr="00E65E29">
        <w:rPr>
          <w:rStyle w:val="FootnoteReference"/>
        </w:rPr>
        <w:footnoteReference w:id="71"/>
      </w:r>
      <w:r w:rsidR="008633E0">
        <w:t xml:space="preserve"> </w:t>
      </w:r>
      <w:r w:rsidR="00D26217">
        <w:t xml:space="preserve">The analysis also depends on the principle </w:t>
      </w:r>
      <w:r w:rsidR="00A72262">
        <w:t xml:space="preserve">that forms </w:t>
      </w:r>
      <w:r w:rsidR="008D5D1D">
        <w:t>that</w:t>
      </w:r>
      <w:r w:rsidR="00A72262">
        <w:t xml:space="preserve"> are </w:t>
      </w:r>
      <w:r w:rsidR="0047644F">
        <w:t xml:space="preserve">more </w:t>
      </w:r>
      <w:r w:rsidR="001D20CA">
        <w:t>semantically</w:t>
      </w:r>
      <w:r w:rsidR="0047644F">
        <w:t xml:space="preserve"> </w:t>
      </w:r>
      <w:r w:rsidR="001D20CA">
        <w:t>associated</w:t>
      </w:r>
      <w:r w:rsidR="0047644F">
        <w:t xml:space="preserve"> </w:t>
      </w:r>
      <w:r w:rsidR="00DC7B6F">
        <w:t>co-occur more frequently.</w:t>
      </w:r>
      <w:r w:rsidR="00FA0BB4" w:rsidRPr="00E65E29">
        <w:rPr>
          <w:rStyle w:val="FootnoteReference"/>
        </w:rPr>
        <w:footnoteReference w:id="72"/>
      </w:r>
    </w:p>
    <w:p w14:paraId="71D856C7" w14:textId="787704B2" w:rsidR="00F32C61" w:rsidRDefault="00CB1B31" w:rsidP="00DC2CA8">
      <w:r>
        <w:lastRenderedPageBreak/>
        <w:t>A</w:t>
      </w:r>
      <w:r w:rsidR="00F32C61">
        <w:t xml:space="preserve"> final word is necessary about the </w:t>
      </w:r>
      <w:r w:rsidR="009733D1">
        <w:t xml:space="preserve">statistical </w:t>
      </w:r>
      <w:r w:rsidR="008C691D">
        <w:t xml:space="preserve">methodology. </w:t>
      </w:r>
      <w:r w:rsidR="00A02EFB">
        <w:t xml:space="preserve">It is common in Hebrew </w:t>
      </w:r>
      <w:r w:rsidR="00672237">
        <w:t>s</w:t>
      </w:r>
      <w:r w:rsidR="00A02EFB">
        <w:t>tudies</w:t>
      </w:r>
      <w:r w:rsidR="00393958">
        <w:t xml:space="preserve"> to use </w:t>
      </w:r>
      <w:r w:rsidR="00D37019">
        <w:t>raw counts</w:t>
      </w:r>
      <w:r w:rsidR="00945439">
        <w:t xml:space="preserve"> of a </w:t>
      </w:r>
      <w:r w:rsidR="008C56DD">
        <w:t>form.</w:t>
      </w:r>
      <w:r w:rsidR="00AC7C2F">
        <w:t xml:space="preserve"> </w:t>
      </w:r>
      <w:r w:rsidR="007533AD">
        <w:t xml:space="preserve">However, raw counts can hide </w:t>
      </w:r>
      <w:r w:rsidR="00A905A5">
        <w:t>surprising differences in distribution.</w:t>
      </w:r>
      <w:r w:rsidR="00A03645">
        <w:t xml:space="preserve"> For example, </w:t>
      </w:r>
      <w:r w:rsidR="003B2EBA">
        <w:t xml:space="preserve">if </w:t>
      </w:r>
      <w:r w:rsidR="009E2342">
        <w:t>"</w:t>
      </w:r>
      <w:r w:rsidR="00C4560A">
        <w:t>Form</w:t>
      </w:r>
      <w:r w:rsidR="009246D8">
        <w:t xml:space="preserve"> </w:t>
      </w:r>
      <w:r w:rsidR="00C4560A">
        <w:t>1</w:t>
      </w:r>
      <w:r w:rsidR="009E2342">
        <w:t>"</w:t>
      </w:r>
      <w:r w:rsidR="005E3E3E">
        <w:t xml:space="preserve"> occurs </w:t>
      </w:r>
      <w:r w:rsidR="00233587">
        <w:t>9</w:t>
      </w:r>
      <w:r w:rsidR="00AB71F6">
        <w:t xml:space="preserve"> of </w:t>
      </w:r>
      <w:r w:rsidR="00233587">
        <w:t>10</w:t>
      </w:r>
      <w:r w:rsidR="00A65B9D">
        <w:t xml:space="preserve"> </w:t>
      </w:r>
      <w:r w:rsidR="001869C3">
        <w:t>uses</w:t>
      </w:r>
      <w:r w:rsidR="00A65B9D">
        <w:t xml:space="preserve"> with a</w:t>
      </w:r>
      <w:r w:rsidR="006F4197">
        <w:t xml:space="preserve">nother </w:t>
      </w:r>
      <w:r w:rsidR="00E26ED6">
        <w:t>F</w:t>
      </w:r>
      <w:r w:rsidR="006F4197">
        <w:t>orm</w:t>
      </w:r>
      <w:r w:rsidR="009246D8">
        <w:t xml:space="preserve"> </w:t>
      </w:r>
      <w:r w:rsidR="006F4197">
        <w:t>X</w:t>
      </w:r>
      <w:r w:rsidR="00022FF0">
        <w:t xml:space="preserve"> (90%)</w:t>
      </w:r>
      <w:r w:rsidR="00233587">
        <w:t>, it is more significant than</w:t>
      </w:r>
      <w:r w:rsidR="002A7199">
        <w:t xml:space="preserve"> that </w:t>
      </w:r>
      <w:r w:rsidR="008F2A3F">
        <w:t xml:space="preserve">of </w:t>
      </w:r>
      <w:r w:rsidR="00F86786">
        <w:t xml:space="preserve">a </w:t>
      </w:r>
      <w:r w:rsidR="008175AB">
        <w:t>F</w:t>
      </w:r>
      <w:r w:rsidR="00C4560A">
        <w:t>orm</w:t>
      </w:r>
      <w:r w:rsidR="009246D8">
        <w:t xml:space="preserve"> </w:t>
      </w:r>
      <w:r w:rsidR="008175AB">
        <w:t>2</w:t>
      </w:r>
      <w:r w:rsidR="00CA10B6">
        <w:t xml:space="preserve"> </w:t>
      </w:r>
      <w:r w:rsidR="003F691F">
        <w:t>having</w:t>
      </w:r>
      <w:r w:rsidR="00DA17B1">
        <w:t xml:space="preserve"> </w:t>
      </w:r>
      <w:r w:rsidR="00BC15A3">
        <w:t>1</w:t>
      </w:r>
      <w:r w:rsidR="001A406A">
        <w:t>8</w:t>
      </w:r>
      <w:r w:rsidR="00AB71F6">
        <w:t xml:space="preserve"> of </w:t>
      </w:r>
      <w:r w:rsidR="00BC15A3">
        <w:t xml:space="preserve">100 </w:t>
      </w:r>
      <w:r w:rsidR="001869C3">
        <w:t>uses</w:t>
      </w:r>
      <w:r w:rsidR="00BC15A3">
        <w:t xml:space="preserve"> with </w:t>
      </w:r>
      <w:r w:rsidR="009246D8">
        <w:t xml:space="preserve">Form </w:t>
      </w:r>
      <w:r w:rsidR="00BC15A3">
        <w:t>X</w:t>
      </w:r>
      <w:r w:rsidR="00CD5C20">
        <w:t xml:space="preserve"> (1</w:t>
      </w:r>
      <w:r w:rsidR="001A406A">
        <w:t>8</w:t>
      </w:r>
      <w:r w:rsidR="00CD5C20">
        <w:t>%)</w:t>
      </w:r>
      <w:r w:rsidR="004B0B25">
        <w:t xml:space="preserve">. </w:t>
      </w:r>
      <w:r w:rsidR="00E47EF7">
        <w:t xml:space="preserve">Corpus </w:t>
      </w:r>
      <w:r w:rsidR="00F02594">
        <w:t>linguists</w:t>
      </w:r>
      <w:r w:rsidR="00072689">
        <w:t xml:space="preserve"> </w:t>
      </w:r>
      <w:r w:rsidR="0077360E">
        <w:t xml:space="preserve">recognize </w:t>
      </w:r>
      <w:r w:rsidR="00472972">
        <w:t>four</w:t>
      </w:r>
      <w:r w:rsidR="008C4709">
        <w:t xml:space="preserve"> </w:t>
      </w:r>
      <w:r w:rsidR="00DA5235">
        <w:t>frequencies</w:t>
      </w:r>
      <w:r w:rsidR="00472972">
        <w:t xml:space="preserve"> </w:t>
      </w:r>
      <w:r w:rsidR="00FF611C">
        <w:t>as</w:t>
      </w:r>
      <w:r w:rsidR="00E61D09">
        <w:t xml:space="preserve"> relevant </w:t>
      </w:r>
      <w:r w:rsidR="004837C7">
        <w:t>for</w:t>
      </w:r>
      <w:r w:rsidR="00E61D09">
        <w:t xml:space="preserve"> determining </w:t>
      </w:r>
      <w:r w:rsidR="00802FD1">
        <w:t>significance between two forms</w:t>
      </w:r>
      <w:r w:rsidR="007C6466">
        <w:t>:</w:t>
      </w:r>
      <w:r w:rsidR="00B76DB2" w:rsidRPr="00B76DB2">
        <w:rPr>
          <w:rStyle w:val="FootnoteReference"/>
        </w:rPr>
        <w:t xml:space="preserve"> </w:t>
      </w:r>
      <w:r w:rsidR="00B76DB2" w:rsidRPr="00E65E29">
        <w:rPr>
          <w:rStyle w:val="FootnoteReference"/>
        </w:rPr>
        <w:footnoteReference w:id="73"/>
      </w:r>
    </w:p>
    <w:p w14:paraId="151149BF" w14:textId="306FC5A9" w:rsidR="00AB71F6" w:rsidRDefault="00AB71F6" w:rsidP="00AB71F6">
      <w:pPr>
        <w:pStyle w:val="Heading1"/>
      </w:pPr>
      <w:r>
        <w:t xml:space="preserve">Figure </w:t>
      </w:r>
      <w:fldSimple w:instr=" SEQ Figure \* ARABIC ">
        <w:r w:rsidR="00E65E29">
          <w:rPr>
            <w:noProof/>
          </w:rPr>
          <w:t>2</w:t>
        </w:r>
      </w:fldSimple>
      <w:r>
        <w:t>: Contingency Table for Co-occurrence Data</w:t>
      </w:r>
      <w:r w:rsidR="00C90DEE" w:rsidRPr="00E65E29">
        <w:rPr>
          <w:rStyle w:val="FootnoteReference"/>
        </w:rPr>
        <w:footnoteReference w:id="74"/>
      </w:r>
    </w:p>
    <w:tbl>
      <w:tblPr>
        <w:tblStyle w:val="TableGrid"/>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404"/>
        <w:gridCol w:w="1195"/>
        <w:gridCol w:w="1929"/>
      </w:tblGrid>
      <w:tr w:rsidR="005E64F6" w:rsidRPr="00C57BCD" w14:paraId="2E4196B1" w14:textId="77777777" w:rsidTr="001D1814">
        <w:trPr>
          <w:jc w:val="center"/>
        </w:trPr>
        <w:tc>
          <w:tcPr>
            <w:tcW w:w="0" w:type="auto"/>
            <w:tcBorders>
              <w:top w:val="nil"/>
              <w:left w:val="nil"/>
            </w:tcBorders>
          </w:tcPr>
          <w:p w14:paraId="435F9B2C" w14:textId="77777777" w:rsidR="005E64F6" w:rsidRPr="00C57BCD" w:rsidRDefault="005E64F6" w:rsidP="005E64F6">
            <w:pPr>
              <w:tabs>
                <w:tab w:val="left" w:pos="7014"/>
              </w:tabs>
              <w:spacing w:line="240" w:lineRule="auto"/>
              <w:ind w:firstLine="0"/>
              <w:rPr>
                <w:sz w:val="20"/>
                <w:szCs w:val="20"/>
              </w:rPr>
            </w:pPr>
          </w:p>
        </w:tc>
        <w:tc>
          <w:tcPr>
            <w:tcW w:w="0" w:type="auto"/>
          </w:tcPr>
          <w:p w14:paraId="45D0AF97" w14:textId="30A20232" w:rsidR="005E64F6" w:rsidRPr="00C57BCD" w:rsidRDefault="007075A7" w:rsidP="005E64F6">
            <w:pPr>
              <w:tabs>
                <w:tab w:val="left" w:pos="7014"/>
              </w:tabs>
              <w:spacing w:line="240" w:lineRule="auto"/>
              <w:ind w:firstLine="0"/>
              <w:rPr>
                <w:b/>
                <w:bCs/>
                <w:sz w:val="20"/>
                <w:szCs w:val="20"/>
              </w:rPr>
            </w:pPr>
            <w:r>
              <w:rPr>
                <w:b/>
                <w:bCs/>
                <w:sz w:val="20"/>
                <w:szCs w:val="20"/>
              </w:rPr>
              <w:t>T</w:t>
            </w:r>
            <w:r w:rsidR="005E64F6" w:rsidRPr="00C57BCD">
              <w:rPr>
                <w:b/>
                <w:bCs/>
                <w:sz w:val="20"/>
                <w:szCs w:val="20"/>
              </w:rPr>
              <w:t xml:space="preserve">arget </w:t>
            </w:r>
            <w:r>
              <w:rPr>
                <w:b/>
                <w:bCs/>
                <w:sz w:val="20"/>
                <w:szCs w:val="20"/>
              </w:rPr>
              <w:t>F</w:t>
            </w:r>
            <w:r w:rsidR="008D79D3">
              <w:rPr>
                <w:b/>
                <w:bCs/>
                <w:sz w:val="20"/>
                <w:szCs w:val="20"/>
              </w:rPr>
              <w:t>orm</w:t>
            </w:r>
          </w:p>
        </w:tc>
        <w:tc>
          <w:tcPr>
            <w:tcW w:w="0" w:type="auto"/>
          </w:tcPr>
          <w:p w14:paraId="71ED0E11" w14:textId="11AFD3F8" w:rsidR="005E64F6" w:rsidRPr="00C57BCD" w:rsidRDefault="007075A7" w:rsidP="005E64F6">
            <w:pPr>
              <w:tabs>
                <w:tab w:val="left" w:pos="7014"/>
              </w:tabs>
              <w:spacing w:line="240" w:lineRule="auto"/>
              <w:ind w:firstLine="0"/>
              <w:rPr>
                <w:i/>
                <w:iCs/>
                <w:sz w:val="20"/>
                <w:szCs w:val="20"/>
              </w:rPr>
            </w:pPr>
            <w:r>
              <w:rPr>
                <w:i/>
                <w:iCs/>
                <w:sz w:val="20"/>
                <w:szCs w:val="20"/>
              </w:rPr>
              <w:t>A</w:t>
            </w:r>
            <w:r w:rsidR="005E64F6" w:rsidRPr="00C57BCD">
              <w:rPr>
                <w:i/>
                <w:iCs/>
                <w:sz w:val="20"/>
                <w:szCs w:val="20"/>
              </w:rPr>
              <w:t xml:space="preserve">ll </w:t>
            </w:r>
            <w:r>
              <w:rPr>
                <w:i/>
                <w:iCs/>
                <w:sz w:val="20"/>
                <w:szCs w:val="20"/>
              </w:rPr>
              <w:t>O</w:t>
            </w:r>
            <w:r w:rsidR="005E64F6" w:rsidRPr="00C57BCD">
              <w:rPr>
                <w:i/>
                <w:iCs/>
                <w:sz w:val="20"/>
                <w:szCs w:val="20"/>
              </w:rPr>
              <w:t xml:space="preserve">ther </w:t>
            </w:r>
            <w:r>
              <w:rPr>
                <w:i/>
                <w:iCs/>
                <w:sz w:val="20"/>
                <w:szCs w:val="20"/>
              </w:rPr>
              <w:t>T</w:t>
            </w:r>
            <w:r w:rsidR="005E64F6" w:rsidRPr="00C57BCD">
              <w:rPr>
                <w:i/>
                <w:iCs/>
                <w:sz w:val="20"/>
                <w:szCs w:val="20"/>
              </w:rPr>
              <w:t xml:space="preserve">arget </w:t>
            </w:r>
            <w:r>
              <w:rPr>
                <w:i/>
                <w:iCs/>
                <w:sz w:val="20"/>
                <w:szCs w:val="20"/>
              </w:rPr>
              <w:t>F</w:t>
            </w:r>
            <w:r w:rsidR="008D79D3">
              <w:rPr>
                <w:i/>
                <w:iCs/>
                <w:sz w:val="20"/>
                <w:szCs w:val="20"/>
              </w:rPr>
              <w:t>orms</w:t>
            </w:r>
          </w:p>
        </w:tc>
      </w:tr>
      <w:tr w:rsidR="005E64F6" w:rsidRPr="00C57BCD" w14:paraId="5A27F99A" w14:textId="77777777" w:rsidTr="001D1814">
        <w:trPr>
          <w:jc w:val="center"/>
        </w:trPr>
        <w:tc>
          <w:tcPr>
            <w:tcW w:w="0" w:type="auto"/>
          </w:tcPr>
          <w:p w14:paraId="253EC929" w14:textId="2D302695" w:rsidR="005E64F6" w:rsidRPr="00C57BCD" w:rsidRDefault="007075A7" w:rsidP="005E64F6">
            <w:pPr>
              <w:tabs>
                <w:tab w:val="left" w:pos="7014"/>
              </w:tabs>
              <w:spacing w:line="240" w:lineRule="auto"/>
              <w:ind w:firstLine="0"/>
              <w:rPr>
                <w:b/>
                <w:bCs/>
                <w:sz w:val="20"/>
                <w:szCs w:val="20"/>
              </w:rPr>
            </w:pPr>
            <w:r>
              <w:rPr>
                <w:b/>
                <w:bCs/>
                <w:sz w:val="20"/>
                <w:szCs w:val="20"/>
              </w:rPr>
              <w:t>C</w:t>
            </w:r>
            <w:r w:rsidR="005E64F6">
              <w:rPr>
                <w:b/>
                <w:bCs/>
                <w:sz w:val="20"/>
                <w:szCs w:val="20"/>
              </w:rPr>
              <w:t xml:space="preserve">o-occurring </w:t>
            </w:r>
            <w:r>
              <w:rPr>
                <w:b/>
                <w:bCs/>
                <w:sz w:val="20"/>
                <w:szCs w:val="20"/>
              </w:rPr>
              <w:t>F</w:t>
            </w:r>
            <w:r w:rsidR="008D79D3">
              <w:rPr>
                <w:b/>
                <w:bCs/>
                <w:sz w:val="20"/>
                <w:szCs w:val="20"/>
              </w:rPr>
              <w:t>orm</w:t>
            </w:r>
            <w:r w:rsidR="0057747A">
              <w:rPr>
                <w:b/>
                <w:bCs/>
                <w:sz w:val="20"/>
                <w:szCs w:val="20"/>
              </w:rPr>
              <w:t xml:space="preserve"> X</w:t>
            </w:r>
          </w:p>
        </w:tc>
        <w:tc>
          <w:tcPr>
            <w:tcW w:w="0" w:type="auto"/>
          </w:tcPr>
          <w:p w14:paraId="74B800F5" w14:textId="7C45F08F" w:rsidR="005E64F6" w:rsidRPr="00C57BCD" w:rsidRDefault="005A07F0" w:rsidP="005E64F6">
            <w:pPr>
              <w:tabs>
                <w:tab w:val="left" w:pos="7014"/>
              </w:tabs>
              <w:spacing w:line="240" w:lineRule="auto"/>
              <w:ind w:firstLine="0"/>
              <w:jc w:val="center"/>
              <w:rPr>
                <w:sz w:val="20"/>
                <w:szCs w:val="20"/>
              </w:rPr>
            </w:pPr>
            <w:r>
              <w:rPr>
                <w:sz w:val="20"/>
                <w:szCs w:val="20"/>
              </w:rPr>
              <w:t xml:space="preserve">frequency </w:t>
            </w:r>
            <w:r w:rsidR="005E64F6" w:rsidRPr="00C57BCD">
              <w:rPr>
                <w:sz w:val="20"/>
                <w:szCs w:val="20"/>
              </w:rPr>
              <w:t>A</w:t>
            </w:r>
          </w:p>
        </w:tc>
        <w:tc>
          <w:tcPr>
            <w:tcW w:w="0" w:type="auto"/>
          </w:tcPr>
          <w:p w14:paraId="5209B9C1" w14:textId="202D7A89" w:rsidR="005E64F6" w:rsidRPr="00C57BCD" w:rsidRDefault="00387773" w:rsidP="005E64F6">
            <w:pPr>
              <w:tabs>
                <w:tab w:val="left" w:pos="7014"/>
              </w:tabs>
              <w:spacing w:line="240" w:lineRule="auto"/>
              <w:ind w:firstLine="0"/>
              <w:jc w:val="center"/>
              <w:rPr>
                <w:sz w:val="20"/>
                <w:szCs w:val="20"/>
              </w:rPr>
            </w:pPr>
            <w:r>
              <w:rPr>
                <w:sz w:val="20"/>
                <w:szCs w:val="20"/>
              </w:rPr>
              <w:t>frequency</w:t>
            </w:r>
            <w:r w:rsidR="005A07F0">
              <w:rPr>
                <w:sz w:val="20"/>
                <w:szCs w:val="20"/>
              </w:rPr>
              <w:t xml:space="preserve"> </w:t>
            </w:r>
            <w:r w:rsidR="005E64F6" w:rsidRPr="00C57BCD">
              <w:rPr>
                <w:sz w:val="20"/>
                <w:szCs w:val="20"/>
              </w:rPr>
              <w:t>B</w:t>
            </w:r>
          </w:p>
        </w:tc>
      </w:tr>
      <w:tr w:rsidR="005E64F6" w:rsidRPr="00C57BCD" w14:paraId="12213743" w14:textId="77777777" w:rsidTr="001D1814">
        <w:trPr>
          <w:jc w:val="center"/>
        </w:trPr>
        <w:tc>
          <w:tcPr>
            <w:tcW w:w="0" w:type="auto"/>
          </w:tcPr>
          <w:p w14:paraId="4A9F76A4" w14:textId="2803D6F2" w:rsidR="005E64F6" w:rsidRPr="00C57BCD" w:rsidRDefault="007075A7" w:rsidP="005E64F6">
            <w:pPr>
              <w:tabs>
                <w:tab w:val="left" w:pos="7014"/>
              </w:tabs>
              <w:spacing w:line="240" w:lineRule="auto"/>
              <w:ind w:firstLine="0"/>
              <w:rPr>
                <w:i/>
                <w:iCs/>
                <w:sz w:val="20"/>
                <w:szCs w:val="20"/>
              </w:rPr>
            </w:pPr>
            <w:r>
              <w:rPr>
                <w:i/>
                <w:iCs/>
                <w:sz w:val="20"/>
                <w:szCs w:val="20"/>
              </w:rPr>
              <w:t>A</w:t>
            </w:r>
            <w:r w:rsidR="005E64F6" w:rsidRPr="00C57BCD">
              <w:rPr>
                <w:i/>
                <w:iCs/>
                <w:sz w:val="20"/>
                <w:szCs w:val="20"/>
              </w:rPr>
              <w:t xml:space="preserve">ll </w:t>
            </w:r>
            <w:r>
              <w:rPr>
                <w:i/>
                <w:iCs/>
                <w:sz w:val="20"/>
                <w:szCs w:val="20"/>
              </w:rPr>
              <w:t>O</w:t>
            </w:r>
            <w:r w:rsidR="005E64F6" w:rsidRPr="00C57BCD">
              <w:rPr>
                <w:i/>
                <w:iCs/>
                <w:sz w:val="20"/>
                <w:szCs w:val="20"/>
              </w:rPr>
              <w:t xml:space="preserve">ther </w:t>
            </w:r>
            <w:r>
              <w:rPr>
                <w:i/>
                <w:iCs/>
                <w:sz w:val="20"/>
                <w:szCs w:val="20"/>
              </w:rPr>
              <w:t>C</w:t>
            </w:r>
            <w:r w:rsidR="005E64F6">
              <w:rPr>
                <w:i/>
                <w:iCs/>
                <w:sz w:val="20"/>
                <w:szCs w:val="20"/>
              </w:rPr>
              <w:t xml:space="preserve">o-occurring </w:t>
            </w:r>
            <w:r>
              <w:rPr>
                <w:i/>
                <w:iCs/>
                <w:sz w:val="20"/>
                <w:szCs w:val="20"/>
              </w:rPr>
              <w:t>F</w:t>
            </w:r>
            <w:r w:rsidR="008D79D3">
              <w:rPr>
                <w:i/>
                <w:iCs/>
                <w:sz w:val="20"/>
                <w:szCs w:val="20"/>
              </w:rPr>
              <w:t>orms</w:t>
            </w:r>
          </w:p>
        </w:tc>
        <w:tc>
          <w:tcPr>
            <w:tcW w:w="0" w:type="auto"/>
          </w:tcPr>
          <w:p w14:paraId="6297486B" w14:textId="46E17FCF" w:rsidR="005E64F6" w:rsidRPr="00C57BCD" w:rsidRDefault="00387773" w:rsidP="005E64F6">
            <w:pPr>
              <w:tabs>
                <w:tab w:val="left" w:pos="7014"/>
              </w:tabs>
              <w:spacing w:line="240" w:lineRule="auto"/>
              <w:ind w:firstLine="0"/>
              <w:jc w:val="center"/>
              <w:rPr>
                <w:sz w:val="20"/>
                <w:szCs w:val="20"/>
              </w:rPr>
            </w:pPr>
            <w:r>
              <w:rPr>
                <w:sz w:val="20"/>
                <w:szCs w:val="20"/>
              </w:rPr>
              <w:t>frequency</w:t>
            </w:r>
            <w:r w:rsidR="005A07F0">
              <w:rPr>
                <w:sz w:val="20"/>
                <w:szCs w:val="20"/>
              </w:rPr>
              <w:t xml:space="preserve"> </w:t>
            </w:r>
            <w:r w:rsidR="005E64F6" w:rsidRPr="00C57BCD">
              <w:rPr>
                <w:sz w:val="20"/>
                <w:szCs w:val="20"/>
              </w:rPr>
              <w:t>C</w:t>
            </w:r>
          </w:p>
        </w:tc>
        <w:tc>
          <w:tcPr>
            <w:tcW w:w="0" w:type="auto"/>
          </w:tcPr>
          <w:p w14:paraId="60C21EB7" w14:textId="61F8F382" w:rsidR="005E64F6" w:rsidRPr="00C57BCD" w:rsidRDefault="00387773" w:rsidP="005E64F6">
            <w:pPr>
              <w:tabs>
                <w:tab w:val="left" w:pos="7014"/>
              </w:tabs>
              <w:spacing w:line="240" w:lineRule="auto"/>
              <w:ind w:firstLine="0"/>
              <w:jc w:val="center"/>
              <w:rPr>
                <w:sz w:val="20"/>
                <w:szCs w:val="20"/>
              </w:rPr>
            </w:pPr>
            <w:r>
              <w:rPr>
                <w:sz w:val="20"/>
                <w:szCs w:val="20"/>
              </w:rPr>
              <w:t>frequency</w:t>
            </w:r>
            <w:r w:rsidR="005A07F0">
              <w:rPr>
                <w:sz w:val="20"/>
                <w:szCs w:val="20"/>
              </w:rPr>
              <w:t xml:space="preserve"> </w:t>
            </w:r>
            <w:r w:rsidR="005E64F6" w:rsidRPr="00C57BCD">
              <w:rPr>
                <w:sz w:val="20"/>
                <w:szCs w:val="20"/>
              </w:rPr>
              <w:t>D</w:t>
            </w:r>
          </w:p>
        </w:tc>
      </w:tr>
    </w:tbl>
    <w:p w14:paraId="6FAE45D9" w14:textId="59533F40" w:rsidR="00B313BF" w:rsidRDefault="00B313BF" w:rsidP="00573F2C">
      <w:pPr>
        <w:spacing w:line="240" w:lineRule="auto"/>
        <w:ind w:firstLine="0"/>
      </w:pPr>
    </w:p>
    <w:p w14:paraId="778EBA74" w14:textId="7B8D9CB3" w:rsidR="00591AD0" w:rsidRDefault="00FF2286" w:rsidP="00AB71F6">
      <w:pPr>
        <w:ind w:firstLine="0"/>
      </w:pPr>
      <w:r>
        <w:t xml:space="preserve">Given these four counts, a </w:t>
      </w:r>
      <w:r w:rsidR="00AC617A">
        <w:t xml:space="preserve">number of </w:t>
      </w:r>
      <w:r w:rsidR="00D238CF">
        <w:t xml:space="preserve">significance </w:t>
      </w:r>
      <w:r w:rsidR="00AC617A">
        <w:t>tests can be applied</w:t>
      </w:r>
      <w:r w:rsidR="0076594B">
        <w:t xml:space="preserve">. </w:t>
      </w:r>
      <w:r w:rsidR="00033685">
        <w:t>This project use</w:t>
      </w:r>
      <w:r w:rsidR="00DC0374">
        <w:t>s</w:t>
      </w:r>
      <w:r w:rsidR="00033685">
        <w:t xml:space="preserve"> log-transformed </w:t>
      </w:r>
      <w:r w:rsidR="000B3DB0">
        <w:t xml:space="preserve">Fisher's </w:t>
      </w:r>
      <w:r w:rsidR="00DC0374">
        <w:t>E</w:t>
      </w:r>
      <w:r w:rsidR="000B3DB0">
        <w:t>xact scores</w:t>
      </w:r>
      <w:r w:rsidR="00BA23D2">
        <w:t>.</w:t>
      </w:r>
      <w:r w:rsidR="00FB5D96" w:rsidRPr="00E65E29">
        <w:rPr>
          <w:rStyle w:val="FootnoteReference"/>
        </w:rPr>
        <w:footnoteReference w:id="75"/>
      </w:r>
      <w:r w:rsidR="001C4DC2" w:rsidRPr="001C4DC2">
        <w:t xml:space="preserve"> </w:t>
      </w:r>
      <w:r w:rsidR="001C4DC2">
        <w:t>The test returns a</w:t>
      </w:r>
      <w:r w:rsidR="00733296">
        <w:t xml:space="preserve"> </w:t>
      </w:r>
      <w:r w:rsidR="001C4DC2">
        <w:t>score</w:t>
      </w:r>
      <w:r w:rsidR="00472D50">
        <w:t xml:space="preserve"> which must </w:t>
      </w:r>
      <w:r w:rsidR="00C5240A">
        <w:t>meet</w:t>
      </w:r>
      <w:r w:rsidR="00472D50">
        <w:t xml:space="preserve"> a threshold for </w:t>
      </w:r>
      <w:r w:rsidR="00E00802">
        <w:t>significance</w:t>
      </w:r>
      <w:r w:rsidR="00681452">
        <w:t xml:space="preserve">. </w:t>
      </w:r>
      <w:r w:rsidR="006401E7">
        <w:t xml:space="preserve">The </w:t>
      </w:r>
      <w:r w:rsidR="008B3EBB">
        <w:t>conventional</w:t>
      </w:r>
      <w:r w:rsidR="006401E7">
        <w:t xml:space="preserve"> </w:t>
      </w:r>
      <w:r w:rsidR="00437244">
        <w:t>level</w:t>
      </w:r>
      <w:r w:rsidR="004003EC">
        <w:t xml:space="preserve"> is</w:t>
      </w:r>
      <w:r w:rsidR="00291618">
        <w:t xml:space="preserve"> </w:t>
      </w:r>
      <w:r w:rsidR="00360204">
        <w:t>&lt;</w:t>
      </w:r>
      <w:r w:rsidR="0072433C">
        <w:t xml:space="preserve"> 5% likelihood of</w:t>
      </w:r>
      <w:r w:rsidR="00334F47">
        <w:t xml:space="preserve"> </w:t>
      </w:r>
      <w:r w:rsidR="007C5675">
        <w:t xml:space="preserve">being </w:t>
      </w:r>
      <w:r w:rsidR="00F92A43">
        <w:t>attributable to random chance</w:t>
      </w:r>
      <w:r w:rsidR="004A66CD">
        <w:t xml:space="preserve">, </w:t>
      </w:r>
      <w:r w:rsidR="004F7156">
        <w:t>i.e.</w:t>
      </w:r>
      <w:r w:rsidR="004A66CD">
        <w:t xml:space="preserve"> a score </w:t>
      </w:r>
      <w:r w:rsidR="009974EB">
        <w:t xml:space="preserve">&gt; </w:t>
      </w:r>
      <w:r w:rsidR="00681452">
        <w:t>1.</w:t>
      </w:r>
      <w:r w:rsidR="009974EB">
        <w:t>3 or &lt; -1.3</w:t>
      </w:r>
      <w:r w:rsidR="004A66CD">
        <w:t xml:space="preserve"> for </w:t>
      </w:r>
      <w:r w:rsidR="00D35E1D">
        <w:t>the</w:t>
      </w:r>
      <w:r w:rsidR="004A66CD">
        <w:t xml:space="preserve"> </w:t>
      </w:r>
      <w:r w:rsidR="00D35E1D">
        <w:t>Fisher's test</w:t>
      </w:r>
      <w:r w:rsidR="00E15884">
        <w:t>.</w:t>
      </w:r>
      <w:r w:rsidR="00CB37C2" w:rsidRPr="00E65E29">
        <w:rPr>
          <w:rStyle w:val="FootnoteReference"/>
        </w:rPr>
        <w:footnoteReference w:id="76"/>
      </w:r>
    </w:p>
    <w:p w14:paraId="77281BA7" w14:textId="77777777" w:rsidR="00586EA8" w:rsidRDefault="00385483" w:rsidP="00BF3628">
      <w:r>
        <w:t xml:space="preserve">The </w:t>
      </w:r>
      <w:r>
        <w:rPr>
          <w:i/>
          <w:iCs/>
        </w:rPr>
        <w:t>BHSA</w:t>
      </w:r>
      <w:r>
        <w:t xml:space="preserve"> contains a total of </w:t>
      </w:r>
      <w:r w:rsidRPr="006859A3">
        <w:t>2</w:t>
      </w:r>
      <w:r>
        <w:t xml:space="preserve">49,383 Hebrew phrases </w:t>
      </w:r>
      <w:r w:rsidR="005E63C9">
        <w:t xml:space="preserve">and </w:t>
      </w:r>
      <w:r>
        <w:t xml:space="preserve">3,961 </w:t>
      </w:r>
      <w:r w:rsidR="000B1E66">
        <w:t xml:space="preserve">with </w:t>
      </w:r>
      <w:r>
        <w:t xml:space="preserve">an adverbial </w:t>
      </w:r>
      <w:r w:rsidRPr="00E4277A">
        <w:rPr>
          <w:smallCaps/>
        </w:rPr>
        <w:t>time</w:t>
      </w:r>
      <w:r>
        <w:t xml:space="preserve"> label. The total comes to 3,376 after merging superfluous phrases and removing </w:t>
      </w:r>
      <w:r w:rsidR="009F2F31">
        <w:t>excluded adverbs</w:t>
      </w:r>
      <w:r>
        <w:t>.</w:t>
      </w:r>
      <w:r w:rsidR="009E155B" w:rsidRPr="00E65E29">
        <w:rPr>
          <w:rStyle w:val="FootnoteReference"/>
        </w:rPr>
        <w:footnoteReference w:id="77"/>
      </w:r>
      <w:r>
        <w:t xml:space="preserve"> These phrases constitute the starting point for the analysis.</w:t>
      </w:r>
    </w:p>
    <w:p w14:paraId="34694F4F" w14:textId="61BFCDBE" w:rsidR="00BC0D5A" w:rsidRDefault="00BF3628" w:rsidP="00BF3628">
      <w:r>
        <w:lastRenderedPageBreak/>
        <w:t xml:space="preserve"> </w:t>
      </w:r>
      <w:r w:rsidR="00BC0D5A">
        <w:t xml:space="preserve">The idea that </w:t>
      </w:r>
      <w:r w:rsidR="00BC0D5A" w:rsidRPr="003063EF">
        <w:rPr>
          <w:smallCaps/>
        </w:rPr>
        <w:t>time</w:t>
      </w:r>
      <w:r w:rsidR="00BC0D5A">
        <w:t xml:space="preserve"> adverbials are "optional" give</w:t>
      </w:r>
      <w:r w:rsidR="00410F0F">
        <w:t>s</w:t>
      </w:r>
      <w:r w:rsidR="00BC0D5A">
        <w:t xml:space="preserve"> the impression that they are less than vital components.</w:t>
      </w:r>
      <w:r w:rsidR="00BC0D5A" w:rsidRPr="00E65E29">
        <w:rPr>
          <w:rStyle w:val="FootnoteReference"/>
        </w:rPr>
        <w:footnoteReference w:id="78"/>
      </w:r>
      <w:r w:rsidR="00BC0D5A">
        <w:t xml:space="preserve"> </w:t>
      </w:r>
      <w:r w:rsidR="00BC0D5A" w:rsidRPr="003063EF">
        <w:rPr>
          <w:smallCaps/>
        </w:rPr>
        <w:t>time</w:t>
      </w:r>
      <w:r w:rsidR="00BC0D5A">
        <w:t xml:space="preserve"> adverbial</w:t>
      </w:r>
      <w:r w:rsidR="00E241E2">
        <w:t xml:space="preserve"> distribution</w:t>
      </w:r>
      <w:r w:rsidR="00BC0D5A">
        <w:t xml:space="preserve"> paints a different picture. This strip chart visualizes</w:t>
      </w:r>
      <w:r w:rsidR="0023261B">
        <w:t xml:space="preserve"> all </w:t>
      </w:r>
      <w:r w:rsidR="005A3909">
        <w:t>3,</w:t>
      </w:r>
      <w:r w:rsidR="00AA2776">
        <w:t>376</w:t>
      </w:r>
      <w:r w:rsidR="00BC0D5A">
        <w:t xml:space="preserve"> </w:t>
      </w:r>
      <w:r w:rsidR="00BC0D5A">
        <w:rPr>
          <w:smallCaps/>
        </w:rPr>
        <w:t>time</w:t>
      </w:r>
      <w:r w:rsidR="00BC0D5A">
        <w:t xml:space="preserve"> </w:t>
      </w:r>
      <w:r w:rsidR="008F3ACE">
        <w:t xml:space="preserve">adverbials </w:t>
      </w:r>
      <w:r w:rsidR="00E90D97">
        <w:t>through</w:t>
      </w:r>
      <w:r w:rsidR="00853441">
        <w:t>out</w:t>
      </w:r>
      <w:r w:rsidR="00BC0D5A">
        <w:t xml:space="preserve"> the Hebrew Bible</w:t>
      </w:r>
      <w:r w:rsidR="00DC18F1">
        <w:t xml:space="preserve"> by chapter</w:t>
      </w:r>
      <w:r w:rsidR="00BC0D5A">
        <w:t>.</w:t>
      </w:r>
    </w:p>
    <w:p w14:paraId="471456F3" w14:textId="571A4A96" w:rsidR="00BC0D5A" w:rsidRDefault="00BC0D5A" w:rsidP="00BC0D5A">
      <w:pPr>
        <w:pStyle w:val="Heading1"/>
      </w:pPr>
      <w:r>
        <w:t xml:space="preserve">Figure </w:t>
      </w:r>
      <w:fldSimple w:instr=" SEQ Figure \* ARABIC ">
        <w:r w:rsidR="00E65E29">
          <w:rPr>
            <w:noProof/>
          </w:rPr>
          <w:t>3</w:t>
        </w:r>
      </w:fldSimple>
      <w:r>
        <w:t>: Adverbial Time Distribution from Chapter to Chapter throughout the Hebrew Bible (Y-axis is random)</w:t>
      </w:r>
    </w:p>
    <w:p w14:paraId="72588C87" w14:textId="77777777" w:rsidR="00BC0D5A" w:rsidRPr="007C3F3A" w:rsidRDefault="00BC0D5A" w:rsidP="00BC0D5A">
      <w:pPr>
        <w:ind w:firstLine="0"/>
        <w:rPr>
          <w:smallCaps/>
        </w:rPr>
      </w:pPr>
      <w:r>
        <w:rPr>
          <w:smallCaps/>
          <w:noProof/>
        </w:rPr>
        <w:drawing>
          <wp:inline distT="0" distB="0" distL="0" distR="0" wp14:anchorId="650173BA" wp14:editId="6EC16088">
            <wp:extent cx="5723890" cy="2379345"/>
            <wp:effectExtent l="0" t="0" r="3810" b="0"/>
            <wp:docPr id="5" name="chapter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pter_distribution.png"/>
                    <pic:cNvPicPr/>
                  </pic:nvPicPr>
                  <pic:blipFill>
                    <a:blip r:embed="rId11" r:link="rId12">
                      <a:extLst>
                        <a:ext uri="{28A0092B-C50C-407E-A947-70E740481C1C}">
                          <a14:useLocalDpi xmlns:a14="http://schemas.microsoft.com/office/drawing/2010/main" val="0"/>
                        </a:ext>
                      </a:extLst>
                    </a:blip>
                    <a:stretch>
                      <a:fillRect/>
                    </a:stretch>
                  </pic:blipFill>
                  <pic:spPr>
                    <a:xfrm>
                      <a:off x="0" y="0"/>
                      <a:ext cx="5723890" cy="2379345"/>
                    </a:xfrm>
                    <a:prstGeom prst="rect">
                      <a:avLst/>
                    </a:prstGeom>
                  </pic:spPr>
                </pic:pic>
              </a:graphicData>
            </a:graphic>
          </wp:inline>
        </w:drawing>
      </w:r>
    </w:p>
    <w:p w14:paraId="4A141898" w14:textId="638C0AD5" w:rsidR="00BC0D5A" w:rsidRDefault="00BC0D5A" w:rsidP="00BC0D5A">
      <w:pPr>
        <w:ind w:firstLine="0"/>
      </w:pPr>
      <w:r>
        <w:rPr>
          <w:smallCaps/>
        </w:rPr>
        <w:t>time</w:t>
      </w:r>
      <w:r>
        <w:t xml:space="preserve"> </w:t>
      </w:r>
      <w:r w:rsidR="00173A32">
        <w:t>is</w:t>
      </w:r>
      <w:r>
        <w:t xml:space="preserve"> </w:t>
      </w:r>
      <w:r w:rsidR="00AA2776">
        <w:t>spread</w:t>
      </w:r>
      <w:r>
        <w:t xml:space="preserve"> throughout the corpus, though there are differences in concentration. Notably</w:t>
      </w:r>
      <w:r w:rsidR="00093542">
        <w:t>,</w:t>
      </w:r>
      <w:r>
        <w:t xml:space="preserve"> </w:t>
      </w:r>
      <w:r>
        <w:rPr>
          <w:smallCaps/>
        </w:rPr>
        <w:t xml:space="preserve">time </w:t>
      </w:r>
      <w:r>
        <w:t>enjoys strongest attestation in narrative</w:t>
      </w:r>
      <w:r w:rsidR="00985F74">
        <w:t>s</w:t>
      </w:r>
      <w:r>
        <w:t xml:space="preserve">. This confirms </w:t>
      </w:r>
      <w:r w:rsidR="004E395D">
        <w:t>Hebraist</w:t>
      </w:r>
      <w:r>
        <w:t xml:space="preserve"> intuition</w:t>
      </w:r>
      <w:r w:rsidR="004E395D">
        <w:t>s</w:t>
      </w:r>
      <w:r>
        <w:t xml:space="preserve"> that </w:t>
      </w:r>
      <w:r w:rsidRPr="00044044">
        <w:rPr>
          <w:smallCaps/>
        </w:rPr>
        <w:t>time</w:t>
      </w:r>
      <w:r>
        <w:t xml:space="preserve"> serve</w:t>
      </w:r>
      <w:r w:rsidR="004E395D">
        <w:t>s</w:t>
      </w:r>
      <w:r>
        <w:t xml:space="preserve"> a special role in anchoring narratives.</w:t>
      </w:r>
      <w:r w:rsidRPr="00E65E29">
        <w:rPr>
          <w:rStyle w:val="FootnoteReference"/>
        </w:rPr>
        <w:footnoteReference w:id="79"/>
      </w:r>
    </w:p>
    <w:p w14:paraId="00005B4F" w14:textId="3372ADF2" w:rsidR="00BC0D5A" w:rsidRPr="00B47F8F" w:rsidRDefault="003D0ECA" w:rsidP="00BC0D5A">
      <w:r>
        <w:t>A</w:t>
      </w:r>
      <w:r w:rsidR="00BC0D5A">
        <w:t xml:space="preserve"> more precise measure of distribution is needed to directly compare distributions. Deviation of Proportion</w:t>
      </w:r>
      <w:r w:rsidR="003D05E0">
        <w:t>s</w:t>
      </w:r>
      <w:r w:rsidR="00BC0D5A">
        <w:t xml:space="preserve"> </w:t>
      </w:r>
      <w:r w:rsidR="003D05E0">
        <w:t xml:space="preserve">can </w:t>
      </w:r>
      <w:r w:rsidR="00BC0D5A">
        <w:t>tel</w:t>
      </w:r>
      <w:r w:rsidR="003D05E0">
        <w:t>l</w:t>
      </w:r>
      <w:r w:rsidR="00BC0D5A">
        <w:t xml:space="preserve"> whether a given book is overrepresented or underrepresented in its frequency of </w:t>
      </w:r>
      <w:r w:rsidR="00BC0D5A" w:rsidRPr="00060E98">
        <w:rPr>
          <w:smallCaps/>
        </w:rPr>
        <w:t>time</w:t>
      </w:r>
      <w:r w:rsidR="00BC0D5A">
        <w:t xml:space="preserve"> adverbials. The value is based on a corpus part's proportional representation.</w:t>
      </w:r>
      <w:r w:rsidR="00BC0D5A" w:rsidRPr="00E65E29">
        <w:rPr>
          <w:rStyle w:val="FootnoteReference"/>
        </w:rPr>
        <w:footnoteReference w:id="80"/>
      </w:r>
      <w:r w:rsidR="00BC0D5A">
        <w:t xml:space="preserve"> For example, Genesis accounts for 7% of all phrases in the Hebrew Bible. </w:t>
      </w:r>
      <w:r w:rsidR="005D0C84">
        <w:t>B</w:t>
      </w:r>
      <w:r w:rsidR="00BC0D5A">
        <w:t xml:space="preserve">ased on a random distribution, it is expected to account for 7% of </w:t>
      </w:r>
      <w:r w:rsidR="00BC0D5A" w:rsidRPr="002E5456">
        <w:rPr>
          <w:smallCaps/>
        </w:rPr>
        <w:t>time</w:t>
      </w:r>
      <w:r w:rsidR="00BC0D5A">
        <w:t xml:space="preserve"> adverbials. Anything more or less shows deviation from the expected proportion. </w:t>
      </w:r>
      <w:r w:rsidR="00922626">
        <w:t>The formula is applied and shown below.</w:t>
      </w:r>
    </w:p>
    <w:p w14:paraId="28BBA23E" w14:textId="75BDD3B3" w:rsidR="00BC0D5A" w:rsidRDefault="00BC0D5A" w:rsidP="00BC0D5A">
      <w:pPr>
        <w:pStyle w:val="Heading1"/>
      </w:pPr>
      <w:r>
        <w:lastRenderedPageBreak/>
        <w:t xml:space="preserve">Figure </w:t>
      </w:r>
      <w:fldSimple w:instr=" SEQ Figure \* ARABIC ">
        <w:r w:rsidR="00E65E29">
          <w:rPr>
            <w:noProof/>
          </w:rPr>
          <w:t>4</w:t>
        </w:r>
      </w:fldSimple>
      <w:r>
        <w:t>: Deviation of Proportions for Time Adverbials per Book (grouped)</w:t>
      </w:r>
    </w:p>
    <w:p w14:paraId="414BF55F" w14:textId="77777777" w:rsidR="00BC0D5A" w:rsidRPr="0033531A" w:rsidRDefault="00BC0D5A" w:rsidP="00BC0D5A">
      <w:pPr>
        <w:ind w:firstLine="0"/>
        <w:jc w:val="center"/>
      </w:pPr>
      <w:r>
        <w:rPr>
          <w:noProof/>
        </w:rPr>
        <w:drawing>
          <wp:inline distT="0" distB="0" distL="0" distR="0" wp14:anchorId="33117AAD" wp14:editId="0BA125F7">
            <wp:extent cx="5138928" cy="2514600"/>
            <wp:effectExtent l="0" t="0" r="5080" b="0"/>
            <wp:docPr id="6" name="dp_book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p_book_diff.png"/>
                    <pic:cNvPicPr/>
                  </pic:nvPicPr>
                  <pic:blipFill>
                    <a:blip r:embed="rId13" r:link="rId14">
                      <a:extLst>
                        <a:ext uri="{28A0092B-C50C-407E-A947-70E740481C1C}">
                          <a14:useLocalDpi xmlns:a14="http://schemas.microsoft.com/office/drawing/2010/main" val="0"/>
                        </a:ext>
                      </a:extLst>
                    </a:blip>
                    <a:stretch>
                      <a:fillRect/>
                    </a:stretch>
                  </pic:blipFill>
                  <pic:spPr>
                    <a:xfrm>
                      <a:off x="0" y="0"/>
                      <a:ext cx="5138928" cy="2514600"/>
                    </a:xfrm>
                    <a:prstGeom prst="rect">
                      <a:avLst/>
                    </a:prstGeom>
                  </pic:spPr>
                </pic:pic>
              </a:graphicData>
            </a:graphic>
          </wp:inline>
        </w:drawing>
      </w:r>
    </w:p>
    <w:p w14:paraId="1A1124C4" w14:textId="754745D8" w:rsidR="00BC0D5A" w:rsidRPr="002745CB" w:rsidRDefault="00BC0D5A" w:rsidP="00BC0D5A">
      <w:pPr>
        <w:ind w:firstLine="0"/>
      </w:pPr>
      <w:r>
        <w:t xml:space="preserve">Consistent with the strip chart, narrative books show higher preference for </w:t>
      </w:r>
      <w:r w:rsidRPr="00F92473">
        <w:rPr>
          <w:smallCaps/>
        </w:rPr>
        <w:t>time</w:t>
      </w:r>
      <w:r>
        <w:t xml:space="preserve"> than poetic books</w:t>
      </w:r>
      <w:r w:rsidR="00727991">
        <w:t xml:space="preserve"> (but see Psalms)</w:t>
      </w:r>
      <w:r>
        <w:t xml:space="preserve">. Kings has the greatest, with 1% higher than expected, while Ezekiel has 3% (0.0275) </w:t>
      </w:r>
      <w:r w:rsidRPr="003140DB">
        <w:t>less</w:t>
      </w:r>
      <w:r>
        <w:t xml:space="preserve"> than expected. Exploring these disparities, and whether they have functional implications for </w:t>
      </w:r>
      <w:r>
        <w:rPr>
          <w:smallCaps/>
        </w:rPr>
        <w:t>time</w:t>
      </w:r>
      <w:r>
        <w:t xml:space="preserve"> is an area</w:t>
      </w:r>
      <w:r w:rsidR="00E80235">
        <w:t xml:space="preserve"> for </w:t>
      </w:r>
      <w:r>
        <w:t>the full project.</w:t>
      </w:r>
    </w:p>
    <w:p w14:paraId="1EBC3238" w14:textId="5034DD81" w:rsidR="00BC0D5A" w:rsidRDefault="00BC0D5A" w:rsidP="00BC0D5A">
      <w:r>
        <w:t xml:space="preserve">It is also possible to compare </w:t>
      </w:r>
      <w:r w:rsidR="000F4557">
        <w:rPr>
          <w:smallCaps/>
        </w:rPr>
        <w:t>time</w:t>
      </w:r>
      <w:r>
        <w:t xml:space="preserve"> distribution against other arguments. Degree of Dispersion is a measure for the distribution of forms throughout parts of a corpus.</w:t>
      </w:r>
      <w:r w:rsidRPr="00E65E29">
        <w:rPr>
          <w:rStyle w:val="FootnoteReference"/>
        </w:rPr>
        <w:footnoteReference w:id="81"/>
      </w:r>
      <w:r>
        <w:t xml:space="preserve"> It uses Deviation of Proportion to quantify </w:t>
      </w:r>
      <w:r w:rsidR="00580FA4">
        <w:t xml:space="preserve">distributional </w:t>
      </w:r>
      <w:r>
        <w:t>evenness. The result is a decimal, from 0-1, that describes how well</w:t>
      </w:r>
      <w:r w:rsidR="006607E8">
        <w:t>-</w:t>
      </w:r>
      <w:r>
        <w:t>distributed a form is relative to a random spread, with 1 being perfectly even and 0 being completely uneven.</w:t>
      </w:r>
      <w:r w:rsidRPr="00D76FBD">
        <w:rPr>
          <w:rStyle w:val="FootnoteReference"/>
        </w:rPr>
        <w:t xml:space="preserve"> </w:t>
      </w:r>
      <w:r w:rsidRPr="00E65E29">
        <w:rPr>
          <w:rStyle w:val="FootnoteReference"/>
        </w:rPr>
        <w:footnoteReference w:id="82"/>
      </w:r>
      <w:r>
        <w:t xml:space="preserve"> The chart below shows the distribution of </w:t>
      </w:r>
      <w:r>
        <w:rPr>
          <w:smallCaps/>
        </w:rPr>
        <w:t>time</w:t>
      </w:r>
      <w:r>
        <w:t xml:space="preserve"> compare</w:t>
      </w:r>
      <w:r w:rsidR="008018B1">
        <w:t>d</w:t>
      </w:r>
      <w:r>
        <w:t xml:space="preserve"> </w:t>
      </w:r>
      <w:r w:rsidR="008018B1">
        <w:t>to</w:t>
      </w:r>
      <w:r>
        <w:t xml:space="preserve"> other major sentence arguments.</w:t>
      </w:r>
    </w:p>
    <w:p w14:paraId="34DF5EF8" w14:textId="4A675AF7" w:rsidR="00BC0D5A" w:rsidRDefault="00BC0D5A" w:rsidP="00BC0D5A">
      <w:pPr>
        <w:pStyle w:val="Heading1"/>
      </w:pPr>
      <w:r>
        <w:lastRenderedPageBreak/>
        <w:t xml:space="preserve">Figure </w:t>
      </w:r>
      <w:fldSimple w:instr=" SEQ Figure \* ARABIC ">
        <w:r w:rsidR="00E65E29">
          <w:rPr>
            <w:noProof/>
          </w:rPr>
          <w:t>5</w:t>
        </w:r>
      </w:fldSimple>
      <w:r>
        <w:t xml:space="preserve">: Degree of Dispersion for Sentence Arguments in </w:t>
      </w:r>
      <w:r w:rsidRPr="00C60C66">
        <w:rPr>
          <w:i/>
          <w:iCs/>
        </w:rPr>
        <w:t>BHSA</w:t>
      </w:r>
      <w:r>
        <w:t xml:space="preserve"> (higher is more evenly distributed)</w:t>
      </w:r>
    </w:p>
    <w:p w14:paraId="784B14A6" w14:textId="77777777" w:rsidR="00BC0D5A" w:rsidRPr="00161E72" w:rsidRDefault="00BC0D5A" w:rsidP="00BC0D5A">
      <w:pPr>
        <w:ind w:firstLine="0"/>
        <w:jc w:val="center"/>
      </w:pPr>
      <w:r>
        <w:rPr>
          <w:noProof/>
        </w:rPr>
        <w:drawing>
          <wp:inline distT="0" distB="0" distL="0" distR="0" wp14:anchorId="3FF023A9" wp14:editId="61E582C7">
            <wp:extent cx="4928616" cy="3008376"/>
            <wp:effectExtent l="0" t="0" r="0" b="1905"/>
            <wp:docPr id="12" name="phrase_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hrase_DP.png"/>
                    <pic:cNvPicPr/>
                  </pic:nvPicPr>
                  <pic:blipFill>
                    <a:blip r:embed="rId15" r:link="rId16">
                      <a:extLst>
                        <a:ext uri="{28A0092B-C50C-407E-A947-70E740481C1C}">
                          <a14:useLocalDpi xmlns:a14="http://schemas.microsoft.com/office/drawing/2010/main" val="0"/>
                        </a:ext>
                      </a:extLst>
                    </a:blip>
                    <a:stretch>
                      <a:fillRect/>
                    </a:stretch>
                  </pic:blipFill>
                  <pic:spPr>
                    <a:xfrm>
                      <a:off x="0" y="0"/>
                      <a:ext cx="4928616" cy="3008376"/>
                    </a:xfrm>
                    <a:prstGeom prst="rect">
                      <a:avLst/>
                    </a:prstGeom>
                  </pic:spPr>
                </pic:pic>
              </a:graphicData>
            </a:graphic>
          </wp:inline>
        </w:drawing>
      </w:r>
    </w:p>
    <w:p w14:paraId="73642C39" w14:textId="56BE7D27" w:rsidR="00BC0D5A" w:rsidRDefault="00BC0D5A" w:rsidP="00BC0D5A">
      <w:pPr>
        <w:ind w:firstLine="0"/>
      </w:pPr>
      <w:r>
        <w:t xml:space="preserve">The data shows that </w:t>
      </w:r>
      <w:r>
        <w:rPr>
          <w:smallCaps/>
        </w:rPr>
        <w:t>time</w:t>
      </w:r>
      <w:r>
        <w:t xml:space="preserve"> (0.91) is comparable to key arguments such as </w:t>
      </w:r>
      <w:r>
        <w:rPr>
          <w:smallCaps/>
        </w:rPr>
        <w:t>object</w:t>
      </w:r>
      <w:r>
        <w:t xml:space="preserve"> (0.94) and </w:t>
      </w:r>
      <w:r>
        <w:rPr>
          <w:smallCaps/>
        </w:rPr>
        <w:t xml:space="preserve">complement </w:t>
      </w:r>
      <w:r>
        <w:t xml:space="preserve">(0.94). It is slightly more evenly distributed than </w:t>
      </w:r>
      <w:r>
        <w:rPr>
          <w:smallCaps/>
        </w:rPr>
        <w:t>location</w:t>
      </w:r>
      <w:r>
        <w:t xml:space="preserve"> (0.87). The difference between </w:t>
      </w:r>
      <w:r>
        <w:rPr>
          <w:smallCaps/>
        </w:rPr>
        <w:t>time</w:t>
      </w:r>
      <w:r>
        <w:t xml:space="preserve"> and other </w:t>
      </w:r>
      <w:r>
        <w:rPr>
          <w:smallCaps/>
        </w:rPr>
        <w:t>adjuncts</w:t>
      </w:r>
      <w:r>
        <w:t xml:space="preserve"> (0.85) is greater, with a difference of 0.07 (7%). This data</w:t>
      </w:r>
      <w:r w:rsidR="009957CC">
        <w:t xml:space="preserve"> </w:t>
      </w:r>
      <w:r>
        <w:t xml:space="preserve">reveals the </w:t>
      </w:r>
      <w:r>
        <w:rPr>
          <w:smallCaps/>
        </w:rPr>
        <w:t>time</w:t>
      </w:r>
      <w:r>
        <w:t xml:space="preserve"> adverbial to be an important</w:t>
      </w:r>
      <w:r w:rsidR="001C12BF">
        <w:t xml:space="preserve"> </w:t>
      </w:r>
      <w:r>
        <w:t>component in Biblical Hebrew. "Optional" it may be from the perspective of verb meaning,</w:t>
      </w:r>
      <w:r w:rsidRPr="00E65E29">
        <w:rPr>
          <w:rStyle w:val="FootnoteReference"/>
        </w:rPr>
        <w:footnoteReference w:id="83"/>
      </w:r>
      <w:r>
        <w:t xml:space="preserve"> but it cannot be so for the language as a whole.</w:t>
      </w:r>
    </w:p>
    <w:p w14:paraId="4A0AE55B" w14:textId="71D9B121" w:rsidR="00EB4BA2" w:rsidRDefault="00692AA6" w:rsidP="004E58DC">
      <w:r>
        <w:t xml:space="preserve">The goal of </w:t>
      </w:r>
      <w:r w:rsidR="00034559">
        <w:t xml:space="preserve">developing a </w:t>
      </w:r>
      <w:r w:rsidR="002A3803">
        <w:t xml:space="preserve">taxonomy of </w:t>
      </w:r>
      <w:r w:rsidR="002A3803" w:rsidRPr="00B0173B">
        <w:rPr>
          <w:smallCaps/>
        </w:rPr>
        <w:t>time</w:t>
      </w:r>
      <w:r w:rsidR="002A3803">
        <w:t xml:space="preserve"> adverbials</w:t>
      </w:r>
      <w:r w:rsidR="00B0173B">
        <w:t xml:space="preserve"> begins with </w:t>
      </w:r>
      <w:r w:rsidR="00330E91">
        <w:t xml:space="preserve">an inductive exploration of their </w:t>
      </w:r>
      <w:r w:rsidR="00255B39">
        <w:t>structure</w:t>
      </w:r>
      <w:r w:rsidR="002A3803">
        <w:t xml:space="preserve">. </w:t>
      </w:r>
      <w:r w:rsidR="00526768" w:rsidRPr="002A3803">
        <w:t>The</w:t>
      </w:r>
      <w:r w:rsidR="00526768">
        <w:t xml:space="preserve"> distribution of formal types is shown in the table and plot below.</w:t>
      </w:r>
    </w:p>
    <w:p w14:paraId="61E28CF3" w14:textId="45AE1F6D" w:rsidR="00C3241B" w:rsidRDefault="00EB4BA2" w:rsidP="00C3241B">
      <w:pPr>
        <w:pStyle w:val="Heading1"/>
        <w:rPr>
          <w:rFonts w:ascii="Baskerville" w:eastAsiaTheme="minorHAnsi" w:hAnsi="Baskerville"/>
        </w:rPr>
      </w:pPr>
      <w:r>
        <w:t xml:space="preserve">Figure </w:t>
      </w:r>
      <w:fldSimple w:instr=" SEQ Figure \* ARABIC ">
        <w:r w:rsidR="00E65E29">
          <w:rPr>
            <w:noProof/>
          </w:rPr>
          <w:t>6</w:t>
        </w:r>
      </w:fldSimple>
      <w:r>
        <w:t>: Time Phrase Types</w:t>
      </w:r>
    </w:p>
    <w:tbl>
      <w:tblPr>
        <w:tblW w:w="2184" w:type="dxa"/>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124"/>
        <w:gridCol w:w="1060"/>
      </w:tblGrid>
      <w:tr w:rsidR="00C3241B" w:rsidRPr="00C3241B" w14:paraId="3DD036E1" w14:textId="77777777" w:rsidTr="004F2DFF">
        <w:trPr>
          <w:divId w:val="896091086"/>
          <w:trHeight w:val="300"/>
          <w:jc w:val="center"/>
        </w:trPr>
        <w:tc>
          <w:tcPr>
            <w:tcW w:w="1124" w:type="dxa"/>
            <w:tcBorders>
              <w:top w:val="nil"/>
              <w:left w:val="nil"/>
            </w:tcBorders>
            <w:shd w:val="clear" w:color="auto" w:fill="auto"/>
            <w:noWrap/>
            <w:vAlign w:val="bottom"/>
            <w:hideMark/>
          </w:tcPr>
          <w:p w14:paraId="449B6757" w14:textId="46D48441" w:rsidR="00C3241B" w:rsidRPr="00C3241B" w:rsidRDefault="00C3241B" w:rsidP="00A30511">
            <w:pPr>
              <w:spacing w:line="240" w:lineRule="auto"/>
              <w:ind w:firstLine="0"/>
              <w:rPr>
                <w:rFonts w:asciiTheme="minorBidi" w:hAnsiTheme="minorBidi" w:cstheme="minorBidi"/>
                <w:sz w:val="20"/>
                <w:szCs w:val="20"/>
              </w:rPr>
            </w:pPr>
          </w:p>
        </w:tc>
        <w:tc>
          <w:tcPr>
            <w:tcW w:w="1060" w:type="dxa"/>
            <w:shd w:val="clear" w:color="auto" w:fill="auto"/>
            <w:noWrap/>
            <w:hideMark/>
          </w:tcPr>
          <w:p w14:paraId="18D8520B"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Total</w:t>
            </w:r>
          </w:p>
        </w:tc>
      </w:tr>
      <w:tr w:rsidR="00C3241B" w:rsidRPr="00C3241B" w14:paraId="65E4997A" w14:textId="77777777" w:rsidTr="004F2DFF">
        <w:trPr>
          <w:divId w:val="896091086"/>
          <w:trHeight w:val="300"/>
          <w:jc w:val="center"/>
        </w:trPr>
        <w:tc>
          <w:tcPr>
            <w:tcW w:w="1124" w:type="dxa"/>
            <w:shd w:val="clear" w:color="auto" w:fill="auto"/>
            <w:noWrap/>
            <w:hideMark/>
          </w:tcPr>
          <w:p w14:paraId="77D62921"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PP</w:t>
            </w:r>
          </w:p>
        </w:tc>
        <w:tc>
          <w:tcPr>
            <w:tcW w:w="1060" w:type="dxa"/>
            <w:shd w:val="clear" w:color="auto" w:fill="auto"/>
            <w:noWrap/>
            <w:vAlign w:val="bottom"/>
            <w:hideMark/>
          </w:tcPr>
          <w:p w14:paraId="6DF4DD8F" w14:textId="77777777" w:rsidR="00C3241B" w:rsidRPr="00C3241B" w:rsidRDefault="00C3241B" w:rsidP="00A30511">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2277</w:t>
            </w:r>
          </w:p>
        </w:tc>
      </w:tr>
      <w:tr w:rsidR="00C3241B" w:rsidRPr="00C3241B" w14:paraId="201AA0F6" w14:textId="77777777" w:rsidTr="004F2DFF">
        <w:trPr>
          <w:divId w:val="896091086"/>
          <w:trHeight w:val="300"/>
          <w:jc w:val="center"/>
        </w:trPr>
        <w:tc>
          <w:tcPr>
            <w:tcW w:w="1124" w:type="dxa"/>
            <w:shd w:val="clear" w:color="auto" w:fill="auto"/>
            <w:noWrap/>
            <w:hideMark/>
          </w:tcPr>
          <w:p w14:paraId="0DE0D822"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NP</w:t>
            </w:r>
          </w:p>
        </w:tc>
        <w:tc>
          <w:tcPr>
            <w:tcW w:w="1060" w:type="dxa"/>
            <w:shd w:val="clear" w:color="auto" w:fill="auto"/>
            <w:noWrap/>
            <w:vAlign w:val="bottom"/>
            <w:hideMark/>
          </w:tcPr>
          <w:p w14:paraId="05D038AB" w14:textId="77777777" w:rsidR="00C3241B" w:rsidRPr="00C3241B" w:rsidRDefault="00C3241B" w:rsidP="00A30511">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890</w:t>
            </w:r>
          </w:p>
        </w:tc>
      </w:tr>
      <w:tr w:rsidR="00C3241B" w:rsidRPr="00C3241B" w14:paraId="1388A0CC" w14:textId="77777777" w:rsidTr="004F2DFF">
        <w:trPr>
          <w:divId w:val="896091086"/>
          <w:trHeight w:val="300"/>
          <w:jc w:val="center"/>
        </w:trPr>
        <w:tc>
          <w:tcPr>
            <w:tcW w:w="1124" w:type="dxa"/>
            <w:shd w:val="clear" w:color="auto" w:fill="auto"/>
            <w:noWrap/>
            <w:hideMark/>
          </w:tcPr>
          <w:p w14:paraId="389DB09E"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AdvP</w:t>
            </w:r>
          </w:p>
        </w:tc>
        <w:tc>
          <w:tcPr>
            <w:tcW w:w="1060" w:type="dxa"/>
            <w:shd w:val="clear" w:color="auto" w:fill="auto"/>
            <w:noWrap/>
            <w:vAlign w:val="bottom"/>
            <w:hideMark/>
          </w:tcPr>
          <w:p w14:paraId="148D8088" w14:textId="77777777" w:rsidR="00C3241B" w:rsidRPr="00C3241B" w:rsidRDefault="00C3241B" w:rsidP="00A30511">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209</w:t>
            </w:r>
          </w:p>
        </w:tc>
      </w:tr>
    </w:tbl>
    <w:p w14:paraId="0827A2BC" w14:textId="6020738E" w:rsidR="00F00FE1" w:rsidRDefault="00F00FE1" w:rsidP="00DD62CB">
      <w:pPr>
        <w:spacing w:line="240" w:lineRule="auto"/>
        <w:ind w:firstLine="0"/>
        <w:jc w:val="center"/>
      </w:pPr>
    </w:p>
    <w:p w14:paraId="056B2FC9" w14:textId="31028650" w:rsidR="00F93848" w:rsidRDefault="00F93848" w:rsidP="00F93848">
      <w:pPr>
        <w:pStyle w:val="Heading1"/>
      </w:pPr>
      <w:r>
        <w:lastRenderedPageBreak/>
        <w:t xml:space="preserve">Figure </w:t>
      </w:r>
      <w:fldSimple w:instr=" SEQ Figure \* ARABIC ">
        <w:r w:rsidR="00E65E29">
          <w:rPr>
            <w:noProof/>
          </w:rPr>
          <w:t>7</w:t>
        </w:r>
      </w:fldSimple>
      <w:r>
        <w:t xml:space="preserve">: Time Phrase Types </w:t>
      </w:r>
      <w:r w:rsidR="00967305">
        <w:t>Barplot</w:t>
      </w:r>
    </w:p>
    <w:p w14:paraId="46495D48" w14:textId="6A75E5EE" w:rsidR="00AC47E5" w:rsidRDefault="00F00FE1" w:rsidP="00F00FE1">
      <w:pPr>
        <w:spacing w:line="240" w:lineRule="auto"/>
        <w:ind w:firstLine="0"/>
        <w:jc w:val="center"/>
      </w:pPr>
      <w:r>
        <w:rPr>
          <w:noProof/>
        </w:rPr>
        <w:drawing>
          <wp:inline distT="0" distB="0" distL="0" distR="0" wp14:anchorId="71B7C9A2" wp14:editId="10CC5A73">
            <wp:extent cx="2706624" cy="1975104"/>
            <wp:effectExtent l="0" t="0" r="0" b="6350"/>
            <wp:docPr id="3" name="phrase_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rase_types.png"/>
                    <pic:cNvPicPr/>
                  </pic:nvPicPr>
                  <pic:blipFill>
                    <a:blip r:embed="rId17" r:link="rId18">
                      <a:extLst>
                        <a:ext uri="{28A0092B-C50C-407E-A947-70E740481C1C}">
                          <a14:useLocalDpi xmlns:a14="http://schemas.microsoft.com/office/drawing/2010/main" val="0"/>
                        </a:ext>
                      </a:extLst>
                    </a:blip>
                    <a:stretch>
                      <a:fillRect/>
                    </a:stretch>
                  </pic:blipFill>
                  <pic:spPr>
                    <a:xfrm>
                      <a:off x="0" y="0"/>
                      <a:ext cx="2706624" cy="1975104"/>
                    </a:xfrm>
                    <a:prstGeom prst="rect">
                      <a:avLst/>
                    </a:prstGeom>
                  </pic:spPr>
                </pic:pic>
              </a:graphicData>
            </a:graphic>
          </wp:inline>
        </w:drawing>
      </w:r>
      <w:r>
        <w:rPr>
          <w:noProof/>
        </w:rPr>
        <w:br w:type="textWrapping" w:clear="all"/>
      </w:r>
    </w:p>
    <w:p w14:paraId="7EF41327" w14:textId="178F75F5" w:rsidR="00EB4BA2" w:rsidRDefault="00123D2E" w:rsidP="00A21BFA">
      <w:pPr>
        <w:ind w:firstLine="0"/>
      </w:pPr>
      <w:r>
        <w:t>Note that the adverb phrase (</w:t>
      </w:r>
      <w:r w:rsidR="00B326C5" w:rsidRPr="00B326C5">
        <w:rPr>
          <w:smallCaps/>
        </w:rPr>
        <w:t>advp</w:t>
      </w:r>
      <w:r>
        <w:t>) has 421 less cases due to</w:t>
      </w:r>
      <w:r w:rsidR="00476C77">
        <w:t xml:space="preserve"> the </w:t>
      </w:r>
      <w:r w:rsidR="00CD1B82">
        <w:t>removal of the particles</w:t>
      </w:r>
      <w:r w:rsidR="0048286E">
        <w:t xml:space="preserve">, however even with them included it </w:t>
      </w:r>
      <w:r w:rsidR="00E55C87">
        <w:t>remains</w:t>
      </w:r>
      <w:r w:rsidR="0048286E">
        <w:t xml:space="preserve"> the third most frequent</w:t>
      </w:r>
      <w:r w:rsidR="007D6CB9">
        <w:t xml:space="preserve">. </w:t>
      </w:r>
      <w:r w:rsidR="008E69D8">
        <w:t>T</w:t>
      </w:r>
      <w:r w:rsidR="00C2599C">
        <w:t>he</w:t>
      </w:r>
      <w:r w:rsidR="00404775">
        <w:t xml:space="preserve">re </w:t>
      </w:r>
      <w:r w:rsidR="00A82571">
        <w:t>are</w:t>
      </w:r>
      <w:r w:rsidR="00404775">
        <w:t xml:space="preserve"> </w:t>
      </w:r>
      <w:r w:rsidR="00A82571">
        <w:t xml:space="preserve">syntactic </w:t>
      </w:r>
      <w:r w:rsidR="00C2599C">
        <w:t>difference</w:t>
      </w:r>
      <w:r w:rsidR="004E4A77">
        <w:t>s</w:t>
      </w:r>
      <w:r w:rsidR="00A82571">
        <w:t xml:space="preserve"> </w:t>
      </w:r>
      <w:r w:rsidR="00C2599C">
        <w:t xml:space="preserve">between </w:t>
      </w:r>
      <w:r w:rsidR="003A7BE8">
        <w:t xml:space="preserve">the </w:t>
      </w:r>
      <w:r w:rsidR="003A7BE8" w:rsidRPr="003A7BE8">
        <w:rPr>
          <w:smallCaps/>
        </w:rPr>
        <w:t>np</w:t>
      </w:r>
      <w:r w:rsidR="003A7BE8">
        <w:t xml:space="preserve"> and </w:t>
      </w:r>
      <w:r w:rsidR="003A7BE8" w:rsidRPr="00B326C5">
        <w:rPr>
          <w:smallCaps/>
        </w:rPr>
        <w:t>advp</w:t>
      </w:r>
      <w:r w:rsidR="00C2599C">
        <w:t>, as will be shown</w:t>
      </w:r>
      <w:r w:rsidR="00404775">
        <w:t xml:space="preserve">. </w:t>
      </w:r>
      <w:r w:rsidR="00AF6608">
        <w:t xml:space="preserve">The </w:t>
      </w:r>
      <w:r w:rsidR="00714E4D">
        <w:t>prepositional phrase (</w:t>
      </w:r>
      <w:r w:rsidR="003A7BE8" w:rsidRPr="003A7BE8">
        <w:rPr>
          <w:smallCaps/>
        </w:rPr>
        <w:t>pp</w:t>
      </w:r>
      <w:r w:rsidR="00714E4D">
        <w:t xml:space="preserve">) </w:t>
      </w:r>
      <w:r w:rsidR="00B81B38">
        <w:t>dominates</w:t>
      </w:r>
      <w:r w:rsidR="002D19CC">
        <w:t xml:space="preserve"> </w:t>
      </w:r>
      <w:r w:rsidR="00070251" w:rsidRPr="00924EA6">
        <w:rPr>
          <w:smallCaps/>
        </w:rPr>
        <w:t>time</w:t>
      </w:r>
      <w:r w:rsidR="004B0F5E">
        <w:t xml:space="preserve"> </w:t>
      </w:r>
      <w:r w:rsidR="009B1491">
        <w:t xml:space="preserve">with 2,277 or </w:t>
      </w:r>
      <w:r w:rsidR="007A0C9C">
        <w:t>67% of all forms</w:t>
      </w:r>
      <w:r w:rsidR="004B0F5E">
        <w:t xml:space="preserve">. </w:t>
      </w:r>
      <w:r w:rsidR="00A82E7C">
        <w:t>The</w:t>
      </w:r>
      <w:r w:rsidR="008414D1">
        <w:t xml:space="preserve"> </w:t>
      </w:r>
      <w:r w:rsidR="006A6006">
        <w:t>distribution is</w:t>
      </w:r>
      <w:r w:rsidR="008414D1">
        <w:t xml:space="preserve"> comparable</w:t>
      </w:r>
      <w:r w:rsidR="00A82E7C">
        <w:t xml:space="preserve"> to</w:t>
      </w:r>
      <w:r w:rsidR="0002308A">
        <w:t xml:space="preserve"> </w:t>
      </w:r>
      <w:r w:rsidR="00FF68D5" w:rsidRPr="00FF68D5">
        <w:rPr>
          <w:smallCaps/>
        </w:rPr>
        <w:t>location</w:t>
      </w:r>
      <w:r w:rsidR="00BB0776">
        <w:rPr>
          <w:smallCaps/>
        </w:rPr>
        <w:t xml:space="preserve">, </w:t>
      </w:r>
      <w:r w:rsidR="00C423B1">
        <w:t xml:space="preserve">which consists of </w:t>
      </w:r>
      <w:r w:rsidR="004F7127">
        <w:t xml:space="preserve"> 80% </w:t>
      </w:r>
      <w:r w:rsidR="0047140B">
        <w:rPr>
          <w:smallCaps/>
        </w:rPr>
        <w:t>pp</w:t>
      </w:r>
      <w:r w:rsidR="006A6006">
        <w:t>:</w:t>
      </w:r>
    </w:p>
    <w:p w14:paraId="19E37E87" w14:textId="35B14F6F" w:rsidR="00C3241B" w:rsidRDefault="00EB4BA2" w:rsidP="00C3241B">
      <w:pPr>
        <w:pStyle w:val="Heading1"/>
        <w:rPr>
          <w:rFonts w:ascii="Baskerville" w:eastAsiaTheme="minorHAnsi" w:hAnsi="Baskerville"/>
        </w:rPr>
      </w:pPr>
      <w:r>
        <w:t xml:space="preserve">Figure </w:t>
      </w:r>
      <w:fldSimple w:instr=" SEQ Figure \* ARABIC ">
        <w:r w:rsidR="00E65E29">
          <w:rPr>
            <w:noProof/>
          </w:rPr>
          <w:t>8</w:t>
        </w:r>
      </w:fldSimple>
      <w:r>
        <w:t>: Location Phrase Types</w:t>
      </w:r>
      <w:r w:rsidR="00313666" w:rsidRPr="00E65E29">
        <w:rPr>
          <w:rStyle w:val="FootnoteReference"/>
        </w:rPr>
        <w:footnoteReference w:id="84"/>
      </w:r>
    </w:p>
    <w:tbl>
      <w:tblPr>
        <w:tblW w:w="1957" w:type="dxa"/>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97"/>
        <w:gridCol w:w="1060"/>
      </w:tblGrid>
      <w:tr w:rsidR="00C3241B" w:rsidRPr="00C3241B" w14:paraId="03F9F17A" w14:textId="77777777" w:rsidTr="004F2DFF">
        <w:trPr>
          <w:divId w:val="1439836953"/>
          <w:trHeight w:val="300"/>
          <w:jc w:val="center"/>
        </w:trPr>
        <w:tc>
          <w:tcPr>
            <w:tcW w:w="897" w:type="dxa"/>
            <w:tcBorders>
              <w:top w:val="nil"/>
              <w:left w:val="nil"/>
            </w:tcBorders>
            <w:shd w:val="clear" w:color="auto" w:fill="auto"/>
            <w:noWrap/>
            <w:vAlign w:val="bottom"/>
            <w:hideMark/>
          </w:tcPr>
          <w:p w14:paraId="7D3B2D19" w14:textId="4E75D7C5" w:rsidR="00C3241B" w:rsidRPr="00C3241B" w:rsidRDefault="00C3241B" w:rsidP="00F93848">
            <w:pPr>
              <w:keepNext/>
              <w:spacing w:line="240" w:lineRule="auto"/>
              <w:ind w:firstLine="0"/>
              <w:rPr>
                <w:rFonts w:asciiTheme="minorBidi" w:hAnsiTheme="minorBidi" w:cstheme="minorBidi"/>
                <w:sz w:val="20"/>
                <w:szCs w:val="20"/>
              </w:rPr>
            </w:pPr>
          </w:p>
        </w:tc>
        <w:tc>
          <w:tcPr>
            <w:tcW w:w="1060" w:type="dxa"/>
            <w:shd w:val="clear" w:color="auto" w:fill="auto"/>
            <w:noWrap/>
            <w:hideMark/>
          </w:tcPr>
          <w:p w14:paraId="623E1D61" w14:textId="77777777" w:rsidR="00C3241B" w:rsidRPr="00C3241B" w:rsidRDefault="00C3241B" w:rsidP="00F93848">
            <w:pPr>
              <w:keepNext/>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Total</w:t>
            </w:r>
          </w:p>
        </w:tc>
      </w:tr>
      <w:tr w:rsidR="00C3241B" w:rsidRPr="00C3241B" w14:paraId="1C710698" w14:textId="77777777" w:rsidTr="004F2DFF">
        <w:trPr>
          <w:divId w:val="1439836953"/>
          <w:trHeight w:val="300"/>
          <w:jc w:val="center"/>
        </w:trPr>
        <w:tc>
          <w:tcPr>
            <w:tcW w:w="897" w:type="dxa"/>
            <w:shd w:val="clear" w:color="auto" w:fill="auto"/>
            <w:noWrap/>
            <w:hideMark/>
          </w:tcPr>
          <w:p w14:paraId="26B183A1" w14:textId="77777777" w:rsidR="00C3241B" w:rsidRPr="00C3241B" w:rsidRDefault="00C3241B" w:rsidP="00F93848">
            <w:pPr>
              <w:keepNext/>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PP</w:t>
            </w:r>
          </w:p>
        </w:tc>
        <w:tc>
          <w:tcPr>
            <w:tcW w:w="1060" w:type="dxa"/>
            <w:shd w:val="clear" w:color="auto" w:fill="auto"/>
            <w:noWrap/>
            <w:vAlign w:val="bottom"/>
            <w:hideMark/>
          </w:tcPr>
          <w:p w14:paraId="031374B5" w14:textId="77777777" w:rsidR="00C3241B" w:rsidRPr="00C3241B" w:rsidRDefault="00C3241B" w:rsidP="00F93848">
            <w:pPr>
              <w:keepNext/>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6612</w:t>
            </w:r>
          </w:p>
        </w:tc>
      </w:tr>
      <w:tr w:rsidR="00C3241B" w:rsidRPr="00C3241B" w14:paraId="56B7D99E" w14:textId="77777777" w:rsidTr="004F2DFF">
        <w:trPr>
          <w:divId w:val="1439836953"/>
          <w:trHeight w:val="300"/>
          <w:jc w:val="center"/>
        </w:trPr>
        <w:tc>
          <w:tcPr>
            <w:tcW w:w="897" w:type="dxa"/>
            <w:shd w:val="clear" w:color="auto" w:fill="auto"/>
            <w:noWrap/>
            <w:hideMark/>
          </w:tcPr>
          <w:p w14:paraId="3716A999" w14:textId="77777777" w:rsidR="00C3241B" w:rsidRPr="00C3241B" w:rsidRDefault="00C3241B" w:rsidP="00F93848">
            <w:pPr>
              <w:keepNext/>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AdvP</w:t>
            </w:r>
          </w:p>
        </w:tc>
        <w:tc>
          <w:tcPr>
            <w:tcW w:w="1060" w:type="dxa"/>
            <w:shd w:val="clear" w:color="auto" w:fill="auto"/>
            <w:noWrap/>
            <w:vAlign w:val="bottom"/>
            <w:hideMark/>
          </w:tcPr>
          <w:p w14:paraId="7B751BC9" w14:textId="77777777" w:rsidR="00C3241B" w:rsidRPr="00C3241B" w:rsidRDefault="00C3241B" w:rsidP="00F93848">
            <w:pPr>
              <w:keepNext/>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1002</w:t>
            </w:r>
          </w:p>
        </w:tc>
      </w:tr>
      <w:tr w:rsidR="00C3241B" w:rsidRPr="00C3241B" w14:paraId="33E242F4" w14:textId="77777777" w:rsidTr="004F2DFF">
        <w:trPr>
          <w:divId w:val="1439836953"/>
          <w:trHeight w:val="300"/>
          <w:jc w:val="center"/>
        </w:trPr>
        <w:tc>
          <w:tcPr>
            <w:tcW w:w="897" w:type="dxa"/>
            <w:shd w:val="clear" w:color="auto" w:fill="auto"/>
            <w:noWrap/>
            <w:hideMark/>
          </w:tcPr>
          <w:p w14:paraId="662455F1" w14:textId="77777777" w:rsidR="00C3241B" w:rsidRPr="00C3241B" w:rsidRDefault="00C3241B" w:rsidP="00F93848">
            <w:pPr>
              <w:keepNext/>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NP</w:t>
            </w:r>
          </w:p>
        </w:tc>
        <w:tc>
          <w:tcPr>
            <w:tcW w:w="1060" w:type="dxa"/>
            <w:shd w:val="clear" w:color="auto" w:fill="auto"/>
            <w:noWrap/>
            <w:vAlign w:val="bottom"/>
            <w:hideMark/>
          </w:tcPr>
          <w:p w14:paraId="1B01ECB3" w14:textId="77777777" w:rsidR="00C3241B" w:rsidRPr="00C3241B" w:rsidRDefault="00C3241B" w:rsidP="00F93848">
            <w:pPr>
              <w:keepNext/>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461</w:t>
            </w:r>
          </w:p>
        </w:tc>
      </w:tr>
      <w:tr w:rsidR="00C3241B" w:rsidRPr="00C3241B" w14:paraId="0DAA3157" w14:textId="77777777" w:rsidTr="004F2DFF">
        <w:trPr>
          <w:divId w:val="1439836953"/>
          <w:trHeight w:val="300"/>
          <w:jc w:val="center"/>
        </w:trPr>
        <w:tc>
          <w:tcPr>
            <w:tcW w:w="897" w:type="dxa"/>
            <w:shd w:val="clear" w:color="auto" w:fill="auto"/>
            <w:noWrap/>
            <w:hideMark/>
          </w:tcPr>
          <w:p w14:paraId="0A2F5FC3" w14:textId="77777777" w:rsidR="00C3241B" w:rsidRPr="00C3241B" w:rsidRDefault="00C3241B" w:rsidP="00F93848">
            <w:pPr>
              <w:keepNext/>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PrNP</w:t>
            </w:r>
          </w:p>
        </w:tc>
        <w:tc>
          <w:tcPr>
            <w:tcW w:w="1060" w:type="dxa"/>
            <w:shd w:val="clear" w:color="auto" w:fill="auto"/>
            <w:noWrap/>
            <w:vAlign w:val="bottom"/>
            <w:hideMark/>
          </w:tcPr>
          <w:p w14:paraId="56797C80" w14:textId="77777777" w:rsidR="00C3241B" w:rsidRPr="00C3241B" w:rsidRDefault="00C3241B" w:rsidP="00F93848">
            <w:pPr>
              <w:keepNext/>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191</w:t>
            </w:r>
          </w:p>
        </w:tc>
      </w:tr>
    </w:tbl>
    <w:p w14:paraId="0E60411E" w14:textId="469EA32B" w:rsidR="007409AC" w:rsidRDefault="007409AC" w:rsidP="005D613E">
      <w:pPr>
        <w:spacing w:line="240" w:lineRule="auto"/>
        <w:ind w:firstLine="0"/>
      </w:pPr>
    </w:p>
    <w:p w14:paraId="6093724D" w14:textId="710FE35D" w:rsidR="00F93848" w:rsidRDefault="00F93848" w:rsidP="00F93848">
      <w:pPr>
        <w:pStyle w:val="Heading1"/>
      </w:pPr>
      <w:r>
        <w:lastRenderedPageBreak/>
        <w:t xml:space="preserve">Figure </w:t>
      </w:r>
      <w:fldSimple w:instr=" SEQ Figure \* ARABIC ">
        <w:r w:rsidR="00E65E29">
          <w:rPr>
            <w:noProof/>
          </w:rPr>
          <w:t>9</w:t>
        </w:r>
      </w:fldSimple>
      <w:r>
        <w:t>: Location Phrase Types Barplot</w:t>
      </w:r>
    </w:p>
    <w:p w14:paraId="333C8AB3" w14:textId="0088A355" w:rsidR="005D613E" w:rsidRDefault="005D613E" w:rsidP="005D613E">
      <w:pPr>
        <w:ind w:firstLine="0"/>
        <w:jc w:val="center"/>
      </w:pPr>
      <w:r>
        <w:rPr>
          <w:noProof/>
        </w:rPr>
        <w:drawing>
          <wp:inline distT="0" distB="0" distL="0" distR="0" wp14:anchorId="14EEA0C4" wp14:editId="0AB69C9C">
            <wp:extent cx="2706624" cy="1975104"/>
            <wp:effectExtent l="0" t="0" r="0" b="6350"/>
            <wp:docPr id="7" name="loca_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ca_types.png"/>
                    <pic:cNvPicPr/>
                  </pic:nvPicPr>
                  <pic:blipFill>
                    <a:blip r:embed="rId19" r:link="rId20">
                      <a:extLst>
                        <a:ext uri="{28A0092B-C50C-407E-A947-70E740481C1C}">
                          <a14:useLocalDpi xmlns:a14="http://schemas.microsoft.com/office/drawing/2010/main" val="0"/>
                        </a:ext>
                      </a:extLst>
                    </a:blip>
                    <a:stretch>
                      <a:fillRect/>
                    </a:stretch>
                  </pic:blipFill>
                  <pic:spPr>
                    <a:xfrm>
                      <a:off x="0" y="0"/>
                      <a:ext cx="2706624" cy="1975104"/>
                    </a:xfrm>
                    <a:prstGeom prst="rect">
                      <a:avLst/>
                    </a:prstGeom>
                  </pic:spPr>
                </pic:pic>
              </a:graphicData>
            </a:graphic>
          </wp:inline>
        </w:drawing>
      </w:r>
    </w:p>
    <w:p w14:paraId="2AB778FC" w14:textId="6562B966" w:rsidR="008C695A" w:rsidRDefault="00842F31" w:rsidP="00E20B7A">
      <w:pPr>
        <w:ind w:firstLine="0"/>
      </w:pPr>
      <w:r>
        <w:t xml:space="preserve">The difference </w:t>
      </w:r>
      <w:r w:rsidR="00E6571E">
        <w:t xml:space="preserve">in </w:t>
      </w:r>
      <w:r w:rsidR="006E799A" w:rsidRPr="006E799A">
        <w:rPr>
          <w:smallCaps/>
        </w:rPr>
        <w:t>pp</w:t>
      </w:r>
      <w:r w:rsidR="006E799A">
        <w:t xml:space="preserve"> </w:t>
      </w:r>
      <w:r w:rsidR="00E6571E">
        <w:t xml:space="preserve">distribution between </w:t>
      </w:r>
      <w:r w:rsidR="00E6571E" w:rsidRPr="006E799A">
        <w:rPr>
          <w:smallCaps/>
        </w:rPr>
        <w:t>location</w:t>
      </w:r>
      <w:r w:rsidR="00E6571E">
        <w:t xml:space="preserve"> and </w:t>
      </w:r>
      <w:r w:rsidR="00E6571E" w:rsidRPr="006E799A">
        <w:rPr>
          <w:smallCaps/>
        </w:rPr>
        <w:t>time</w:t>
      </w:r>
      <w:r w:rsidR="00E6571E">
        <w:t xml:space="preserve"> is statistically significan</w:t>
      </w:r>
      <w:r w:rsidR="00791C95">
        <w:t>t, with a</w:t>
      </w:r>
      <w:r w:rsidR="007E4696">
        <w:t xml:space="preserve">n association </w:t>
      </w:r>
      <w:r w:rsidR="00982DF3">
        <w:t xml:space="preserve">score of </w:t>
      </w:r>
      <w:r w:rsidR="00F95529">
        <w:t>-45</w:t>
      </w:r>
      <w:r w:rsidR="007C1F5E">
        <w:t xml:space="preserve"> (i.e. &lt; -1.3</w:t>
      </w:r>
      <w:r w:rsidR="00F70B19">
        <w:t xml:space="preserve"> threshold</w:t>
      </w:r>
      <w:r w:rsidR="007C1F5E">
        <w:t>)</w:t>
      </w:r>
      <w:r w:rsidR="00982DF3">
        <w:t xml:space="preserve"> </w:t>
      </w:r>
      <w:r w:rsidR="00907FBE">
        <w:t>showing negative association</w:t>
      </w:r>
      <w:r w:rsidR="00B221E5">
        <w:t>.</w:t>
      </w:r>
      <w:r w:rsidR="0095376E" w:rsidRPr="00E65E29">
        <w:rPr>
          <w:rStyle w:val="FootnoteReference"/>
        </w:rPr>
        <w:footnoteReference w:id="85"/>
      </w:r>
      <w:r w:rsidR="00B221E5">
        <w:t xml:space="preserve"> </w:t>
      </w:r>
      <w:r w:rsidR="00AE6E83">
        <w:t xml:space="preserve">The </w:t>
      </w:r>
      <w:r w:rsidR="00A700DB">
        <w:t xml:space="preserve">attraction of </w:t>
      </w:r>
      <w:r w:rsidR="00A700DB" w:rsidRPr="006F796A">
        <w:rPr>
          <w:smallCaps/>
        </w:rPr>
        <w:t>np</w:t>
      </w:r>
      <w:r w:rsidR="00A700DB">
        <w:t xml:space="preserve"> to </w:t>
      </w:r>
      <w:r w:rsidR="00A700DB" w:rsidRPr="006F796A">
        <w:rPr>
          <w:smallCaps/>
        </w:rPr>
        <w:t>time</w:t>
      </w:r>
      <w:r w:rsidR="00A700DB">
        <w:t xml:space="preserve"> is greater, </w:t>
      </w:r>
      <w:r w:rsidR="006F796A">
        <w:t>with a score of 198</w:t>
      </w:r>
      <w:r w:rsidR="000F133B">
        <w:t xml:space="preserve">, </w:t>
      </w:r>
      <w:r w:rsidR="006F796A">
        <w:t>showing positive association</w:t>
      </w:r>
      <w:r w:rsidR="001545FE">
        <w:t>(</w:t>
      </w:r>
      <w:r w:rsidR="004C6FA0">
        <w:t>&gt; 1.3</w:t>
      </w:r>
      <w:r w:rsidR="001545FE">
        <w:t xml:space="preserve"> threshold</w:t>
      </w:r>
      <w:r w:rsidR="00905582">
        <w:t>)</w:t>
      </w:r>
      <w:r w:rsidR="006F796A">
        <w:t>.</w:t>
      </w:r>
      <w:r w:rsidR="00852A4A">
        <w:t xml:space="preserve"> </w:t>
      </w:r>
      <w:r w:rsidR="00C71010">
        <w:t xml:space="preserve">Thus, the </w:t>
      </w:r>
      <w:r w:rsidR="00C71010" w:rsidRPr="00BC1B38">
        <w:rPr>
          <w:smallCaps/>
        </w:rPr>
        <w:t>pp</w:t>
      </w:r>
      <w:r w:rsidR="00C71010">
        <w:t xml:space="preserve"> play</w:t>
      </w:r>
      <w:r w:rsidR="00774D87">
        <w:t>s</w:t>
      </w:r>
      <w:r w:rsidR="00C71010">
        <w:t xml:space="preserve"> a slightly smaller role </w:t>
      </w:r>
      <w:r w:rsidR="00893D1F">
        <w:t xml:space="preserve">in </w:t>
      </w:r>
      <w:r w:rsidR="00893D1F">
        <w:rPr>
          <w:smallCaps/>
        </w:rPr>
        <w:t>time</w:t>
      </w:r>
      <w:r w:rsidR="00B945C9">
        <w:t>. T</w:t>
      </w:r>
      <w:r w:rsidR="00C71010">
        <w:t xml:space="preserve">he </w:t>
      </w:r>
      <w:r w:rsidR="00C71010" w:rsidRPr="00BC1B38">
        <w:rPr>
          <w:smallCaps/>
        </w:rPr>
        <w:t>np</w:t>
      </w:r>
      <w:r w:rsidR="00DE4103">
        <w:t xml:space="preserve">, </w:t>
      </w:r>
      <w:r w:rsidR="00DD3F7B">
        <w:t>though</w:t>
      </w:r>
      <w:r w:rsidR="00DE4103">
        <w:t xml:space="preserve">, </w:t>
      </w:r>
      <w:r w:rsidR="00D430F8">
        <w:t>plays</w:t>
      </w:r>
      <w:r w:rsidR="00C71010">
        <w:t xml:space="preserve"> </w:t>
      </w:r>
      <w:r w:rsidR="00D430F8">
        <w:t>a larger</w:t>
      </w:r>
      <w:r w:rsidR="00C71010">
        <w:t xml:space="preserve"> </w:t>
      </w:r>
      <w:r w:rsidR="00E50486">
        <w:t>role</w:t>
      </w:r>
      <w:r w:rsidR="00C71010">
        <w:t xml:space="preserve"> in </w:t>
      </w:r>
      <w:r w:rsidR="00E50486">
        <w:rPr>
          <w:smallCaps/>
        </w:rPr>
        <w:t>time</w:t>
      </w:r>
      <w:r w:rsidR="00C71010">
        <w:t xml:space="preserve">. </w:t>
      </w:r>
      <w:r w:rsidR="000706A2">
        <w:t xml:space="preserve">The cause of this difference is </w:t>
      </w:r>
      <w:r w:rsidR="006A1ABA">
        <w:t>the</w:t>
      </w:r>
      <w:r w:rsidR="00FA7DF4">
        <w:t xml:space="preserve"> zero-marked</w:t>
      </w:r>
      <w:r w:rsidR="006A1ABA">
        <w:t xml:space="preserve"> </w:t>
      </w:r>
      <w:r w:rsidR="007A7F31">
        <w:rPr>
          <w:smallCaps/>
        </w:rPr>
        <w:t>time</w:t>
      </w:r>
      <w:r w:rsidR="007731E1">
        <w:t xml:space="preserve"> </w:t>
      </w:r>
      <w:r w:rsidR="007731E1" w:rsidRPr="007731E1">
        <w:rPr>
          <w:smallCaps/>
        </w:rPr>
        <w:t>np</w:t>
      </w:r>
      <w:r w:rsidR="007731E1">
        <w:t xml:space="preserve"> for durative function, </w:t>
      </w:r>
      <w:r w:rsidR="00FE4650">
        <w:t>to be discussed</w:t>
      </w:r>
      <w:r w:rsidR="00076EA3">
        <w:t>.</w:t>
      </w:r>
      <w:r w:rsidR="000C2275" w:rsidRPr="00E65E29">
        <w:rPr>
          <w:rStyle w:val="FootnoteReference"/>
        </w:rPr>
        <w:footnoteReference w:id="86"/>
      </w:r>
      <w:r w:rsidR="00076EA3">
        <w:t xml:space="preserve"> </w:t>
      </w:r>
      <w:r w:rsidR="00092916">
        <w:t>Despite the differences,</w:t>
      </w:r>
      <w:r w:rsidR="00E20B7A">
        <w:t xml:space="preserve"> predominance of </w:t>
      </w:r>
      <w:r w:rsidR="00E20B7A" w:rsidRPr="00E20B7A">
        <w:rPr>
          <w:smallCaps/>
        </w:rPr>
        <w:t>pp</w:t>
      </w:r>
      <w:r w:rsidR="00E20B7A">
        <w:t xml:space="preserve"> </w:t>
      </w:r>
      <w:r w:rsidR="00B769F1">
        <w:t xml:space="preserve">in both </w:t>
      </w:r>
      <w:r w:rsidR="00B769F1">
        <w:rPr>
          <w:smallCaps/>
        </w:rPr>
        <w:t xml:space="preserve">time </w:t>
      </w:r>
      <w:r w:rsidR="00B769F1">
        <w:t xml:space="preserve">and </w:t>
      </w:r>
      <w:r w:rsidR="00B769F1">
        <w:rPr>
          <w:smallCaps/>
        </w:rPr>
        <w:t xml:space="preserve">location </w:t>
      </w:r>
      <w:r w:rsidR="00711815">
        <w:t xml:space="preserve">offers </w:t>
      </w:r>
      <w:r w:rsidR="0052670F">
        <w:t>a</w:t>
      </w:r>
      <w:r w:rsidR="00AC10E4">
        <w:t xml:space="preserve"> clue</w:t>
      </w:r>
      <w:r w:rsidR="008D0157">
        <w:t xml:space="preserve"> that </w:t>
      </w:r>
      <w:r w:rsidR="001F7980">
        <w:t xml:space="preserve">Biblical Hebrew, like </w:t>
      </w:r>
      <w:r w:rsidR="002A5F87">
        <w:t xml:space="preserve">other languages, </w:t>
      </w:r>
      <w:r w:rsidR="0013449D">
        <w:t>encodes</w:t>
      </w:r>
      <w:r w:rsidR="0013449D" w:rsidRPr="00F92DCC">
        <w:t xml:space="preserve"> </w:t>
      </w:r>
      <w:r w:rsidR="00F92DCC" w:rsidRPr="00F92DCC">
        <w:t>the two</w:t>
      </w:r>
      <w:r w:rsidR="00F92DCC">
        <w:t xml:space="preserve"> similarly</w:t>
      </w:r>
      <w:r w:rsidR="00FD0502">
        <w:t>.</w:t>
      </w:r>
      <w:r w:rsidR="00123D2E" w:rsidRPr="00E65E29">
        <w:rPr>
          <w:rStyle w:val="FootnoteReference"/>
        </w:rPr>
        <w:footnoteReference w:id="87"/>
      </w:r>
    </w:p>
    <w:p w14:paraId="23926515" w14:textId="6F65B003" w:rsidR="00BC6F9F" w:rsidRPr="003F1230" w:rsidRDefault="00530A3F" w:rsidP="00ED4C78">
      <w:r>
        <w:t xml:space="preserve">The </w:t>
      </w:r>
      <w:r w:rsidR="00DD204B">
        <w:t xml:space="preserve">table below shows the top </w:t>
      </w:r>
      <w:r w:rsidR="007E24E0">
        <w:t>50</w:t>
      </w:r>
      <w:r w:rsidR="00DD204B">
        <w:t xml:space="preserve"> semantic </w:t>
      </w:r>
      <w:r w:rsidR="00DD204B" w:rsidRPr="00C55FD9">
        <w:rPr>
          <w:smallCaps/>
        </w:rPr>
        <w:t>heads</w:t>
      </w:r>
      <w:r w:rsidR="00A46818">
        <w:t xml:space="preserve"> throughout all </w:t>
      </w:r>
      <w:r w:rsidR="00A46818" w:rsidRPr="00924EA6">
        <w:rPr>
          <w:smallCaps/>
        </w:rPr>
        <w:t>time</w:t>
      </w:r>
      <w:r w:rsidR="00A46818">
        <w:t xml:space="preserve"> adverbials. </w:t>
      </w:r>
      <w:r w:rsidR="004F5F98">
        <w:t xml:space="preserve">The </w:t>
      </w:r>
      <w:r w:rsidR="00C55FD9">
        <w:t xml:space="preserve">adopted </w:t>
      </w:r>
      <w:r w:rsidR="004F5F98">
        <w:t xml:space="preserve">definition of </w:t>
      </w:r>
      <w:r w:rsidR="004F5F98" w:rsidRPr="00C55FD9">
        <w:rPr>
          <w:smallCaps/>
        </w:rPr>
        <w:t>head</w:t>
      </w:r>
      <w:r w:rsidR="004F5F98">
        <w:t xml:space="preserve"> is Croft's "primary information bearing unit</w:t>
      </w:r>
      <w:r w:rsidR="00144617">
        <w:t>,</w:t>
      </w:r>
      <w:r w:rsidR="004F5F98">
        <w:t>"</w:t>
      </w:r>
      <w:r w:rsidR="00144617">
        <w:t xml:space="preserve"> i.e. "content words."</w:t>
      </w:r>
      <w:r w:rsidR="00144617" w:rsidRPr="00E65E29">
        <w:rPr>
          <w:rStyle w:val="FootnoteReference"/>
        </w:rPr>
        <w:footnoteReference w:id="88"/>
      </w:r>
    </w:p>
    <w:p w14:paraId="7AB25D12" w14:textId="77777777" w:rsidR="00C61A10" w:rsidRDefault="00C61A10">
      <w:pPr>
        <w:spacing w:line="240" w:lineRule="auto"/>
        <w:ind w:firstLine="0"/>
        <w:rPr>
          <w:rFonts w:eastAsiaTheme="majorEastAsia" w:cstheme="majorBidi"/>
          <w:b/>
          <w:sz w:val="20"/>
          <w:lang w:bidi="ar-SA"/>
        </w:rPr>
      </w:pPr>
      <w:r>
        <w:br w:type="page"/>
      </w:r>
    </w:p>
    <w:p w14:paraId="3B2A9B32" w14:textId="4F006568" w:rsidR="00DB33EE" w:rsidRPr="00C3241B" w:rsidRDefault="00DB33EE" w:rsidP="00C3241B">
      <w:pPr>
        <w:pStyle w:val="Heading1"/>
        <w:rPr>
          <w:rFonts w:ascii="Baskerville" w:eastAsiaTheme="minorHAnsi" w:hAnsi="Baskerville"/>
        </w:rPr>
        <w:sectPr w:rsidR="00DB33EE" w:rsidRPr="00C3241B" w:rsidSect="00D7791C">
          <w:type w:val="continuous"/>
          <w:pgSz w:w="11894" w:h="16834"/>
          <w:pgMar w:top="1440" w:right="1440" w:bottom="1800" w:left="1440" w:header="720" w:footer="720" w:gutter="0"/>
          <w:cols w:space="720"/>
          <w:docGrid w:linePitch="360"/>
        </w:sectPr>
      </w:pPr>
      <w:r>
        <w:lastRenderedPageBreak/>
        <w:t xml:space="preserve">Figure </w:t>
      </w:r>
      <w:fldSimple w:instr=" SEQ Figure \* ARABIC ">
        <w:r w:rsidR="00E65E29">
          <w:rPr>
            <w:noProof/>
          </w:rPr>
          <w:t>10</w:t>
        </w:r>
      </w:fldSimple>
      <w:r>
        <w:t>: Top 50 Semantic Heads</w:t>
      </w:r>
      <w:r w:rsidR="0001512C">
        <w:t xml:space="preserve"> for Time Adverbials</w:t>
      </w:r>
    </w:p>
    <w:tbl>
      <w:tblPr>
        <w:tblW w:w="0" w:type="auto"/>
        <w:tblInd w:w="-30"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620" w:firstRow="1" w:lastRow="0" w:firstColumn="0" w:lastColumn="0" w:noHBand="1" w:noVBand="1"/>
      </w:tblPr>
      <w:tblGrid>
        <w:gridCol w:w="1060"/>
        <w:gridCol w:w="1060"/>
      </w:tblGrid>
      <w:tr w:rsidR="00DB33EE" w:rsidRPr="00DB33EE" w14:paraId="19C5754B" w14:textId="77777777" w:rsidTr="003F1230">
        <w:trPr>
          <w:trHeight w:val="280"/>
          <w:tblHeader/>
        </w:trPr>
        <w:tc>
          <w:tcPr>
            <w:tcW w:w="1060" w:type="dxa"/>
            <w:tcBorders>
              <w:top w:val="nil"/>
              <w:left w:val="nil"/>
            </w:tcBorders>
          </w:tcPr>
          <w:p w14:paraId="7BD4C462" w14:textId="6FDE3881"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p>
        </w:tc>
        <w:tc>
          <w:tcPr>
            <w:tcW w:w="1060" w:type="dxa"/>
          </w:tcPr>
          <w:p w14:paraId="2C7EDBDD" w14:textId="77777777" w:rsidR="00DB33EE" w:rsidRPr="00DB33EE" w:rsidRDefault="00DB33EE">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Total</w:t>
            </w:r>
          </w:p>
        </w:tc>
      </w:tr>
      <w:tr w:rsidR="00DB33EE" w:rsidRPr="00DB33EE" w14:paraId="77074EF7" w14:textId="77777777" w:rsidTr="003F1230">
        <w:trPr>
          <w:trHeight w:val="280"/>
        </w:trPr>
        <w:tc>
          <w:tcPr>
            <w:tcW w:w="1060" w:type="dxa"/>
          </w:tcPr>
          <w:p w14:paraId="4731871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יֹום</w:t>
            </w:r>
          </w:p>
        </w:tc>
        <w:tc>
          <w:tcPr>
            <w:tcW w:w="1060" w:type="dxa"/>
          </w:tcPr>
          <w:p w14:paraId="5217D30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524</w:t>
            </w:r>
          </w:p>
        </w:tc>
      </w:tr>
      <w:tr w:rsidR="00DB33EE" w:rsidRPr="00DB33EE" w14:paraId="743F758D" w14:textId="77777777" w:rsidTr="003F1230">
        <w:trPr>
          <w:trHeight w:val="280"/>
        </w:trPr>
        <w:tc>
          <w:tcPr>
            <w:tcW w:w="1060" w:type="dxa"/>
          </w:tcPr>
          <w:p w14:paraId="6E6D460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נָה</w:t>
            </w:r>
          </w:p>
        </w:tc>
        <w:tc>
          <w:tcPr>
            <w:tcW w:w="1060" w:type="dxa"/>
          </w:tcPr>
          <w:p w14:paraId="712359F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76</w:t>
            </w:r>
          </w:p>
        </w:tc>
      </w:tr>
      <w:tr w:rsidR="00DB33EE" w:rsidRPr="00DB33EE" w14:paraId="740AA77C" w14:textId="77777777" w:rsidTr="003F1230">
        <w:trPr>
          <w:trHeight w:val="280"/>
        </w:trPr>
        <w:tc>
          <w:tcPr>
            <w:tcW w:w="1060" w:type="dxa"/>
          </w:tcPr>
          <w:p w14:paraId="418DA92B"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ולָם</w:t>
            </w:r>
          </w:p>
        </w:tc>
        <w:tc>
          <w:tcPr>
            <w:tcW w:w="1060" w:type="dxa"/>
          </w:tcPr>
          <w:p w14:paraId="729FB5B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97</w:t>
            </w:r>
          </w:p>
        </w:tc>
      </w:tr>
      <w:tr w:rsidR="00DB33EE" w:rsidRPr="00DB33EE" w14:paraId="1E709CBD" w14:textId="77777777" w:rsidTr="003F1230">
        <w:trPr>
          <w:trHeight w:val="280"/>
        </w:trPr>
        <w:tc>
          <w:tcPr>
            <w:tcW w:w="1060" w:type="dxa"/>
          </w:tcPr>
          <w:p w14:paraId="57C82BDE"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ת</w:t>
            </w:r>
          </w:p>
        </w:tc>
        <w:tc>
          <w:tcPr>
            <w:tcW w:w="1060" w:type="dxa"/>
          </w:tcPr>
          <w:p w14:paraId="3547CC2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65</w:t>
            </w:r>
          </w:p>
        </w:tc>
      </w:tr>
      <w:tr w:rsidR="00DB33EE" w:rsidRPr="00DB33EE" w14:paraId="36683113" w14:textId="77777777" w:rsidTr="003F1230">
        <w:trPr>
          <w:trHeight w:val="280"/>
        </w:trPr>
        <w:tc>
          <w:tcPr>
            <w:tcW w:w="1060" w:type="dxa"/>
          </w:tcPr>
          <w:p w14:paraId="6139AF9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לַיְלָה</w:t>
            </w:r>
          </w:p>
        </w:tc>
        <w:tc>
          <w:tcPr>
            <w:tcW w:w="1060" w:type="dxa"/>
          </w:tcPr>
          <w:p w14:paraId="7D11FEC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39</w:t>
            </w:r>
          </w:p>
        </w:tc>
      </w:tr>
      <w:tr w:rsidR="00DB33EE" w:rsidRPr="00DB33EE" w14:paraId="06131A7C" w14:textId="77777777" w:rsidTr="003F1230">
        <w:trPr>
          <w:trHeight w:val="280"/>
        </w:trPr>
        <w:tc>
          <w:tcPr>
            <w:tcW w:w="1060" w:type="dxa"/>
          </w:tcPr>
          <w:p w14:paraId="562F6777"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בֹּקֶר</w:t>
            </w:r>
          </w:p>
        </w:tc>
        <w:tc>
          <w:tcPr>
            <w:tcW w:w="1060" w:type="dxa"/>
          </w:tcPr>
          <w:p w14:paraId="73A1179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33</w:t>
            </w:r>
          </w:p>
        </w:tc>
      </w:tr>
      <w:tr w:rsidR="00DB33EE" w:rsidRPr="00DB33EE" w14:paraId="67227C1B" w14:textId="77777777" w:rsidTr="003F1230">
        <w:trPr>
          <w:trHeight w:val="280"/>
        </w:trPr>
        <w:tc>
          <w:tcPr>
            <w:tcW w:w="1060" w:type="dxa"/>
          </w:tcPr>
          <w:p w14:paraId="25EBA8B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רֶב</w:t>
            </w:r>
          </w:p>
        </w:tc>
        <w:tc>
          <w:tcPr>
            <w:tcW w:w="1060" w:type="dxa"/>
          </w:tcPr>
          <w:p w14:paraId="5CB35721"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82</w:t>
            </w:r>
          </w:p>
        </w:tc>
      </w:tr>
      <w:tr w:rsidR="00DB33EE" w:rsidRPr="00DB33EE" w14:paraId="1393D754" w14:textId="77777777" w:rsidTr="003F1230">
        <w:trPr>
          <w:trHeight w:val="280"/>
        </w:trPr>
        <w:tc>
          <w:tcPr>
            <w:tcW w:w="1060" w:type="dxa"/>
          </w:tcPr>
          <w:p w14:paraId="30FFFFF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חֹדֶשׁ</w:t>
            </w:r>
          </w:p>
        </w:tc>
        <w:tc>
          <w:tcPr>
            <w:tcW w:w="1060" w:type="dxa"/>
          </w:tcPr>
          <w:p w14:paraId="680B4646"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79</w:t>
            </w:r>
          </w:p>
        </w:tc>
      </w:tr>
      <w:tr w:rsidR="00DB33EE" w:rsidRPr="00DB33EE" w14:paraId="18E47ED1" w14:textId="77777777" w:rsidTr="003F1230">
        <w:trPr>
          <w:trHeight w:val="280"/>
        </w:trPr>
        <w:tc>
          <w:tcPr>
            <w:tcW w:w="1060" w:type="dxa"/>
          </w:tcPr>
          <w:p w14:paraId="29B87A93"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חַר</w:t>
            </w:r>
          </w:p>
        </w:tc>
        <w:tc>
          <w:tcPr>
            <w:tcW w:w="1060" w:type="dxa"/>
          </w:tcPr>
          <w:p w14:paraId="254310B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67</w:t>
            </w:r>
          </w:p>
        </w:tc>
      </w:tr>
      <w:tr w:rsidR="00DB33EE" w:rsidRPr="00DB33EE" w14:paraId="7CEB4134" w14:textId="77777777" w:rsidTr="003F1230">
        <w:trPr>
          <w:trHeight w:val="280"/>
        </w:trPr>
        <w:tc>
          <w:tcPr>
            <w:tcW w:w="1060" w:type="dxa"/>
          </w:tcPr>
          <w:p w14:paraId="10E1DEF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יֹומָם</w:t>
            </w:r>
          </w:p>
        </w:tc>
        <w:tc>
          <w:tcPr>
            <w:tcW w:w="1060" w:type="dxa"/>
          </w:tcPr>
          <w:p w14:paraId="44333E56"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8</w:t>
            </w:r>
          </w:p>
        </w:tc>
      </w:tr>
      <w:tr w:rsidR="00DB33EE" w:rsidRPr="00DB33EE" w14:paraId="070BFDD1" w14:textId="77777777" w:rsidTr="003F1230">
        <w:trPr>
          <w:trHeight w:val="280"/>
        </w:trPr>
        <w:tc>
          <w:tcPr>
            <w:tcW w:w="1060" w:type="dxa"/>
          </w:tcPr>
          <w:p w14:paraId="6831718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חָר</w:t>
            </w:r>
          </w:p>
        </w:tc>
        <w:tc>
          <w:tcPr>
            <w:tcW w:w="1060" w:type="dxa"/>
          </w:tcPr>
          <w:p w14:paraId="4BDD622C"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8</w:t>
            </w:r>
          </w:p>
        </w:tc>
      </w:tr>
      <w:tr w:rsidR="00DB33EE" w:rsidRPr="00DB33EE" w14:paraId="1CD0B8F5" w14:textId="77777777" w:rsidTr="003F1230">
        <w:trPr>
          <w:trHeight w:val="280"/>
        </w:trPr>
        <w:tc>
          <w:tcPr>
            <w:tcW w:w="1060" w:type="dxa"/>
          </w:tcPr>
          <w:p w14:paraId="7214E78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מִיד</w:t>
            </w:r>
          </w:p>
        </w:tc>
        <w:tc>
          <w:tcPr>
            <w:tcW w:w="1060" w:type="dxa"/>
          </w:tcPr>
          <w:p w14:paraId="270242F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3</w:t>
            </w:r>
          </w:p>
        </w:tc>
      </w:tr>
      <w:tr w:rsidR="00DB33EE" w:rsidRPr="00DB33EE" w14:paraId="0CAAE360" w14:textId="77777777" w:rsidTr="003F1230">
        <w:trPr>
          <w:trHeight w:val="280"/>
        </w:trPr>
        <w:tc>
          <w:tcPr>
            <w:tcW w:w="1060" w:type="dxa"/>
          </w:tcPr>
          <w:p w14:paraId="0E5448B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וֶת</w:t>
            </w:r>
          </w:p>
        </w:tc>
        <w:tc>
          <w:tcPr>
            <w:tcW w:w="1060" w:type="dxa"/>
          </w:tcPr>
          <w:p w14:paraId="5275CF9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1</w:t>
            </w:r>
          </w:p>
        </w:tc>
      </w:tr>
      <w:tr w:rsidR="00DB33EE" w:rsidRPr="00DB33EE" w14:paraId="65F1861C" w14:textId="77777777" w:rsidTr="003F1230">
        <w:trPr>
          <w:trHeight w:val="280"/>
        </w:trPr>
        <w:tc>
          <w:tcPr>
            <w:tcW w:w="1060" w:type="dxa"/>
          </w:tcPr>
          <w:p w14:paraId="12E1A0D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נֵצַח</w:t>
            </w:r>
          </w:p>
        </w:tc>
        <w:tc>
          <w:tcPr>
            <w:tcW w:w="1060" w:type="dxa"/>
          </w:tcPr>
          <w:p w14:paraId="74E3E5B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8</w:t>
            </w:r>
          </w:p>
        </w:tc>
      </w:tr>
      <w:tr w:rsidR="00DB33EE" w:rsidRPr="00DB33EE" w14:paraId="5F4846E3" w14:textId="77777777" w:rsidTr="003F1230">
        <w:trPr>
          <w:trHeight w:val="280"/>
        </w:trPr>
        <w:tc>
          <w:tcPr>
            <w:tcW w:w="1060" w:type="dxa"/>
          </w:tcPr>
          <w:p w14:paraId="7DB2C32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תַי</w:t>
            </w:r>
          </w:p>
        </w:tc>
        <w:tc>
          <w:tcPr>
            <w:tcW w:w="1060" w:type="dxa"/>
          </w:tcPr>
          <w:p w14:paraId="4DF586FC"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5</w:t>
            </w:r>
          </w:p>
        </w:tc>
      </w:tr>
      <w:tr w:rsidR="00DB33EE" w:rsidRPr="00DB33EE" w14:paraId="2E324072" w14:textId="77777777" w:rsidTr="003F1230">
        <w:trPr>
          <w:trHeight w:val="280"/>
        </w:trPr>
        <w:tc>
          <w:tcPr>
            <w:tcW w:w="1060" w:type="dxa"/>
          </w:tcPr>
          <w:p w14:paraId="72D46E6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חֳרָת</w:t>
            </w:r>
          </w:p>
        </w:tc>
        <w:tc>
          <w:tcPr>
            <w:tcW w:w="1060" w:type="dxa"/>
          </w:tcPr>
          <w:p w14:paraId="5A9C032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5</w:t>
            </w:r>
          </w:p>
        </w:tc>
      </w:tr>
      <w:tr w:rsidR="00DB33EE" w:rsidRPr="00DB33EE" w14:paraId="70011BD9" w14:textId="77777777" w:rsidTr="003F1230">
        <w:trPr>
          <w:trHeight w:val="280"/>
        </w:trPr>
        <w:tc>
          <w:tcPr>
            <w:tcW w:w="1060" w:type="dxa"/>
          </w:tcPr>
          <w:p w14:paraId="58DF154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פָּנֶה</w:t>
            </w:r>
          </w:p>
        </w:tc>
        <w:tc>
          <w:tcPr>
            <w:tcW w:w="1060" w:type="dxa"/>
          </w:tcPr>
          <w:p w14:paraId="013F2F2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3</w:t>
            </w:r>
          </w:p>
        </w:tc>
      </w:tr>
      <w:tr w:rsidR="00DB33EE" w:rsidRPr="00DB33EE" w14:paraId="08FD4BAE" w14:textId="77777777" w:rsidTr="003F1230">
        <w:trPr>
          <w:trHeight w:val="280"/>
        </w:trPr>
        <w:tc>
          <w:tcPr>
            <w:tcW w:w="1060" w:type="dxa"/>
          </w:tcPr>
          <w:p w14:paraId="75963982"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דֹּור</w:t>
            </w:r>
          </w:p>
        </w:tc>
        <w:tc>
          <w:tcPr>
            <w:tcW w:w="1060" w:type="dxa"/>
          </w:tcPr>
          <w:p w14:paraId="1F292857"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1</w:t>
            </w:r>
          </w:p>
        </w:tc>
      </w:tr>
      <w:tr w:rsidR="00DB33EE" w:rsidRPr="00DB33EE" w14:paraId="6FA28EED" w14:textId="77777777" w:rsidTr="003F1230">
        <w:trPr>
          <w:trHeight w:val="280"/>
        </w:trPr>
        <w:tc>
          <w:tcPr>
            <w:tcW w:w="1060" w:type="dxa"/>
          </w:tcPr>
          <w:p w14:paraId="784CFCEB"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ד</w:t>
            </w:r>
          </w:p>
        </w:tc>
        <w:tc>
          <w:tcPr>
            <w:tcW w:w="1060" w:type="dxa"/>
          </w:tcPr>
          <w:p w14:paraId="3C8FB1BE"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0</w:t>
            </w:r>
          </w:p>
        </w:tc>
      </w:tr>
      <w:tr w:rsidR="00DB33EE" w:rsidRPr="00DB33EE" w14:paraId="47073517" w14:textId="77777777" w:rsidTr="003F1230">
        <w:trPr>
          <w:trHeight w:val="280"/>
        </w:trPr>
        <w:tc>
          <w:tcPr>
            <w:tcW w:w="1060" w:type="dxa"/>
          </w:tcPr>
          <w:p w14:paraId="4A52102F"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אשֹׁון</w:t>
            </w:r>
          </w:p>
        </w:tc>
        <w:tc>
          <w:tcPr>
            <w:tcW w:w="1060" w:type="dxa"/>
          </w:tcPr>
          <w:p w14:paraId="4943BF1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8</w:t>
            </w:r>
          </w:p>
        </w:tc>
      </w:tr>
      <w:tr w:rsidR="00DB33EE" w:rsidRPr="00DB33EE" w14:paraId="361791EC" w14:textId="77777777" w:rsidTr="003F1230">
        <w:trPr>
          <w:trHeight w:val="280"/>
        </w:trPr>
        <w:tc>
          <w:tcPr>
            <w:tcW w:w="1060" w:type="dxa"/>
          </w:tcPr>
          <w:p w14:paraId="7A8C9BB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מֹול</w:t>
            </w:r>
          </w:p>
        </w:tc>
        <w:tc>
          <w:tcPr>
            <w:tcW w:w="1060" w:type="dxa"/>
          </w:tcPr>
          <w:p w14:paraId="7F3F2FBE"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7</w:t>
            </w:r>
          </w:p>
        </w:tc>
      </w:tr>
      <w:tr w:rsidR="00DB33EE" w:rsidRPr="00DB33EE" w14:paraId="7EEC8208" w14:textId="77777777" w:rsidTr="003F1230">
        <w:trPr>
          <w:trHeight w:val="280"/>
        </w:trPr>
        <w:tc>
          <w:tcPr>
            <w:tcW w:w="1060" w:type="dxa"/>
          </w:tcPr>
          <w:p w14:paraId="4145D4F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צָהֳרַיִם</w:t>
            </w:r>
          </w:p>
        </w:tc>
        <w:tc>
          <w:tcPr>
            <w:tcW w:w="1060" w:type="dxa"/>
          </w:tcPr>
          <w:p w14:paraId="2F08C7F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7AC0288D" w14:textId="77777777" w:rsidTr="003F1230">
        <w:trPr>
          <w:trHeight w:val="280"/>
        </w:trPr>
        <w:tc>
          <w:tcPr>
            <w:tcW w:w="1060" w:type="dxa"/>
          </w:tcPr>
          <w:p w14:paraId="5245604C"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ועֵד</w:t>
            </w:r>
          </w:p>
        </w:tc>
        <w:tc>
          <w:tcPr>
            <w:tcW w:w="1060" w:type="dxa"/>
          </w:tcPr>
          <w:p w14:paraId="4A8C12F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6C7EB6CB" w14:textId="77777777" w:rsidTr="003F1230">
        <w:trPr>
          <w:trHeight w:val="280"/>
        </w:trPr>
        <w:tc>
          <w:tcPr>
            <w:tcW w:w="1060" w:type="dxa"/>
          </w:tcPr>
          <w:p w14:paraId="38E0AA7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דָּבָר</w:t>
            </w:r>
          </w:p>
        </w:tc>
        <w:tc>
          <w:tcPr>
            <w:tcW w:w="1060" w:type="dxa"/>
          </w:tcPr>
          <w:p w14:paraId="1DF8CA89"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53163AD8" w14:textId="77777777" w:rsidTr="003F1230">
        <w:trPr>
          <w:trHeight w:val="280"/>
        </w:trPr>
        <w:tc>
          <w:tcPr>
            <w:tcW w:w="1060" w:type="dxa"/>
          </w:tcPr>
          <w:p w14:paraId="54377F7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ן</w:t>
            </w:r>
          </w:p>
        </w:tc>
        <w:tc>
          <w:tcPr>
            <w:tcW w:w="1060" w:type="dxa"/>
          </w:tcPr>
          <w:p w14:paraId="70219321"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5F803337" w14:textId="77777777" w:rsidTr="003F1230">
        <w:trPr>
          <w:trHeight w:val="280"/>
        </w:trPr>
        <w:tc>
          <w:tcPr>
            <w:tcW w:w="1060" w:type="dxa"/>
          </w:tcPr>
          <w:p w14:paraId="16DC530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חָד</w:t>
            </w:r>
          </w:p>
        </w:tc>
        <w:tc>
          <w:tcPr>
            <w:tcW w:w="1060" w:type="dxa"/>
          </w:tcPr>
          <w:p w14:paraId="1D68FB5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1</w:t>
            </w:r>
          </w:p>
        </w:tc>
      </w:tr>
      <w:tr w:rsidR="00DB33EE" w:rsidRPr="00DB33EE" w14:paraId="2CE7154A" w14:textId="77777777" w:rsidTr="003F1230">
        <w:trPr>
          <w:trHeight w:val="280"/>
        </w:trPr>
        <w:tc>
          <w:tcPr>
            <w:tcW w:w="1060" w:type="dxa"/>
          </w:tcPr>
          <w:p w14:paraId="5439BEA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בָּת</w:t>
            </w:r>
          </w:p>
        </w:tc>
        <w:tc>
          <w:tcPr>
            <w:tcW w:w="1060" w:type="dxa"/>
          </w:tcPr>
          <w:p w14:paraId="465458F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9</w:t>
            </w:r>
          </w:p>
        </w:tc>
      </w:tr>
      <w:tr w:rsidR="00DB33EE" w:rsidRPr="00DB33EE" w14:paraId="1DD748A9" w14:textId="77777777" w:rsidTr="003F1230">
        <w:trPr>
          <w:trHeight w:val="280"/>
        </w:trPr>
        <w:tc>
          <w:tcPr>
            <w:tcW w:w="1060" w:type="dxa"/>
          </w:tcPr>
          <w:p w14:paraId="38288BE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גַע</w:t>
            </w:r>
          </w:p>
        </w:tc>
        <w:tc>
          <w:tcPr>
            <w:tcW w:w="1060" w:type="dxa"/>
          </w:tcPr>
          <w:p w14:paraId="068B01F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8</w:t>
            </w:r>
          </w:p>
        </w:tc>
      </w:tr>
      <w:tr w:rsidR="00DB33EE" w:rsidRPr="00DB33EE" w14:paraId="1B845693" w14:textId="77777777" w:rsidTr="003F1230">
        <w:trPr>
          <w:trHeight w:val="280"/>
        </w:trPr>
        <w:tc>
          <w:tcPr>
            <w:tcW w:w="1060" w:type="dxa"/>
          </w:tcPr>
          <w:p w14:paraId="670B2C6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נְעוּרִים</w:t>
            </w:r>
          </w:p>
        </w:tc>
        <w:tc>
          <w:tcPr>
            <w:tcW w:w="1060" w:type="dxa"/>
          </w:tcPr>
          <w:p w14:paraId="32B316F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8</w:t>
            </w:r>
          </w:p>
        </w:tc>
      </w:tr>
      <w:tr w:rsidR="00DB33EE" w:rsidRPr="00DB33EE" w14:paraId="1E857D8B" w14:textId="77777777" w:rsidTr="003F1230">
        <w:trPr>
          <w:trHeight w:val="280"/>
        </w:trPr>
        <w:tc>
          <w:tcPr>
            <w:tcW w:w="1060" w:type="dxa"/>
          </w:tcPr>
          <w:p w14:paraId="3EFA074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חַיִּים</w:t>
            </w:r>
          </w:p>
        </w:tc>
        <w:tc>
          <w:tcPr>
            <w:tcW w:w="1060" w:type="dxa"/>
          </w:tcPr>
          <w:p w14:paraId="18F5889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7</w:t>
            </w:r>
          </w:p>
        </w:tc>
      </w:tr>
      <w:tr w:rsidR="00DB33EE" w:rsidRPr="00DB33EE" w14:paraId="542CC758" w14:textId="77777777" w:rsidTr="003F1230">
        <w:trPr>
          <w:trHeight w:val="280"/>
        </w:trPr>
        <w:tc>
          <w:tcPr>
            <w:tcW w:w="1060" w:type="dxa"/>
          </w:tcPr>
          <w:p w14:paraId="022E06EE"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בוּעַ</w:t>
            </w:r>
          </w:p>
        </w:tc>
        <w:tc>
          <w:tcPr>
            <w:tcW w:w="1060" w:type="dxa"/>
          </w:tcPr>
          <w:p w14:paraId="3ACC8C3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7</w:t>
            </w:r>
          </w:p>
        </w:tc>
      </w:tr>
      <w:tr w:rsidR="00DB33EE" w:rsidRPr="00DB33EE" w14:paraId="3C94778C" w14:textId="77777777" w:rsidTr="003F1230">
        <w:trPr>
          <w:trHeight w:val="280"/>
        </w:trPr>
        <w:tc>
          <w:tcPr>
            <w:tcW w:w="1060" w:type="dxa"/>
          </w:tcPr>
          <w:p w14:paraId="54E85AE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תְמֹול</w:t>
            </w:r>
          </w:p>
        </w:tc>
        <w:tc>
          <w:tcPr>
            <w:tcW w:w="1060" w:type="dxa"/>
          </w:tcPr>
          <w:p w14:paraId="70F3306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6</w:t>
            </w:r>
          </w:p>
        </w:tc>
      </w:tr>
      <w:tr w:rsidR="00DB33EE" w:rsidRPr="00DB33EE" w14:paraId="0F547BD9" w14:textId="77777777" w:rsidTr="003F1230">
        <w:trPr>
          <w:trHeight w:val="280"/>
        </w:trPr>
        <w:tc>
          <w:tcPr>
            <w:tcW w:w="1060" w:type="dxa"/>
          </w:tcPr>
          <w:p w14:paraId="26BAFC3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הֵנָּה</w:t>
            </w:r>
          </w:p>
        </w:tc>
        <w:tc>
          <w:tcPr>
            <w:tcW w:w="1060" w:type="dxa"/>
          </w:tcPr>
          <w:p w14:paraId="6E6AB952"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6</w:t>
            </w:r>
          </w:p>
        </w:tc>
      </w:tr>
      <w:tr w:rsidR="00DB33EE" w:rsidRPr="00DB33EE" w14:paraId="1D2567F0" w14:textId="77777777" w:rsidTr="003F1230">
        <w:trPr>
          <w:trHeight w:val="280"/>
        </w:trPr>
        <w:tc>
          <w:tcPr>
            <w:tcW w:w="1060" w:type="dxa"/>
          </w:tcPr>
          <w:p w14:paraId="371FED7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בֶּטֶן</w:t>
            </w:r>
          </w:p>
        </w:tc>
        <w:tc>
          <w:tcPr>
            <w:tcW w:w="1060" w:type="dxa"/>
          </w:tcPr>
          <w:p w14:paraId="5EE548C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4B368B78" w14:textId="77777777" w:rsidTr="003F1230">
        <w:trPr>
          <w:trHeight w:val="280"/>
        </w:trPr>
        <w:tc>
          <w:tcPr>
            <w:tcW w:w="1060" w:type="dxa"/>
          </w:tcPr>
          <w:p w14:paraId="3F1128C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בִיעִי</w:t>
            </w:r>
          </w:p>
        </w:tc>
        <w:tc>
          <w:tcPr>
            <w:tcW w:w="1060" w:type="dxa"/>
          </w:tcPr>
          <w:p w14:paraId="1055EB7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4D7E8088" w14:textId="77777777" w:rsidTr="003F1230">
        <w:trPr>
          <w:trHeight w:val="280"/>
        </w:trPr>
        <w:tc>
          <w:tcPr>
            <w:tcW w:w="1060" w:type="dxa"/>
          </w:tcPr>
          <w:p w14:paraId="06915BA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נֶשֶׁף</w:t>
            </w:r>
          </w:p>
        </w:tc>
        <w:tc>
          <w:tcPr>
            <w:tcW w:w="1060" w:type="dxa"/>
          </w:tcPr>
          <w:p w14:paraId="1174EB9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64B3BAC8" w14:textId="77777777" w:rsidTr="003F1230">
        <w:trPr>
          <w:trHeight w:val="280"/>
        </w:trPr>
        <w:tc>
          <w:tcPr>
            <w:tcW w:w="1060" w:type="dxa"/>
          </w:tcPr>
          <w:p w14:paraId="0915AD3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אשׁ</w:t>
            </w:r>
          </w:p>
        </w:tc>
        <w:tc>
          <w:tcPr>
            <w:tcW w:w="1060" w:type="dxa"/>
          </w:tcPr>
          <w:p w14:paraId="1FA3A9B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1D1BB2D4" w14:textId="77777777" w:rsidTr="003F1230">
        <w:trPr>
          <w:trHeight w:val="280"/>
        </w:trPr>
        <w:tc>
          <w:tcPr>
            <w:tcW w:w="1060" w:type="dxa"/>
          </w:tcPr>
          <w:p w14:paraId="5E1185E9"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רְבַּע</w:t>
            </w:r>
          </w:p>
        </w:tc>
        <w:tc>
          <w:tcPr>
            <w:tcW w:w="1060" w:type="dxa"/>
          </w:tcPr>
          <w:p w14:paraId="614B3421"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68BDD2D9" w14:textId="77777777" w:rsidTr="003F1230">
        <w:trPr>
          <w:trHeight w:val="280"/>
        </w:trPr>
        <w:tc>
          <w:tcPr>
            <w:tcW w:w="1060" w:type="dxa"/>
          </w:tcPr>
          <w:p w14:paraId="4AA8248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אשִׁית</w:t>
            </w:r>
          </w:p>
        </w:tc>
        <w:tc>
          <w:tcPr>
            <w:tcW w:w="1060" w:type="dxa"/>
          </w:tcPr>
          <w:p w14:paraId="2F8DA9F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06C57A21" w14:textId="77777777" w:rsidTr="003F1230">
        <w:trPr>
          <w:trHeight w:val="280"/>
        </w:trPr>
        <w:tc>
          <w:tcPr>
            <w:tcW w:w="1060" w:type="dxa"/>
          </w:tcPr>
          <w:p w14:paraId="554ECD89"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חִלָּה</w:t>
            </w:r>
          </w:p>
        </w:tc>
        <w:tc>
          <w:tcPr>
            <w:tcW w:w="1060" w:type="dxa"/>
          </w:tcPr>
          <w:p w14:paraId="4B2FE087"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107D0236" w14:textId="77777777" w:rsidTr="003F1230">
        <w:trPr>
          <w:trHeight w:val="280"/>
        </w:trPr>
        <w:tc>
          <w:tcPr>
            <w:tcW w:w="1060" w:type="dxa"/>
          </w:tcPr>
          <w:p w14:paraId="60EB0AB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יֶרַח</w:t>
            </w:r>
          </w:p>
        </w:tc>
        <w:tc>
          <w:tcPr>
            <w:tcW w:w="1060" w:type="dxa"/>
          </w:tcPr>
          <w:p w14:paraId="340720AB"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3D299D21" w14:textId="77777777" w:rsidTr="003F1230">
        <w:trPr>
          <w:trHeight w:val="280"/>
        </w:trPr>
        <w:tc>
          <w:tcPr>
            <w:tcW w:w="1060" w:type="dxa"/>
          </w:tcPr>
          <w:p w14:paraId="26CA8D0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מֶשׁ</w:t>
            </w:r>
          </w:p>
        </w:tc>
        <w:tc>
          <w:tcPr>
            <w:tcW w:w="1060" w:type="dxa"/>
          </w:tcPr>
          <w:p w14:paraId="43916DA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093E8050" w14:textId="77777777" w:rsidTr="003F1230">
        <w:trPr>
          <w:trHeight w:val="280"/>
        </w:trPr>
        <w:tc>
          <w:tcPr>
            <w:tcW w:w="1060" w:type="dxa"/>
          </w:tcPr>
          <w:p w14:paraId="007DCA9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לֹשׁ</w:t>
            </w:r>
          </w:p>
        </w:tc>
        <w:tc>
          <w:tcPr>
            <w:tcW w:w="1060" w:type="dxa"/>
          </w:tcPr>
          <w:p w14:paraId="74D0CC67"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4DDF9240" w14:textId="77777777" w:rsidTr="003F1230">
        <w:trPr>
          <w:trHeight w:val="280"/>
        </w:trPr>
        <w:tc>
          <w:tcPr>
            <w:tcW w:w="1060" w:type="dxa"/>
          </w:tcPr>
          <w:p w14:paraId="3DCD238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לְכוּת</w:t>
            </w:r>
          </w:p>
        </w:tc>
        <w:tc>
          <w:tcPr>
            <w:tcW w:w="1060" w:type="dxa"/>
          </w:tcPr>
          <w:p w14:paraId="01D7C650"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19B43B57" w14:textId="77777777" w:rsidTr="003F1230">
        <w:trPr>
          <w:trHeight w:val="280"/>
        </w:trPr>
        <w:tc>
          <w:tcPr>
            <w:tcW w:w="1060" w:type="dxa"/>
          </w:tcPr>
          <w:p w14:paraId="14FA7B0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שׁוּבָה</w:t>
            </w:r>
          </w:p>
        </w:tc>
        <w:tc>
          <w:tcPr>
            <w:tcW w:w="1060" w:type="dxa"/>
          </w:tcPr>
          <w:p w14:paraId="684E2A2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66C2D0AC" w14:textId="77777777" w:rsidTr="003F1230">
        <w:trPr>
          <w:trHeight w:val="280"/>
        </w:trPr>
        <w:tc>
          <w:tcPr>
            <w:tcW w:w="1060" w:type="dxa"/>
          </w:tcPr>
          <w:p w14:paraId="3255474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זֹאת</w:t>
            </w:r>
          </w:p>
        </w:tc>
        <w:tc>
          <w:tcPr>
            <w:tcW w:w="1060" w:type="dxa"/>
          </w:tcPr>
          <w:p w14:paraId="0C9C645C"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76DC0F7B" w14:textId="77777777" w:rsidTr="003F1230">
        <w:trPr>
          <w:trHeight w:val="280"/>
        </w:trPr>
        <w:tc>
          <w:tcPr>
            <w:tcW w:w="1060" w:type="dxa"/>
          </w:tcPr>
          <w:p w14:paraId="5ACC399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קֶדֶם</w:t>
            </w:r>
          </w:p>
        </w:tc>
        <w:tc>
          <w:tcPr>
            <w:tcW w:w="1060" w:type="dxa"/>
          </w:tcPr>
          <w:p w14:paraId="67CB21C9"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5CD40E51" w14:textId="77777777" w:rsidTr="003F1230">
        <w:trPr>
          <w:trHeight w:val="280"/>
        </w:trPr>
        <w:tc>
          <w:tcPr>
            <w:tcW w:w="1060" w:type="dxa"/>
          </w:tcPr>
          <w:p w14:paraId="734ADE5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חֲרֹון</w:t>
            </w:r>
          </w:p>
        </w:tc>
        <w:tc>
          <w:tcPr>
            <w:tcW w:w="1060" w:type="dxa"/>
          </w:tcPr>
          <w:p w14:paraId="1A41793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7B61CFC1" w14:textId="77777777" w:rsidTr="003F1230">
        <w:trPr>
          <w:trHeight w:val="280"/>
        </w:trPr>
        <w:tc>
          <w:tcPr>
            <w:tcW w:w="1060" w:type="dxa"/>
          </w:tcPr>
          <w:p w14:paraId="4E36236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קַיִץ</w:t>
            </w:r>
          </w:p>
        </w:tc>
        <w:tc>
          <w:tcPr>
            <w:tcW w:w="1060" w:type="dxa"/>
          </w:tcPr>
          <w:p w14:paraId="0DF7ED93"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25AECBCA" w14:textId="77777777" w:rsidTr="003F1230">
        <w:trPr>
          <w:trHeight w:val="280"/>
        </w:trPr>
        <w:tc>
          <w:tcPr>
            <w:tcW w:w="1060" w:type="dxa"/>
          </w:tcPr>
          <w:p w14:paraId="726C178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טֶרֶם</w:t>
            </w:r>
          </w:p>
        </w:tc>
        <w:tc>
          <w:tcPr>
            <w:tcW w:w="1060" w:type="dxa"/>
          </w:tcPr>
          <w:p w14:paraId="37CF45A0"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bl>
    <w:p w14:paraId="0435A51C" w14:textId="77777777" w:rsidR="00DB33EE" w:rsidRDefault="00DB33EE" w:rsidP="00DB33EE">
      <w:pPr>
        <w:spacing w:line="240" w:lineRule="auto"/>
        <w:ind w:firstLine="0"/>
        <w:sectPr w:rsidR="00DB33EE" w:rsidSect="00DB33EE">
          <w:type w:val="continuous"/>
          <w:pgSz w:w="11894" w:h="16834"/>
          <w:pgMar w:top="1440" w:right="1440" w:bottom="1800" w:left="1440" w:header="720" w:footer="720" w:gutter="0"/>
          <w:cols w:num="3" w:space="720"/>
          <w:docGrid w:linePitch="360"/>
        </w:sectPr>
      </w:pPr>
    </w:p>
    <w:p w14:paraId="3E3B8B2E" w14:textId="0B3CFF20" w:rsidR="00C3241B" w:rsidRPr="00C3241B" w:rsidRDefault="00C3241B" w:rsidP="00C3241B">
      <w:pPr>
        <w:spacing w:line="240" w:lineRule="auto"/>
        <w:ind w:firstLine="0"/>
      </w:pPr>
    </w:p>
    <w:p w14:paraId="0E40B281" w14:textId="3EF22584" w:rsidR="00970AD7" w:rsidRDefault="0015139A" w:rsidP="00824E14">
      <w:pPr>
        <w:ind w:firstLine="0"/>
      </w:pPr>
      <w:r>
        <w:t xml:space="preserve">As </w:t>
      </w:r>
      <w:r w:rsidR="001F4E04">
        <w:t xml:space="preserve">recognized by </w:t>
      </w:r>
      <w:r w:rsidR="00370D50">
        <w:t xml:space="preserve">DeVries and Brin, </w:t>
      </w:r>
      <w:r w:rsidR="00370D50">
        <w:rPr>
          <w:rFonts w:hint="cs"/>
          <w:rtl/>
        </w:rPr>
        <w:t>יוֹם</w:t>
      </w:r>
      <w:r w:rsidR="00370D50">
        <w:t xml:space="preserve"> is by far the most common </w:t>
      </w:r>
      <w:r w:rsidR="00EA08D1">
        <w:t xml:space="preserve">head in Biblical Hebrew </w:t>
      </w:r>
      <w:r w:rsidR="00EA08D1">
        <w:rPr>
          <w:smallCaps/>
        </w:rPr>
        <w:t>time</w:t>
      </w:r>
      <w:r w:rsidR="00EA08D1">
        <w:t xml:space="preserve"> adverbials.</w:t>
      </w:r>
      <w:r w:rsidR="006C2586" w:rsidRPr="00E65E29">
        <w:rPr>
          <w:rStyle w:val="FootnoteReference"/>
        </w:rPr>
        <w:footnoteReference w:id="89"/>
      </w:r>
      <w:r w:rsidR="00C42686">
        <w:t xml:space="preserve"> </w:t>
      </w:r>
      <w:r w:rsidR="007879D6">
        <w:t xml:space="preserve">In addition to </w:t>
      </w:r>
      <w:r w:rsidR="007879D6">
        <w:rPr>
          <w:rFonts w:hint="cs"/>
          <w:rtl/>
        </w:rPr>
        <w:t>יוֹם</w:t>
      </w:r>
      <w:r w:rsidR="00F90EFE">
        <w:t>,</w:t>
      </w:r>
      <w:r w:rsidR="007879D6">
        <w:t xml:space="preserve"> other times </w:t>
      </w:r>
      <w:r w:rsidR="00ED7066">
        <w:t>include</w:t>
      </w:r>
      <w:r w:rsidR="0066667B">
        <w:t xml:space="preserve"> </w:t>
      </w:r>
      <w:r w:rsidR="0066667B">
        <w:rPr>
          <w:rFonts w:hint="cs"/>
          <w:rtl/>
        </w:rPr>
        <w:t>שָׁנָה</w:t>
      </w:r>
      <w:r w:rsidR="0066667B">
        <w:t xml:space="preserve">, </w:t>
      </w:r>
      <w:r w:rsidR="0066667B">
        <w:rPr>
          <w:rFonts w:hint="cs"/>
          <w:rtl/>
        </w:rPr>
        <w:t>לַיְלָה</w:t>
      </w:r>
      <w:r w:rsidR="0066667B">
        <w:t>,</w:t>
      </w:r>
      <w:r w:rsidR="00C37487">
        <w:t xml:space="preserve"> </w:t>
      </w:r>
      <w:r w:rsidR="00C37487">
        <w:rPr>
          <w:rFonts w:hint="cs"/>
          <w:rtl/>
        </w:rPr>
        <w:t>בֹּקֶר</w:t>
      </w:r>
      <w:r w:rsidR="00C37487">
        <w:t>,</w:t>
      </w:r>
      <w:r w:rsidR="0066667B">
        <w:t xml:space="preserve"> </w:t>
      </w:r>
      <w:r w:rsidR="0066667B">
        <w:rPr>
          <w:rFonts w:hint="cs"/>
          <w:rtl/>
        </w:rPr>
        <w:t>עֶרֶב</w:t>
      </w:r>
      <w:r w:rsidR="00216895">
        <w:t xml:space="preserve">, </w:t>
      </w:r>
      <w:r w:rsidR="00216895">
        <w:rPr>
          <w:rFonts w:hint="cs"/>
          <w:rtl/>
        </w:rPr>
        <w:t>חֹדֶשׁ</w:t>
      </w:r>
      <w:r w:rsidR="0066667B">
        <w:t xml:space="preserve">, </w:t>
      </w:r>
      <w:r w:rsidR="0066667B">
        <w:rPr>
          <w:rFonts w:hint="cs"/>
          <w:rtl/>
        </w:rPr>
        <w:t>צָהֳרַיִם</w:t>
      </w:r>
      <w:r w:rsidR="00224E9F">
        <w:t xml:space="preserve">, </w:t>
      </w:r>
      <w:r w:rsidR="00224E9F">
        <w:rPr>
          <w:rFonts w:hint="cs"/>
          <w:rtl/>
        </w:rPr>
        <w:t>נֶשֶׁף</w:t>
      </w:r>
      <w:r w:rsidR="00224E9F">
        <w:t>,</w:t>
      </w:r>
      <w:r w:rsidR="00153875">
        <w:t xml:space="preserve"> </w:t>
      </w:r>
      <w:r w:rsidR="00153875">
        <w:rPr>
          <w:rFonts w:hint="cs"/>
          <w:rtl/>
        </w:rPr>
        <w:t>יֶרַח</w:t>
      </w:r>
      <w:r w:rsidR="00896226">
        <w:t xml:space="preserve">, and </w:t>
      </w:r>
      <w:r w:rsidR="00896226">
        <w:rPr>
          <w:rFonts w:hint="cs"/>
          <w:rtl/>
        </w:rPr>
        <w:t>קַיִץ</w:t>
      </w:r>
      <w:r w:rsidR="00896226">
        <w:t>.</w:t>
      </w:r>
      <w:r w:rsidR="007E1746">
        <w:t xml:space="preserve"> These </w:t>
      </w:r>
      <w:r w:rsidR="00380419">
        <w:t>consist of</w:t>
      </w:r>
      <w:r w:rsidR="007E1746">
        <w:t xml:space="preserve"> what</w:t>
      </w:r>
      <w:r w:rsidR="00F90EFE">
        <w:t xml:space="preserve"> Haspelmath calls the "canonical" times</w:t>
      </w:r>
      <w:r w:rsidR="00131EA4">
        <w:t xml:space="preserve">, </w:t>
      </w:r>
      <w:r w:rsidR="007C1A96">
        <w:t xml:space="preserve">the most </w:t>
      </w:r>
      <w:r w:rsidR="001A02B8">
        <w:t xml:space="preserve">prevalent units </w:t>
      </w:r>
      <w:r w:rsidR="00160977">
        <w:t>across world languages.</w:t>
      </w:r>
      <w:r w:rsidR="00142AC7" w:rsidRPr="00E65E29">
        <w:rPr>
          <w:rStyle w:val="FootnoteReference"/>
        </w:rPr>
        <w:footnoteReference w:id="90"/>
      </w:r>
      <w:r w:rsidR="00142AC7">
        <w:t xml:space="preserve"> </w:t>
      </w:r>
      <w:r w:rsidR="00FA5E6A">
        <w:t xml:space="preserve">These </w:t>
      </w:r>
      <w:r w:rsidR="00B80F2B">
        <w:t>are reference points known</w:t>
      </w:r>
      <w:r w:rsidR="005F7171">
        <w:t xml:space="preserve"> </w:t>
      </w:r>
      <w:r w:rsidR="00B80F2B">
        <w:t>from</w:t>
      </w:r>
      <w:r w:rsidR="005F7171">
        <w:t xml:space="preserve"> "the human natural environment on earth</w:t>
      </w:r>
      <w:r w:rsidR="00CD07FD">
        <w:t>,</w:t>
      </w:r>
      <w:r w:rsidR="005F7171">
        <w:t>"</w:t>
      </w:r>
      <w:r w:rsidR="00CD07FD">
        <w:t xml:space="preserve"> deriving</w:t>
      </w:r>
      <w:r w:rsidR="00283E0D">
        <w:t xml:space="preserve"> from</w:t>
      </w:r>
      <w:r w:rsidR="00CD07FD">
        <w:t xml:space="preserve"> "</w:t>
      </w:r>
      <w:r w:rsidR="00B82A06" w:rsidRPr="00B82A06">
        <w:t>the alternation of light and dark, changes in the shape of the moon, and changes in the path of the sun across the sky</w:t>
      </w:r>
      <w:r w:rsidR="00B82A06">
        <w:t>.</w:t>
      </w:r>
      <w:r w:rsidR="00AD7B6F">
        <w:t>"</w:t>
      </w:r>
      <w:r w:rsidR="00304401" w:rsidRPr="00E65E29">
        <w:rPr>
          <w:rStyle w:val="FootnoteReference"/>
        </w:rPr>
        <w:footnoteReference w:id="91"/>
      </w:r>
      <w:r w:rsidR="007B640B">
        <w:t xml:space="preserve"> </w:t>
      </w:r>
      <w:r w:rsidR="00DE5579">
        <w:t>Other terms are more cultural, such as</w:t>
      </w:r>
      <w:r w:rsidR="00873AB6">
        <w:t xml:space="preserve"> </w:t>
      </w:r>
      <w:r w:rsidR="00A2766E" w:rsidRPr="00A2766E">
        <w:rPr>
          <w:rtl/>
        </w:rPr>
        <w:t>שַׁבָּת</w:t>
      </w:r>
      <w:r w:rsidR="00F21D93">
        <w:t xml:space="preserve"> and</w:t>
      </w:r>
      <w:r w:rsidR="00A2766E">
        <w:t xml:space="preserve"> </w:t>
      </w:r>
      <w:r w:rsidR="008318FB" w:rsidRPr="008318FB">
        <w:rPr>
          <w:rtl/>
        </w:rPr>
        <w:t>שָׁבוּעַ</w:t>
      </w:r>
      <w:r w:rsidR="00DE5579">
        <w:t>.</w:t>
      </w:r>
      <w:r w:rsidR="00487564" w:rsidRPr="00E65E29">
        <w:rPr>
          <w:rStyle w:val="FootnoteReference"/>
        </w:rPr>
        <w:footnoteReference w:id="92"/>
      </w:r>
      <w:r w:rsidR="00AA3100">
        <w:t xml:space="preserve"> N</w:t>
      </w:r>
      <w:r w:rsidR="00160040">
        <w:t xml:space="preserve">ouns not intuitively associated with time include </w:t>
      </w:r>
      <w:r w:rsidR="00160040">
        <w:rPr>
          <w:rFonts w:hint="cs"/>
          <w:rtl/>
        </w:rPr>
        <w:t>מָוֶת</w:t>
      </w:r>
      <w:r w:rsidR="00160040">
        <w:t xml:space="preserve">, </w:t>
      </w:r>
      <w:r w:rsidR="00160040" w:rsidRPr="00115ED6">
        <w:rPr>
          <w:rtl/>
        </w:rPr>
        <w:t>נְעוּרִים</w:t>
      </w:r>
      <w:r w:rsidR="00160040">
        <w:t xml:space="preserve">, </w:t>
      </w:r>
      <w:r w:rsidR="00160040">
        <w:rPr>
          <w:rFonts w:hint="cs"/>
          <w:rtl/>
        </w:rPr>
        <w:t>חַיִּים</w:t>
      </w:r>
      <w:r w:rsidR="00160040">
        <w:t xml:space="preserve">, </w:t>
      </w:r>
      <w:r w:rsidR="00160040">
        <w:rPr>
          <w:rFonts w:hint="cs"/>
          <w:rtl/>
        </w:rPr>
        <w:t>בֶּטֶן</w:t>
      </w:r>
      <w:r w:rsidR="00160040">
        <w:t xml:space="preserve">, and </w:t>
      </w:r>
      <w:r w:rsidR="00160040">
        <w:rPr>
          <w:rFonts w:hint="cs"/>
          <w:rtl/>
        </w:rPr>
        <w:t>מַלְכוּת</w:t>
      </w:r>
      <w:r w:rsidR="00160040">
        <w:t>. These suggest reference</w:t>
      </w:r>
      <w:r w:rsidR="00D97027">
        <w:t xml:space="preserve">s </w:t>
      </w:r>
      <w:r w:rsidR="00160040">
        <w:t xml:space="preserve">related to the life cycles or reigns of </w:t>
      </w:r>
      <w:r w:rsidR="00EE168A">
        <w:t>people</w:t>
      </w:r>
      <w:r w:rsidR="00160040">
        <w:t xml:space="preserve">. Cardinal numbers </w:t>
      </w:r>
      <w:r w:rsidR="00E40E58">
        <w:t>like</w:t>
      </w:r>
      <w:r w:rsidR="00160040">
        <w:t xml:space="preserve"> </w:t>
      </w:r>
      <w:r w:rsidR="00160040" w:rsidRPr="00466A12">
        <w:rPr>
          <w:rtl/>
        </w:rPr>
        <w:t>אֶחָד</w:t>
      </w:r>
      <w:r w:rsidR="00160040">
        <w:rPr>
          <w:rFonts w:ascii="SBL BibLit" w:hAnsi="SBL BibLit"/>
          <w:color w:val="000000"/>
          <w:sz w:val="20"/>
          <w:szCs w:val="20"/>
        </w:rPr>
        <w:t xml:space="preserve">, </w:t>
      </w:r>
      <w:r w:rsidR="00160040" w:rsidRPr="00E67B3F">
        <w:rPr>
          <w:rtl/>
        </w:rPr>
        <w:t>אַרְבַּע</w:t>
      </w:r>
      <w:r w:rsidR="00160040">
        <w:t>,</w:t>
      </w:r>
      <w:r w:rsidR="00371EE8">
        <w:t xml:space="preserve"> </w:t>
      </w:r>
      <w:r w:rsidR="00371EE8">
        <w:lastRenderedPageBreak/>
        <w:t>and</w:t>
      </w:r>
      <w:r w:rsidR="00160040">
        <w:t xml:space="preserve"> </w:t>
      </w:r>
      <w:r w:rsidR="00160040" w:rsidRPr="00A45401">
        <w:rPr>
          <w:rtl/>
        </w:rPr>
        <w:t>שָׁלֹשׁ</w:t>
      </w:r>
      <w:r w:rsidR="00160040">
        <w:t xml:space="preserve">, as well </w:t>
      </w:r>
      <w:r w:rsidR="00121624">
        <w:t>the</w:t>
      </w:r>
      <w:r w:rsidR="00160040">
        <w:t xml:space="preserve"> ordinal </w:t>
      </w:r>
      <w:r w:rsidR="00884AF9" w:rsidRPr="00884AF9">
        <w:rPr>
          <w:rtl/>
        </w:rPr>
        <w:t>שְׁבִיעִי</w:t>
      </w:r>
      <w:r w:rsidR="00884AF9">
        <w:t>,</w:t>
      </w:r>
      <w:r w:rsidR="002B54A4">
        <w:t xml:space="preserve"> suggest </w:t>
      </w:r>
      <w:r w:rsidR="002C2821">
        <w:t>the use of</w:t>
      </w:r>
      <w:r w:rsidR="00BB08CF">
        <w:t xml:space="preserve"> </w:t>
      </w:r>
      <w:r w:rsidR="003157F3">
        <w:t xml:space="preserve">positions </w:t>
      </w:r>
      <w:r w:rsidR="002C2894">
        <w:t>along a number line</w:t>
      </w:r>
      <w:r w:rsidR="00F872C4">
        <w:t xml:space="preserve"> as reference points</w:t>
      </w:r>
      <w:r w:rsidR="00371EE8">
        <w:t>.</w:t>
      </w:r>
      <w:r w:rsidR="005D08D8" w:rsidRPr="00E65E29">
        <w:rPr>
          <w:rStyle w:val="FootnoteReference"/>
        </w:rPr>
        <w:footnoteReference w:id="93"/>
      </w:r>
      <w:r w:rsidR="00371EE8">
        <w:t xml:space="preserve"> </w:t>
      </w:r>
      <w:r w:rsidR="007E7703">
        <w:t>The list contains</w:t>
      </w:r>
      <w:r w:rsidR="004622F3">
        <w:t xml:space="preserve"> more</w:t>
      </w:r>
      <w:r w:rsidR="007E7703">
        <w:t xml:space="preserve"> </w:t>
      </w:r>
      <w:r w:rsidR="006F40F5">
        <w:t>adverbial</w:t>
      </w:r>
      <w:r w:rsidR="004622F3">
        <w:t xml:space="preserve"> </w:t>
      </w:r>
      <w:r w:rsidR="00487564">
        <w:t>words</w:t>
      </w:r>
      <w:r w:rsidR="009C1A3C">
        <w:t xml:space="preserve"> such as </w:t>
      </w:r>
      <w:r w:rsidR="009C1A3C">
        <w:rPr>
          <w:rFonts w:hint="cs"/>
          <w:rtl/>
        </w:rPr>
        <w:t>עוֹלָם</w:t>
      </w:r>
      <w:r w:rsidR="009C1A3C">
        <w:t xml:space="preserve">, </w:t>
      </w:r>
      <w:r w:rsidR="009C1A3C">
        <w:rPr>
          <w:rFonts w:hint="cs"/>
          <w:rtl/>
        </w:rPr>
        <w:t>עֵת</w:t>
      </w:r>
      <w:r w:rsidR="009C1A3C">
        <w:t>,</w:t>
      </w:r>
      <w:r w:rsidR="00711F1A">
        <w:t xml:space="preserve"> </w:t>
      </w:r>
      <w:r w:rsidR="00711F1A">
        <w:rPr>
          <w:rFonts w:hint="cs"/>
          <w:rtl/>
        </w:rPr>
        <w:t>מָחָר</w:t>
      </w:r>
      <w:r w:rsidR="00711F1A">
        <w:t>,</w:t>
      </w:r>
      <w:r w:rsidR="00D636C6">
        <w:t xml:space="preserve"> </w:t>
      </w:r>
      <w:r w:rsidR="00D636C6">
        <w:rPr>
          <w:rFonts w:hint="cs"/>
          <w:rtl/>
        </w:rPr>
        <w:t>פָּנֶה</w:t>
      </w:r>
      <w:r w:rsidR="00D636C6">
        <w:t xml:space="preserve"> (</w:t>
      </w:r>
      <w:r w:rsidR="00CA4B4A">
        <w:t>positional</w:t>
      </w:r>
      <w:r w:rsidR="00D636C6">
        <w:t xml:space="preserve"> use),</w:t>
      </w:r>
      <w:r w:rsidR="009C1A3C">
        <w:t xml:space="preserve"> </w:t>
      </w:r>
      <w:r w:rsidR="0093126E">
        <w:rPr>
          <w:rFonts w:hint="cs"/>
          <w:rtl/>
        </w:rPr>
        <w:t>נֵצַח</w:t>
      </w:r>
      <w:r w:rsidR="0093126E">
        <w:t xml:space="preserve">, </w:t>
      </w:r>
      <w:r w:rsidR="00224E9F">
        <w:rPr>
          <w:rFonts w:hint="cs"/>
          <w:rtl/>
        </w:rPr>
        <w:t>דּוֹר</w:t>
      </w:r>
      <w:r w:rsidR="00224E9F">
        <w:t xml:space="preserve">, </w:t>
      </w:r>
      <w:r w:rsidR="00224E9F">
        <w:rPr>
          <w:rFonts w:hint="cs"/>
          <w:rtl/>
        </w:rPr>
        <w:t>תְּמוֹל</w:t>
      </w:r>
      <w:r w:rsidR="00F8481A">
        <w:t xml:space="preserve">, </w:t>
      </w:r>
      <w:r w:rsidR="00F8481A">
        <w:rPr>
          <w:rFonts w:hint="cs"/>
          <w:rtl/>
        </w:rPr>
        <w:t>מוֹעֵד</w:t>
      </w:r>
      <w:r w:rsidR="00F8481A">
        <w:t>,</w:t>
      </w:r>
      <w:r w:rsidR="004D53CE">
        <w:t xml:space="preserve"> </w:t>
      </w:r>
      <w:r w:rsidR="004D53CE" w:rsidRPr="004D53CE">
        <w:rPr>
          <w:rtl/>
        </w:rPr>
        <w:t>רֶגַע</w:t>
      </w:r>
      <w:r w:rsidR="004D53CE">
        <w:t>,</w:t>
      </w:r>
      <w:r w:rsidR="00F8481A">
        <w:t xml:space="preserve"> </w:t>
      </w:r>
      <w:r w:rsidR="008B2653">
        <w:rPr>
          <w:rFonts w:hint="cs"/>
          <w:rtl/>
        </w:rPr>
        <w:t>אֶתְמוֹל</w:t>
      </w:r>
      <w:r w:rsidR="008B2653">
        <w:t xml:space="preserve">, </w:t>
      </w:r>
      <w:r w:rsidR="005243D9">
        <w:rPr>
          <w:rFonts w:hint="cs"/>
          <w:rtl/>
        </w:rPr>
        <w:t>רֵאשִׁית</w:t>
      </w:r>
      <w:r w:rsidR="005243D9">
        <w:t xml:space="preserve">, </w:t>
      </w:r>
      <w:r w:rsidR="00CD3321">
        <w:rPr>
          <w:rFonts w:hint="cs"/>
          <w:rtl/>
        </w:rPr>
        <w:t>תְּחִלָּה</w:t>
      </w:r>
      <w:r w:rsidR="00CD3321">
        <w:t xml:space="preserve">, </w:t>
      </w:r>
      <w:r w:rsidR="005A02B5">
        <w:rPr>
          <w:rFonts w:hint="cs"/>
          <w:rtl/>
        </w:rPr>
        <w:t>אֶמֶשׁ</w:t>
      </w:r>
      <w:r w:rsidR="005A02B5">
        <w:t xml:space="preserve">, </w:t>
      </w:r>
      <w:r w:rsidR="00D42505">
        <w:rPr>
          <w:rFonts w:hint="cs"/>
          <w:rtl/>
        </w:rPr>
        <w:t>תּשׁוּבָה</w:t>
      </w:r>
      <w:r w:rsidR="00D42505">
        <w:t>,</w:t>
      </w:r>
      <w:r w:rsidR="00790818">
        <w:t xml:space="preserve"> </w:t>
      </w:r>
      <w:r w:rsidR="00790818">
        <w:rPr>
          <w:rFonts w:hint="cs"/>
          <w:rtl/>
        </w:rPr>
        <w:t>קֶדֶם</w:t>
      </w:r>
      <w:r w:rsidR="00790818">
        <w:t>,</w:t>
      </w:r>
      <w:r w:rsidR="00D42505">
        <w:t xml:space="preserve"> </w:t>
      </w:r>
      <w:r w:rsidR="00EA5443">
        <w:rPr>
          <w:rFonts w:hint="cs"/>
          <w:rtl/>
        </w:rPr>
        <w:t>אַחַרוֹן</w:t>
      </w:r>
      <w:r w:rsidR="00FC7436">
        <w:t>,</w:t>
      </w:r>
      <w:r w:rsidR="00B44DF2">
        <w:t xml:space="preserve"> and</w:t>
      </w:r>
      <w:r w:rsidR="00FC7436">
        <w:t xml:space="preserve"> </w:t>
      </w:r>
      <w:r w:rsidR="00B44DF2">
        <w:rPr>
          <w:rFonts w:hint="cs"/>
          <w:rtl/>
        </w:rPr>
        <w:t>טֶרֶם</w:t>
      </w:r>
      <w:r w:rsidR="00B44DF2">
        <w:t xml:space="preserve">, </w:t>
      </w:r>
      <w:r w:rsidR="00FC7436">
        <w:t>terms that designate</w:t>
      </w:r>
      <w:r w:rsidR="00EF3CBE">
        <w:t xml:space="preserve"> various</w:t>
      </w:r>
      <w:r w:rsidR="00FC7436">
        <w:t xml:space="preserve"> </w:t>
      </w:r>
      <w:r w:rsidR="002679EE">
        <w:t>time</w:t>
      </w:r>
      <w:r w:rsidR="000B6616">
        <w:t xml:space="preserve"> points</w:t>
      </w:r>
      <w:r w:rsidR="002679EE">
        <w:t xml:space="preserve">, durations, </w:t>
      </w:r>
      <w:r w:rsidR="00B4252C">
        <w:t>or</w:t>
      </w:r>
      <w:r w:rsidR="002679EE">
        <w:t xml:space="preserve"> positions. </w:t>
      </w:r>
      <w:r w:rsidR="00DA19DD">
        <w:t xml:space="preserve">Two </w:t>
      </w:r>
      <w:r w:rsidR="003B3FD9">
        <w:t>interrogative</w:t>
      </w:r>
      <w:r w:rsidR="0017723A">
        <w:t xml:space="preserve">s </w:t>
      </w:r>
      <w:r w:rsidR="00127C5C">
        <w:t xml:space="preserve">are also present, </w:t>
      </w:r>
      <w:r w:rsidR="003E4D31">
        <w:rPr>
          <w:rFonts w:hint="cs"/>
          <w:rtl/>
        </w:rPr>
        <w:t>מָתַי</w:t>
      </w:r>
      <w:r w:rsidR="00340B30">
        <w:t xml:space="preserve"> and</w:t>
      </w:r>
      <w:r w:rsidR="00F039D5">
        <w:t xml:space="preserve"> </w:t>
      </w:r>
      <w:r w:rsidR="00F039D5">
        <w:rPr>
          <w:rFonts w:hint="cs"/>
          <w:rtl/>
        </w:rPr>
        <w:t>אָן</w:t>
      </w:r>
      <w:r w:rsidR="00F039D5">
        <w:t xml:space="preserve">, </w:t>
      </w:r>
      <w:r w:rsidR="00FF222C">
        <w:t xml:space="preserve">as well as the deictic particle </w:t>
      </w:r>
      <w:r w:rsidR="00FF222C">
        <w:rPr>
          <w:rFonts w:hint="cs"/>
          <w:rtl/>
        </w:rPr>
        <w:t>הֵנָּה</w:t>
      </w:r>
      <w:r w:rsidR="00FF222C">
        <w:t>.</w:t>
      </w:r>
    </w:p>
    <w:p w14:paraId="0B74D73F" w14:textId="20D1CB17" w:rsidR="005554AC" w:rsidRDefault="00B25CF2" w:rsidP="00D42C8B">
      <w:r>
        <w:t>The intuition that the</w:t>
      </w:r>
      <w:r w:rsidR="00E6197D">
        <w:t xml:space="preserve"> </w:t>
      </w:r>
      <w:r>
        <w:t xml:space="preserve">heads of </w:t>
      </w:r>
      <w:r>
        <w:rPr>
          <w:smallCaps/>
        </w:rPr>
        <w:t>time</w:t>
      </w:r>
      <w:r>
        <w:t xml:space="preserve"> </w:t>
      </w:r>
      <w:r w:rsidR="00BF3C46">
        <w:t xml:space="preserve">are </w:t>
      </w:r>
      <w:r w:rsidR="000C041C">
        <w:t xml:space="preserve">semantically specialized </w:t>
      </w:r>
      <w:r w:rsidR="00F07764">
        <w:t>can</w:t>
      </w:r>
      <w:r w:rsidR="00AF453F">
        <w:t xml:space="preserve"> </w:t>
      </w:r>
      <w:r w:rsidR="00F07764">
        <w:t xml:space="preserve">be </w:t>
      </w:r>
      <w:r w:rsidR="00AD1E54">
        <w:t>tested</w:t>
      </w:r>
      <w:r w:rsidR="006412AA">
        <w:t xml:space="preserve"> by </w:t>
      </w:r>
      <w:r w:rsidR="004F541E">
        <w:t>comparing</w:t>
      </w:r>
      <w:r w:rsidR="006412AA">
        <w:t xml:space="preserve"> </w:t>
      </w:r>
      <w:r w:rsidR="004F541E">
        <w:t>how</w:t>
      </w:r>
      <w:r w:rsidR="0032365D">
        <w:t xml:space="preserve"> diverse </w:t>
      </w:r>
      <w:r w:rsidR="001A64CB">
        <w:rPr>
          <w:smallCaps/>
        </w:rPr>
        <w:t xml:space="preserve">time </w:t>
      </w:r>
      <w:r w:rsidR="001A64CB">
        <w:t>head</w:t>
      </w:r>
      <w:r w:rsidR="009C51BF">
        <w:t xml:space="preserve"> lexemes </w:t>
      </w:r>
      <w:r w:rsidR="001A64CB">
        <w:t xml:space="preserve">are </w:t>
      </w:r>
      <w:r w:rsidR="00B30D2E">
        <w:t>versus</w:t>
      </w:r>
      <w:r w:rsidR="001A64CB">
        <w:t xml:space="preserve"> other </w:t>
      </w:r>
      <w:r w:rsidR="0029226D">
        <w:t xml:space="preserve">arguments. </w:t>
      </w:r>
      <w:r w:rsidR="00A94737">
        <w:t xml:space="preserve">The chart below demonstrates that </w:t>
      </w:r>
      <w:r w:rsidR="00A94737">
        <w:rPr>
          <w:smallCaps/>
        </w:rPr>
        <w:t>time</w:t>
      </w:r>
      <w:r w:rsidR="00A94737">
        <w:t xml:space="preserve"> is </w:t>
      </w:r>
      <w:r w:rsidR="00E324D3">
        <w:t xml:space="preserve">more comparable to </w:t>
      </w:r>
      <w:r w:rsidR="007D2066">
        <w:t>the</w:t>
      </w:r>
      <w:r w:rsidR="00E324D3">
        <w:t xml:space="preserve"> </w:t>
      </w:r>
      <w:r w:rsidR="00E324D3">
        <w:rPr>
          <w:smallCaps/>
        </w:rPr>
        <w:t>predicate</w:t>
      </w:r>
      <w:r w:rsidR="00356FF8">
        <w:t xml:space="preserve"> </w:t>
      </w:r>
      <w:r w:rsidR="00985EFC" w:rsidRPr="002A24D3">
        <w:t>than</w:t>
      </w:r>
      <w:r w:rsidR="00985EFC">
        <w:t xml:space="preserve"> </w:t>
      </w:r>
      <w:r w:rsidR="00985EFC" w:rsidRPr="005C63F1">
        <w:rPr>
          <w:smallCaps/>
        </w:rPr>
        <w:t>location</w:t>
      </w:r>
      <w:r w:rsidR="00985EFC">
        <w:t xml:space="preserve"> or </w:t>
      </w:r>
      <w:r w:rsidR="00985EFC" w:rsidRPr="00985EFC">
        <w:t>other</w:t>
      </w:r>
      <w:r w:rsidR="00985EFC">
        <w:t xml:space="preserve"> </w:t>
      </w:r>
      <w:r w:rsidR="00985EFC">
        <w:rPr>
          <w:smallCaps/>
        </w:rPr>
        <w:t>adjuncts</w:t>
      </w:r>
      <w:r w:rsidR="005C63F1">
        <w:t>.</w:t>
      </w:r>
    </w:p>
    <w:p w14:paraId="27C28C0B" w14:textId="52A785C4" w:rsidR="00D94C0A" w:rsidRDefault="00D94C0A" w:rsidP="00D42C8B">
      <w:pPr>
        <w:pStyle w:val="Heading1"/>
      </w:pPr>
      <w:r>
        <w:t xml:space="preserve">Figure </w:t>
      </w:r>
      <w:fldSimple w:instr=" SEQ Figure \* ARABIC ">
        <w:r w:rsidR="00E65E29">
          <w:rPr>
            <w:noProof/>
          </w:rPr>
          <w:t>11</w:t>
        </w:r>
      </w:fldSimple>
      <w:r>
        <w:t xml:space="preserve">: Unique Head Lexemes </w:t>
      </w:r>
      <w:r w:rsidR="003D6883">
        <w:t>for</w:t>
      </w:r>
      <w:r w:rsidR="0041045F">
        <w:t xml:space="preserve"> </w:t>
      </w:r>
      <w:r w:rsidR="00F46563">
        <w:t xml:space="preserve">Sentence </w:t>
      </w:r>
      <w:r w:rsidR="0041045F">
        <w:t>Argument</w:t>
      </w:r>
      <w:r w:rsidR="003D6883">
        <w:t>s</w:t>
      </w:r>
      <w:r w:rsidR="0041045F">
        <w:t xml:space="preserve"> </w:t>
      </w:r>
      <w:r>
        <w:t>Per 100 Uses</w:t>
      </w:r>
      <w:r w:rsidRPr="00E65E29">
        <w:rPr>
          <w:rStyle w:val="FootnoteReference"/>
        </w:rPr>
        <w:footnoteReference w:id="94"/>
      </w:r>
    </w:p>
    <w:p w14:paraId="76515958" w14:textId="56F6EA0C" w:rsidR="00925B36" w:rsidRPr="005C63F1" w:rsidRDefault="00D94C0A" w:rsidP="00D94C0A">
      <w:pPr>
        <w:ind w:firstLine="0"/>
        <w:jc w:val="center"/>
      </w:pPr>
      <w:r>
        <w:rPr>
          <w:noProof/>
        </w:rPr>
        <w:drawing>
          <wp:inline distT="0" distB="0" distL="0" distR="0" wp14:anchorId="597DB742" wp14:editId="02FCCD02">
            <wp:extent cx="4946904" cy="3502152"/>
            <wp:effectExtent l="0" t="0" r="6350" b="3175"/>
            <wp:docPr id="11" name="unique_h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ique_heads.png"/>
                    <pic:cNvPicPr/>
                  </pic:nvPicPr>
                  <pic:blipFill>
                    <a:blip r:embed="rId21" r:link="rId22">
                      <a:extLst>
                        <a:ext uri="{28A0092B-C50C-407E-A947-70E740481C1C}">
                          <a14:useLocalDpi xmlns:a14="http://schemas.microsoft.com/office/drawing/2010/main" val="0"/>
                        </a:ext>
                      </a:extLst>
                    </a:blip>
                    <a:stretch>
                      <a:fillRect/>
                    </a:stretch>
                  </pic:blipFill>
                  <pic:spPr>
                    <a:xfrm>
                      <a:off x="0" y="0"/>
                      <a:ext cx="4946904" cy="3502152"/>
                    </a:xfrm>
                    <a:prstGeom prst="rect">
                      <a:avLst/>
                    </a:prstGeom>
                  </pic:spPr>
                </pic:pic>
              </a:graphicData>
            </a:graphic>
          </wp:inline>
        </w:drawing>
      </w:r>
    </w:p>
    <w:p w14:paraId="40F01ED6" w14:textId="1D43EA6C" w:rsidR="00E03F11" w:rsidRPr="002A0B1A" w:rsidRDefault="00E03F11" w:rsidP="00E03F11">
      <w:pPr>
        <w:ind w:firstLine="0"/>
      </w:pPr>
      <w:r>
        <w:lastRenderedPageBreak/>
        <w:t xml:space="preserve">The data </w:t>
      </w:r>
      <w:r w:rsidR="00CB79D7">
        <w:t>thus gives</w:t>
      </w:r>
      <w:r>
        <w:t xml:space="preserve"> empirical backing for the sense that </w:t>
      </w:r>
      <w:r w:rsidR="00DD0D89">
        <w:rPr>
          <w:smallCaps/>
        </w:rPr>
        <w:t>time</w:t>
      </w:r>
      <w:r w:rsidR="00DD0D89">
        <w:t xml:space="preserve"> words </w:t>
      </w:r>
      <w:r w:rsidR="00B364ED">
        <w:t>a</w:t>
      </w:r>
      <w:r w:rsidR="00DE75CF">
        <w:t>re</w:t>
      </w:r>
      <w:r w:rsidR="00B364ED">
        <w:t xml:space="preserve"> </w:t>
      </w:r>
      <w:r w:rsidR="00D928BB">
        <w:t>lexicalized</w:t>
      </w:r>
      <w:r w:rsidR="00E97C8A">
        <w:t xml:space="preserve"> </w:t>
      </w:r>
      <w:r w:rsidR="00CD2180">
        <w:t xml:space="preserve">specifically </w:t>
      </w:r>
      <w:r w:rsidR="0046270E">
        <w:t xml:space="preserve">for </w:t>
      </w:r>
      <w:r w:rsidR="0046270E">
        <w:rPr>
          <w:smallCaps/>
        </w:rPr>
        <w:t xml:space="preserve">time </w:t>
      </w:r>
      <w:r w:rsidR="0046270E">
        <w:t>function.</w:t>
      </w:r>
      <w:r w:rsidR="002161D7" w:rsidRPr="00E65E29">
        <w:rPr>
          <w:rStyle w:val="FootnoteReference"/>
        </w:rPr>
        <w:footnoteReference w:id="95"/>
      </w:r>
      <w:r w:rsidR="00D12CF6">
        <w:t xml:space="preserve"> It is </w:t>
      </w:r>
      <w:r w:rsidR="006C3E5A">
        <w:t xml:space="preserve">also </w:t>
      </w:r>
      <w:r w:rsidR="00D12CF6">
        <w:t>intriguing that</w:t>
      </w:r>
      <w:r w:rsidR="00AF58F5">
        <w:t xml:space="preserve"> </w:t>
      </w:r>
      <w:r w:rsidR="002A0B1A">
        <w:rPr>
          <w:smallCaps/>
        </w:rPr>
        <w:t>time</w:t>
      </w:r>
      <w:r w:rsidR="002A0B1A">
        <w:t xml:space="preserve"> is </w:t>
      </w:r>
      <w:r w:rsidR="005937A5">
        <w:t>as</w:t>
      </w:r>
      <w:r w:rsidR="002A0B1A">
        <w:t xml:space="preserve"> </w:t>
      </w:r>
      <w:r w:rsidR="005937A5">
        <w:t>selective</w:t>
      </w:r>
      <w:r w:rsidR="002A0B1A">
        <w:t xml:space="preserve"> </w:t>
      </w:r>
      <w:r w:rsidR="005937A5">
        <w:t xml:space="preserve">as </w:t>
      </w:r>
      <w:r w:rsidR="002A0B1A">
        <w:rPr>
          <w:smallCaps/>
        </w:rPr>
        <w:t>predicate</w:t>
      </w:r>
      <w:r w:rsidR="007513AA">
        <w:rPr>
          <w:smallCaps/>
        </w:rPr>
        <w:t>s</w:t>
      </w:r>
      <w:r w:rsidR="00104A06">
        <w:t xml:space="preserve">, given </w:t>
      </w:r>
      <w:r w:rsidR="00376F3D">
        <w:t>the close relation between temporality and verbal action</w:t>
      </w:r>
      <w:r w:rsidR="002A0B1A">
        <w:t>.</w:t>
      </w:r>
    </w:p>
    <w:p w14:paraId="70F7F537" w14:textId="438B7FEB" w:rsidR="008A1DCA" w:rsidRPr="00747E7E" w:rsidRDefault="00FF085B" w:rsidP="00747E7E">
      <w:r>
        <w:t>67% of</w:t>
      </w:r>
      <w:r w:rsidR="00800136">
        <w:t xml:space="preserve"> all</w:t>
      </w:r>
      <w:r>
        <w:t xml:space="preserve"> </w:t>
      </w:r>
      <w:r>
        <w:rPr>
          <w:smallCaps/>
        </w:rPr>
        <w:t>time</w:t>
      </w:r>
      <w:r>
        <w:t xml:space="preserve"> </w:t>
      </w:r>
      <w:r w:rsidR="00EB616F">
        <w:t xml:space="preserve">adverbials </w:t>
      </w:r>
      <w:r w:rsidR="000F0828">
        <w:t>begin with a</w:t>
      </w:r>
      <w:r w:rsidR="00535DD8">
        <w:t xml:space="preserve"> </w:t>
      </w:r>
      <w:r w:rsidR="00F437DF">
        <w:t>preposition</w:t>
      </w:r>
      <w:r w:rsidR="006F7741">
        <w:t xml:space="preserve"> </w:t>
      </w:r>
      <w:r>
        <w:t xml:space="preserve">(2,277). </w:t>
      </w:r>
      <w:r w:rsidR="00FF1739">
        <w:t>The p</w:t>
      </w:r>
      <w:r>
        <w:t>repositions are often "stacked." The chart below shows a</w:t>
      </w:r>
      <w:r w:rsidR="00C63682">
        <w:t xml:space="preserve">ll </w:t>
      </w:r>
      <w:r>
        <w:t xml:space="preserve">attested </w:t>
      </w:r>
      <w:r w:rsidR="00A84BEA">
        <w:t>prepositions</w:t>
      </w:r>
      <w:r w:rsidR="00410B51">
        <w:t xml:space="preserve"> </w:t>
      </w:r>
      <w:r>
        <w:t xml:space="preserve">and raw counts. </w:t>
      </w:r>
      <w:r w:rsidR="00A84BEA">
        <w:t>P</w:t>
      </w:r>
      <w:r>
        <w:t xml:space="preserve">repositions </w:t>
      </w:r>
      <w:r w:rsidR="006D1C40">
        <w:t>are</w:t>
      </w:r>
      <w:r>
        <w:t xml:space="preserve"> lemmatized</w:t>
      </w:r>
      <w:r w:rsidR="00F631C2">
        <w:t xml:space="preserve">, </w:t>
      </w:r>
      <w:r>
        <w:t>stripped of accents</w:t>
      </w:r>
      <w:r w:rsidR="00F631C2">
        <w:t>, and dot-separate</w:t>
      </w:r>
      <w:r w:rsidR="0087358B">
        <w:t>d</w:t>
      </w:r>
      <w:r>
        <w:t xml:space="preserve"> to </w:t>
      </w:r>
      <w:r w:rsidR="00B70646">
        <w:t>ignore</w:t>
      </w:r>
      <w:r>
        <w:t xml:space="preserve"> minor differences.</w:t>
      </w:r>
    </w:p>
    <w:p w14:paraId="322AD60A" w14:textId="71BCDE67" w:rsidR="00FF085B" w:rsidRPr="00BC6F9F" w:rsidRDefault="00FF085B" w:rsidP="008A1DCA">
      <w:pPr>
        <w:pStyle w:val="Heading1"/>
        <w:keepLines w:val="0"/>
      </w:pPr>
      <w:r w:rsidRPr="00BC6F9F">
        <w:t xml:space="preserve">Figure </w:t>
      </w:r>
      <w:fldSimple w:instr=" SEQ Figure \* ARABIC ">
        <w:r w:rsidR="00E65E29">
          <w:rPr>
            <w:noProof/>
          </w:rPr>
          <w:t>12</w:t>
        </w:r>
      </w:fldSimple>
      <w:r w:rsidRPr="00BC6F9F">
        <w:t>: Attested Prepositions and Preposition Chains in Time Adverbial pps</w:t>
      </w:r>
    </w:p>
    <w:p w14:paraId="30620E7B" w14:textId="6EE92FAA" w:rsidR="005D65D5" w:rsidRDefault="005D65D5" w:rsidP="00FF085B">
      <w:pPr>
        <w:autoSpaceDE w:val="0"/>
        <w:autoSpaceDN w:val="0"/>
        <w:adjustRightInd w:val="0"/>
        <w:spacing w:line="240" w:lineRule="auto"/>
        <w:ind w:firstLine="0"/>
        <w:jc w:val="right"/>
        <w:rPr>
          <w:rFonts w:ascii="SBL BibLit" w:eastAsiaTheme="minorHAnsi" w:hAnsi="SBL BibLit"/>
          <w:color w:val="000000"/>
          <w:sz w:val="22"/>
          <w:szCs w:val="22"/>
        </w:rPr>
        <w:sectPr w:rsidR="005D65D5" w:rsidSect="00D7791C">
          <w:type w:val="continuous"/>
          <w:pgSz w:w="11894" w:h="16834"/>
          <w:pgMar w:top="1440" w:right="1440" w:bottom="1800" w:left="1440" w:header="720" w:footer="720" w:gutter="0"/>
          <w:cols w:space="720"/>
          <w:docGrid w:linePitch="360"/>
        </w:sectPr>
      </w:pPr>
    </w:p>
    <w:tbl>
      <w:tblPr>
        <w:tblW w:w="0" w:type="auto"/>
        <w:tblInd w:w="-30"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1060"/>
        <w:gridCol w:w="1060"/>
      </w:tblGrid>
      <w:tr w:rsidR="00FF085B" w:rsidRPr="005F1B8D" w14:paraId="6363A0A1" w14:textId="77777777" w:rsidTr="00A30511">
        <w:trPr>
          <w:trHeight w:val="280"/>
          <w:tblHeader/>
        </w:trPr>
        <w:tc>
          <w:tcPr>
            <w:tcW w:w="1060" w:type="dxa"/>
            <w:tcBorders>
              <w:top w:val="nil"/>
              <w:left w:val="nil"/>
            </w:tcBorders>
          </w:tcPr>
          <w:p w14:paraId="3CD25E2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sz w:val="22"/>
                <w:szCs w:val="22"/>
              </w:rPr>
            </w:pPr>
          </w:p>
        </w:tc>
        <w:tc>
          <w:tcPr>
            <w:tcW w:w="1060" w:type="dxa"/>
          </w:tcPr>
          <w:p w14:paraId="6D72ACFF" w14:textId="77777777" w:rsidR="00FF085B" w:rsidRPr="005F1B8D" w:rsidRDefault="00FF085B" w:rsidP="00A30511">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Total</w:t>
            </w:r>
          </w:p>
        </w:tc>
      </w:tr>
      <w:tr w:rsidR="00FF085B" w:rsidRPr="005F1B8D" w14:paraId="049C9088" w14:textId="77777777" w:rsidTr="00A30511">
        <w:trPr>
          <w:trHeight w:val="280"/>
        </w:trPr>
        <w:tc>
          <w:tcPr>
            <w:tcW w:w="1060" w:type="dxa"/>
          </w:tcPr>
          <w:p w14:paraId="00163335"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w:t>
            </w:r>
          </w:p>
        </w:tc>
        <w:tc>
          <w:tcPr>
            <w:tcW w:w="1060" w:type="dxa"/>
          </w:tcPr>
          <w:p w14:paraId="6EB72F4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269</w:t>
            </w:r>
          </w:p>
        </w:tc>
      </w:tr>
      <w:tr w:rsidR="00FF085B" w:rsidRPr="005F1B8D" w14:paraId="1F347BB4" w14:textId="77777777" w:rsidTr="00A30511">
        <w:trPr>
          <w:trHeight w:val="280"/>
        </w:trPr>
        <w:tc>
          <w:tcPr>
            <w:tcW w:w="1060" w:type="dxa"/>
          </w:tcPr>
          <w:p w14:paraId="0561704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ד</w:t>
            </w:r>
          </w:p>
        </w:tc>
        <w:tc>
          <w:tcPr>
            <w:tcW w:w="1060" w:type="dxa"/>
          </w:tcPr>
          <w:p w14:paraId="061CF01F"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314</w:t>
            </w:r>
          </w:p>
        </w:tc>
      </w:tr>
      <w:tr w:rsidR="00FF085B" w:rsidRPr="005F1B8D" w14:paraId="4EF00C02" w14:textId="77777777" w:rsidTr="00A30511">
        <w:trPr>
          <w:trHeight w:val="280"/>
        </w:trPr>
        <w:tc>
          <w:tcPr>
            <w:tcW w:w="1060" w:type="dxa"/>
          </w:tcPr>
          <w:p w14:paraId="3B7A62D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w:t>
            </w:r>
          </w:p>
        </w:tc>
        <w:tc>
          <w:tcPr>
            <w:tcW w:w="1060" w:type="dxa"/>
          </w:tcPr>
          <w:p w14:paraId="612E794B"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94</w:t>
            </w:r>
          </w:p>
        </w:tc>
      </w:tr>
      <w:tr w:rsidR="00FF085B" w:rsidRPr="005F1B8D" w14:paraId="652457D3" w14:textId="77777777" w:rsidTr="00A30511">
        <w:trPr>
          <w:trHeight w:val="280"/>
        </w:trPr>
        <w:tc>
          <w:tcPr>
            <w:tcW w:w="1060" w:type="dxa"/>
          </w:tcPr>
          <w:p w14:paraId="6A0999CB"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מן</w:t>
            </w:r>
          </w:p>
        </w:tc>
        <w:tc>
          <w:tcPr>
            <w:tcW w:w="1060" w:type="dxa"/>
          </w:tcPr>
          <w:p w14:paraId="0D5DDE43"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55</w:t>
            </w:r>
          </w:p>
        </w:tc>
      </w:tr>
      <w:tr w:rsidR="00FF085B" w:rsidRPr="005F1B8D" w14:paraId="3F6F563D" w14:textId="77777777" w:rsidTr="00A30511">
        <w:trPr>
          <w:trHeight w:val="280"/>
        </w:trPr>
        <w:tc>
          <w:tcPr>
            <w:tcW w:w="1060" w:type="dxa"/>
          </w:tcPr>
          <w:p w14:paraId="3E4A2F4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אחר</w:t>
            </w:r>
          </w:p>
        </w:tc>
        <w:tc>
          <w:tcPr>
            <w:tcW w:w="1060" w:type="dxa"/>
          </w:tcPr>
          <w:p w14:paraId="3F050A77"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84</w:t>
            </w:r>
          </w:p>
        </w:tc>
      </w:tr>
      <w:tr w:rsidR="00FF085B" w:rsidRPr="005F1B8D" w14:paraId="18177EF2" w14:textId="77777777" w:rsidTr="00A30511">
        <w:trPr>
          <w:trHeight w:val="280"/>
        </w:trPr>
        <w:tc>
          <w:tcPr>
            <w:tcW w:w="1060" w:type="dxa"/>
          </w:tcPr>
          <w:p w14:paraId="2D4C484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כ</w:t>
            </w:r>
          </w:p>
        </w:tc>
        <w:tc>
          <w:tcPr>
            <w:tcW w:w="1060" w:type="dxa"/>
          </w:tcPr>
          <w:p w14:paraId="627E0876"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49</w:t>
            </w:r>
          </w:p>
        </w:tc>
      </w:tr>
      <w:tr w:rsidR="00FF085B" w:rsidRPr="005F1B8D" w14:paraId="72825DA8" w14:textId="77777777" w:rsidTr="00A30511">
        <w:trPr>
          <w:trHeight w:val="280"/>
        </w:trPr>
        <w:tc>
          <w:tcPr>
            <w:tcW w:w="1060" w:type="dxa"/>
          </w:tcPr>
          <w:p w14:paraId="586DC8D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מן.קץ</w:t>
            </w:r>
          </w:p>
        </w:tc>
        <w:tc>
          <w:tcPr>
            <w:tcW w:w="1060" w:type="dxa"/>
          </w:tcPr>
          <w:p w14:paraId="06BF4338"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9</w:t>
            </w:r>
          </w:p>
        </w:tc>
      </w:tr>
      <w:tr w:rsidR="00FF085B" w:rsidRPr="005F1B8D" w14:paraId="35229724" w14:textId="77777777" w:rsidTr="00A30511">
        <w:trPr>
          <w:trHeight w:val="280"/>
        </w:trPr>
        <w:tc>
          <w:tcPr>
            <w:tcW w:w="1060" w:type="dxa"/>
          </w:tcPr>
          <w:p w14:paraId="0E4FFD94"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אחרית</w:t>
            </w:r>
          </w:p>
        </w:tc>
        <w:tc>
          <w:tcPr>
            <w:tcW w:w="1060" w:type="dxa"/>
          </w:tcPr>
          <w:p w14:paraId="2DBFE0DF"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5</w:t>
            </w:r>
          </w:p>
        </w:tc>
      </w:tr>
      <w:tr w:rsidR="00FF085B" w:rsidRPr="005F1B8D" w14:paraId="2CC56EC1" w14:textId="77777777" w:rsidTr="00A30511">
        <w:trPr>
          <w:trHeight w:val="280"/>
        </w:trPr>
        <w:tc>
          <w:tcPr>
            <w:tcW w:w="1060" w:type="dxa"/>
          </w:tcPr>
          <w:p w14:paraId="0B0D088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מן</w:t>
            </w:r>
          </w:p>
        </w:tc>
        <w:tc>
          <w:tcPr>
            <w:tcW w:w="1060" w:type="dxa"/>
          </w:tcPr>
          <w:p w14:paraId="0E0D3C0D"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4</w:t>
            </w:r>
          </w:p>
        </w:tc>
      </w:tr>
      <w:tr w:rsidR="00FF085B" w:rsidRPr="005F1B8D" w14:paraId="6392E544" w14:textId="77777777" w:rsidTr="00A30511">
        <w:trPr>
          <w:trHeight w:val="280"/>
        </w:trPr>
        <w:tc>
          <w:tcPr>
            <w:tcW w:w="1060" w:type="dxa"/>
          </w:tcPr>
          <w:p w14:paraId="2D36A62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עוד</w:t>
            </w:r>
          </w:p>
        </w:tc>
        <w:tc>
          <w:tcPr>
            <w:tcW w:w="1060" w:type="dxa"/>
          </w:tcPr>
          <w:p w14:paraId="2490D6F3"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1</w:t>
            </w:r>
          </w:p>
        </w:tc>
      </w:tr>
      <w:tr w:rsidR="00FF085B" w:rsidRPr="005F1B8D" w14:paraId="52A9181F" w14:textId="77777777" w:rsidTr="00A30511">
        <w:trPr>
          <w:trHeight w:val="280"/>
        </w:trPr>
        <w:tc>
          <w:tcPr>
            <w:tcW w:w="1060" w:type="dxa"/>
          </w:tcPr>
          <w:p w14:paraId="15725C5D"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מן.קצה</w:t>
            </w:r>
          </w:p>
        </w:tc>
        <w:tc>
          <w:tcPr>
            <w:tcW w:w="1060" w:type="dxa"/>
          </w:tcPr>
          <w:p w14:paraId="5F4E1C86"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0</w:t>
            </w:r>
          </w:p>
        </w:tc>
      </w:tr>
      <w:tr w:rsidR="00FF085B" w:rsidRPr="005F1B8D" w14:paraId="3E47A1B6" w14:textId="77777777" w:rsidTr="00A30511">
        <w:trPr>
          <w:trHeight w:val="280"/>
        </w:trPr>
        <w:tc>
          <w:tcPr>
            <w:tcW w:w="1060" w:type="dxa"/>
          </w:tcPr>
          <w:p w14:paraId="3C0F3621"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פנה</w:t>
            </w:r>
          </w:p>
        </w:tc>
        <w:tc>
          <w:tcPr>
            <w:tcW w:w="1060" w:type="dxa"/>
          </w:tcPr>
          <w:p w14:paraId="2E9C53CD"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9</w:t>
            </w:r>
          </w:p>
        </w:tc>
      </w:tr>
      <w:tr w:rsidR="00FF085B" w:rsidRPr="005F1B8D" w14:paraId="0463AA4C" w14:textId="77777777" w:rsidTr="00A30511">
        <w:trPr>
          <w:trHeight w:val="280"/>
        </w:trPr>
        <w:tc>
          <w:tcPr>
            <w:tcW w:w="1060" w:type="dxa"/>
          </w:tcPr>
          <w:p w14:paraId="5D138C7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ין</w:t>
            </w:r>
          </w:p>
        </w:tc>
        <w:tc>
          <w:tcPr>
            <w:tcW w:w="1060" w:type="dxa"/>
          </w:tcPr>
          <w:p w14:paraId="5200D12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8</w:t>
            </w:r>
          </w:p>
        </w:tc>
      </w:tr>
      <w:tr w:rsidR="00FF085B" w:rsidRPr="005F1B8D" w14:paraId="1B6CB07B" w14:textId="77777777" w:rsidTr="00A30511">
        <w:trPr>
          <w:trHeight w:val="280"/>
        </w:trPr>
        <w:tc>
          <w:tcPr>
            <w:tcW w:w="1060" w:type="dxa"/>
          </w:tcPr>
          <w:p w14:paraId="7E88C7C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קץ</w:t>
            </w:r>
          </w:p>
        </w:tc>
        <w:tc>
          <w:tcPr>
            <w:tcW w:w="1060" w:type="dxa"/>
          </w:tcPr>
          <w:p w14:paraId="6064F089"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5</w:t>
            </w:r>
          </w:p>
        </w:tc>
      </w:tr>
      <w:tr w:rsidR="00FF085B" w:rsidRPr="005F1B8D" w14:paraId="53730730" w14:textId="77777777" w:rsidTr="00A30511">
        <w:trPr>
          <w:trHeight w:val="280"/>
        </w:trPr>
        <w:tc>
          <w:tcPr>
            <w:tcW w:w="1060" w:type="dxa"/>
          </w:tcPr>
          <w:p w14:paraId="33BB2A10"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ד.ל</w:t>
            </w:r>
          </w:p>
        </w:tc>
        <w:tc>
          <w:tcPr>
            <w:tcW w:w="1060" w:type="dxa"/>
          </w:tcPr>
          <w:p w14:paraId="2E49775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3</w:t>
            </w:r>
          </w:p>
        </w:tc>
      </w:tr>
      <w:tr w:rsidR="00FF085B" w:rsidRPr="005F1B8D" w14:paraId="1B2D4045" w14:textId="77777777" w:rsidTr="00A30511">
        <w:trPr>
          <w:trHeight w:val="280"/>
        </w:trPr>
        <w:tc>
          <w:tcPr>
            <w:tcW w:w="1060" w:type="dxa"/>
          </w:tcPr>
          <w:p w14:paraId="7EE78F14"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את</w:t>
            </w:r>
          </w:p>
        </w:tc>
        <w:tc>
          <w:tcPr>
            <w:tcW w:w="1060" w:type="dxa"/>
          </w:tcPr>
          <w:p w14:paraId="1468FFE2"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w:t>
            </w:r>
          </w:p>
        </w:tc>
      </w:tr>
      <w:tr w:rsidR="00FF085B" w:rsidRPr="005F1B8D" w14:paraId="779FC21F" w14:textId="77777777" w:rsidTr="00A30511">
        <w:trPr>
          <w:trHeight w:val="280"/>
        </w:trPr>
        <w:tc>
          <w:tcPr>
            <w:tcW w:w="1060" w:type="dxa"/>
          </w:tcPr>
          <w:p w14:paraId="32074F44"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ל</w:t>
            </w:r>
          </w:p>
        </w:tc>
        <w:tc>
          <w:tcPr>
            <w:tcW w:w="1060" w:type="dxa"/>
          </w:tcPr>
          <w:p w14:paraId="5D78A005"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w:t>
            </w:r>
          </w:p>
        </w:tc>
      </w:tr>
      <w:tr w:rsidR="00FF085B" w:rsidRPr="005F1B8D" w14:paraId="4F8162AA" w14:textId="77777777" w:rsidTr="00A30511">
        <w:trPr>
          <w:trHeight w:val="280"/>
        </w:trPr>
        <w:tc>
          <w:tcPr>
            <w:tcW w:w="1060" w:type="dxa"/>
          </w:tcPr>
          <w:p w14:paraId="46E70517"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תוך</w:t>
            </w:r>
          </w:p>
        </w:tc>
        <w:tc>
          <w:tcPr>
            <w:tcW w:w="1060" w:type="dxa"/>
          </w:tcPr>
          <w:p w14:paraId="27BB178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w:t>
            </w:r>
          </w:p>
        </w:tc>
      </w:tr>
      <w:tr w:rsidR="00FF085B" w:rsidRPr="005F1B8D" w14:paraId="50565279" w14:textId="77777777" w:rsidTr="00A30511">
        <w:trPr>
          <w:trHeight w:val="280"/>
        </w:trPr>
        <w:tc>
          <w:tcPr>
            <w:tcW w:w="1060" w:type="dxa"/>
          </w:tcPr>
          <w:p w14:paraId="31B2F371"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פנה.מן</w:t>
            </w:r>
          </w:p>
        </w:tc>
        <w:tc>
          <w:tcPr>
            <w:tcW w:w="1060" w:type="dxa"/>
          </w:tcPr>
          <w:p w14:paraId="39320E2B"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2CA4AA5A" w14:textId="77777777" w:rsidTr="00A30511">
        <w:trPr>
          <w:trHeight w:val="280"/>
        </w:trPr>
        <w:tc>
          <w:tcPr>
            <w:tcW w:w="1060" w:type="dxa"/>
          </w:tcPr>
          <w:p w14:paraId="1AA6D76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ראשׁ</w:t>
            </w:r>
          </w:p>
        </w:tc>
        <w:tc>
          <w:tcPr>
            <w:tcW w:w="1060" w:type="dxa"/>
          </w:tcPr>
          <w:p w14:paraId="0DA27665"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58A4DE1" w14:textId="77777777" w:rsidTr="00A30511">
        <w:trPr>
          <w:trHeight w:val="280"/>
        </w:trPr>
        <w:tc>
          <w:tcPr>
            <w:tcW w:w="1060" w:type="dxa"/>
          </w:tcPr>
          <w:p w14:paraId="4428183C"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ד.אחר</w:t>
            </w:r>
          </w:p>
        </w:tc>
        <w:tc>
          <w:tcPr>
            <w:tcW w:w="1060" w:type="dxa"/>
          </w:tcPr>
          <w:p w14:paraId="513691F5"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D043C36" w14:textId="77777777" w:rsidTr="00A30511">
        <w:trPr>
          <w:trHeight w:val="280"/>
        </w:trPr>
        <w:tc>
          <w:tcPr>
            <w:tcW w:w="1060" w:type="dxa"/>
          </w:tcPr>
          <w:p w14:paraId="15DA7D7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מן.קצת</w:t>
            </w:r>
          </w:p>
        </w:tc>
        <w:tc>
          <w:tcPr>
            <w:tcW w:w="1060" w:type="dxa"/>
          </w:tcPr>
          <w:p w14:paraId="7A0C1811"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9B0072D" w14:textId="77777777" w:rsidTr="00A30511">
        <w:trPr>
          <w:trHeight w:val="280"/>
        </w:trPr>
        <w:tc>
          <w:tcPr>
            <w:tcW w:w="1060" w:type="dxa"/>
          </w:tcPr>
          <w:p w14:paraId="6686BD2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ד.מן</w:t>
            </w:r>
          </w:p>
        </w:tc>
        <w:tc>
          <w:tcPr>
            <w:tcW w:w="1060" w:type="dxa"/>
          </w:tcPr>
          <w:p w14:paraId="5A1383B1"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14283AB3" w14:textId="77777777" w:rsidTr="00A30511">
        <w:trPr>
          <w:trHeight w:val="280"/>
        </w:trPr>
        <w:tc>
          <w:tcPr>
            <w:tcW w:w="1060" w:type="dxa"/>
          </w:tcPr>
          <w:p w14:paraId="31101613"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ד.בלת</w:t>
            </w:r>
          </w:p>
        </w:tc>
        <w:tc>
          <w:tcPr>
            <w:tcW w:w="1060" w:type="dxa"/>
          </w:tcPr>
          <w:p w14:paraId="512BB0BE"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FDC0BD1" w14:textId="77777777" w:rsidTr="00A30511">
        <w:trPr>
          <w:trHeight w:val="280"/>
        </w:trPr>
        <w:tc>
          <w:tcPr>
            <w:tcW w:w="1060" w:type="dxa"/>
          </w:tcPr>
          <w:p w14:paraId="6660980D"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מן.ל</w:t>
            </w:r>
          </w:p>
        </w:tc>
        <w:tc>
          <w:tcPr>
            <w:tcW w:w="1060" w:type="dxa"/>
          </w:tcPr>
          <w:p w14:paraId="22B61F5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4B104F11" w14:textId="77777777" w:rsidTr="00A30511">
        <w:trPr>
          <w:trHeight w:val="280"/>
        </w:trPr>
        <w:tc>
          <w:tcPr>
            <w:tcW w:w="1060" w:type="dxa"/>
          </w:tcPr>
          <w:p w14:paraId="77BE1CE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אל</w:t>
            </w:r>
          </w:p>
        </w:tc>
        <w:tc>
          <w:tcPr>
            <w:tcW w:w="1060" w:type="dxa"/>
          </w:tcPr>
          <w:p w14:paraId="5367AACD"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666F72F8" w14:textId="77777777" w:rsidTr="00A30511">
        <w:trPr>
          <w:trHeight w:val="280"/>
        </w:trPr>
        <w:tc>
          <w:tcPr>
            <w:tcW w:w="1060" w:type="dxa"/>
          </w:tcPr>
          <w:p w14:paraId="4BB61BC9"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ראשׁ</w:t>
            </w:r>
          </w:p>
        </w:tc>
        <w:tc>
          <w:tcPr>
            <w:tcW w:w="1060" w:type="dxa"/>
          </w:tcPr>
          <w:p w14:paraId="2454DB58"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2ACFB93F" w14:textId="77777777" w:rsidTr="00A30511">
        <w:trPr>
          <w:trHeight w:val="280"/>
        </w:trPr>
        <w:tc>
          <w:tcPr>
            <w:tcW w:w="1060" w:type="dxa"/>
          </w:tcPr>
          <w:p w14:paraId="5C9A702E"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כ.מן</w:t>
            </w:r>
          </w:p>
        </w:tc>
        <w:tc>
          <w:tcPr>
            <w:tcW w:w="1060" w:type="dxa"/>
          </w:tcPr>
          <w:p w14:paraId="2BCE779E"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647D1688" w14:textId="77777777" w:rsidTr="00A30511">
        <w:trPr>
          <w:trHeight w:val="280"/>
        </w:trPr>
        <w:tc>
          <w:tcPr>
            <w:tcW w:w="1060" w:type="dxa"/>
          </w:tcPr>
          <w:p w14:paraId="7E027F59"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לת</w:t>
            </w:r>
          </w:p>
        </w:tc>
        <w:tc>
          <w:tcPr>
            <w:tcW w:w="1060" w:type="dxa"/>
          </w:tcPr>
          <w:p w14:paraId="40DC74E4"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7F31CDDE" w14:textId="77777777" w:rsidTr="00A30511">
        <w:trPr>
          <w:trHeight w:val="280"/>
        </w:trPr>
        <w:tc>
          <w:tcPr>
            <w:tcW w:w="1060" w:type="dxa"/>
          </w:tcPr>
          <w:p w14:paraId="2DD65917"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מן.ב</w:t>
            </w:r>
          </w:p>
        </w:tc>
        <w:tc>
          <w:tcPr>
            <w:tcW w:w="1060" w:type="dxa"/>
          </w:tcPr>
          <w:p w14:paraId="1324A099"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bl>
    <w:p w14:paraId="34B3B802" w14:textId="77777777" w:rsidR="00FF085B" w:rsidRDefault="00FF085B" w:rsidP="00FF085B">
      <w:pPr>
        <w:ind w:firstLine="0"/>
        <w:rPr>
          <w:rFonts w:eastAsiaTheme="minorHAnsi"/>
          <w:lang w:bidi="ar-SA"/>
        </w:rPr>
        <w:sectPr w:rsidR="00FF085B" w:rsidSect="005F1B8D">
          <w:type w:val="continuous"/>
          <w:pgSz w:w="11894" w:h="16834"/>
          <w:pgMar w:top="1440" w:right="1440" w:bottom="1800" w:left="1440" w:header="720" w:footer="720" w:gutter="0"/>
          <w:cols w:num="3" w:space="720"/>
          <w:docGrid w:linePitch="360"/>
        </w:sectPr>
      </w:pPr>
    </w:p>
    <w:p w14:paraId="32E55361" w14:textId="490A9AA3" w:rsidR="00B91BB0" w:rsidRPr="00D0170F" w:rsidRDefault="00FF085B" w:rsidP="000D47B3">
      <w:pPr>
        <w:ind w:firstLine="0"/>
      </w:pPr>
      <w:r>
        <w:rPr>
          <w:rFonts w:hint="cs"/>
          <w:rtl/>
        </w:rPr>
        <w:t>בְּ</w:t>
      </w:r>
      <w:r>
        <w:t xml:space="preserve"> dominates the list,</w:t>
      </w:r>
      <w:r w:rsidR="00870E61">
        <w:t xml:space="preserve"> </w:t>
      </w:r>
      <w:r>
        <w:t xml:space="preserve">accounting for 56% of </w:t>
      </w:r>
      <w:r w:rsidR="008205AC">
        <w:t>cases</w:t>
      </w:r>
      <w:r>
        <w:t xml:space="preserve">. The list contains </w:t>
      </w:r>
      <w:r w:rsidR="00807B47">
        <w:t>other</w:t>
      </w:r>
      <w:r>
        <w:t xml:space="preserve"> prepositions</w:t>
      </w:r>
      <w:r w:rsidR="004C7890">
        <w:t xml:space="preserve"> frequently discussed</w:t>
      </w:r>
      <w:r w:rsidR="00482494">
        <w:t>:</w:t>
      </w:r>
      <w:r>
        <w:t xml:space="preserve"> </w:t>
      </w:r>
      <w:r>
        <w:rPr>
          <w:rFonts w:hint="cs"/>
          <w:rtl/>
        </w:rPr>
        <w:t>עַל</w:t>
      </w:r>
      <w:r>
        <w:t xml:space="preserve">, </w:t>
      </w:r>
      <w:r>
        <w:rPr>
          <w:rFonts w:hint="cs"/>
          <w:rtl/>
        </w:rPr>
        <w:t>לְ</w:t>
      </w:r>
      <w:r>
        <w:t xml:space="preserve">, </w:t>
      </w:r>
      <w:r>
        <w:rPr>
          <w:rFonts w:hint="cs"/>
          <w:rtl/>
        </w:rPr>
        <w:t>מִן</w:t>
      </w:r>
      <w:r>
        <w:t xml:space="preserve">, </w:t>
      </w:r>
      <w:r>
        <w:rPr>
          <w:rFonts w:hint="cs"/>
          <w:rtl/>
        </w:rPr>
        <w:t>כְּ</w:t>
      </w:r>
      <w:r>
        <w:t>,</w:t>
      </w:r>
      <w:r w:rsidR="0089110C">
        <w:t xml:space="preserve"> and</w:t>
      </w:r>
      <w:r>
        <w:t xml:space="preserve"> </w:t>
      </w:r>
      <w:r>
        <w:rPr>
          <w:rFonts w:hint="cs"/>
          <w:rtl/>
        </w:rPr>
        <w:t>בַּיִן</w:t>
      </w:r>
      <w:r w:rsidR="004C7890">
        <w:rPr>
          <w:smallCaps/>
        </w:rPr>
        <w:t>.</w:t>
      </w:r>
      <w:r w:rsidR="00E36216" w:rsidRPr="00E65E29">
        <w:rPr>
          <w:rStyle w:val="FootnoteReference"/>
        </w:rPr>
        <w:footnoteReference w:id="96"/>
      </w:r>
      <w:r w:rsidR="00E36216">
        <w:t xml:space="preserve"> </w:t>
      </w:r>
      <w:r w:rsidR="004C7890">
        <w:rPr>
          <w:smallCaps/>
        </w:rPr>
        <w:t xml:space="preserve"> </w:t>
      </w:r>
      <w:r w:rsidR="002C0619">
        <w:t xml:space="preserve">It </w:t>
      </w:r>
      <w:r>
        <w:t>also include</w:t>
      </w:r>
      <w:r w:rsidR="002C0619">
        <w:t>s</w:t>
      </w:r>
      <w:r>
        <w:t xml:space="preserve"> functional prepositions such as </w:t>
      </w:r>
      <w:r>
        <w:rPr>
          <w:rFonts w:hint="cs"/>
          <w:rtl/>
        </w:rPr>
        <w:t>אַחַר</w:t>
      </w:r>
      <w:r>
        <w:t xml:space="preserve">, </w:t>
      </w:r>
      <w:r>
        <w:rPr>
          <w:rFonts w:hint="cs"/>
          <w:rtl/>
        </w:rPr>
        <w:t>קֵּץ</w:t>
      </w:r>
      <w:r>
        <w:t xml:space="preserve">, </w:t>
      </w:r>
      <w:r>
        <w:rPr>
          <w:rFonts w:hint="cs"/>
          <w:rtl/>
        </w:rPr>
        <w:t>אַחֲרִית</w:t>
      </w:r>
      <w:r>
        <w:t xml:space="preserve">, </w:t>
      </w:r>
      <w:r>
        <w:rPr>
          <w:rFonts w:hint="cs"/>
          <w:rtl/>
        </w:rPr>
        <w:t>פָּנֶה</w:t>
      </w:r>
      <w:r>
        <w:t xml:space="preserve">, </w:t>
      </w:r>
      <w:r>
        <w:rPr>
          <w:rFonts w:hint="cs"/>
          <w:rtl/>
        </w:rPr>
        <w:t>תָּוֶךְ</w:t>
      </w:r>
      <w:r>
        <w:t xml:space="preserve">, </w:t>
      </w:r>
      <w:r>
        <w:rPr>
          <w:rFonts w:hint="cs"/>
          <w:rtl/>
        </w:rPr>
        <w:t>רֹאשׁ</w:t>
      </w:r>
      <w:r>
        <w:t xml:space="preserve">, and </w:t>
      </w:r>
      <w:r>
        <w:rPr>
          <w:rFonts w:hint="cs"/>
          <w:rtl/>
        </w:rPr>
        <w:t>קְצָת</w:t>
      </w:r>
      <w:r>
        <w:t xml:space="preserve">. </w:t>
      </w:r>
      <w:r w:rsidR="001A5E1A">
        <w:t>T</w:t>
      </w:r>
      <w:r>
        <w:t xml:space="preserve">wo </w:t>
      </w:r>
      <w:r w:rsidR="005E316E">
        <w:t>terms</w:t>
      </w:r>
      <w:r>
        <w:t xml:space="preserve"> are not strictly prepositions but rather adverbial modifiers, </w:t>
      </w:r>
      <w:r>
        <w:rPr>
          <w:rFonts w:hint="cs"/>
          <w:rtl/>
        </w:rPr>
        <w:t>עוֹד</w:t>
      </w:r>
      <w:r>
        <w:rPr>
          <w:smallCaps/>
        </w:rPr>
        <w:t xml:space="preserve"> </w:t>
      </w:r>
      <w:r>
        <w:t xml:space="preserve">and </w:t>
      </w:r>
      <w:r>
        <w:rPr>
          <w:rFonts w:hint="cs"/>
          <w:rtl/>
        </w:rPr>
        <w:t>בֵּלֶת</w:t>
      </w:r>
      <w:r>
        <w:t xml:space="preserve">; these </w:t>
      </w:r>
      <w:r w:rsidR="008A467E">
        <w:t xml:space="preserve">few cases (13) </w:t>
      </w:r>
      <w:r>
        <w:t xml:space="preserve">are </w:t>
      </w:r>
      <w:r w:rsidR="00442451">
        <w:t xml:space="preserve">so </w:t>
      </w:r>
      <w:r>
        <w:t>coded to aid head selection.</w:t>
      </w:r>
      <w:r w:rsidRPr="00E65E29">
        <w:rPr>
          <w:rStyle w:val="FootnoteReference"/>
        </w:rPr>
        <w:footnoteReference w:id="97"/>
      </w:r>
      <w:r>
        <w:t xml:space="preserve"> There are a number of surprises: </w:t>
      </w:r>
      <w:r>
        <w:rPr>
          <w:rFonts w:hint="cs"/>
          <w:rtl/>
        </w:rPr>
        <w:t>אֵת</w:t>
      </w:r>
      <w:r>
        <w:rPr>
          <w:smallCaps/>
        </w:rPr>
        <w:t xml:space="preserve">, </w:t>
      </w:r>
      <w:r>
        <w:rPr>
          <w:rFonts w:hint="cs"/>
          <w:smallCaps/>
          <w:rtl/>
        </w:rPr>
        <w:t>עַל</w:t>
      </w:r>
      <w:r>
        <w:rPr>
          <w:smallCaps/>
        </w:rPr>
        <w:t xml:space="preserve">, </w:t>
      </w:r>
      <w:r w:rsidRPr="009C3531">
        <w:t>and</w:t>
      </w:r>
      <w:r>
        <w:rPr>
          <w:smallCaps/>
        </w:rPr>
        <w:t xml:space="preserve"> </w:t>
      </w:r>
      <w:r>
        <w:rPr>
          <w:rFonts w:hint="cs"/>
          <w:smallCaps/>
          <w:rtl/>
        </w:rPr>
        <w:t>אֶל</w:t>
      </w:r>
      <w:r w:rsidRPr="00731216">
        <w:t>.</w:t>
      </w:r>
      <w:r w:rsidR="00827AB2" w:rsidRPr="00E65E29">
        <w:rPr>
          <w:rStyle w:val="FootnoteReference"/>
        </w:rPr>
        <w:footnoteReference w:id="98"/>
      </w:r>
    </w:p>
    <w:p w14:paraId="366C73A7" w14:textId="147AABB4" w:rsidR="00A97D5A" w:rsidRDefault="00BC549B" w:rsidP="000B6BCA">
      <w:r>
        <w:lastRenderedPageBreak/>
        <w:t>P</w:t>
      </w:r>
      <w:r w:rsidR="00D14C16">
        <w:t>repositions</w:t>
      </w:r>
      <w:r w:rsidR="007142FD">
        <w:t xml:space="preserve"> </w:t>
      </w:r>
      <w:r w:rsidR="001D720D">
        <w:t>"</w:t>
      </w:r>
      <w:r w:rsidR="001D720D" w:rsidRPr="001D720D">
        <w:t>express primarily the spatial relationships between trajectors and landmarks</w:t>
      </w:r>
      <w:r w:rsidR="00C7204F">
        <w:t>.</w:t>
      </w:r>
      <w:r w:rsidR="001D720D">
        <w:t>"</w:t>
      </w:r>
      <w:r w:rsidR="004B4EF2" w:rsidRPr="00E65E29">
        <w:rPr>
          <w:rStyle w:val="FootnoteReference"/>
        </w:rPr>
        <w:footnoteReference w:id="99"/>
      </w:r>
      <w:r w:rsidR="007537AC">
        <w:t xml:space="preserve"> </w:t>
      </w:r>
      <w:r w:rsidR="00BD220D">
        <w:t xml:space="preserve">In temporal expressions, </w:t>
      </w:r>
      <w:r w:rsidR="00D01152">
        <w:t xml:space="preserve">the spatial relationship is metaphorically extended to a </w:t>
      </w:r>
      <w:r w:rsidR="00CA14F4">
        <w:t>two</w:t>
      </w:r>
      <w:r w:rsidR="00D14C16">
        <w:t>-</w:t>
      </w:r>
      <w:r w:rsidR="00CA14F4">
        <w:t>dimensional timeline.</w:t>
      </w:r>
      <w:r w:rsidR="00D14C16" w:rsidRPr="00E65E29">
        <w:rPr>
          <w:rStyle w:val="FootnoteReference"/>
        </w:rPr>
        <w:footnoteReference w:id="100"/>
      </w:r>
      <w:r w:rsidR="008D65D0">
        <w:t xml:space="preserve"> </w:t>
      </w:r>
      <w:r w:rsidR="00095F58">
        <w:t xml:space="preserve">The primary event, headed by a verb, assumes the role of trajector in adverbial </w:t>
      </w:r>
      <w:r w:rsidR="00095F58" w:rsidRPr="00095F58">
        <w:rPr>
          <w:smallCaps/>
        </w:rPr>
        <w:t>time</w:t>
      </w:r>
      <w:r w:rsidR="000B6C7F">
        <w:t xml:space="preserve">. </w:t>
      </w:r>
      <w:r w:rsidR="00801FBF">
        <w:t xml:space="preserve">The </w:t>
      </w:r>
      <w:r w:rsidR="00850B7C">
        <w:t>preposition</w:t>
      </w:r>
      <w:r w:rsidR="00801FBF">
        <w:t xml:space="preserve"> </w:t>
      </w:r>
      <w:r w:rsidR="00A03CD9">
        <w:t>relates</w:t>
      </w:r>
      <w:r w:rsidR="00801FBF">
        <w:t xml:space="preserve"> </w:t>
      </w:r>
      <w:r w:rsidR="00A03CD9">
        <w:t>the event to</w:t>
      </w:r>
      <w:r w:rsidR="00801FBF">
        <w:t xml:space="preserve"> a specific </w:t>
      </w:r>
      <w:r w:rsidR="00780C09" w:rsidRPr="00780C09">
        <w:rPr>
          <w:smallCaps/>
        </w:rPr>
        <w:t>time</w:t>
      </w:r>
      <w:r w:rsidR="00780C09">
        <w:t xml:space="preserve"> </w:t>
      </w:r>
      <w:r w:rsidR="003B2A87">
        <w:rPr>
          <w:smallCaps/>
        </w:rPr>
        <w:t>head</w:t>
      </w:r>
      <w:r w:rsidR="00780C09">
        <w:t xml:space="preserve">, the </w:t>
      </w:r>
      <w:r w:rsidR="00C73EAD">
        <w:t>landmark</w:t>
      </w:r>
      <w:r w:rsidR="00780C09">
        <w:t>.</w:t>
      </w:r>
      <w:r w:rsidR="00E35C28" w:rsidRPr="00E65E29">
        <w:rPr>
          <w:rStyle w:val="FootnoteReference"/>
        </w:rPr>
        <w:footnoteReference w:id="101"/>
      </w:r>
      <w:r w:rsidR="00DF3ED9">
        <w:t xml:space="preserve"> The </w:t>
      </w:r>
      <w:r w:rsidR="00BC442D">
        <w:t>diagram illustrates</w:t>
      </w:r>
      <w:r w:rsidR="005A4CF9">
        <w:t xml:space="preserve"> the</w:t>
      </w:r>
      <w:r w:rsidR="00BC442D">
        <w:t xml:space="preserve"> t</w:t>
      </w:r>
      <w:r w:rsidR="00FC2952">
        <w:t>hree primary</w:t>
      </w:r>
      <w:r w:rsidR="00BC442D">
        <w:t xml:space="preserve"> </w:t>
      </w:r>
      <w:r w:rsidR="004071AA">
        <w:t>relationships</w:t>
      </w:r>
      <w:r w:rsidR="00BC442D">
        <w:t xml:space="preserve"> between event and </w:t>
      </w:r>
      <w:r w:rsidR="00BC442D">
        <w:rPr>
          <w:smallCaps/>
        </w:rPr>
        <w:t>time</w:t>
      </w:r>
      <w:r w:rsidR="00BC442D">
        <w:t xml:space="preserve"> by a preposition.</w:t>
      </w:r>
      <w:r w:rsidR="007218F8" w:rsidRPr="00E65E29">
        <w:rPr>
          <w:rStyle w:val="FootnoteReference"/>
        </w:rPr>
        <w:footnoteReference w:id="102"/>
      </w:r>
    </w:p>
    <w:p w14:paraId="40F572E4" w14:textId="4DAD729F" w:rsidR="00095EFE" w:rsidRPr="0002714B" w:rsidRDefault="00BF24A0" w:rsidP="000B6BCA">
      <w:pPr>
        <w:pStyle w:val="Heading1"/>
        <w:rPr>
          <w:rFonts w:asciiTheme="minorBidi" w:hAnsiTheme="minorBidi" w:cstheme="minorBidi"/>
        </w:rPr>
      </w:pPr>
      <w:r w:rsidRPr="0002714B">
        <w:rPr>
          <w:rFonts w:asciiTheme="minorBidi" w:hAnsiTheme="minorBidi" w:cstheme="minorBidi"/>
        </w:rPr>
        <w:t>e</w:t>
      </w:r>
      <w:r w:rsidR="00A97D5A" w:rsidRPr="0002714B">
        <w:rPr>
          <w:rFonts w:asciiTheme="minorBidi" w:hAnsiTheme="minorBidi" w:cstheme="minorBidi"/>
        </w:rPr>
        <w:t xml:space="preserve">vent </w:t>
      </w:r>
      <w:r w:rsidRPr="0002714B">
        <w:rPr>
          <w:rFonts w:asciiTheme="minorBidi" w:hAnsiTheme="minorBidi" w:cstheme="minorBidi"/>
        </w:rPr>
        <w:t>i</w:t>
      </w:r>
      <w:r w:rsidR="00A97D5A" w:rsidRPr="0002714B">
        <w:rPr>
          <w:rFonts w:asciiTheme="minorBidi" w:hAnsiTheme="minorBidi" w:cstheme="minorBidi"/>
        </w:rPr>
        <w:t xml:space="preserve">nside </w:t>
      </w:r>
      <w:r w:rsidRPr="0002714B">
        <w:rPr>
          <w:rFonts w:asciiTheme="minorBidi" w:hAnsiTheme="minorBidi" w:cstheme="minorBidi"/>
        </w:rPr>
        <w:t>t</w:t>
      </w:r>
      <w:r w:rsidR="00A97D5A" w:rsidRPr="0002714B">
        <w:rPr>
          <w:rFonts w:asciiTheme="minorBidi" w:hAnsiTheme="minorBidi" w:cstheme="minorBidi"/>
        </w:rPr>
        <w:t>ime (simultaneous)</w:t>
      </w:r>
    </w:p>
    <w:p w14:paraId="0754CF93" w14:textId="506D4C16" w:rsidR="0057534B" w:rsidRPr="00BC442D" w:rsidRDefault="00C67983" w:rsidP="00C00D3A">
      <w:pPr>
        <w:ind w:firstLine="0"/>
      </w:pPr>
      <w:r>
        <w:rPr>
          <w:noProof/>
        </w:rPr>
        <mc:AlternateContent>
          <mc:Choice Requires="wpg">
            <w:drawing>
              <wp:anchor distT="0" distB="0" distL="114300" distR="114300" simplePos="0" relativeHeight="251675648" behindDoc="0" locked="0" layoutInCell="1" allowOverlap="1" wp14:anchorId="0C0CBA7E" wp14:editId="73B780AF">
                <wp:simplePos x="0" y="0"/>
                <wp:positionH relativeFrom="column">
                  <wp:posOffset>1639957</wp:posOffset>
                </wp:positionH>
                <wp:positionV relativeFrom="paragraph">
                  <wp:posOffset>45306</wp:posOffset>
                </wp:positionV>
                <wp:extent cx="2150269" cy="451143"/>
                <wp:effectExtent l="0" t="0" r="21590" b="0"/>
                <wp:wrapNone/>
                <wp:docPr id="45" name="Group 45"/>
                <wp:cNvGraphicFramePr/>
                <a:graphic xmlns:a="http://schemas.openxmlformats.org/drawingml/2006/main">
                  <a:graphicData uri="http://schemas.microsoft.com/office/word/2010/wordprocessingGroup">
                    <wpg:wgp>
                      <wpg:cNvGrpSpPr/>
                      <wpg:grpSpPr>
                        <a:xfrm>
                          <a:off x="0" y="0"/>
                          <a:ext cx="2150269" cy="451143"/>
                          <a:chOff x="0" y="0"/>
                          <a:chExt cx="2150269" cy="451143"/>
                        </a:xfrm>
                      </wpg:grpSpPr>
                      <wpg:grpSp>
                        <wpg:cNvPr id="35" name="Group 35"/>
                        <wpg:cNvGrpSpPr/>
                        <wpg:grpSpPr>
                          <a:xfrm>
                            <a:off x="0" y="0"/>
                            <a:ext cx="2150269" cy="216853"/>
                            <a:chOff x="0" y="0"/>
                            <a:chExt cx="2150269" cy="216853"/>
                          </a:xfrm>
                        </wpg:grpSpPr>
                        <wps:wsp>
                          <wps:cNvPr id="20" name="Rectangle 20"/>
                          <wps:cNvSpPr>
                            <a:spLocks noChangeAspect="1"/>
                          </wps:cNvSpPr>
                          <wps:spPr>
                            <a:xfrm>
                              <a:off x="970280" y="0"/>
                              <a:ext cx="213229" cy="2103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 name="Group 30"/>
                          <wpg:cNvGrpSpPr/>
                          <wpg:grpSpPr>
                            <a:xfrm>
                              <a:off x="0" y="2540"/>
                              <a:ext cx="2150269" cy="214313"/>
                              <a:chOff x="0" y="0"/>
                              <a:chExt cx="2150269" cy="214313"/>
                            </a:xfrm>
                          </wpg:grpSpPr>
                          <wps:wsp>
                            <wps:cNvPr id="31" name="Rectangle 31"/>
                            <wps:cNvSpPr/>
                            <wps:spPr>
                              <a:xfrm>
                                <a:off x="1048559" y="0"/>
                                <a:ext cx="50006" cy="21431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11554"/>
                                <a:ext cx="2150269" cy="1587"/>
                              </a:xfrm>
                              <a:prstGeom prst="line">
                                <a:avLst/>
                              </a:prstGeom>
                              <a:ln w="28575"/>
                            </wps:spPr>
                            <wps:style>
                              <a:lnRef idx="1">
                                <a:schemeClr val="dk1"/>
                              </a:lnRef>
                              <a:fillRef idx="0">
                                <a:schemeClr val="dk1"/>
                              </a:fillRef>
                              <a:effectRef idx="0">
                                <a:schemeClr val="dk1"/>
                              </a:effectRef>
                              <a:fontRef idx="minor">
                                <a:schemeClr val="tx1"/>
                              </a:fontRef>
                            </wps:style>
                            <wps:bodyPr/>
                          </wps:wsp>
                        </wpg:grpSp>
                      </wpg:grpSp>
                      <wps:wsp>
                        <wps:cNvPr id="38" name="Text Box 38"/>
                        <wps:cNvSpPr txBox="1"/>
                        <wps:spPr>
                          <a:xfrm>
                            <a:off x="609600" y="174696"/>
                            <a:ext cx="914400" cy="276447"/>
                          </a:xfrm>
                          <a:prstGeom prst="rect">
                            <a:avLst/>
                          </a:prstGeom>
                          <a:noFill/>
                          <a:ln w="6350">
                            <a:noFill/>
                          </a:ln>
                        </wps:spPr>
                        <wps:txbx>
                          <w:txbxContent>
                            <w:p w14:paraId="28B77D7E" w14:textId="58AE0D76"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event &amp;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C0CBA7E" id="Group 45" o:spid="_x0000_s1032" style="position:absolute;margin-left:129.15pt;margin-top:3.55pt;width:169.3pt;height:35.5pt;z-index:251675648;mso-height-relative:margin" coordsize="21502,45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">
                <v:group id="Group 35" o:spid="_x0000_s1033" style="position:absolute;width:21502;height:2168" coordsize="21502,21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rect id="Rectangle 20" o:spid="_x0000_s1034" style="position:absolute;left:9702;width:2133;height:2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" fillcolor="#4472c4 [3204]" strokecolor="#1f3763 [1604]" strokeweight="1pt">
                    <v:path arrowok="t"/>
                    <o:lock v:ext="edit" aspectratio="t"/>
                  </v:rect>
                  <v:group id="Group 30" o:spid="_x0000_s1035" style="position:absolute;top:25;width:21502;height:2143" coordsize="21502,21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rect id="Rectangle 31" o:spid="_x0000_s1036" style="position:absolute;left:10485;width:500;height:2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" fillcolor="black [3200]" strokecolor="black [1600]" strokeweight="1pt"/>
                    <v:line id="Straight Connector 32" o:spid="_x0000_s1037" style="position:absolute;visibility:visible;mso-wrap-style:square" from="0,1115" to="21502,113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" strokecolor="black [3200]" strokeweight="2.25pt">
                      <v:stroke joinstyle="miter"/>
                    </v:line>
                  </v:group>
                </v:group>
                <v:shape id="Text Box 38" o:spid="_x0000_s1038" type="#_x0000_t202" style="position:absolute;left:6096;top:1746;width:9144;height:27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" filled="f" stroked="f" strokeweight=".5pt">
                  <v:textbox>
                    <w:txbxContent>
                      <w:p w14:paraId="28B77D7E" w14:textId="58AE0D76"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event &amp; time</w:t>
                        </w:r>
                      </w:p>
                    </w:txbxContent>
                  </v:textbox>
                </v:shape>
              </v:group>
            </w:pict>
          </mc:Fallback>
        </mc:AlternateContent>
      </w:r>
    </w:p>
    <w:p w14:paraId="49757315" w14:textId="4DD2E2CF" w:rsidR="000B6BCA" w:rsidRDefault="000B6BCA" w:rsidP="000B6BCA">
      <w:pPr>
        <w:pStyle w:val="Heading1"/>
      </w:pPr>
    </w:p>
    <w:p w14:paraId="2F98992E" w14:textId="348A9F0B" w:rsidR="00B76E18" w:rsidRPr="0002714B" w:rsidRDefault="00BF24A0" w:rsidP="000B6BCA">
      <w:pPr>
        <w:pStyle w:val="Heading1"/>
        <w:rPr>
          <w:rFonts w:asciiTheme="minorBidi" w:hAnsiTheme="minorBidi" w:cstheme="minorBidi"/>
        </w:rPr>
      </w:pPr>
      <w:r w:rsidRPr="0002714B">
        <w:rPr>
          <w:rFonts w:asciiTheme="minorBidi" w:hAnsiTheme="minorBidi" w:cstheme="minorBidi"/>
        </w:rPr>
        <w:t>e</w:t>
      </w:r>
      <w:r w:rsidR="00A97D5A" w:rsidRPr="0002714B">
        <w:rPr>
          <w:rFonts w:asciiTheme="minorBidi" w:hAnsiTheme="minorBidi" w:cstheme="minorBidi"/>
        </w:rPr>
        <w:t xml:space="preserve">vent </w:t>
      </w:r>
      <w:r w:rsidRPr="0002714B">
        <w:rPr>
          <w:rFonts w:asciiTheme="minorBidi" w:hAnsiTheme="minorBidi" w:cstheme="minorBidi"/>
        </w:rPr>
        <w:t>af</w:t>
      </w:r>
      <w:r w:rsidR="000B6BCA" w:rsidRPr="0002714B">
        <w:rPr>
          <w:rFonts w:asciiTheme="minorBidi" w:hAnsiTheme="minorBidi" w:cstheme="minorBidi"/>
        </w:rPr>
        <w:t xml:space="preserve">ter </w:t>
      </w:r>
      <w:r w:rsidRPr="0002714B">
        <w:rPr>
          <w:rFonts w:asciiTheme="minorBidi" w:hAnsiTheme="minorBidi" w:cstheme="minorBidi"/>
        </w:rPr>
        <w:t>t</w:t>
      </w:r>
      <w:r w:rsidR="000B6BCA" w:rsidRPr="0002714B">
        <w:rPr>
          <w:rFonts w:asciiTheme="minorBidi" w:hAnsiTheme="minorBidi" w:cstheme="minorBidi"/>
        </w:rPr>
        <w:t>ime (anterior)</w:t>
      </w:r>
    </w:p>
    <w:p w14:paraId="560C3027" w14:textId="44BDA595" w:rsidR="00B76E18" w:rsidRDefault="00C67983" w:rsidP="000A6944">
      <w:r>
        <w:rPr>
          <w:noProof/>
        </w:rPr>
        <mc:AlternateContent>
          <mc:Choice Requires="wpg">
            <w:drawing>
              <wp:anchor distT="0" distB="0" distL="114300" distR="114300" simplePos="0" relativeHeight="251680768" behindDoc="0" locked="0" layoutInCell="1" allowOverlap="1" wp14:anchorId="3A863107" wp14:editId="61D0BD4C">
                <wp:simplePos x="0" y="0"/>
                <wp:positionH relativeFrom="column">
                  <wp:posOffset>1655445</wp:posOffset>
                </wp:positionH>
                <wp:positionV relativeFrom="paragraph">
                  <wp:posOffset>50597</wp:posOffset>
                </wp:positionV>
                <wp:extent cx="2150269" cy="441204"/>
                <wp:effectExtent l="0" t="0" r="21590" b="0"/>
                <wp:wrapNone/>
                <wp:docPr id="44" name="Group 44"/>
                <wp:cNvGraphicFramePr/>
                <a:graphic xmlns:a="http://schemas.openxmlformats.org/drawingml/2006/main">
                  <a:graphicData uri="http://schemas.microsoft.com/office/word/2010/wordprocessingGroup">
                    <wpg:wgp>
                      <wpg:cNvGrpSpPr/>
                      <wpg:grpSpPr>
                        <a:xfrm>
                          <a:off x="0" y="0"/>
                          <a:ext cx="2150269" cy="441204"/>
                          <a:chOff x="0" y="0"/>
                          <a:chExt cx="2150269" cy="441204"/>
                        </a:xfrm>
                      </wpg:grpSpPr>
                      <wpg:grpSp>
                        <wpg:cNvPr id="36" name="Group 36"/>
                        <wpg:cNvGrpSpPr/>
                        <wpg:grpSpPr>
                          <a:xfrm>
                            <a:off x="0" y="0"/>
                            <a:ext cx="2150269" cy="225552"/>
                            <a:chOff x="0" y="0"/>
                            <a:chExt cx="2150269" cy="225552"/>
                          </a:xfrm>
                        </wpg:grpSpPr>
                        <wpg:grpSp>
                          <wpg:cNvPr id="25" name="Group 25"/>
                          <wpg:cNvGrpSpPr/>
                          <wpg:grpSpPr>
                            <a:xfrm>
                              <a:off x="0" y="0"/>
                              <a:ext cx="2150269" cy="214313"/>
                              <a:chOff x="0" y="0"/>
                              <a:chExt cx="2150269" cy="214313"/>
                            </a:xfrm>
                          </wpg:grpSpPr>
                          <wps:wsp>
                            <wps:cNvPr id="19" name="Rectangle 19"/>
                            <wps:cNvSpPr/>
                            <wps:spPr>
                              <a:xfrm>
                                <a:off x="1048559" y="0"/>
                                <a:ext cx="50006" cy="21431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Connector 18"/>
                            <wps:cNvCnPr/>
                            <wps:spPr>
                              <a:xfrm>
                                <a:off x="0" y="111554"/>
                                <a:ext cx="2150269" cy="1587"/>
                              </a:xfrm>
                              <a:prstGeom prst="line">
                                <a:avLst/>
                              </a:prstGeom>
                              <a:ln w="28575"/>
                            </wps:spPr>
                            <wps:style>
                              <a:lnRef idx="1">
                                <a:schemeClr val="dk1"/>
                              </a:lnRef>
                              <a:fillRef idx="0">
                                <a:schemeClr val="dk1"/>
                              </a:fillRef>
                              <a:effectRef idx="0">
                                <a:schemeClr val="dk1"/>
                              </a:effectRef>
                              <a:fontRef idx="minor">
                                <a:schemeClr val="tx1"/>
                              </a:fontRef>
                            </wps:style>
                            <wps:bodyPr/>
                          </wps:wsp>
                        </wpg:grpSp>
                        <wps:wsp>
                          <wps:cNvPr id="33" name="Rectangle 33"/>
                          <wps:cNvSpPr>
                            <a:spLocks noChangeAspect="1"/>
                          </wps:cNvSpPr>
                          <wps:spPr>
                            <a:xfrm>
                              <a:off x="462280" y="15240"/>
                              <a:ext cx="45720" cy="2103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9" name="Text Box 39"/>
                        <wps:cNvSpPr txBox="1"/>
                        <wps:spPr>
                          <a:xfrm>
                            <a:off x="790833" y="156519"/>
                            <a:ext cx="503275" cy="276447"/>
                          </a:xfrm>
                          <a:prstGeom prst="rect">
                            <a:avLst/>
                          </a:prstGeom>
                          <a:noFill/>
                          <a:ln w="6350">
                            <a:noFill/>
                          </a:ln>
                        </wps:spPr>
                        <wps:txbx>
                          <w:txbxContent>
                            <w:p w14:paraId="1963A368" w14:textId="1D05552B"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263611" y="164757"/>
                            <a:ext cx="503275" cy="276447"/>
                          </a:xfrm>
                          <a:prstGeom prst="rect">
                            <a:avLst/>
                          </a:prstGeom>
                          <a:noFill/>
                          <a:ln w="6350">
                            <a:noFill/>
                          </a:ln>
                        </wps:spPr>
                        <wps:txbx>
                          <w:txbxContent>
                            <w:p w14:paraId="551DC137" w14:textId="161506BC"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A863107" id="Group 44" o:spid="_x0000_s1039" style="position:absolute;left:0;text-align:left;margin-left:130.35pt;margin-top:4pt;width:169.3pt;height:34.75pt;z-index:251680768" coordsize="21502,441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">
                <v:group id="Group 36" o:spid="_x0000_s1040" style="position:absolute;width:21502;height:2255" coordsize="21502,22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group id="Group 25" o:spid="_x0000_s1041" style="position:absolute;width:21502;height:2143" coordsize="21502,21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rect id="Rectangle 19" o:spid="_x0000_s1042" style="position:absolute;left:10485;width:500;height:2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" fillcolor="black [3200]" strokecolor="black [1600]" strokeweight="1pt"/>
                    <v:line id="Straight Connector 18" o:spid="_x0000_s1043" style="position:absolute;visibility:visible;mso-wrap-style:square" from="0,1115" to="21502,113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" strokecolor="black [3200]" strokeweight="2.25pt">
                      <v:stroke joinstyle="miter"/>
                    </v:line>
                  </v:group>
                  <v:rect id="Rectangle 33" o:spid="_x0000_s1044" style="position:absolute;left:4622;top:152;width:458;height:2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" fillcolor="#4472c4 [3204]" strokecolor="#1f3763 [1604]" strokeweight="1pt">
                    <v:path arrowok="t"/>
                    <o:lock v:ext="edit" aspectratio="t"/>
                  </v:rect>
                </v:group>
                <v:shape id="Text Box 39" o:spid="_x0000_s1045" type="#_x0000_t202" style="position:absolute;left:7908;top:1565;width:5033;height:27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3g6EygAAAOAAAAAPAAAAZHJzL2Rvd25yZXYueG1sRI9Ba8JA&#13;&#10;FITvBf/D8oTe6kZF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MjeDoTKAAAA&#13;&#10;4AAAAA8AAAAAAAAAAAAAAAAABwIAAGRycy9kb3ducmV2LnhtbFBLBQYAAAAAAwADALcAAAD+AgAA&#13;&#10;AAA=&#13;&#10;" filled="f" stroked="f" strokeweight=".5pt">
                  <v:textbox>
                    <w:txbxContent>
                      <w:p w14:paraId="1963A368" w14:textId="1D05552B"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event</w:t>
                        </w:r>
                      </w:p>
                    </w:txbxContent>
                  </v:textbox>
                </v:shape>
                <v:shape id="Text Box 40" o:spid="_x0000_s1046" type="#_x0000_t202" style="position:absolute;left:2636;top:1647;width:5032;height:27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filled="f" stroked="f" strokeweight=".5pt">
                  <v:textbox>
                    <w:txbxContent>
                      <w:p w14:paraId="551DC137" w14:textId="161506BC"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time</w:t>
                        </w:r>
                      </w:p>
                    </w:txbxContent>
                  </v:textbox>
                </v:shape>
              </v:group>
            </w:pict>
          </mc:Fallback>
        </mc:AlternateContent>
      </w:r>
    </w:p>
    <w:p w14:paraId="7DB9145A" w14:textId="27783DB1" w:rsidR="000B6BCA" w:rsidRDefault="000B6BCA" w:rsidP="000B6BCA">
      <w:pPr>
        <w:pStyle w:val="Heading1"/>
      </w:pPr>
    </w:p>
    <w:p w14:paraId="5ADD12DA" w14:textId="7622EA7C" w:rsidR="00651A46" w:rsidRPr="0002714B" w:rsidRDefault="00BF24A0" w:rsidP="00651A46">
      <w:pPr>
        <w:pStyle w:val="Heading1"/>
        <w:rPr>
          <w:rFonts w:asciiTheme="minorBidi" w:hAnsiTheme="minorBidi" w:cstheme="minorBidi"/>
        </w:rPr>
      </w:pPr>
      <w:r w:rsidRPr="0002714B">
        <w:rPr>
          <w:rFonts w:asciiTheme="minorBidi" w:hAnsiTheme="minorBidi" w:cstheme="minorBidi"/>
        </w:rPr>
        <w:t>e</w:t>
      </w:r>
      <w:r w:rsidR="000B6BCA" w:rsidRPr="0002714B">
        <w:rPr>
          <w:rFonts w:asciiTheme="minorBidi" w:hAnsiTheme="minorBidi" w:cstheme="minorBidi"/>
        </w:rPr>
        <w:t xml:space="preserve">vent </w:t>
      </w:r>
      <w:r w:rsidRPr="0002714B">
        <w:rPr>
          <w:rFonts w:asciiTheme="minorBidi" w:hAnsiTheme="minorBidi" w:cstheme="minorBidi"/>
        </w:rPr>
        <w:t>b</w:t>
      </w:r>
      <w:r w:rsidR="000B6BCA" w:rsidRPr="0002714B">
        <w:rPr>
          <w:rFonts w:asciiTheme="minorBidi" w:hAnsiTheme="minorBidi" w:cstheme="minorBidi"/>
        </w:rPr>
        <w:t xml:space="preserve">efore </w:t>
      </w:r>
      <w:r w:rsidRPr="0002714B">
        <w:rPr>
          <w:rFonts w:asciiTheme="minorBidi" w:hAnsiTheme="minorBidi" w:cstheme="minorBidi"/>
        </w:rPr>
        <w:t>t</w:t>
      </w:r>
      <w:r w:rsidR="000B6BCA" w:rsidRPr="0002714B">
        <w:rPr>
          <w:rFonts w:asciiTheme="minorBidi" w:hAnsiTheme="minorBidi" w:cstheme="minorBidi"/>
        </w:rPr>
        <w:t>ime (posterior)</w:t>
      </w:r>
    </w:p>
    <w:p w14:paraId="17193813" w14:textId="581FE690" w:rsidR="00B76E18" w:rsidRDefault="00C67983" w:rsidP="00651A46">
      <w:pPr>
        <w:pStyle w:val="Heading1"/>
      </w:pPr>
      <w:r>
        <w:rPr>
          <w:noProof/>
        </w:rPr>
        <mc:AlternateContent>
          <mc:Choice Requires="wpg">
            <w:drawing>
              <wp:anchor distT="0" distB="0" distL="114300" distR="114300" simplePos="0" relativeHeight="251685888" behindDoc="0" locked="0" layoutInCell="1" allowOverlap="1" wp14:anchorId="31030895" wp14:editId="1FFAF30A">
                <wp:simplePos x="0" y="0"/>
                <wp:positionH relativeFrom="column">
                  <wp:posOffset>1638935</wp:posOffset>
                </wp:positionH>
                <wp:positionV relativeFrom="paragraph">
                  <wp:posOffset>63932</wp:posOffset>
                </wp:positionV>
                <wp:extent cx="2150269" cy="440982"/>
                <wp:effectExtent l="0" t="0" r="21590" b="0"/>
                <wp:wrapNone/>
                <wp:docPr id="43" name="Group 43"/>
                <wp:cNvGraphicFramePr/>
                <a:graphic xmlns:a="http://schemas.openxmlformats.org/drawingml/2006/main">
                  <a:graphicData uri="http://schemas.microsoft.com/office/word/2010/wordprocessingGroup">
                    <wpg:wgp>
                      <wpg:cNvGrpSpPr/>
                      <wpg:grpSpPr>
                        <a:xfrm>
                          <a:off x="0" y="0"/>
                          <a:ext cx="2150269" cy="440982"/>
                          <a:chOff x="0" y="0"/>
                          <a:chExt cx="2150269" cy="440982"/>
                        </a:xfrm>
                      </wpg:grpSpPr>
                      <wpg:grpSp>
                        <wpg:cNvPr id="37" name="Group 37"/>
                        <wpg:cNvGrpSpPr/>
                        <wpg:grpSpPr>
                          <a:xfrm>
                            <a:off x="0" y="0"/>
                            <a:ext cx="2150269" cy="217932"/>
                            <a:chOff x="0" y="0"/>
                            <a:chExt cx="2150269" cy="217932"/>
                          </a:xfrm>
                        </wpg:grpSpPr>
                        <wpg:grpSp>
                          <wpg:cNvPr id="27" name="Group 27"/>
                          <wpg:cNvGrpSpPr/>
                          <wpg:grpSpPr>
                            <a:xfrm>
                              <a:off x="0" y="0"/>
                              <a:ext cx="2150269" cy="214313"/>
                              <a:chOff x="0" y="0"/>
                              <a:chExt cx="2150269" cy="214313"/>
                            </a:xfrm>
                          </wpg:grpSpPr>
                          <wps:wsp>
                            <wps:cNvPr id="28" name="Rectangle 28"/>
                            <wps:cNvSpPr/>
                            <wps:spPr>
                              <a:xfrm>
                                <a:off x="1048559" y="0"/>
                                <a:ext cx="50006" cy="21431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Connector 29"/>
                            <wps:cNvCnPr/>
                            <wps:spPr>
                              <a:xfrm>
                                <a:off x="0" y="111554"/>
                                <a:ext cx="2150269" cy="1587"/>
                              </a:xfrm>
                              <a:prstGeom prst="line">
                                <a:avLst/>
                              </a:prstGeom>
                              <a:ln w="28575"/>
                            </wps:spPr>
                            <wps:style>
                              <a:lnRef idx="1">
                                <a:schemeClr val="dk1"/>
                              </a:lnRef>
                              <a:fillRef idx="0">
                                <a:schemeClr val="dk1"/>
                              </a:fillRef>
                              <a:effectRef idx="0">
                                <a:schemeClr val="dk1"/>
                              </a:effectRef>
                              <a:fontRef idx="minor">
                                <a:schemeClr val="tx1"/>
                              </a:fontRef>
                            </wps:style>
                            <wps:bodyPr/>
                          </wps:wsp>
                        </wpg:grpSp>
                        <wps:wsp>
                          <wps:cNvPr id="34" name="Rectangle 34"/>
                          <wps:cNvSpPr>
                            <a:spLocks noChangeAspect="1"/>
                          </wps:cNvSpPr>
                          <wps:spPr>
                            <a:xfrm>
                              <a:off x="1658620" y="7620"/>
                              <a:ext cx="45720" cy="21031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 name="Text Box 41"/>
                        <wps:cNvSpPr txBox="1"/>
                        <wps:spPr>
                          <a:xfrm>
                            <a:off x="1474573" y="164757"/>
                            <a:ext cx="502920" cy="276225"/>
                          </a:xfrm>
                          <a:prstGeom prst="rect">
                            <a:avLst/>
                          </a:prstGeom>
                          <a:noFill/>
                          <a:ln w="6350">
                            <a:noFill/>
                          </a:ln>
                        </wps:spPr>
                        <wps:txbx>
                          <w:txbxContent>
                            <w:p w14:paraId="7FA33ACF" w14:textId="77777777"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832021" y="156519"/>
                            <a:ext cx="503275" cy="276447"/>
                          </a:xfrm>
                          <a:prstGeom prst="rect">
                            <a:avLst/>
                          </a:prstGeom>
                          <a:noFill/>
                          <a:ln w="6350">
                            <a:noFill/>
                          </a:ln>
                        </wps:spPr>
                        <wps:txbx>
                          <w:txbxContent>
                            <w:p w14:paraId="582ECE24" w14:textId="77777777"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1030895" id="Group 43" o:spid="_x0000_s1047" style="position:absolute;left:0;text-align:left;margin-left:129.05pt;margin-top:5.05pt;width:169.3pt;height:34.7pt;z-index:251685888" coordsize="21502,44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">
                <v:group id="Group 37" o:spid="_x0000_s1048" style="position:absolute;width:21502;height:2179" coordsize="21502,21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group id="Group 27" o:spid="_x0000_s1049" style="position:absolute;width:21502;height:2143" coordsize="21502,21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rect id="Rectangle 28" o:spid="_x0000_s1050" style="position:absolute;left:10485;width:500;height:2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" fillcolor="black [3200]" strokecolor="black [1600]" strokeweight="1pt"/>
                    <v:line id="Straight Connector 29" o:spid="_x0000_s1051" style="position:absolute;visibility:visible;mso-wrap-style:square" from="0,1115" to="21502,113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" strokecolor="black [3200]" strokeweight="2.25pt">
                      <v:stroke joinstyle="miter"/>
                    </v:line>
                  </v:group>
                  <v:rect id="Rectangle 34" o:spid="_x0000_s1052" style="position:absolute;left:16586;top:76;width:457;height:2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" fillcolor="#4472c4 [3204]" strokecolor="#1f3763 [1604]" strokeweight="1pt">
                    <v:path arrowok="t"/>
                    <o:lock v:ext="edit" aspectratio="t"/>
                  </v:rect>
                </v:group>
                <v:shape id="Text Box 41" o:spid="_x0000_s1053" type="#_x0000_t202" style="position:absolute;left:14745;top:1647;width:5029;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nH/yAAAAOAAAAAPAAAAZHJzL2Rvd25yZXYueG1sRI9Pi8Iw&#13;&#10;FMTvwn6H8Bb2pqmi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BurnH/yAAAAOAA&#13;&#10;AAAPAAAAAAAAAAAAAAAAAAcCAABkcnMvZG93bnJldi54bWxQSwUGAAAAAAMAAwC3AAAA/AIAAAAA&#13;&#10;" filled="f" stroked="f" strokeweight=".5pt">
                  <v:textbox>
                    <w:txbxContent>
                      <w:p w14:paraId="7FA33ACF" w14:textId="77777777"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time</w:t>
                        </w:r>
                      </w:p>
                    </w:txbxContent>
                  </v:textbox>
                </v:shape>
                <v:shape id="Text Box 42" o:spid="_x0000_s1054" type="#_x0000_t202" style="position:absolute;left:8320;top:1565;width:5032;height:27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fO+I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nnzviMkAAADg&#13;&#10;AAAADwAAAAAAAAAAAAAAAAAHAgAAZHJzL2Rvd25yZXYueG1sUEsFBgAAAAADAAMAtwAAAP0CAAAA&#13;&#10;AA==&#13;&#10;" filled="f" stroked="f" strokeweight=".5pt">
                  <v:textbox>
                    <w:txbxContent>
                      <w:p w14:paraId="582ECE24" w14:textId="77777777" w:rsidR="00C76A13" w:rsidRPr="00C67983" w:rsidRDefault="00C76A13" w:rsidP="00C67983">
                        <w:pPr>
                          <w:spacing w:line="240" w:lineRule="auto"/>
                          <w:ind w:firstLine="0"/>
                          <w:rPr>
                            <w:rFonts w:asciiTheme="minorBidi" w:hAnsiTheme="minorBidi" w:cstheme="minorBidi"/>
                            <w:smallCaps/>
                            <w:sz w:val="20"/>
                            <w:szCs w:val="20"/>
                          </w:rPr>
                        </w:pPr>
                        <w:r>
                          <w:rPr>
                            <w:rFonts w:asciiTheme="minorBidi" w:hAnsiTheme="minorBidi" w:cstheme="minorBidi"/>
                            <w:sz w:val="20"/>
                            <w:szCs w:val="20"/>
                          </w:rPr>
                          <w:t>event</w:t>
                        </w:r>
                      </w:p>
                    </w:txbxContent>
                  </v:textbox>
                </v:shape>
              </v:group>
            </w:pict>
          </mc:Fallback>
        </mc:AlternateContent>
      </w:r>
    </w:p>
    <w:p w14:paraId="4ABC0BBC" w14:textId="3E9065F5" w:rsidR="00B76E18" w:rsidRDefault="00B76E18" w:rsidP="000A6944"/>
    <w:p w14:paraId="13C22E42" w14:textId="0F9D557F" w:rsidR="00651A46" w:rsidRDefault="00FB5C25" w:rsidP="00651A46">
      <w:pPr>
        <w:ind w:firstLine="0"/>
      </w:pPr>
      <w:r>
        <w:t xml:space="preserve">In Hebrew, the </w:t>
      </w:r>
      <w:r w:rsidR="000C7C25">
        <w:t xml:space="preserve">simultaneous relationship </w:t>
      </w:r>
      <w:r w:rsidR="00DB44BF">
        <w:t>is</w:t>
      </w:r>
      <w:r w:rsidR="00853495">
        <w:t xml:space="preserve"> expressed with </w:t>
      </w:r>
      <w:r w:rsidR="00853495">
        <w:rPr>
          <w:rFonts w:hint="cs"/>
          <w:rtl/>
        </w:rPr>
        <w:t>בְּ</w:t>
      </w:r>
      <w:r w:rsidR="00853495">
        <w:t xml:space="preserve">. </w:t>
      </w:r>
      <w:r w:rsidR="00D3063B">
        <w:t xml:space="preserve">The anterior can be expressed with </w:t>
      </w:r>
      <w:r w:rsidR="00D3063B">
        <w:rPr>
          <w:rFonts w:hint="cs"/>
          <w:rtl/>
        </w:rPr>
        <w:t>אַחַר</w:t>
      </w:r>
      <w:r w:rsidR="00D3063B">
        <w:t xml:space="preserve">. </w:t>
      </w:r>
      <w:r w:rsidR="00DB44BF">
        <w:t>T</w:t>
      </w:r>
      <w:r w:rsidR="00D3063B">
        <w:t xml:space="preserve">he posterior </w:t>
      </w:r>
      <w:r w:rsidR="00142C3D">
        <w:t xml:space="preserve">relationship can be </w:t>
      </w:r>
      <w:r w:rsidR="00CE1941">
        <w:t xml:space="preserve">made with </w:t>
      </w:r>
      <w:r w:rsidR="00D66BE4">
        <w:rPr>
          <w:rFonts w:hint="cs"/>
          <w:rtl/>
        </w:rPr>
        <w:t>מִן</w:t>
      </w:r>
      <w:r w:rsidR="00D66BE4">
        <w:t>.</w:t>
      </w:r>
      <w:r w:rsidR="00734EFB" w:rsidRPr="00E65E29">
        <w:rPr>
          <w:rStyle w:val="FootnoteReference"/>
        </w:rPr>
        <w:footnoteReference w:id="103"/>
      </w:r>
      <w:r w:rsidR="00734EFB">
        <w:t xml:space="preserve"> </w:t>
      </w:r>
      <w:r w:rsidR="0030684F">
        <w:t xml:space="preserve">These basic </w:t>
      </w:r>
      <w:r w:rsidR="0062301E">
        <w:t>positions</w:t>
      </w:r>
      <w:r w:rsidR="0030684F">
        <w:t xml:space="preserve"> can be extended </w:t>
      </w:r>
      <w:r w:rsidR="00E33B11">
        <w:t xml:space="preserve">to include </w:t>
      </w:r>
      <w:r w:rsidR="00106E67">
        <w:t>duration</w:t>
      </w:r>
      <w:r w:rsidR="00554BA0">
        <w:t>s</w:t>
      </w:r>
      <w:r w:rsidR="00106E67">
        <w:t xml:space="preserve"> towards a </w:t>
      </w:r>
      <w:r w:rsidR="00106E67">
        <w:rPr>
          <w:smallCaps/>
        </w:rPr>
        <w:t>time</w:t>
      </w:r>
      <w:r w:rsidR="00C10E74">
        <w:t xml:space="preserve"> by use of </w:t>
      </w:r>
      <w:r w:rsidR="00C10E74">
        <w:rPr>
          <w:rFonts w:hint="cs"/>
          <w:rtl/>
        </w:rPr>
        <w:t>לְ</w:t>
      </w:r>
      <w:r w:rsidR="00C10E74">
        <w:t xml:space="preserve"> or </w:t>
      </w:r>
      <w:r w:rsidR="00C10E74">
        <w:rPr>
          <w:rFonts w:hint="cs"/>
          <w:rtl/>
        </w:rPr>
        <w:t>עַד</w:t>
      </w:r>
      <w:r w:rsidR="006D2674">
        <w:t>.</w:t>
      </w:r>
      <w:r w:rsidR="009A7221" w:rsidRPr="00E65E29">
        <w:rPr>
          <w:rStyle w:val="FootnoteReference"/>
        </w:rPr>
        <w:footnoteReference w:id="104"/>
      </w:r>
    </w:p>
    <w:p w14:paraId="5B4978C1" w14:textId="04268F72" w:rsidR="008C66C8" w:rsidRPr="00830D2F" w:rsidRDefault="008F6E6C" w:rsidP="00F8113B">
      <w:r>
        <w:t>The semantic</w:t>
      </w:r>
      <w:r w:rsidR="0028243B">
        <w:t xml:space="preserve">s </w:t>
      </w:r>
      <w:r>
        <w:t xml:space="preserve">of prepositions </w:t>
      </w:r>
      <w:r w:rsidR="00DF67E9">
        <w:t>affect</w:t>
      </w:r>
      <w:r>
        <w:t xml:space="preserve"> their collocational preference</w:t>
      </w:r>
      <w:r w:rsidR="0008129E">
        <w:t>s</w:t>
      </w:r>
      <w:r w:rsidR="00F65C87">
        <w:t xml:space="preserve"> </w:t>
      </w:r>
      <w:r w:rsidR="00CD1485">
        <w:t>for</w:t>
      </w:r>
      <w:r w:rsidR="00F65C87">
        <w:t xml:space="preserve"> </w:t>
      </w:r>
      <w:r w:rsidR="00F65C87">
        <w:rPr>
          <w:smallCaps/>
        </w:rPr>
        <w:t>time</w:t>
      </w:r>
      <w:r w:rsidR="00F65C87">
        <w:t xml:space="preserve"> </w:t>
      </w:r>
      <w:r w:rsidR="00366857">
        <w:t>words</w:t>
      </w:r>
      <w:r w:rsidR="00F65C87">
        <w:t xml:space="preserve">. </w:t>
      </w:r>
      <w:r w:rsidR="008E78FC">
        <w:t>The</w:t>
      </w:r>
      <w:r w:rsidR="004356E4">
        <w:t xml:space="preserve"> preferences are statistically detectable</w:t>
      </w:r>
      <w:r w:rsidR="00FE475F">
        <w:t xml:space="preserve">. </w:t>
      </w:r>
      <w:r w:rsidR="004F5F9C">
        <w:t>They</w:t>
      </w:r>
      <w:r w:rsidR="007F4389">
        <w:t xml:space="preserve"> help detect subtle nuances</w:t>
      </w:r>
      <w:r w:rsidR="00E0211B">
        <w:t xml:space="preserve"> </w:t>
      </w:r>
      <w:r w:rsidR="00A76EE1">
        <w:t xml:space="preserve">that </w:t>
      </w:r>
      <w:r w:rsidR="000F2109">
        <w:t xml:space="preserve">are not </w:t>
      </w:r>
      <w:r w:rsidR="002A3082">
        <w:t>self-evident</w:t>
      </w:r>
      <w:r w:rsidR="00816F29">
        <w:t xml:space="preserve">, </w:t>
      </w:r>
      <w:r w:rsidR="007E35DE">
        <w:lastRenderedPageBreak/>
        <w:t>provid</w:t>
      </w:r>
      <w:r w:rsidR="00816F29">
        <w:t>ing</w:t>
      </w:r>
      <w:r w:rsidR="007E35DE">
        <w:t xml:space="preserve"> </w:t>
      </w:r>
      <w:r w:rsidR="005C15FE">
        <w:t>a</w:t>
      </w:r>
      <w:r w:rsidR="00681FEC">
        <w:t xml:space="preserve"> first step toward a semantic taxonomy of </w:t>
      </w:r>
      <w:r w:rsidR="00681FEC">
        <w:rPr>
          <w:smallCaps/>
        </w:rPr>
        <w:t>time</w:t>
      </w:r>
      <w:r w:rsidR="00681FEC">
        <w:t xml:space="preserve"> adverbials</w:t>
      </w:r>
      <w:r w:rsidR="00C65ED5">
        <w:t>.</w:t>
      </w:r>
      <w:r w:rsidR="007D2DCF">
        <w:t xml:space="preserve"> </w:t>
      </w:r>
      <w:r w:rsidR="003D58F7">
        <w:t xml:space="preserve">The prepositions and their </w:t>
      </w:r>
      <w:r w:rsidR="002007F8">
        <w:t xml:space="preserve">co-occurrences with </w:t>
      </w:r>
      <w:r w:rsidR="002C789C">
        <w:t>governed time</w:t>
      </w:r>
      <w:r w:rsidR="00DA32BD">
        <w:t xml:space="preserve"> words are counted. </w:t>
      </w:r>
      <w:r w:rsidR="00A01860">
        <w:t>Those relationships are modeled below</w:t>
      </w:r>
      <w:r w:rsidR="004F4C07">
        <w:t xml:space="preserve"> with Fisher's significance scores and "swarmplots</w:t>
      </w:r>
      <w:r w:rsidR="00A01860">
        <w:t>.</w:t>
      </w:r>
      <w:r w:rsidR="004F4C07">
        <w:t>"</w:t>
      </w:r>
      <w:r w:rsidR="00A01860">
        <w:t xml:space="preserve"> </w:t>
      </w:r>
      <w:r w:rsidR="000A5C48">
        <w:t xml:space="preserve">Red indicates attraction </w:t>
      </w:r>
      <w:r w:rsidR="007B2EBF">
        <w:t>and</w:t>
      </w:r>
      <w:r w:rsidR="000A5C48">
        <w:t xml:space="preserve"> blue repulsion.</w:t>
      </w:r>
      <w:r w:rsidR="00AA49F1">
        <w:t xml:space="preserve"> S</w:t>
      </w:r>
      <w:r w:rsidR="00B6770E">
        <w:t>tatistically neutral</w:t>
      </w:r>
      <w:r w:rsidR="00AA49F1">
        <w:t xml:space="preserve"> terms</w:t>
      </w:r>
      <w:r w:rsidR="00B6770E">
        <w:t xml:space="preserve"> are in grey. </w:t>
      </w:r>
      <w:r w:rsidR="00B306CB">
        <w:t>T</w:t>
      </w:r>
      <w:r w:rsidR="00957312" w:rsidRPr="00957312">
        <w:t>ime</w:t>
      </w:r>
      <w:r w:rsidR="000B5330">
        <w:t xml:space="preserve"> terms are lemmatized </w:t>
      </w:r>
      <w:r w:rsidR="00A11923">
        <w:t>and accent</w:t>
      </w:r>
      <w:r w:rsidR="001E6192">
        <w:t>-</w:t>
      </w:r>
      <w:r w:rsidR="00A11923">
        <w:t>stripped</w:t>
      </w:r>
      <w:r w:rsidR="000B5330">
        <w:t xml:space="preserve"> </w:t>
      </w:r>
      <w:r w:rsidR="00CD65E0">
        <w:t xml:space="preserve">for </w:t>
      </w:r>
      <w:r w:rsidR="00AF64AC">
        <w:t>clarity.</w:t>
      </w:r>
    </w:p>
    <w:p w14:paraId="0DAD0538" w14:textId="47657DAB" w:rsidR="00ED0571" w:rsidRPr="00B93C0A" w:rsidRDefault="00ED0571" w:rsidP="00ED0571">
      <w:pPr>
        <w:pStyle w:val="Heading1"/>
        <w:rPr>
          <w:b w:val="0"/>
          <w:bCs/>
          <w:szCs w:val="20"/>
        </w:rPr>
      </w:pPr>
      <w:r>
        <w:t xml:space="preserve">Figure </w:t>
      </w:r>
      <w:fldSimple w:instr=" SEQ Figure \* ARABIC ">
        <w:r w:rsidR="00E65E29">
          <w:rPr>
            <w:noProof/>
          </w:rPr>
          <w:t>13</w:t>
        </w:r>
      </w:fldSimple>
      <w:r>
        <w:t xml:space="preserve">: Collocational </w:t>
      </w:r>
      <w:r w:rsidR="00BE3797">
        <w:t>Attractions</w:t>
      </w:r>
      <w:r>
        <w:t xml:space="preserve"> </w:t>
      </w:r>
      <w:r w:rsidR="00BE3797">
        <w:t>to</w:t>
      </w:r>
      <w:r w:rsidRPr="00ED0571">
        <w:rPr>
          <w:rFonts w:ascii="SBL BibLit" w:hAnsi="SBL BibLit" w:cs="SBL BibLit"/>
          <w:b w:val="0"/>
          <w:bCs/>
          <w:sz w:val="24"/>
        </w:rPr>
        <w:t xml:space="preserve"> </w:t>
      </w:r>
      <w:r w:rsidRPr="00ED0571">
        <w:rPr>
          <w:rFonts w:ascii="SBL BibLit" w:hAnsi="SBL BibLit" w:cs="SBL BibLit"/>
          <w:sz w:val="24"/>
          <w:rtl/>
          <w:lang w:bidi="he-IL"/>
        </w:rPr>
        <w:t>בְּ</w:t>
      </w:r>
      <w:r w:rsidR="00316C7E" w:rsidRPr="00316C7E">
        <w:rPr>
          <w:rFonts w:cs="SBL BibLit"/>
          <w:szCs w:val="20"/>
          <w:lang w:bidi="he-IL"/>
        </w:rPr>
        <w:t>,</w:t>
      </w:r>
      <w:r w:rsidR="00B93C0A">
        <w:rPr>
          <w:rFonts w:ascii="SBL BibLit" w:hAnsi="SBL BibLit" w:cs="SBL BibLit"/>
          <w:sz w:val="24"/>
          <w:lang w:bidi="he-IL"/>
        </w:rPr>
        <w:t xml:space="preserve"> </w:t>
      </w:r>
      <w:r w:rsidR="00AB3BF0">
        <w:rPr>
          <w:rFonts w:cs="SBL BibLit"/>
          <w:szCs w:val="20"/>
          <w:lang w:bidi="he-IL"/>
        </w:rPr>
        <w:t>Swarmp</w:t>
      </w:r>
      <w:r w:rsidR="00B93C0A" w:rsidRPr="00AB3BF0">
        <w:rPr>
          <w:rFonts w:cs="SBL BibLit"/>
          <w:szCs w:val="20"/>
          <w:lang w:bidi="he-IL"/>
        </w:rPr>
        <w:t>lot</w:t>
      </w:r>
    </w:p>
    <w:p w14:paraId="6E0153E1" w14:textId="43FBE276" w:rsidR="002C2982" w:rsidRDefault="00CC2903" w:rsidP="00391EC0">
      <w:pPr>
        <w:ind w:firstLine="0"/>
        <w:rPr>
          <w:rStyle w:val="Heading1Char"/>
        </w:rPr>
      </w:pPr>
      <w:r>
        <w:rPr>
          <w:rFonts w:hint="cs"/>
          <w:noProof/>
        </w:rPr>
        <w:drawing>
          <wp:inline distT="0" distB="0" distL="0" distR="0" wp14:anchorId="190473B0" wp14:editId="794A85B8">
            <wp:extent cx="5723890" cy="1878330"/>
            <wp:effectExtent l="0" t="0" r="3810" b="1270"/>
            <wp:docPr id="51" name="ב_asso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ב_assocs.png"/>
                    <pic:cNvPicPr/>
                  </pic:nvPicPr>
                  <pic:blipFill>
                    <a:blip r:embed="rId23" r:link="rId24">
                      <a:extLst>
                        <a:ext uri="{28A0092B-C50C-407E-A947-70E740481C1C}">
                          <a14:useLocalDpi xmlns:a14="http://schemas.microsoft.com/office/drawing/2010/main" val="0"/>
                        </a:ext>
                      </a:extLst>
                    </a:blip>
                    <a:stretch>
                      <a:fillRect/>
                    </a:stretch>
                  </pic:blipFill>
                  <pic:spPr>
                    <a:xfrm>
                      <a:off x="0" y="0"/>
                      <a:ext cx="5723890" cy="1878330"/>
                    </a:xfrm>
                    <a:prstGeom prst="rect">
                      <a:avLst/>
                    </a:prstGeom>
                  </pic:spPr>
                </pic:pic>
              </a:graphicData>
            </a:graphic>
          </wp:inline>
        </w:drawing>
      </w:r>
    </w:p>
    <w:p w14:paraId="3149B545" w14:textId="1F902032" w:rsidR="00C90240" w:rsidRDefault="00C90240" w:rsidP="002C2982">
      <w:pPr>
        <w:pStyle w:val="Heading1"/>
        <w:rPr>
          <w:noProof/>
        </w:rPr>
      </w:pPr>
      <w:r w:rsidRPr="002C2982">
        <w:t xml:space="preserve">Figure </w:t>
      </w:r>
      <w:r w:rsidR="007734DD" w:rsidRPr="002C2982">
        <w:rPr>
          <w:rStyle w:val="Heading1Char"/>
        </w:rPr>
        <w:fldChar w:fldCharType="begin"/>
      </w:r>
      <w:r w:rsidR="007734DD" w:rsidRPr="002C2982">
        <w:rPr>
          <w:rStyle w:val="Heading1Char"/>
        </w:rPr>
        <w:instrText xml:space="preserve"> SEQ Figure \* ARABIC </w:instrText>
      </w:r>
      <w:r w:rsidR="007734DD" w:rsidRPr="002C2982">
        <w:rPr>
          <w:rStyle w:val="Heading1Char"/>
        </w:rPr>
        <w:fldChar w:fldCharType="separate"/>
      </w:r>
      <w:r w:rsidR="00E65E29">
        <w:rPr>
          <w:rStyle w:val="Heading1Char"/>
          <w:noProof/>
        </w:rPr>
        <w:t>14</w:t>
      </w:r>
      <w:r w:rsidR="007734DD" w:rsidRPr="002C2982">
        <w:rPr>
          <w:rStyle w:val="Heading1Char"/>
        </w:rPr>
        <w:fldChar w:fldCharType="end"/>
      </w:r>
      <w:r w:rsidRPr="002C2982">
        <w:t xml:space="preserve">: Top 10 Attracted Times to </w:t>
      </w:r>
      <w:r w:rsidRPr="002C2982">
        <w:rPr>
          <w:rtl/>
        </w:rPr>
        <w:t>בְּ</w:t>
      </w:r>
      <w:r w:rsidR="0077450D" w:rsidRPr="002C2982">
        <w:t xml:space="preserve"> (</w:t>
      </w:r>
      <w:r w:rsidR="001B1E12">
        <w:t xml:space="preserve">Fisher's </w:t>
      </w:r>
      <w:r w:rsidR="0077450D" w:rsidRPr="002C2982">
        <w:t>&gt;1.3 is significant)</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790"/>
        <w:gridCol w:w="920"/>
        <w:gridCol w:w="920"/>
      </w:tblGrid>
      <w:tr w:rsidR="00F23BD1" w:rsidRPr="00FC697D" w14:paraId="459AD008" w14:textId="55CB1E71" w:rsidTr="00513F86">
        <w:trPr>
          <w:trHeight w:val="280"/>
          <w:tblHeader/>
          <w:jc w:val="center"/>
        </w:trPr>
        <w:tc>
          <w:tcPr>
            <w:tcW w:w="790" w:type="dxa"/>
            <w:tcBorders>
              <w:top w:val="nil"/>
              <w:left w:val="nil"/>
            </w:tcBorders>
          </w:tcPr>
          <w:p w14:paraId="55BC28AC" w14:textId="08F9F132" w:rsidR="00F23BD1" w:rsidRPr="00FC697D" w:rsidRDefault="00F23BD1" w:rsidP="002B497C">
            <w:pPr>
              <w:keepNext/>
              <w:autoSpaceDE w:val="0"/>
              <w:autoSpaceDN w:val="0"/>
              <w:adjustRightInd w:val="0"/>
              <w:spacing w:line="240" w:lineRule="auto"/>
              <w:ind w:firstLine="0"/>
              <w:jc w:val="right"/>
              <w:rPr>
                <w:rFonts w:ascii="Calibri" w:eastAsiaTheme="minorHAnsi" w:hAnsi="Calibri" w:cs="Calibri"/>
                <w:color w:val="000000"/>
                <w:sz w:val="20"/>
                <w:szCs w:val="20"/>
              </w:rPr>
            </w:pPr>
          </w:p>
        </w:tc>
        <w:tc>
          <w:tcPr>
            <w:tcW w:w="920" w:type="dxa"/>
          </w:tcPr>
          <w:p w14:paraId="2E7124BA" w14:textId="3DA39AF9" w:rsidR="00F23BD1" w:rsidRPr="00093339" w:rsidRDefault="00F23BD1" w:rsidP="00093339">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Fisher's Score</w:t>
            </w:r>
          </w:p>
        </w:tc>
        <w:tc>
          <w:tcPr>
            <w:tcW w:w="920" w:type="dxa"/>
          </w:tcPr>
          <w:p w14:paraId="6C5BC657" w14:textId="249D11A0" w:rsidR="00F23BD1" w:rsidRPr="00093339" w:rsidRDefault="00F23BD1" w:rsidP="00093339">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Raw Counts</w:t>
            </w:r>
          </w:p>
        </w:tc>
      </w:tr>
      <w:tr w:rsidR="00196796" w:rsidRPr="00FC697D" w14:paraId="4FA73DBF" w14:textId="17D4EA06" w:rsidTr="00513F86">
        <w:trPr>
          <w:trHeight w:val="280"/>
          <w:jc w:val="center"/>
        </w:trPr>
        <w:tc>
          <w:tcPr>
            <w:tcW w:w="790" w:type="dxa"/>
          </w:tcPr>
          <w:p w14:paraId="5F2BA24A"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יום</w:t>
            </w:r>
          </w:p>
        </w:tc>
        <w:tc>
          <w:tcPr>
            <w:tcW w:w="920" w:type="dxa"/>
            <w:vAlign w:val="bottom"/>
          </w:tcPr>
          <w:p w14:paraId="27FDD37E" w14:textId="073E47DF"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33.11</w:t>
            </w:r>
          </w:p>
        </w:tc>
        <w:tc>
          <w:tcPr>
            <w:tcW w:w="920" w:type="dxa"/>
          </w:tcPr>
          <w:p w14:paraId="5E22A9BE" w14:textId="6AE12765"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66</w:t>
            </w:r>
          </w:p>
        </w:tc>
      </w:tr>
      <w:tr w:rsidR="00196796" w:rsidRPr="00FC697D" w14:paraId="7639ACE7" w14:textId="72D6B563" w:rsidTr="00513F86">
        <w:trPr>
          <w:trHeight w:val="280"/>
          <w:jc w:val="center"/>
        </w:trPr>
        <w:tc>
          <w:tcPr>
            <w:tcW w:w="790" w:type="dxa"/>
          </w:tcPr>
          <w:p w14:paraId="5DF8B255"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שׁנה</w:t>
            </w:r>
          </w:p>
        </w:tc>
        <w:tc>
          <w:tcPr>
            <w:tcW w:w="920" w:type="dxa"/>
            <w:vAlign w:val="bottom"/>
          </w:tcPr>
          <w:p w14:paraId="28DE60F0" w14:textId="7929151C"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1.02</w:t>
            </w:r>
          </w:p>
        </w:tc>
        <w:tc>
          <w:tcPr>
            <w:tcW w:w="920" w:type="dxa"/>
          </w:tcPr>
          <w:p w14:paraId="31F98F3A" w14:textId="5AB12E7F"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46</w:t>
            </w:r>
          </w:p>
        </w:tc>
      </w:tr>
      <w:tr w:rsidR="00196796" w:rsidRPr="00FC697D" w14:paraId="3EFDCD75" w14:textId="4DF86C13" w:rsidTr="00513F86">
        <w:trPr>
          <w:trHeight w:val="280"/>
          <w:jc w:val="center"/>
        </w:trPr>
        <w:tc>
          <w:tcPr>
            <w:tcW w:w="790" w:type="dxa"/>
          </w:tcPr>
          <w:p w14:paraId="1DAB1255"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עת</w:t>
            </w:r>
          </w:p>
        </w:tc>
        <w:tc>
          <w:tcPr>
            <w:tcW w:w="920" w:type="dxa"/>
            <w:vAlign w:val="bottom"/>
          </w:tcPr>
          <w:p w14:paraId="46EAF675" w14:textId="1E216048"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96</w:t>
            </w:r>
          </w:p>
        </w:tc>
        <w:tc>
          <w:tcPr>
            <w:tcW w:w="920" w:type="dxa"/>
          </w:tcPr>
          <w:p w14:paraId="4E570418" w14:textId="5A51B20D"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7</w:t>
            </w:r>
          </w:p>
        </w:tc>
      </w:tr>
      <w:tr w:rsidR="00196796" w:rsidRPr="00FC697D" w14:paraId="391990CE" w14:textId="7B44FBD6" w:rsidTr="00513F86">
        <w:trPr>
          <w:trHeight w:val="280"/>
          <w:jc w:val="center"/>
        </w:trPr>
        <w:tc>
          <w:tcPr>
            <w:tcW w:w="790" w:type="dxa"/>
          </w:tcPr>
          <w:p w14:paraId="29BFCB03"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בקר</w:t>
            </w:r>
          </w:p>
        </w:tc>
        <w:tc>
          <w:tcPr>
            <w:tcW w:w="920" w:type="dxa"/>
            <w:vAlign w:val="bottom"/>
          </w:tcPr>
          <w:p w14:paraId="3DDBECD6" w14:textId="5B867F11"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63</w:t>
            </w:r>
          </w:p>
        </w:tc>
        <w:tc>
          <w:tcPr>
            <w:tcW w:w="920" w:type="dxa"/>
          </w:tcPr>
          <w:p w14:paraId="207E28E5" w14:textId="0B28767E"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6</w:t>
            </w:r>
          </w:p>
        </w:tc>
      </w:tr>
      <w:tr w:rsidR="00196796" w:rsidRPr="00FC697D" w14:paraId="2FC9ABDF" w14:textId="22F39F40" w:rsidTr="00513F86">
        <w:trPr>
          <w:trHeight w:val="280"/>
          <w:jc w:val="center"/>
        </w:trPr>
        <w:tc>
          <w:tcPr>
            <w:tcW w:w="790" w:type="dxa"/>
          </w:tcPr>
          <w:p w14:paraId="24D4F81E"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לילה</w:t>
            </w:r>
          </w:p>
        </w:tc>
        <w:tc>
          <w:tcPr>
            <w:tcW w:w="920" w:type="dxa"/>
            <w:vAlign w:val="bottom"/>
          </w:tcPr>
          <w:p w14:paraId="193F631A" w14:textId="21D89F15"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11</w:t>
            </w:r>
          </w:p>
        </w:tc>
        <w:tc>
          <w:tcPr>
            <w:tcW w:w="920" w:type="dxa"/>
          </w:tcPr>
          <w:p w14:paraId="77312DB8" w14:textId="2A56641E"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16</w:t>
            </w:r>
          </w:p>
        </w:tc>
      </w:tr>
      <w:tr w:rsidR="00196796" w:rsidRPr="00FC697D" w14:paraId="3B4246D8" w14:textId="34B3D305" w:rsidTr="00513F86">
        <w:trPr>
          <w:trHeight w:val="280"/>
          <w:jc w:val="center"/>
        </w:trPr>
        <w:tc>
          <w:tcPr>
            <w:tcW w:w="790" w:type="dxa"/>
          </w:tcPr>
          <w:p w14:paraId="66D3522A"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חדשׁ</w:t>
            </w:r>
          </w:p>
        </w:tc>
        <w:tc>
          <w:tcPr>
            <w:tcW w:w="920" w:type="dxa"/>
            <w:vAlign w:val="bottom"/>
          </w:tcPr>
          <w:p w14:paraId="54041263" w14:textId="6F68DC79"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3.64</w:t>
            </w:r>
          </w:p>
        </w:tc>
        <w:tc>
          <w:tcPr>
            <w:tcW w:w="920" w:type="dxa"/>
          </w:tcPr>
          <w:p w14:paraId="71B3454C" w14:textId="4F4B8A0C"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93</w:t>
            </w:r>
          </w:p>
        </w:tc>
      </w:tr>
      <w:tr w:rsidR="00196796" w:rsidRPr="00FC697D" w14:paraId="4649CFFB" w14:textId="057676B0" w:rsidTr="00513F86">
        <w:trPr>
          <w:trHeight w:val="280"/>
          <w:jc w:val="center"/>
        </w:trPr>
        <w:tc>
          <w:tcPr>
            <w:tcW w:w="790" w:type="dxa"/>
          </w:tcPr>
          <w:p w14:paraId="78A48F00"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ערב</w:t>
            </w:r>
          </w:p>
        </w:tc>
        <w:tc>
          <w:tcPr>
            <w:tcW w:w="920" w:type="dxa"/>
            <w:vAlign w:val="bottom"/>
          </w:tcPr>
          <w:p w14:paraId="5C0EFE97" w14:textId="19EA66C5"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67</w:t>
            </w:r>
          </w:p>
        </w:tc>
        <w:tc>
          <w:tcPr>
            <w:tcW w:w="920" w:type="dxa"/>
          </w:tcPr>
          <w:p w14:paraId="2CB3FE01" w14:textId="1FFBBC36"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7</w:t>
            </w:r>
          </w:p>
        </w:tc>
      </w:tr>
      <w:tr w:rsidR="00196796" w:rsidRPr="00FC697D" w14:paraId="1FAEF871" w14:textId="10242B75" w:rsidTr="00513F86">
        <w:trPr>
          <w:trHeight w:val="280"/>
          <w:jc w:val="center"/>
        </w:trPr>
        <w:tc>
          <w:tcPr>
            <w:tcW w:w="790" w:type="dxa"/>
          </w:tcPr>
          <w:p w14:paraId="18BCA3F5"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ראשׁון</w:t>
            </w:r>
          </w:p>
        </w:tc>
        <w:tc>
          <w:tcPr>
            <w:tcW w:w="920" w:type="dxa"/>
            <w:vAlign w:val="bottom"/>
          </w:tcPr>
          <w:p w14:paraId="17EAA454" w14:textId="3D72AB55"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41</w:t>
            </w:r>
          </w:p>
        </w:tc>
        <w:tc>
          <w:tcPr>
            <w:tcW w:w="920" w:type="dxa"/>
          </w:tcPr>
          <w:p w14:paraId="56A3D8BB" w14:textId="177032E5"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w:t>
            </w:r>
          </w:p>
        </w:tc>
      </w:tr>
      <w:tr w:rsidR="00196796" w:rsidRPr="00FC697D" w14:paraId="7E9A9922" w14:textId="66BE64BC" w:rsidTr="00513F86">
        <w:trPr>
          <w:trHeight w:val="280"/>
          <w:jc w:val="center"/>
        </w:trPr>
        <w:tc>
          <w:tcPr>
            <w:tcW w:w="790" w:type="dxa"/>
          </w:tcPr>
          <w:p w14:paraId="167DDD4C"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צהרים</w:t>
            </w:r>
          </w:p>
        </w:tc>
        <w:tc>
          <w:tcPr>
            <w:tcW w:w="920" w:type="dxa"/>
            <w:vAlign w:val="bottom"/>
          </w:tcPr>
          <w:p w14:paraId="759F62B4" w14:textId="3D10393B"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31</w:t>
            </w:r>
          </w:p>
        </w:tc>
        <w:tc>
          <w:tcPr>
            <w:tcW w:w="920" w:type="dxa"/>
          </w:tcPr>
          <w:p w14:paraId="312B623B" w14:textId="465D3569"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1</w:t>
            </w:r>
          </w:p>
        </w:tc>
      </w:tr>
      <w:tr w:rsidR="00196796" w:rsidRPr="00FC697D" w14:paraId="3B215656" w14:textId="6864346B" w:rsidTr="00513F86">
        <w:trPr>
          <w:trHeight w:val="280"/>
          <w:jc w:val="center"/>
        </w:trPr>
        <w:tc>
          <w:tcPr>
            <w:tcW w:w="790" w:type="dxa"/>
          </w:tcPr>
          <w:p w14:paraId="0BF1B666" w14:textId="77777777" w:rsidR="00196796" w:rsidRPr="00FC697D" w:rsidRDefault="00196796" w:rsidP="00196796">
            <w:pPr>
              <w:keepNext/>
              <w:autoSpaceDE w:val="0"/>
              <w:autoSpaceDN w:val="0"/>
              <w:adjustRightInd w:val="0"/>
              <w:spacing w:line="240" w:lineRule="auto"/>
              <w:ind w:firstLine="0"/>
              <w:jc w:val="center"/>
              <w:rPr>
                <w:rFonts w:ascii="SBL BibLit" w:eastAsiaTheme="minorHAnsi" w:hAnsi="SBL BibLit"/>
                <w:color w:val="000000"/>
              </w:rPr>
            </w:pPr>
            <w:r w:rsidRPr="00FC697D">
              <w:rPr>
                <w:rFonts w:ascii="SBL BibLit" w:eastAsiaTheme="minorHAnsi" w:hAnsi="SBL BibLit"/>
                <w:color w:val="000000"/>
                <w:rtl/>
              </w:rPr>
              <w:t>חיים</w:t>
            </w:r>
          </w:p>
        </w:tc>
        <w:tc>
          <w:tcPr>
            <w:tcW w:w="920" w:type="dxa"/>
            <w:vAlign w:val="bottom"/>
          </w:tcPr>
          <w:p w14:paraId="52EF2312" w14:textId="1BD42B54" w:rsidR="00196796" w:rsidRPr="00093339"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14</w:t>
            </w:r>
          </w:p>
        </w:tc>
        <w:tc>
          <w:tcPr>
            <w:tcW w:w="920" w:type="dxa"/>
          </w:tcPr>
          <w:p w14:paraId="673BD58B" w14:textId="00D6DC28" w:rsidR="00196796" w:rsidRPr="00196796" w:rsidRDefault="00196796" w:rsidP="00196796">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w:t>
            </w:r>
          </w:p>
        </w:tc>
      </w:tr>
    </w:tbl>
    <w:p w14:paraId="31C78EF9" w14:textId="20E87E9C" w:rsidR="002C2982" w:rsidRDefault="002C2982" w:rsidP="00144C27">
      <w:pPr>
        <w:ind w:firstLine="0"/>
        <w:rPr>
          <w:lang w:bidi="ar-SA"/>
        </w:rPr>
      </w:pPr>
    </w:p>
    <w:p w14:paraId="4CD409B1" w14:textId="0BF686FE" w:rsidR="00391EC0" w:rsidRDefault="00144C27" w:rsidP="002053EE">
      <w:pPr>
        <w:ind w:firstLine="0"/>
      </w:pPr>
      <w:r>
        <w:rPr>
          <w:rFonts w:hint="cs"/>
          <w:rtl/>
        </w:rPr>
        <w:t>בְּ</w:t>
      </w:r>
      <w:r>
        <w:t xml:space="preserve"> </w:t>
      </w:r>
      <w:r w:rsidR="00EF6939">
        <w:t>prefers</w:t>
      </w:r>
      <w:r w:rsidR="00674A4E">
        <w:t xml:space="preserve"> </w:t>
      </w:r>
      <w:r w:rsidR="00063B71">
        <w:t xml:space="preserve">canonical time periods, </w:t>
      </w:r>
      <w:r w:rsidR="00063B71">
        <w:rPr>
          <w:rFonts w:hint="cs"/>
          <w:rtl/>
        </w:rPr>
        <w:t>יוֹם</w:t>
      </w:r>
      <w:r w:rsidR="00063B71">
        <w:t xml:space="preserve">, </w:t>
      </w:r>
      <w:r w:rsidR="00063B71">
        <w:rPr>
          <w:rFonts w:hint="cs"/>
          <w:rtl/>
        </w:rPr>
        <w:t>שָׁנָה</w:t>
      </w:r>
      <w:r w:rsidR="00063B71">
        <w:t>,</w:t>
      </w:r>
      <w:r w:rsidR="00522344">
        <w:t xml:space="preserve"> </w:t>
      </w:r>
      <w:r w:rsidR="00522344">
        <w:rPr>
          <w:rFonts w:hint="cs"/>
          <w:rtl/>
        </w:rPr>
        <w:t>בֹּקֶר</w:t>
      </w:r>
      <w:r w:rsidR="00522344">
        <w:t>,</w:t>
      </w:r>
      <w:r w:rsidR="00063B71">
        <w:t xml:space="preserve"> </w:t>
      </w:r>
      <w:r w:rsidR="00063B71">
        <w:rPr>
          <w:rFonts w:hint="cs"/>
          <w:rtl/>
        </w:rPr>
        <w:t>לָיְלָה</w:t>
      </w:r>
      <w:r w:rsidR="00063B71">
        <w:t xml:space="preserve">, </w:t>
      </w:r>
      <w:r w:rsidR="00063B71">
        <w:rPr>
          <w:rFonts w:hint="cs"/>
          <w:rtl/>
        </w:rPr>
        <w:t>חֹדֶשׁ</w:t>
      </w:r>
      <w:r w:rsidR="00063B71">
        <w:t>, and</w:t>
      </w:r>
      <w:r w:rsidR="00522344">
        <w:t xml:space="preserve"> </w:t>
      </w:r>
      <w:r w:rsidR="00522344">
        <w:rPr>
          <w:rFonts w:hint="cs"/>
          <w:rtl/>
        </w:rPr>
        <w:t>עֶרֶב</w:t>
      </w:r>
      <w:r w:rsidR="009509E4">
        <w:t xml:space="preserve">. </w:t>
      </w:r>
      <w:r w:rsidR="00766D60">
        <w:t>The</w:t>
      </w:r>
      <w:r w:rsidR="00B3304F">
        <w:t xml:space="preserve"> simultaneous sense </w:t>
      </w:r>
      <w:r w:rsidR="00850440">
        <w:t>is strongly amenable to these time points.</w:t>
      </w:r>
    </w:p>
    <w:p w14:paraId="02CFEB36" w14:textId="77777777" w:rsidR="002053EE" w:rsidRPr="002C2982" w:rsidRDefault="002053EE" w:rsidP="002053EE">
      <w:pPr>
        <w:ind w:firstLine="0"/>
      </w:pPr>
    </w:p>
    <w:p w14:paraId="2E33EF0F" w14:textId="620E1085" w:rsidR="00CC2903" w:rsidRDefault="00CC2903" w:rsidP="00CC2903">
      <w:pPr>
        <w:pStyle w:val="Heading1"/>
        <w:rPr>
          <w:lang w:bidi="he-IL"/>
        </w:rPr>
      </w:pPr>
      <w:r>
        <w:lastRenderedPageBreak/>
        <w:t xml:space="preserve">Figure </w:t>
      </w:r>
      <w:fldSimple w:instr=" SEQ Figure \* ARABIC ">
        <w:r w:rsidR="00E65E29">
          <w:rPr>
            <w:noProof/>
          </w:rPr>
          <w:t>15</w:t>
        </w:r>
      </w:fldSimple>
      <w:r>
        <w:t xml:space="preserve">: </w:t>
      </w:r>
      <w:r w:rsidR="00BE3797">
        <w:t>Collocational Attractions to</w:t>
      </w:r>
      <w:r w:rsidR="00BE3797" w:rsidRPr="00ED0571">
        <w:rPr>
          <w:rFonts w:ascii="SBL BibLit" w:hAnsi="SBL BibLit" w:cs="SBL BibLit"/>
          <w:b w:val="0"/>
          <w:bCs/>
          <w:sz w:val="24"/>
        </w:rPr>
        <w:t xml:space="preserve"> </w:t>
      </w:r>
      <w:r w:rsidRPr="00CC2903">
        <w:rPr>
          <w:rFonts w:ascii="SBL BibLit" w:hAnsi="SBL BibLit" w:cs="SBL BibLit"/>
          <w:sz w:val="24"/>
          <w:rtl/>
          <w:lang w:bidi="he-IL"/>
        </w:rPr>
        <w:t>עַד</w:t>
      </w:r>
      <w:r w:rsidR="00B275CE" w:rsidRPr="00316C7E">
        <w:rPr>
          <w:rFonts w:cs="SBL BibLit"/>
          <w:szCs w:val="20"/>
          <w:lang w:bidi="he-IL"/>
        </w:rPr>
        <w:t>,</w:t>
      </w:r>
      <w:r w:rsidR="00B275CE">
        <w:rPr>
          <w:rFonts w:ascii="SBL BibLit" w:hAnsi="SBL BibLit" w:cs="SBL BibLit"/>
          <w:sz w:val="24"/>
          <w:lang w:bidi="he-IL"/>
        </w:rPr>
        <w:t xml:space="preserve"> </w:t>
      </w:r>
      <w:r w:rsidR="00B275CE">
        <w:rPr>
          <w:rFonts w:cs="SBL BibLit"/>
          <w:szCs w:val="20"/>
          <w:lang w:bidi="he-IL"/>
        </w:rPr>
        <w:t>Swarmp</w:t>
      </w:r>
      <w:r w:rsidR="00B275CE" w:rsidRPr="00AB3BF0">
        <w:rPr>
          <w:rFonts w:cs="SBL BibLit"/>
          <w:szCs w:val="20"/>
          <w:lang w:bidi="he-IL"/>
        </w:rPr>
        <w:t>lot</w:t>
      </w:r>
    </w:p>
    <w:p w14:paraId="59EBDBCC" w14:textId="1AA72800" w:rsidR="00CC2903" w:rsidRDefault="00CC2903">
      <w:pPr>
        <w:spacing w:line="240" w:lineRule="auto"/>
        <w:ind w:firstLine="0"/>
      </w:pPr>
      <w:r>
        <w:rPr>
          <w:noProof/>
        </w:rPr>
        <w:drawing>
          <wp:inline distT="0" distB="0" distL="0" distR="0" wp14:anchorId="53B81287" wp14:editId="3AF8E1CD">
            <wp:extent cx="5723890" cy="1866900"/>
            <wp:effectExtent l="0" t="0" r="3810" b="0"/>
            <wp:docPr id="52" name="עד_asso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עד_assocs.png"/>
                    <pic:cNvPicPr/>
                  </pic:nvPicPr>
                  <pic:blipFill>
                    <a:blip r:embed="rId25" r:link="rId26">
                      <a:extLst>
                        <a:ext uri="{28A0092B-C50C-407E-A947-70E740481C1C}">
                          <a14:useLocalDpi xmlns:a14="http://schemas.microsoft.com/office/drawing/2010/main" val="0"/>
                        </a:ext>
                      </a:extLst>
                    </a:blip>
                    <a:stretch>
                      <a:fillRect/>
                    </a:stretch>
                  </pic:blipFill>
                  <pic:spPr>
                    <a:xfrm>
                      <a:off x="0" y="0"/>
                      <a:ext cx="5723890" cy="1866900"/>
                    </a:xfrm>
                    <a:prstGeom prst="rect">
                      <a:avLst/>
                    </a:prstGeom>
                  </pic:spPr>
                </pic:pic>
              </a:graphicData>
            </a:graphic>
          </wp:inline>
        </w:drawing>
      </w:r>
    </w:p>
    <w:p w14:paraId="005F1A20" w14:textId="6129409F" w:rsidR="00B275CE" w:rsidRDefault="00B275CE" w:rsidP="00307018">
      <w:pPr>
        <w:pStyle w:val="Heading1"/>
        <w:spacing w:before="240"/>
      </w:pPr>
      <w:r>
        <w:t xml:space="preserve">Figure </w:t>
      </w:r>
      <w:fldSimple w:instr=" SEQ Figure \* ARABIC ">
        <w:r w:rsidR="00E65E29">
          <w:rPr>
            <w:noProof/>
          </w:rPr>
          <w:t>16</w:t>
        </w:r>
      </w:fldSimple>
      <w:r>
        <w:t xml:space="preserve">: Top 10 Attracted Times to </w:t>
      </w:r>
      <w:r w:rsidRPr="00307018">
        <w:rPr>
          <w:rFonts w:hint="cs"/>
          <w:rtl/>
          <w:lang w:bidi="he-IL"/>
        </w:rPr>
        <w:t>עַד</w:t>
      </w:r>
      <w:r w:rsidRPr="00307018">
        <w:t xml:space="preserve"> (</w:t>
      </w:r>
      <w:r w:rsidR="00CD66DF">
        <w:t>Fisher's</w:t>
      </w:r>
      <w:r w:rsidR="00CD66DF" w:rsidRPr="00307018">
        <w:t xml:space="preserve"> </w:t>
      </w:r>
      <w:r w:rsidRPr="00307018">
        <w:t>&gt;1.3 is significant)</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790"/>
        <w:gridCol w:w="920"/>
        <w:gridCol w:w="920"/>
      </w:tblGrid>
      <w:tr w:rsidR="00513F86" w:rsidRPr="00FC697D" w14:paraId="7FDBB006" w14:textId="0810E28D" w:rsidTr="00513F86">
        <w:trPr>
          <w:trHeight w:val="280"/>
          <w:tblHeader/>
          <w:jc w:val="center"/>
        </w:trPr>
        <w:tc>
          <w:tcPr>
            <w:tcW w:w="790" w:type="dxa"/>
            <w:tcBorders>
              <w:top w:val="nil"/>
              <w:left w:val="nil"/>
            </w:tcBorders>
          </w:tcPr>
          <w:p w14:paraId="44BCB673" w14:textId="77777777" w:rsidR="00513F86" w:rsidRPr="00FC697D" w:rsidRDefault="00513F86" w:rsidP="00332ADE">
            <w:pPr>
              <w:keepNext/>
              <w:autoSpaceDE w:val="0"/>
              <w:autoSpaceDN w:val="0"/>
              <w:adjustRightInd w:val="0"/>
              <w:spacing w:line="240" w:lineRule="auto"/>
              <w:ind w:firstLine="0"/>
              <w:jc w:val="right"/>
              <w:rPr>
                <w:rFonts w:ascii="Calibri" w:eastAsiaTheme="minorHAnsi" w:hAnsi="Calibri" w:cs="Calibri"/>
                <w:color w:val="000000"/>
                <w:sz w:val="20"/>
                <w:szCs w:val="20"/>
              </w:rPr>
            </w:pPr>
          </w:p>
        </w:tc>
        <w:tc>
          <w:tcPr>
            <w:tcW w:w="920" w:type="dxa"/>
          </w:tcPr>
          <w:p w14:paraId="16B02DDA" w14:textId="06065E21" w:rsidR="00513F86" w:rsidRPr="00A85779" w:rsidRDefault="00513F86" w:rsidP="00093339">
            <w:pPr>
              <w:keepNext/>
              <w:autoSpaceDE w:val="0"/>
              <w:autoSpaceDN w:val="0"/>
              <w:adjustRightInd w:val="0"/>
              <w:spacing w:line="240" w:lineRule="auto"/>
              <w:ind w:firstLine="0"/>
              <w:jc w:val="right"/>
              <w:rPr>
                <w:rFonts w:asciiTheme="minorBidi" w:hAnsiTheme="minorBidi" w:cstheme="minorBidi"/>
                <w:color w:val="000000"/>
                <w:sz w:val="20"/>
                <w:szCs w:val="20"/>
              </w:rPr>
            </w:pPr>
            <w:r w:rsidRPr="00A85779">
              <w:rPr>
                <w:rFonts w:asciiTheme="minorBidi" w:hAnsiTheme="minorBidi" w:cstheme="minorBidi"/>
                <w:color w:val="000000"/>
                <w:sz w:val="20"/>
                <w:szCs w:val="20"/>
              </w:rPr>
              <w:t>Fisher's Score</w:t>
            </w:r>
          </w:p>
        </w:tc>
        <w:tc>
          <w:tcPr>
            <w:tcW w:w="920" w:type="dxa"/>
          </w:tcPr>
          <w:p w14:paraId="0ACFEC87" w14:textId="02E107E9" w:rsidR="00513F86" w:rsidRPr="00A85779" w:rsidRDefault="00513F86" w:rsidP="00093339">
            <w:pPr>
              <w:keepNext/>
              <w:autoSpaceDE w:val="0"/>
              <w:autoSpaceDN w:val="0"/>
              <w:adjustRightInd w:val="0"/>
              <w:spacing w:line="240" w:lineRule="auto"/>
              <w:ind w:firstLine="0"/>
              <w:jc w:val="right"/>
              <w:rPr>
                <w:rFonts w:asciiTheme="minorBidi" w:hAnsiTheme="minorBidi" w:cstheme="minorBidi"/>
                <w:color w:val="000000"/>
                <w:sz w:val="20"/>
                <w:szCs w:val="20"/>
              </w:rPr>
            </w:pPr>
            <w:r>
              <w:rPr>
                <w:rFonts w:asciiTheme="minorBidi" w:hAnsiTheme="minorBidi" w:cstheme="minorBidi"/>
                <w:color w:val="000000"/>
                <w:sz w:val="20"/>
                <w:szCs w:val="20"/>
              </w:rPr>
              <w:t>Raw Counts</w:t>
            </w:r>
          </w:p>
        </w:tc>
      </w:tr>
      <w:tr w:rsidR="001B4222" w:rsidRPr="00FC697D" w14:paraId="1F523D48" w14:textId="65B1BE73" w:rsidTr="00513F86">
        <w:trPr>
          <w:trHeight w:val="280"/>
          <w:jc w:val="center"/>
        </w:trPr>
        <w:tc>
          <w:tcPr>
            <w:tcW w:w="790" w:type="dxa"/>
          </w:tcPr>
          <w:p w14:paraId="29FCE059" w14:textId="5B484130"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ערב</w:t>
            </w:r>
          </w:p>
        </w:tc>
        <w:tc>
          <w:tcPr>
            <w:tcW w:w="920" w:type="dxa"/>
            <w:vAlign w:val="bottom"/>
          </w:tcPr>
          <w:p w14:paraId="65378E12" w14:textId="09C5DB4E"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7.64</w:t>
            </w:r>
          </w:p>
        </w:tc>
        <w:tc>
          <w:tcPr>
            <w:tcW w:w="920" w:type="dxa"/>
          </w:tcPr>
          <w:p w14:paraId="6EE41F96" w14:textId="4F693A98"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4</w:t>
            </w:r>
          </w:p>
        </w:tc>
      </w:tr>
      <w:tr w:rsidR="001B4222" w:rsidRPr="00FC697D" w14:paraId="1F9B284A" w14:textId="409CA737" w:rsidTr="00513F86">
        <w:trPr>
          <w:trHeight w:val="280"/>
          <w:jc w:val="center"/>
        </w:trPr>
        <w:tc>
          <w:tcPr>
            <w:tcW w:w="790" w:type="dxa"/>
          </w:tcPr>
          <w:p w14:paraId="3105A67C" w14:textId="1B7660F9"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מתי</w:t>
            </w:r>
          </w:p>
        </w:tc>
        <w:tc>
          <w:tcPr>
            <w:tcW w:w="920" w:type="dxa"/>
            <w:vAlign w:val="bottom"/>
          </w:tcPr>
          <w:p w14:paraId="40D0A6C8" w14:textId="34F2F08C"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7.59</w:t>
            </w:r>
          </w:p>
        </w:tc>
        <w:tc>
          <w:tcPr>
            <w:tcW w:w="920" w:type="dxa"/>
          </w:tcPr>
          <w:p w14:paraId="54C7CE35" w14:textId="12F9AD5E"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3</w:t>
            </w:r>
          </w:p>
        </w:tc>
      </w:tr>
      <w:tr w:rsidR="001B4222" w:rsidRPr="00FC697D" w14:paraId="3945AB2B" w14:textId="103EB04E" w:rsidTr="00513F86">
        <w:trPr>
          <w:trHeight w:val="280"/>
          <w:jc w:val="center"/>
        </w:trPr>
        <w:tc>
          <w:tcPr>
            <w:tcW w:w="790" w:type="dxa"/>
          </w:tcPr>
          <w:p w14:paraId="1E656C5C" w14:textId="3F43240B"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אן</w:t>
            </w:r>
          </w:p>
        </w:tc>
        <w:tc>
          <w:tcPr>
            <w:tcW w:w="920" w:type="dxa"/>
            <w:vAlign w:val="bottom"/>
          </w:tcPr>
          <w:p w14:paraId="33FAD838" w14:textId="783FEB0F"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2.07</w:t>
            </w:r>
          </w:p>
        </w:tc>
        <w:tc>
          <w:tcPr>
            <w:tcW w:w="920" w:type="dxa"/>
          </w:tcPr>
          <w:p w14:paraId="4FFE6D23" w14:textId="0F7CAD6B"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4</w:t>
            </w:r>
          </w:p>
        </w:tc>
      </w:tr>
      <w:tr w:rsidR="001B4222" w:rsidRPr="00FC697D" w14:paraId="62C974B6" w14:textId="6EADB885" w:rsidTr="00513F86">
        <w:trPr>
          <w:trHeight w:val="280"/>
          <w:jc w:val="center"/>
        </w:trPr>
        <w:tc>
          <w:tcPr>
            <w:tcW w:w="790" w:type="dxa"/>
          </w:tcPr>
          <w:p w14:paraId="40C46DC2" w14:textId="455B7F5F"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עולם</w:t>
            </w:r>
          </w:p>
        </w:tc>
        <w:tc>
          <w:tcPr>
            <w:tcW w:w="920" w:type="dxa"/>
            <w:vAlign w:val="bottom"/>
          </w:tcPr>
          <w:p w14:paraId="4AB37CD9" w14:textId="241CAE61"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8.22</w:t>
            </w:r>
          </w:p>
        </w:tc>
        <w:tc>
          <w:tcPr>
            <w:tcW w:w="920" w:type="dxa"/>
          </w:tcPr>
          <w:p w14:paraId="198CBA3C" w14:textId="3D15932D"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5</w:t>
            </w:r>
          </w:p>
        </w:tc>
      </w:tr>
      <w:tr w:rsidR="001B4222" w:rsidRPr="00FC697D" w14:paraId="5528AC21" w14:textId="46D14346" w:rsidTr="00513F86">
        <w:trPr>
          <w:trHeight w:val="280"/>
          <w:jc w:val="center"/>
        </w:trPr>
        <w:tc>
          <w:tcPr>
            <w:tcW w:w="790" w:type="dxa"/>
          </w:tcPr>
          <w:p w14:paraId="658F48D3" w14:textId="678601CD"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הנה</w:t>
            </w:r>
          </w:p>
        </w:tc>
        <w:tc>
          <w:tcPr>
            <w:tcW w:w="920" w:type="dxa"/>
            <w:vAlign w:val="bottom"/>
          </w:tcPr>
          <w:p w14:paraId="44E9B745" w14:textId="5CD20FE5"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14</w:t>
            </w:r>
          </w:p>
        </w:tc>
        <w:tc>
          <w:tcPr>
            <w:tcW w:w="920" w:type="dxa"/>
          </w:tcPr>
          <w:p w14:paraId="650EA619" w14:textId="7FBBECC0"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w:t>
            </w:r>
          </w:p>
        </w:tc>
      </w:tr>
      <w:tr w:rsidR="001B4222" w:rsidRPr="00FC697D" w14:paraId="6062C7BD" w14:textId="7E070CD5" w:rsidTr="00513F86">
        <w:trPr>
          <w:trHeight w:val="280"/>
          <w:jc w:val="center"/>
        </w:trPr>
        <w:tc>
          <w:tcPr>
            <w:tcW w:w="790" w:type="dxa"/>
          </w:tcPr>
          <w:p w14:paraId="14605491" w14:textId="5A828F3E"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כה</w:t>
            </w:r>
          </w:p>
        </w:tc>
        <w:tc>
          <w:tcPr>
            <w:tcW w:w="920" w:type="dxa"/>
            <w:vAlign w:val="bottom"/>
          </w:tcPr>
          <w:p w14:paraId="4E990BB4" w14:textId="24149940"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71</w:t>
            </w:r>
          </w:p>
        </w:tc>
        <w:tc>
          <w:tcPr>
            <w:tcW w:w="920" w:type="dxa"/>
          </w:tcPr>
          <w:p w14:paraId="6F843BF7" w14:textId="677685EC"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1B4222" w:rsidRPr="00FC697D" w14:paraId="293E925E" w14:textId="3EFD64D9" w:rsidTr="00513F86">
        <w:trPr>
          <w:trHeight w:val="280"/>
          <w:jc w:val="center"/>
        </w:trPr>
        <w:tc>
          <w:tcPr>
            <w:tcW w:w="790" w:type="dxa"/>
          </w:tcPr>
          <w:p w14:paraId="48958536" w14:textId="00D0CB7B"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עד</w:t>
            </w:r>
          </w:p>
        </w:tc>
        <w:tc>
          <w:tcPr>
            <w:tcW w:w="920" w:type="dxa"/>
            <w:vAlign w:val="bottom"/>
          </w:tcPr>
          <w:p w14:paraId="2B244382" w14:textId="5550987F"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30</w:t>
            </w:r>
          </w:p>
        </w:tc>
        <w:tc>
          <w:tcPr>
            <w:tcW w:w="920" w:type="dxa"/>
          </w:tcPr>
          <w:p w14:paraId="1A12A4E3" w14:textId="48FC9875"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w:t>
            </w:r>
          </w:p>
        </w:tc>
      </w:tr>
      <w:tr w:rsidR="001B4222" w:rsidRPr="00FC697D" w14:paraId="4D976A62" w14:textId="584C59F3" w:rsidTr="00513F86">
        <w:trPr>
          <w:trHeight w:val="280"/>
          <w:jc w:val="center"/>
        </w:trPr>
        <w:tc>
          <w:tcPr>
            <w:tcW w:w="790" w:type="dxa"/>
          </w:tcPr>
          <w:p w14:paraId="6081E634" w14:textId="58B71605"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מה</w:t>
            </w:r>
          </w:p>
        </w:tc>
        <w:tc>
          <w:tcPr>
            <w:tcW w:w="920" w:type="dxa"/>
            <w:vAlign w:val="bottom"/>
          </w:tcPr>
          <w:p w14:paraId="726952B9" w14:textId="1EBC244F"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27</w:t>
            </w:r>
          </w:p>
        </w:tc>
        <w:tc>
          <w:tcPr>
            <w:tcW w:w="920" w:type="dxa"/>
          </w:tcPr>
          <w:p w14:paraId="0423B60B" w14:textId="1D71A5A9"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1B4222" w:rsidRPr="00FC697D" w14:paraId="150D9AD2" w14:textId="690B73A6" w:rsidTr="00513F86">
        <w:trPr>
          <w:trHeight w:val="280"/>
          <w:jc w:val="center"/>
        </w:trPr>
        <w:tc>
          <w:tcPr>
            <w:tcW w:w="790" w:type="dxa"/>
          </w:tcPr>
          <w:p w14:paraId="44D91016" w14:textId="715DBA4D"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אור</w:t>
            </w:r>
          </w:p>
        </w:tc>
        <w:tc>
          <w:tcPr>
            <w:tcW w:w="920" w:type="dxa"/>
            <w:vAlign w:val="bottom"/>
          </w:tcPr>
          <w:p w14:paraId="564AF7B4" w14:textId="7FF06609"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02</w:t>
            </w:r>
          </w:p>
        </w:tc>
        <w:tc>
          <w:tcPr>
            <w:tcW w:w="920" w:type="dxa"/>
          </w:tcPr>
          <w:p w14:paraId="77609539" w14:textId="2BED001D"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1B4222" w:rsidRPr="00FC697D" w14:paraId="7F44BCD0" w14:textId="4F499774" w:rsidTr="00513F86">
        <w:trPr>
          <w:trHeight w:val="280"/>
          <w:jc w:val="center"/>
        </w:trPr>
        <w:tc>
          <w:tcPr>
            <w:tcW w:w="790" w:type="dxa"/>
          </w:tcPr>
          <w:p w14:paraId="45F92961" w14:textId="615C813A" w:rsidR="001B4222" w:rsidRPr="00FC697D" w:rsidRDefault="001B4222" w:rsidP="001B4222">
            <w:pPr>
              <w:keepNext/>
              <w:autoSpaceDE w:val="0"/>
              <w:autoSpaceDN w:val="0"/>
              <w:adjustRightInd w:val="0"/>
              <w:spacing w:line="240" w:lineRule="auto"/>
              <w:ind w:firstLine="0"/>
              <w:jc w:val="center"/>
              <w:rPr>
                <w:rFonts w:ascii="SBL BibLit" w:eastAsiaTheme="minorHAnsi" w:hAnsi="SBL BibLit"/>
                <w:color w:val="000000"/>
              </w:rPr>
            </w:pPr>
            <w:r w:rsidRPr="003E3F12">
              <w:rPr>
                <w:rFonts w:hint="eastAsia"/>
                <w:rtl/>
              </w:rPr>
              <w:t>אלה</w:t>
            </w:r>
          </w:p>
        </w:tc>
        <w:tc>
          <w:tcPr>
            <w:tcW w:w="920" w:type="dxa"/>
            <w:vAlign w:val="bottom"/>
          </w:tcPr>
          <w:p w14:paraId="02B545D5" w14:textId="1A5FB5B5" w:rsidR="001B4222" w:rsidRPr="00307018"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0.85</w:t>
            </w:r>
          </w:p>
        </w:tc>
        <w:tc>
          <w:tcPr>
            <w:tcW w:w="920" w:type="dxa"/>
          </w:tcPr>
          <w:p w14:paraId="55441EC5" w14:textId="3E2A2975" w:rsidR="001B4222" w:rsidRPr="00093339" w:rsidRDefault="001B4222" w:rsidP="001B4222">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w:t>
            </w:r>
          </w:p>
        </w:tc>
      </w:tr>
    </w:tbl>
    <w:p w14:paraId="67A5C662" w14:textId="1CF097E8" w:rsidR="00391EC0" w:rsidRDefault="00391EC0" w:rsidP="00391EC0">
      <w:pPr>
        <w:ind w:firstLine="0"/>
      </w:pPr>
    </w:p>
    <w:p w14:paraId="7B3D2DF4" w14:textId="61A83AEB" w:rsidR="003A1DB3" w:rsidRDefault="008C66C8" w:rsidP="00041860">
      <w:pPr>
        <w:ind w:firstLine="0"/>
      </w:pPr>
      <w:r>
        <w:t xml:space="preserve">The semantics of </w:t>
      </w:r>
      <w:r>
        <w:rPr>
          <w:rFonts w:hint="cs"/>
          <w:rtl/>
        </w:rPr>
        <w:t>עַד</w:t>
      </w:r>
      <w:r>
        <w:t xml:space="preserve"> suggest </w:t>
      </w:r>
      <w:r w:rsidR="00F818DF">
        <w:t xml:space="preserve">a duration extending to </w:t>
      </w:r>
      <w:r w:rsidR="009A4A7D">
        <w:t xml:space="preserve">a </w:t>
      </w:r>
      <w:r w:rsidR="009A4A7D">
        <w:rPr>
          <w:smallCaps/>
        </w:rPr>
        <w:t>time</w:t>
      </w:r>
      <w:r w:rsidR="00241932">
        <w:t>.</w:t>
      </w:r>
      <w:r w:rsidR="00493409">
        <w:t xml:space="preserve"> The </w:t>
      </w:r>
      <w:r w:rsidR="00493409">
        <w:rPr>
          <w:smallCaps/>
        </w:rPr>
        <w:t>time</w:t>
      </w:r>
      <w:r w:rsidR="00493409">
        <w:t xml:space="preserve"> can be either a point or duration, although </w:t>
      </w:r>
      <w:r w:rsidR="00493409">
        <w:rPr>
          <w:rFonts w:hint="cs"/>
          <w:rtl/>
        </w:rPr>
        <w:t>עַד</w:t>
      </w:r>
      <w:r w:rsidR="00493409">
        <w:t xml:space="preserve"> prefers points.</w:t>
      </w:r>
      <w:r>
        <w:t xml:space="preserve"> </w:t>
      </w:r>
      <w:r w:rsidR="00971E0E">
        <w:t>For instance,</w:t>
      </w:r>
      <w:r w:rsidR="00391EC0">
        <w:t xml:space="preserve"> </w:t>
      </w:r>
      <w:r w:rsidR="00971E0E">
        <w:t>it</w:t>
      </w:r>
      <w:r w:rsidR="00A74E91">
        <w:t xml:space="preserve"> is associated</w:t>
      </w:r>
      <w:r w:rsidR="00526164">
        <w:t xml:space="preserve"> </w:t>
      </w:r>
      <w:r w:rsidR="00A74E91">
        <w:t>with</w:t>
      </w:r>
      <w:r w:rsidR="005B3CBC">
        <w:t xml:space="preserve"> </w:t>
      </w:r>
      <w:r w:rsidR="005B3CBC">
        <w:rPr>
          <w:rFonts w:hint="cs"/>
          <w:rtl/>
        </w:rPr>
        <w:t>עֶרֶב</w:t>
      </w:r>
      <w:r w:rsidR="00EB634A">
        <w:t xml:space="preserve"> (17.64)</w:t>
      </w:r>
      <w:r w:rsidR="005B3CBC">
        <w:t xml:space="preserve">, a term that is likewise </w:t>
      </w:r>
      <w:r w:rsidR="00695F9C">
        <w:t>associated with</w:t>
      </w:r>
      <w:r w:rsidR="005B3CBC">
        <w:t xml:space="preserve"> </w:t>
      </w:r>
      <w:r w:rsidR="005B3CBC">
        <w:rPr>
          <w:rFonts w:hint="cs"/>
          <w:rtl/>
        </w:rPr>
        <w:t>בְּ</w:t>
      </w:r>
      <w:r w:rsidR="00440C0E">
        <w:t>.</w:t>
      </w:r>
      <w:r w:rsidR="001273E8" w:rsidRPr="00E65E29">
        <w:rPr>
          <w:rStyle w:val="FootnoteReference"/>
        </w:rPr>
        <w:footnoteReference w:id="105"/>
      </w:r>
      <w:r w:rsidR="006741EE">
        <w:t xml:space="preserve"> Other points are deictic like </w:t>
      </w:r>
      <w:r w:rsidR="006741EE">
        <w:rPr>
          <w:rFonts w:hint="cs"/>
          <w:rtl/>
        </w:rPr>
        <w:t>הֵנָה</w:t>
      </w:r>
      <w:r w:rsidR="006741EE">
        <w:t xml:space="preserve"> and </w:t>
      </w:r>
      <w:r w:rsidR="006741EE">
        <w:rPr>
          <w:rFonts w:hint="cs"/>
          <w:rtl/>
        </w:rPr>
        <w:t>כֹה</w:t>
      </w:r>
      <w:r w:rsidR="00CA52BC">
        <w:t>. But the preference is not absolute, since</w:t>
      </w:r>
      <w:r w:rsidR="00440C0E">
        <w:t xml:space="preserve"> </w:t>
      </w:r>
      <w:r w:rsidR="0019247A">
        <w:rPr>
          <w:rFonts w:hint="cs"/>
          <w:rtl/>
        </w:rPr>
        <w:t>עַד</w:t>
      </w:r>
      <w:r w:rsidR="0019247A">
        <w:t xml:space="preserve"> </w:t>
      </w:r>
      <w:r w:rsidR="001A3169">
        <w:t xml:space="preserve">also </w:t>
      </w:r>
      <w:r w:rsidR="00E1595F">
        <w:t>collocates</w:t>
      </w:r>
      <w:r w:rsidR="0019247A">
        <w:t xml:space="preserve"> </w:t>
      </w:r>
      <w:r w:rsidR="00E1595F">
        <w:t xml:space="preserve">with </w:t>
      </w:r>
      <w:r w:rsidR="00712F55">
        <w:t>durations</w:t>
      </w:r>
      <w:r w:rsidR="00CD29EA">
        <w:t xml:space="preserve"> </w:t>
      </w:r>
      <w:r w:rsidR="007540F2">
        <w:t>like</w:t>
      </w:r>
      <w:r w:rsidR="00712F55">
        <w:t xml:space="preserve"> </w:t>
      </w:r>
      <w:r w:rsidR="00712F55">
        <w:rPr>
          <w:rFonts w:hint="cs"/>
          <w:rtl/>
        </w:rPr>
        <w:t>עוֹלָם</w:t>
      </w:r>
      <w:r w:rsidR="00712F55">
        <w:t xml:space="preserve"> </w:t>
      </w:r>
      <w:r w:rsidR="00717B88">
        <w:t xml:space="preserve">and </w:t>
      </w:r>
      <w:r w:rsidR="00BD4DD9">
        <w:t>unbound</w:t>
      </w:r>
      <w:r w:rsidR="00717B88">
        <w:t xml:space="preserve"> </w:t>
      </w:r>
      <w:r w:rsidR="007C46BF">
        <w:t>particles</w:t>
      </w:r>
      <w:r w:rsidR="009B12A6">
        <w:t xml:space="preserve"> </w:t>
      </w:r>
      <w:r w:rsidR="00737CF8">
        <w:rPr>
          <w:rFonts w:hint="cs"/>
          <w:rtl/>
        </w:rPr>
        <w:t>מ</w:t>
      </w:r>
      <w:r w:rsidR="00DA0C42">
        <w:rPr>
          <w:rFonts w:hint="cs"/>
          <w:rtl/>
        </w:rPr>
        <w:t>ָ</w:t>
      </w:r>
      <w:r w:rsidR="00737CF8">
        <w:rPr>
          <w:rFonts w:hint="cs"/>
          <w:rtl/>
        </w:rPr>
        <w:t>ת</w:t>
      </w:r>
      <w:r w:rsidR="00DA0C42">
        <w:rPr>
          <w:rFonts w:hint="cs"/>
          <w:rtl/>
        </w:rPr>
        <w:t>ַ</w:t>
      </w:r>
      <w:r w:rsidR="00737CF8">
        <w:rPr>
          <w:rFonts w:hint="cs"/>
          <w:rtl/>
        </w:rPr>
        <w:t>י</w:t>
      </w:r>
      <w:r w:rsidR="00384EFC">
        <w:t xml:space="preserve"> and</w:t>
      </w:r>
      <w:r w:rsidR="00737CF8">
        <w:t xml:space="preserve"> </w:t>
      </w:r>
      <w:r w:rsidR="00737CF8" w:rsidRPr="00374443">
        <w:rPr>
          <w:rFonts w:hint="cs"/>
          <w:smallCaps/>
          <w:rtl/>
        </w:rPr>
        <w:t>א</w:t>
      </w:r>
      <w:r w:rsidR="00374443" w:rsidRPr="00374443">
        <w:rPr>
          <w:rFonts w:hint="cs"/>
          <w:smallCaps/>
          <w:rtl/>
        </w:rPr>
        <w:t>ָ</w:t>
      </w:r>
      <w:r w:rsidR="00737CF8" w:rsidRPr="00374443">
        <w:rPr>
          <w:rFonts w:hint="cs"/>
          <w:smallCaps/>
          <w:rtl/>
        </w:rPr>
        <w:t>ן</w:t>
      </w:r>
      <w:r w:rsidR="00737CF8">
        <w:t>.</w:t>
      </w:r>
      <w:r w:rsidR="00A45440" w:rsidRPr="00E65E29">
        <w:rPr>
          <w:rStyle w:val="FootnoteReference"/>
        </w:rPr>
        <w:footnoteReference w:id="106"/>
      </w:r>
    </w:p>
    <w:p w14:paraId="04B1857B" w14:textId="4333F835" w:rsidR="00CC2903" w:rsidRDefault="00CC2903" w:rsidP="003A1DB3">
      <w:pPr>
        <w:pStyle w:val="Heading1"/>
        <w:spacing w:before="240"/>
      </w:pPr>
      <w:r>
        <w:lastRenderedPageBreak/>
        <w:t xml:space="preserve">Figure </w:t>
      </w:r>
      <w:fldSimple w:instr=" SEQ Figure \* ARABIC ">
        <w:r w:rsidR="00E65E29">
          <w:rPr>
            <w:noProof/>
          </w:rPr>
          <w:t>17</w:t>
        </w:r>
      </w:fldSimple>
      <w:r>
        <w:t xml:space="preserve">: </w:t>
      </w:r>
      <w:r w:rsidR="00BE3797">
        <w:t>Collocational Attractions to</w:t>
      </w:r>
      <w:r w:rsidR="00BE3797" w:rsidRPr="00ED0571">
        <w:rPr>
          <w:rFonts w:ascii="SBL BibLit" w:hAnsi="SBL BibLit" w:cs="SBL BibLit"/>
          <w:b w:val="0"/>
          <w:bCs/>
          <w:sz w:val="24"/>
        </w:rPr>
        <w:t xml:space="preserve"> </w:t>
      </w:r>
      <w:r w:rsidRPr="00CC2903">
        <w:rPr>
          <w:rFonts w:ascii="SBL BibLit" w:hAnsi="SBL BibLit" w:cs="SBL BibLit"/>
          <w:sz w:val="24"/>
          <w:rtl/>
          <w:lang w:bidi="he-IL"/>
        </w:rPr>
        <w:t>לְ</w:t>
      </w:r>
      <w:r w:rsidR="00B275CE" w:rsidRPr="00316C7E">
        <w:rPr>
          <w:rFonts w:cs="SBL BibLit"/>
          <w:szCs w:val="20"/>
          <w:lang w:bidi="he-IL"/>
        </w:rPr>
        <w:t>,</w:t>
      </w:r>
      <w:r w:rsidR="00B275CE">
        <w:rPr>
          <w:rFonts w:ascii="SBL BibLit" w:hAnsi="SBL BibLit" w:cs="SBL BibLit"/>
          <w:sz w:val="24"/>
          <w:lang w:bidi="he-IL"/>
        </w:rPr>
        <w:t xml:space="preserve"> </w:t>
      </w:r>
      <w:r w:rsidR="00B275CE">
        <w:rPr>
          <w:rFonts w:cs="SBL BibLit"/>
          <w:szCs w:val="20"/>
          <w:lang w:bidi="he-IL"/>
        </w:rPr>
        <w:t>Swarmp</w:t>
      </w:r>
      <w:r w:rsidR="00B275CE" w:rsidRPr="00AB3BF0">
        <w:rPr>
          <w:rFonts w:cs="SBL BibLit"/>
          <w:szCs w:val="20"/>
          <w:lang w:bidi="he-IL"/>
        </w:rPr>
        <w:t>lot</w:t>
      </w:r>
    </w:p>
    <w:p w14:paraId="57B4C7B4" w14:textId="77777777" w:rsidR="00CC2903" w:rsidRDefault="00CC2903">
      <w:pPr>
        <w:spacing w:line="240" w:lineRule="auto"/>
        <w:ind w:firstLine="0"/>
      </w:pPr>
      <w:r>
        <w:rPr>
          <w:noProof/>
        </w:rPr>
        <w:drawing>
          <wp:inline distT="0" distB="0" distL="0" distR="0" wp14:anchorId="474E3350" wp14:editId="78FB35FC">
            <wp:extent cx="5723890" cy="1866900"/>
            <wp:effectExtent l="0" t="0" r="3810" b="0"/>
            <wp:docPr id="53" name="ל_asso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ל_assocs.png"/>
                    <pic:cNvPicPr/>
                  </pic:nvPicPr>
                  <pic:blipFill>
                    <a:blip r:embed="rId27" r:link="rId28">
                      <a:extLst>
                        <a:ext uri="{28A0092B-C50C-407E-A947-70E740481C1C}">
                          <a14:useLocalDpi xmlns:a14="http://schemas.microsoft.com/office/drawing/2010/main" val="0"/>
                        </a:ext>
                      </a:extLst>
                    </a:blip>
                    <a:stretch>
                      <a:fillRect/>
                    </a:stretch>
                  </pic:blipFill>
                  <pic:spPr>
                    <a:xfrm>
                      <a:off x="0" y="0"/>
                      <a:ext cx="5723890" cy="1866900"/>
                    </a:xfrm>
                    <a:prstGeom prst="rect">
                      <a:avLst/>
                    </a:prstGeom>
                  </pic:spPr>
                </pic:pic>
              </a:graphicData>
            </a:graphic>
          </wp:inline>
        </w:drawing>
      </w:r>
    </w:p>
    <w:p w14:paraId="5B79E316" w14:textId="3A51780C" w:rsidR="00B275CE" w:rsidRDefault="00B275CE" w:rsidP="00307018">
      <w:pPr>
        <w:pStyle w:val="Heading1"/>
        <w:spacing w:before="240"/>
      </w:pPr>
      <w:r>
        <w:t xml:space="preserve">Figure </w:t>
      </w:r>
      <w:fldSimple w:instr=" SEQ Figure \* ARABIC ">
        <w:r w:rsidR="00E65E29">
          <w:rPr>
            <w:noProof/>
          </w:rPr>
          <w:t>18</w:t>
        </w:r>
      </w:fldSimple>
      <w:r>
        <w:t xml:space="preserve">: Top 10 Attracted Times to </w:t>
      </w:r>
      <w:r w:rsidRPr="00307018">
        <w:rPr>
          <w:rFonts w:hint="cs"/>
          <w:rtl/>
          <w:lang w:bidi="he-IL"/>
        </w:rPr>
        <w:t>לְ</w:t>
      </w:r>
      <w:r w:rsidRPr="00307018">
        <w:t xml:space="preserve"> (</w:t>
      </w:r>
      <w:r w:rsidR="00CD66DF">
        <w:t>Fisher's</w:t>
      </w:r>
      <w:r w:rsidR="00CD66DF" w:rsidRPr="00307018">
        <w:t xml:space="preserve"> </w:t>
      </w:r>
      <w:r w:rsidRPr="00307018">
        <w:t>&gt;1.3 is significant)</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990"/>
        <w:gridCol w:w="990"/>
        <w:gridCol w:w="990"/>
      </w:tblGrid>
      <w:tr w:rsidR="00F23BD1" w:rsidRPr="00FC697D" w14:paraId="6F6D6E40" w14:textId="6CF09E86" w:rsidTr="00513F86">
        <w:trPr>
          <w:trHeight w:val="280"/>
          <w:tblHeader/>
          <w:jc w:val="center"/>
        </w:trPr>
        <w:tc>
          <w:tcPr>
            <w:tcW w:w="990" w:type="dxa"/>
            <w:tcBorders>
              <w:top w:val="nil"/>
              <w:left w:val="nil"/>
            </w:tcBorders>
          </w:tcPr>
          <w:p w14:paraId="0B0C7FDD" w14:textId="77777777" w:rsidR="00F23BD1" w:rsidRPr="00FC697D" w:rsidRDefault="00F23BD1" w:rsidP="00332ADE">
            <w:pPr>
              <w:keepNext/>
              <w:autoSpaceDE w:val="0"/>
              <w:autoSpaceDN w:val="0"/>
              <w:adjustRightInd w:val="0"/>
              <w:spacing w:line="240" w:lineRule="auto"/>
              <w:ind w:firstLine="0"/>
              <w:jc w:val="right"/>
              <w:rPr>
                <w:rFonts w:ascii="Calibri" w:eastAsiaTheme="minorHAnsi" w:hAnsi="Calibri" w:cs="Calibri"/>
                <w:color w:val="000000"/>
                <w:sz w:val="20"/>
                <w:szCs w:val="20"/>
              </w:rPr>
            </w:pPr>
          </w:p>
        </w:tc>
        <w:tc>
          <w:tcPr>
            <w:tcW w:w="990" w:type="dxa"/>
          </w:tcPr>
          <w:p w14:paraId="7991F4E8" w14:textId="0B804640" w:rsidR="00F23BD1" w:rsidRPr="00A85779" w:rsidRDefault="00F23BD1" w:rsidP="00093339">
            <w:pPr>
              <w:keepNext/>
              <w:autoSpaceDE w:val="0"/>
              <w:autoSpaceDN w:val="0"/>
              <w:adjustRightInd w:val="0"/>
              <w:spacing w:line="240" w:lineRule="auto"/>
              <w:ind w:firstLine="0"/>
              <w:jc w:val="right"/>
              <w:rPr>
                <w:rFonts w:asciiTheme="minorBidi" w:hAnsiTheme="minorBidi" w:cstheme="minorBidi"/>
                <w:color w:val="000000"/>
                <w:sz w:val="20"/>
                <w:szCs w:val="20"/>
              </w:rPr>
            </w:pPr>
            <w:r w:rsidRPr="00A85779">
              <w:rPr>
                <w:rFonts w:asciiTheme="minorBidi" w:hAnsiTheme="minorBidi" w:cstheme="minorBidi"/>
                <w:color w:val="000000"/>
                <w:sz w:val="20"/>
                <w:szCs w:val="20"/>
              </w:rPr>
              <w:t>Fisher's Score</w:t>
            </w:r>
          </w:p>
        </w:tc>
        <w:tc>
          <w:tcPr>
            <w:tcW w:w="990" w:type="dxa"/>
          </w:tcPr>
          <w:p w14:paraId="65FE642D" w14:textId="3E98C0EB" w:rsidR="00F23BD1" w:rsidRPr="00A85779" w:rsidRDefault="00F23BD1" w:rsidP="00093339">
            <w:pPr>
              <w:keepNext/>
              <w:autoSpaceDE w:val="0"/>
              <w:autoSpaceDN w:val="0"/>
              <w:adjustRightInd w:val="0"/>
              <w:spacing w:line="240" w:lineRule="auto"/>
              <w:ind w:firstLine="0"/>
              <w:jc w:val="right"/>
              <w:rPr>
                <w:rFonts w:asciiTheme="minorBidi" w:hAnsiTheme="minorBidi" w:cstheme="minorBidi"/>
                <w:color w:val="000000"/>
                <w:sz w:val="20"/>
                <w:szCs w:val="20"/>
              </w:rPr>
            </w:pPr>
            <w:r>
              <w:rPr>
                <w:rFonts w:asciiTheme="minorBidi" w:hAnsiTheme="minorBidi" w:cstheme="minorBidi"/>
                <w:color w:val="000000"/>
                <w:sz w:val="20"/>
                <w:szCs w:val="20"/>
              </w:rPr>
              <w:t>Raw Counts</w:t>
            </w:r>
          </w:p>
        </w:tc>
      </w:tr>
      <w:tr w:rsidR="000B768B" w:rsidRPr="00FC697D" w14:paraId="691C2581" w14:textId="6B5608F5" w:rsidTr="00513F86">
        <w:trPr>
          <w:trHeight w:val="280"/>
          <w:jc w:val="center"/>
        </w:trPr>
        <w:tc>
          <w:tcPr>
            <w:tcW w:w="990" w:type="dxa"/>
          </w:tcPr>
          <w:p w14:paraId="542B84C2" w14:textId="4632991D"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עולם</w:t>
            </w:r>
          </w:p>
        </w:tc>
        <w:tc>
          <w:tcPr>
            <w:tcW w:w="990" w:type="dxa"/>
            <w:vAlign w:val="bottom"/>
          </w:tcPr>
          <w:p w14:paraId="2490FBE4" w14:textId="57A1F454"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7.26</w:t>
            </w:r>
          </w:p>
        </w:tc>
        <w:tc>
          <w:tcPr>
            <w:tcW w:w="990" w:type="dxa"/>
          </w:tcPr>
          <w:p w14:paraId="5EA28D72" w14:textId="5FEFEA27"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11</w:t>
            </w:r>
          </w:p>
        </w:tc>
      </w:tr>
      <w:tr w:rsidR="000B768B" w:rsidRPr="00FC697D" w14:paraId="16B19F9F" w14:textId="1D1944BA" w:rsidTr="00513F86">
        <w:trPr>
          <w:trHeight w:val="280"/>
          <w:jc w:val="center"/>
        </w:trPr>
        <w:tc>
          <w:tcPr>
            <w:tcW w:w="990" w:type="dxa"/>
          </w:tcPr>
          <w:p w14:paraId="77D7B13C" w14:textId="50D5B326"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נצח</w:t>
            </w:r>
          </w:p>
        </w:tc>
        <w:tc>
          <w:tcPr>
            <w:tcW w:w="990" w:type="dxa"/>
            <w:vAlign w:val="bottom"/>
          </w:tcPr>
          <w:p w14:paraId="28B72FCD" w14:textId="64DC22E2"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1.10</w:t>
            </w:r>
          </w:p>
        </w:tc>
        <w:tc>
          <w:tcPr>
            <w:tcW w:w="990" w:type="dxa"/>
          </w:tcPr>
          <w:p w14:paraId="6D6E6624" w14:textId="11F6BB21"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5</w:t>
            </w:r>
          </w:p>
        </w:tc>
      </w:tr>
      <w:tr w:rsidR="000B768B" w:rsidRPr="00FC697D" w14:paraId="171426C1" w14:textId="3F51535D" w:rsidTr="00513F86">
        <w:trPr>
          <w:trHeight w:val="280"/>
          <w:jc w:val="center"/>
        </w:trPr>
        <w:tc>
          <w:tcPr>
            <w:tcW w:w="990" w:type="dxa"/>
          </w:tcPr>
          <w:p w14:paraId="37454990" w14:textId="1C47AA22"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פנה</w:t>
            </w:r>
          </w:p>
        </w:tc>
        <w:tc>
          <w:tcPr>
            <w:tcW w:w="990" w:type="dxa"/>
            <w:vAlign w:val="bottom"/>
          </w:tcPr>
          <w:p w14:paraId="7823F8FE" w14:textId="1E9A5582"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8.42</w:t>
            </w:r>
          </w:p>
        </w:tc>
        <w:tc>
          <w:tcPr>
            <w:tcW w:w="990" w:type="dxa"/>
          </w:tcPr>
          <w:p w14:paraId="2DF7D9FF" w14:textId="4175961D"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2</w:t>
            </w:r>
          </w:p>
        </w:tc>
      </w:tr>
      <w:tr w:rsidR="000B768B" w:rsidRPr="00FC697D" w14:paraId="51E42178" w14:textId="1872E2DB" w:rsidTr="00513F86">
        <w:trPr>
          <w:trHeight w:val="280"/>
          <w:jc w:val="center"/>
        </w:trPr>
        <w:tc>
          <w:tcPr>
            <w:tcW w:w="990" w:type="dxa"/>
          </w:tcPr>
          <w:p w14:paraId="7B1F84F7" w14:textId="3E75D57B"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דור</w:t>
            </w:r>
          </w:p>
        </w:tc>
        <w:tc>
          <w:tcPr>
            <w:tcW w:w="990" w:type="dxa"/>
            <w:vAlign w:val="bottom"/>
          </w:tcPr>
          <w:p w14:paraId="033CE32F" w14:textId="22DBD88F"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8.21</w:t>
            </w:r>
          </w:p>
        </w:tc>
        <w:tc>
          <w:tcPr>
            <w:tcW w:w="990" w:type="dxa"/>
          </w:tcPr>
          <w:p w14:paraId="0A75AF86" w14:textId="570CA80E"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4</w:t>
            </w:r>
          </w:p>
        </w:tc>
      </w:tr>
      <w:tr w:rsidR="000B768B" w:rsidRPr="00FC697D" w14:paraId="083DF150" w14:textId="5FDB517D" w:rsidTr="00513F86">
        <w:trPr>
          <w:trHeight w:val="280"/>
          <w:jc w:val="center"/>
        </w:trPr>
        <w:tc>
          <w:tcPr>
            <w:tcW w:w="990" w:type="dxa"/>
          </w:tcPr>
          <w:p w14:paraId="37E4D68F" w14:textId="2E9038BB"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עד</w:t>
            </w:r>
          </w:p>
        </w:tc>
        <w:tc>
          <w:tcPr>
            <w:tcW w:w="990" w:type="dxa"/>
            <w:vAlign w:val="bottom"/>
          </w:tcPr>
          <w:p w14:paraId="6107EDE2" w14:textId="614C04EB"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8.21</w:t>
            </w:r>
          </w:p>
        </w:tc>
        <w:tc>
          <w:tcPr>
            <w:tcW w:w="990" w:type="dxa"/>
          </w:tcPr>
          <w:p w14:paraId="7BD20FE2" w14:textId="1B9812E8"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4</w:t>
            </w:r>
          </w:p>
        </w:tc>
      </w:tr>
      <w:tr w:rsidR="000B768B" w:rsidRPr="00FC697D" w14:paraId="5E08EFE7" w14:textId="44B84B62" w:rsidTr="00513F86">
        <w:trPr>
          <w:trHeight w:val="280"/>
          <w:jc w:val="center"/>
        </w:trPr>
        <w:tc>
          <w:tcPr>
            <w:tcW w:w="990" w:type="dxa"/>
          </w:tcPr>
          <w:p w14:paraId="4B5F475A" w14:textId="32791D6B"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מועד</w:t>
            </w:r>
          </w:p>
        </w:tc>
        <w:tc>
          <w:tcPr>
            <w:tcW w:w="990" w:type="dxa"/>
            <w:vAlign w:val="bottom"/>
          </w:tcPr>
          <w:p w14:paraId="214137DD" w14:textId="1DC57984"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59</w:t>
            </w:r>
          </w:p>
        </w:tc>
        <w:tc>
          <w:tcPr>
            <w:tcW w:w="990" w:type="dxa"/>
          </w:tcPr>
          <w:p w14:paraId="6D30D939" w14:textId="3419FE63"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0</w:t>
            </w:r>
          </w:p>
        </w:tc>
      </w:tr>
      <w:tr w:rsidR="000B768B" w:rsidRPr="00FC697D" w14:paraId="7FD98281" w14:textId="060A4BC2" w:rsidTr="00513F86">
        <w:trPr>
          <w:trHeight w:val="280"/>
          <w:jc w:val="center"/>
        </w:trPr>
        <w:tc>
          <w:tcPr>
            <w:tcW w:w="990" w:type="dxa"/>
          </w:tcPr>
          <w:p w14:paraId="17E849DC" w14:textId="7BBC905D"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מחר</w:t>
            </w:r>
          </w:p>
        </w:tc>
        <w:tc>
          <w:tcPr>
            <w:tcW w:w="990" w:type="dxa"/>
            <w:vAlign w:val="bottom"/>
          </w:tcPr>
          <w:p w14:paraId="456647B3" w14:textId="3B86E6DF"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43</w:t>
            </w:r>
          </w:p>
        </w:tc>
        <w:tc>
          <w:tcPr>
            <w:tcW w:w="990" w:type="dxa"/>
          </w:tcPr>
          <w:p w14:paraId="54090241" w14:textId="6440E6F7"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w:t>
            </w:r>
          </w:p>
        </w:tc>
      </w:tr>
      <w:tr w:rsidR="000B768B" w:rsidRPr="00FC697D" w14:paraId="43607FBB" w14:textId="78A85AF7" w:rsidTr="00513F86">
        <w:trPr>
          <w:trHeight w:val="280"/>
          <w:jc w:val="center"/>
        </w:trPr>
        <w:tc>
          <w:tcPr>
            <w:tcW w:w="990" w:type="dxa"/>
          </w:tcPr>
          <w:p w14:paraId="56707EF4" w14:textId="1F6969BF"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תשׁובה</w:t>
            </w:r>
          </w:p>
        </w:tc>
        <w:tc>
          <w:tcPr>
            <w:tcW w:w="990" w:type="dxa"/>
            <w:vAlign w:val="bottom"/>
          </w:tcPr>
          <w:p w14:paraId="34C34CA7" w14:textId="4845816F"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3.54</w:t>
            </w:r>
          </w:p>
        </w:tc>
        <w:tc>
          <w:tcPr>
            <w:tcW w:w="990" w:type="dxa"/>
          </w:tcPr>
          <w:p w14:paraId="6DB6B063" w14:textId="28E98B1E"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w:t>
            </w:r>
          </w:p>
        </w:tc>
      </w:tr>
      <w:tr w:rsidR="000B768B" w:rsidRPr="00FC697D" w14:paraId="4D4CB2DC" w14:textId="1499AD25" w:rsidTr="00513F86">
        <w:trPr>
          <w:trHeight w:val="280"/>
          <w:jc w:val="center"/>
        </w:trPr>
        <w:tc>
          <w:tcPr>
            <w:tcW w:w="990" w:type="dxa"/>
          </w:tcPr>
          <w:p w14:paraId="6810F356" w14:textId="42195E00"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ארך</w:t>
            </w:r>
          </w:p>
        </w:tc>
        <w:tc>
          <w:tcPr>
            <w:tcW w:w="990" w:type="dxa"/>
            <w:vAlign w:val="bottom"/>
          </w:tcPr>
          <w:p w14:paraId="6D54123D" w14:textId="25BDD260"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77</w:t>
            </w:r>
          </w:p>
        </w:tc>
        <w:tc>
          <w:tcPr>
            <w:tcW w:w="990" w:type="dxa"/>
          </w:tcPr>
          <w:p w14:paraId="66941C90" w14:textId="228ABB44"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0B768B" w:rsidRPr="00FC697D" w14:paraId="07B5817A" w14:textId="5B189C06" w:rsidTr="00513F86">
        <w:trPr>
          <w:trHeight w:val="280"/>
          <w:jc w:val="center"/>
        </w:trPr>
        <w:tc>
          <w:tcPr>
            <w:tcW w:w="990" w:type="dxa"/>
          </w:tcPr>
          <w:p w14:paraId="12766FC7" w14:textId="57E27A06" w:rsidR="000B768B" w:rsidRPr="00FC697D" w:rsidRDefault="000B768B" w:rsidP="000B768B">
            <w:pPr>
              <w:keepNext/>
              <w:autoSpaceDE w:val="0"/>
              <w:autoSpaceDN w:val="0"/>
              <w:adjustRightInd w:val="0"/>
              <w:spacing w:line="240" w:lineRule="auto"/>
              <w:ind w:firstLine="0"/>
              <w:jc w:val="center"/>
              <w:rPr>
                <w:rFonts w:ascii="SBL BibLit" w:eastAsiaTheme="minorHAnsi" w:hAnsi="SBL BibLit"/>
                <w:color w:val="000000"/>
              </w:rPr>
            </w:pPr>
            <w:r w:rsidRPr="00E81AD2">
              <w:rPr>
                <w:rFonts w:hint="eastAsia"/>
                <w:rtl/>
              </w:rPr>
              <w:t>תקופה</w:t>
            </w:r>
          </w:p>
        </w:tc>
        <w:tc>
          <w:tcPr>
            <w:tcW w:w="990" w:type="dxa"/>
            <w:vAlign w:val="bottom"/>
          </w:tcPr>
          <w:p w14:paraId="64AACE34" w14:textId="71C13AE5" w:rsidR="000B768B" w:rsidRPr="00307018"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77</w:t>
            </w:r>
          </w:p>
        </w:tc>
        <w:tc>
          <w:tcPr>
            <w:tcW w:w="990" w:type="dxa"/>
          </w:tcPr>
          <w:p w14:paraId="5A26789B" w14:textId="3F3EF07A" w:rsidR="000B768B" w:rsidRPr="00093339" w:rsidRDefault="000B768B" w:rsidP="000B768B">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bl>
    <w:p w14:paraId="68A9CBCF" w14:textId="11E1C117" w:rsidR="00DE57E9" w:rsidRDefault="00DE57E9" w:rsidP="00DE57E9">
      <w:pPr>
        <w:spacing w:line="240" w:lineRule="auto"/>
        <w:ind w:firstLine="0"/>
        <w:rPr>
          <w:lang w:bidi="ar-SA"/>
        </w:rPr>
      </w:pPr>
    </w:p>
    <w:p w14:paraId="1CB94621" w14:textId="77777777" w:rsidR="00DE57E9" w:rsidRPr="00DE57E9" w:rsidRDefault="00DE57E9" w:rsidP="00DE57E9">
      <w:pPr>
        <w:spacing w:line="240" w:lineRule="auto"/>
        <w:ind w:firstLine="0"/>
        <w:rPr>
          <w:lang w:bidi="ar-SA"/>
        </w:rPr>
      </w:pPr>
    </w:p>
    <w:p w14:paraId="636C19F0" w14:textId="4E4845FA" w:rsidR="00012B57" w:rsidRPr="00012B57" w:rsidRDefault="007D4205" w:rsidP="00B24E7D">
      <w:pPr>
        <w:ind w:firstLine="0"/>
      </w:pPr>
      <w:r>
        <w:rPr>
          <w:rFonts w:hint="cs"/>
          <w:rtl/>
        </w:rPr>
        <w:t>לְ</w:t>
      </w:r>
      <w:r>
        <w:t xml:space="preserve"> prefers </w:t>
      </w:r>
      <w:r w:rsidR="00470B1C">
        <w:rPr>
          <w:smallCaps/>
        </w:rPr>
        <w:t>time</w:t>
      </w:r>
      <w:r w:rsidR="00D7334E">
        <w:rPr>
          <w:smallCaps/>
        </w:rPr>
        <w:t>s</w:t>
      </w:r>
      <w:r w:rsidR="00D7334E">
        <w:t xml:space="preserve"> </w:t>
      </w:r>
      <w:r w:rsidR="00E62964">
        <w:t xml:space="preserve">that </w:t>
      </w:r>
      <w:r w:rsidR="004C5772">
        <w:t>do</w:t>
      </w:r>
      <w:r w:rsidR="00E62964">
        <w:t xml:space="preserve"> no</w:t>
      </w:r>
      <w:r w:rsidR="00E86F29">
        <w:t>t</w:t>
      </w:r>
      <w:r w:rsidR="00E62964">
        <w:t xml:space="preserve"> </w:t>
      </w:r>
      <w:r w:rsidR="004C5772">
        <w:t>profile an</w:t>
      </w:r>
      <w:r w:rsidR="00DA0788">
        <w:t xml:space="preserve"> endpoint, </w:t>
      </w:r>
      <w:r w:rsidR="008C2486">
        <w:t xml:space="preserve">as seen by its preferences </w:t>
      </w:r>
      <w:r w:rsidR="00C24293">
        <w:t>for</w:t>
      </w:r>
      <w:r w:rsidR="008C2486">
        <w:t xml:space="preserve"> </w:t>
      </w:r>
      <w:r w:rsidR="008C2486">
        <w:rPr>
          <w:rFonts w:hint="cs"/>
          <w:rtl/>
        </w:rPr>
        <w:t>עוֹלָם</w:t>
      </w:r>
      <w:r w:rsidR="008C2486">
        <w:t xml:space="preserve">, </w:t>
      </w:r>
      <w:r w:rsidR="008C2486">
        <w:rPr>
          <w:rFonts w:hint="cs"/>
          <w:rtl/>
        </w:rPr>
        <w:t>נֵצַח</w:t>
      </w:r>
      <w:r w:rsidR="008C2486">
        <w:t xml:space="preserve">, </w:t>
      </w:r>
      <w:r w:rsidR="00A1212B">
        <w:rPr>
          <w:rFonts w:hint="cs"/>
          <w:rtl/>
        </w:rPr>
        <w:t>פָּנֶה</w:t>
      </w:r>
      <w:r w:rsidR="008C2486">
        <w:t xml:space="preserve"> (as in </w:t>
      </w:r>
      <w:r w:rsidR="008C2486">
        <w:rPr>
          <w:rFonts w:hint="cs"/>
          <w:rtl/>
        </w:rPr>
        <w:t>לִפְנֵי</w:t>
      </w:r>
      <w:r w:rsidR="008C2486">
        <w:t xml:space="preserve">), </w:t>
      </w:r>
      <w:r w:rsidR="002741B5">
        <w:rPr>
          <w:rFonts w:hint="cs"/>
          <w:rtl/>
        </w:rPr>
        <w:t>עַד</w:t>
      </w:r>
      <w:r w:rsidR="002741B5">
        <w:t>,</w:t>
      </w:r>
      <w:r w:rsidR="000E6421">
        <w:t xml:space="preserve"> </w:t>
      </w:r>
      <w:r w:rsidR="00AD4A27">
        <w:rPr>
          <w:rFonts w:hint="cs"/>
          <w:rtl/>
        </w:rPr>
        <w:t>א</w:t>
      </w:r>
      <w:r w:rsidR="00044579">
        <w:rPr>
          <w:rFonts w:hint="cs"/>
          <w:rtl/>
        </w:rPr>
        <w:t>ֹ</w:t>
      </w:r>
      <w:r w:rsidR="00AD4A27">
        <w:rPr>
          <w:rFonts w:hint="cs"/>
          <w:rtl/>
        </w:rPr>
        <w:t>ר</w:t>
      </w:r>
      <w:r w:rsidR="00044579">
        <w:rPr>
          <w:rFonts w:hint="cs"/>
          <w:rtl/>
        </w:rPr>
        <w:t>ֶ</w:t>
      </w:r>
      <w:r w:rsidR="00AD4A27">
        <w:rPr>
          <w:rFonts w:hint="cs"/>
          <w:rtl/>
        </w:rPr>
        <w:t>ך</w:t>
      </w:r>
      <w:r w:rsidR="00044579">
        <w:rPr>
          <w:rFonts w:hint="cs"/>
          <w:rtl/>
        </w:rPr>
        <w:t>ְ</w:t>
      </w:r>
      <w:r w:rsidR="000D19F2">
        <w:t xml:space="preserve"> (</w:t>
      </w:r>
      <w:r w:rsidR="003525CC">
        <w:t>indefinite</w:t>
      </w:r>
      <w:r w:rsidR="000D19F2">
        <w:t>)</w:t>
      </w:r>
      <w:r w:rsidR="00815869">
        <w:t xml:space="preserve">, </w:t>
      </w:r>
      <w:r w:rsidR="0057495A">
        <w:t xml:space="preserve"> </w:t>
      </w:r>
      <w:r w:rsidR="008E4C91">
        <w:rPr>
          <w:rFonts w:hint="cs"/>
          <w:rtl/>
        </w:rPr>
        <w:t>תְּשׁוּבָה</w:t>
      </w:r>
      <w:r w:rsidR="0057495A">
        <w:t>,</w:t>
      </w:r>
      <w:r w:rsidR="00990BA9">
        <w:t xml:space="preserve"> and</w:t>
      </w:r>
      <w:r w:rsidR="005278FC">
        <w:t xml:space="preserve"> </w:t>
      </w:r>
      <w:r w:rsidR="005278FC">
        <w:rPr>
          <w:rFonts w:hint="cs"/>
          <w:rtl/>
        </w:rPr>
        <w:t>תְּקוּפָה</w:t>
      </w:r>
      <w:r w:rsidR="005278FC">
        <w:t>.</w:t>
      </w:r>
      <w:r w:rsidR="00517FF0">
        <w:t xml:space="preserve"> Its association with</w:t>
      </w:r>
      <w:r w:rsidR="005278FC">
        <w:t xml:space="preserve"> </w:t>
      </w:r>
      <w:r w:rsidR="00C443D9">
        <w:rPr>
          <w:rFonts w:hint="cs"/>
          <w:rtl/>
        </w:rPr>
        <w:t>תְּשׁוּבָה</w:t>
      </w:r>
      <w:r w:rsidR="00C443D9">
        <w:t xml:space="preserve"> </w:t>
      </w:r>
      <w:r w:rsidR="00E02E5D">
        <w:t>and</w:t>
      </w:r>
      <w:r w:rsidR="00FA3F42">
        <w:t xml:space="preserve"> </w:t>
      </w:r>
      <w:r w:rsidR="00C443D9">
        <w:rPr>
          <w:rFonts w:hint="cs"/>
          <w:rtl/>
        </w:rPr>
        <w:t>תְּקוּפָה</w:t>
      </w:r>
      <w:r w:rsidR="005076F8">
        <w:t xml:space="preserve">, </w:t>
      </w:r>
      <w:r w:rsidR="000D6A50">
        <w:t xml:space="preserve">both </w:t>
      </w:r>
      <w:r w:rsidR="00684BF7">
        <w:t>cycle</w:t>
      </w:r>
      <w:r w:rsidR="00465B5A">
        <w:t>s</w:t>
      </w:r>
      <w:r w:rsidR="00684BF7">
        <w:t xml:space="preserve"> (e.g. Ex 34:22,</w:t>
      </w:r>
      <w:r w:rsidR="00E76883" w:rsidRPr="00E76883">
        <w:rPr>
          <w:rFonts w:hint="cs"/>
          <w:rtl/>
        </w:rPr>
        <w:t xml:space="preserve"> </w:t>
      </w:r>
      <w:r w:rsidR="00E76883">
        <w:rPr>
          <w:rFonts w:hint="cs"/>
          <w:rtl/>
        </w:rPr>
        <w:t>תְּקוּפַת הַשָּׁנָה</w:t>
      </w:r>
      <w:r w:rsidR="00465B5A">
        <w:t xml:space="preserve">; 2 Sam 11:1 </w:t>
      </w:r>
      <w:r w:rsidR="00465B5A" w:rsidRPr="00465B5A">
        <w:rPr>
          <w:rtl/>
        </w:rPr>
        <w:t>לִתְשׁוּבַת הַשָּׁנָה</w:t>
      </w:r>
      <w:r w:rsidR="00684BF7">
        <w:t xml:space="preserve">), </w:t>
      </w:r>
      <w:r w:rsidR="00FA3F42">
        <w:t xml:space="preserve">make </w:t>
      </w:r>
      <w:r w:rsidR="00DB1A32">
        <w:t>the</w:t>
      </w:r>
      <w:r w:rsidR="00213466">
        <w:t xml:space="preserve"> </w:t>
      </w:r>
      <w:r w:rsidR="00F02B17">
        <w:t>unbound</w:t>
      </w:r>
      <w:r w:rsidR="005F6A35">
        <w:t xml:space="preserve"> </w:t>
      </w:r>
      <w:r w:rsidR="00F02B17">
        <w:t>preference clear</w:t>
      </w:r>
      <w:r w:rsidR="00706E66">
        <w:t>.</w:t>
      </w:r>
    </w:p>
    <w:p w14:paraId="2F9DF752" w14:textId="7A2B7173" w:rsidR="00CC2903" w:rsidRDefault="00CC2903" w:rsidP="00CC2903">
      <w:pPr>
        <w:pStyle w:val="Heading1"/>
      </w:pPr>
      <w:r>
        <w:t xml:space="preserve">Figure </w:t>
      </w:r>
      <w:fldSimple w:instr=" SEQ Figure \* ARABIC ">
        <w:r w:rsidR="00E65E29">
          <w:rPr>
            <w:noProof/>
          </w:rPr>
          <w:t>19</w:t>
        </w:r>
      </w:fldSimple>
      <w:r>
        <w:t xml:space="preserve">: </w:t>
      </w:r>
      <w:r w:rsidR="00BE3797">
        <w:t>Collocational Attractions to</w:t>
      </w:r>
      <w:r w:rsidR="00BE3797" w:rsidRPr="00ED0571">
        <w:rPr>
          <w:rFonts w:ascii="SBL BibLit" w:hAnsi="SBL BibLit" w:cs="SBL BibLit"/>
          <w:b w:val="0"/>
          <w:bCs/>
          <w:sz w:val="24"/>
        </w:rPr>
        <w:t xml:space="preserve"> </w:t>
      </w:r>
      <w:r w:rsidRPr="00CC2903">
        <w:rPr>
          <w:rFonts w:ascii="SBL BibLit" w:hAnsi="SBL BibLit" w:cs="SBL BibLit"/>
          <w:rtl/>
          <w:lang w:bidi="he-IL"/>
        </w:rPr>
        <w:t>מִן</w:t>
      </w:r>
      <w:r w:rsidR="00B275CE" w:rsidRPr="00316C7E">
        <w:rPr>
          <w:rFonts w:cs="SBL BibLit"/>
          <w:szCs w:val="20"/>
          <w:lang w:bidi="he-IL"/>
        </w:rPr>
        <w:t>,</w:t>
      </w:r>
      <w:r w:rsidR="00B275CE">
        <w:rPr>
          <w:rFonts w:ascii="SBL BibLit" w:hAnsi="SBL BibLit" w:cs="SBL BibLit"/>
          <w:sz w:val="24"/>
          <w:lang w:bidi="he-IL"/>
        </w:rPr>
        <w:t xml:space="preserve"> </w:t>
      </w:r>
      <w:r w:rsidR="00B275CE">
        <w:rPr>
          <w:rFonts w:cs="SBL BibLit"/>
          <w:szCs w:val="20"/>
          <w:lang w:bidi="he-IL"/>
        </w:rPr>
        <w:t>Swarmp</w:t>
      </w:r>
      <w:r w:rsidR="00B275CE" w:rsidRPr="00AB3BF0">
        <w:rPr>
          <w:rFonts w:cs="SBL BibLit"/>
          <w:szCs w:val="20"/>
          <w:lang w:bidi="he-IL"/>
        </w:rPr>
        <w:t>lot</w:t>
      </w:r>
    </w:p>
    <w:p w14:paraId="25BBDFDD" w14:textId="6E09BC4D" w:rsidR="00317733" w:rsidRDefault="00CC2903">
      <w:pPr>
        <w:spacing w:line="240" w:lineRule="auto"/>
        <w:ind w:firstLine="0"/>
      </w:pPr>
      <w:r>
        <w:rPr>
          <w:noProof/>
        </w:rPr>
        <w:drawing>
          <wp:inline distT="0" distB="0" distL="0" distR="0" wp14:anchorId="20B6C7EB" wp14:editId="5852ED72">
            <wp:extent cx="5723890" cy="1866900"/>
            <wp:effectExtent l="0" t="0" r="3810" b="0"/>
            <wp:docPr id="54" name="מן_asso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מן_assocs.png"/>
                    <pic:cNvPicPr/>
                  </pic:nvPicPr>
                  <pic:blipFill>
                    <a:blip r:embed="rId29" r:link="rId30">
                      <a:extLst>
                        <a:ext uri="{28A0092B-C50C-407E-A947-70E740481C1C}">
                          <a14:useLocalDpi xmlns:a14="http://schemas.microsoft.com/office/drawing/2010/main" val="0"/>
                        </a:ext>
                      </a:extLst>
                    </a:blip>
                    <a:stretch>
                      <a:fillRect/>
                    </a:stretch>
                  </pic:blipFill>
                  <pic:spPr>
                    <a:xfrm>
                      <a:off x="0" y="0"/>
                      <a:ext cx="5723890" cy="1866900"/>
                    </a:xfrm>
                    <a:prstGeom prst="rect">
                      <a:avLst/>
                    </a:prstGeom>
                  </pic:spPr>
                </pic:pic>
              </a:graphicData>
            </a:graphic>
          </wp:inline>
        </w:drawing>
      </w:r>
    </w:p>
    <w:p w14:paraId="6DC29282" w14:textId="111B8BE4" w:rsidR="00B275CE" w:rsidRDefault="00B275CE" w:rsidP="00307018">
      <w:pPr>
        <w:pStyle w:val="Heading1"/>
        <w:spacing w:before="240"/>
      </w:pPr>
      <w:r>
        <w:lastRenderedPageBreak/>
        <w:t xml:space="preserve">Figure </w:t>
      </w:r>
      <w:fldSimple w:instr=" SEQ Figure \* ARABIC ">
        <w:r w:rsidR="00E65E29">
          <w:rPr>
            <w:noProof/>
          </w:rPr>
          <w:t>20</w:t>
        </w:r>
      </w:fldSimple>
      <w:r>
        <w:t xml:space="preserve">: Top 10 Attracted Times to </w:t>
      </w:r>
      <w:r w:rsidRPr="00307018">
        <w:rPr>
          <w:rFonts w:hint="cs"/>
          <w:rtl/>
          <w:lang w:bidi="he-IL"/>
        </w:rPr>
        <w:t>מִן</w:t>
      </w:r>
      <w:r w:rsidRPr="00307018">
        <w:t xml:space="preserve"> (</w:t>
      </w:r>
      <w:r w:rsidR="00CD66DF">
        <w:t>Fisher's</w:t>
      </w:r>
      <w:r w:rsidR="00CD66DF" w:rsidRPr="00307018">
        <w:t xml:space="preserve"> </w:t>
      </w:r>
      <w:r w:rsidRPr="00307018">
        <w:t>&gt;1.3 is significant)</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790"/>
        <w:gridCol w:w="920"/>
        <w:gridCol w:w="920"/>
      </w:tblGrid>
      <w:tr w:rsidR="00F23BD1" w:rsidRPr="00FC697D" w14:paraId="598FEB80" w14:textId="77462FC3" w:rsidTr="00513F86">
        <w:trPr>
          <w:trHeight w:val="280"/>
          <w:tblHeader/>
          <w:jc w:val="center"/>
        </w:trPr>
        <w:tc>
          <w:tcPr>
            <w:tcW w:w="790" w:type="dxa"/>
            <w:tcBorders>
              <w:top w:val="nil"/>
              <w:left w:val="nil"/>
            </w:tcBorders>
          </w:tcPr>
          <w:p w14:paraId="5934DDF7" w14:textId="77777777" w:rsidR="00F23BD1" w:rsidRPr="00FC697D" w:rsidRDefault="00F23BD1" w:rsidP="00332ADE">
            <w:pPr>
              <w:keepNext/>
              <w:autoSpaceDE w:val="0"/>
              <w:autoSpaceDN w:val="0"/>
              <w:adjustRightInd w:val="0"/>
              <w:spacing w:line="240" w:lineRule="auto"/>
              <w:ind w:firstLine="0"/>
              <w:jc w:val="right"/>
              <w:rPr>
                <w:rFonts w:ascii="Calibri" w:eastAsiaTheme="minorHAnsi" w:hAnsi="Calibri" w:cs="Calibri"/>
                <w:color w:val="000000"/>
                <w:sz w:val="20"/>
                <w:szCs w:val="20"/>
              </w:rPr>
            </w:pPr>
          </w:p>
        </w:tc>
        <w:tc>
          <w:tcPr>
            <w:tcW w:w="920" w:type="dxa"/>
          </w:tcPr>
          <w:p w14:paraId="5C3432DB" w14:textId="3F7E0B27" w:rsidR="00F23BD1" w:rsidRPr="00093339" w:rsidRDefault="00F23BD1" w:rsidP="00A85779">
            <w:pPr>
              <w:keepNext/>
              <w:autoSpaceDE w:val="0"/>
              <w:autoSpaceDN w:val="0"/>
              <w:adjustRightInd w:val="0"/>
              <w:spacing w:line="240" w:lineRule="auto"/>
              <w:ind w:firstLine="0"/>
              <w:jc w:val="center"/>
              <w:rPr>
                <w:rFonts w:asciiTheme="minorBidi" w:hAnsiTheme="minorBidi" w:cstheme="minorBidi"/>
                <w:color w:val="000000"/>
                <w:sz w:val="20"/>
                <w:szCs w:val="20"/>
              </w:rPr>
            </w:pPr>
            <w:r w:rsidRPr="00093339">
              <w:rPr>
                <w:rFonts w:asciiTheme="minorBidi" w:hAnsiTheme="minorBidi" w:cstheme="minorBidi"/>
                <w:color w:val="000000"/>
                <w:sz w:val="20"/>
                <w:szCs w:val="20"/>
              </w:rPr>
              <w:t>Fisher's Score</w:t>
            </w:r>
          </w:p>
        </w:tc>
        <w:tc>
          <w:tcPr>
            <w:tcW w:w="920" w:type="dxa"/>
          </w:tcPr>
          <w:p w14:paraId="5AA33D0E" w14:textId="0F330290" w:rsidR="00F23BD1" w:rsidRPr="00093339" w:rsidRDefault="00F23BD1" w:rsidP="00A85779">
            <w:pPr>
              <w:keepNext/>
              <w:autoSpaceDE w:val="0"/>
              <w:autoSpaceDN w:val="0"/>
              <w:adjustRightInd w:val="0"/>
              <w:spacing w:line="240" w:lineRule="auto"/>
              <w:ind w:firstLine="0"/>
              <w:jc w:val="center"/>
              <w:rPr>
                <w:rFonts w:asciiTheme="minorBidi" w:hAnsiTheme="minorBidi" w:cstheme="minorBidi"/>
                <w:color w:val="000000"/>
                <w:sz w:val="20"/>
                <w:szCs w:val="20"/>
              </w:rPr>
            </w:pPr>
            <w:r w:rsidRPr="00093339">
              <w:rPr>
                <w:rFonts w:asciiTheme="minorBidi" w:hAnsiTheme="minorBidi" w:cstheme="minorBidi"/>
                <w:color w:val="000000"/>
                <w:sz w:val="20"/>
                <w:szCs w:val="20"/>
              </w:rPr>
              <w:t>Raw Counts</w:t>
            </w:r>
          </w:p>
        </w:tc>
      </w:tr>
      <w:tr w:rsidR="004B0234" w:rsidRPr="00FC697D" w14:paraId="6CB68268" w14:textId="436A2D9C" w:rsidTr="00FB58CB">
        <w:trPr>
          <w:trHeight w:val="280"/>
          <w:jc w:val="center"/>
        </w:trPr>
        <w:tc>
          <w:tcPr>
            <w:tcW w:w="790" w:type="dxa"/>
          </w:tcPr>
          <w:p w14:paraId="014A7594" w14:textId="32A38F2B"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מחרת</w:t>
            </w:r>
          </w:p>
        </w:tc>
        <w:tc>
          <w:tcPr>
            <w:tcW w:w="920" w:type="dxa"/>
            <w:vAlign w:val="bottom"/>
          </w:tcPr>
          <w:p w14:paraId="208D6DB5" w14:textId="36076A14"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2.88</w:t>
            </w:r>
          </w:p>
        </w:tc>
        <w:tc>
          <w:tcPr>
            <w:tcW w:w="920" w:type="dxa"/>
            <w:vAlign w:val="bottom"/>
          </w:tcPr>
          <w:p w14:paraId="5B64863F" w14:textId="47796141"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2</w:t>
            </w:r>
          </w:p>
        </w:tc>
      </w:tr>
      <w:tr w:rsidR="004B0234" w:rsidRPr="00FC697D" w14:paraId="62631AEC" w14:textId="3A7F1127" w:rsidTr="00FB58CB">
        <w:trPr>
          <w:trHeight w:val="280"/>
          <w:jc w:val="center"/>
        </w:trPr>
        <w:tc>
          <w:tcPr>
            <w:tcW w:w="790" w:type="dxa"/>
          </w:tcPr>
          <w:p w14:paraId="30B5CA54" w14:textId="34776596"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תמול</w:t>
            </w:r>
          </w:p>
        </w:tc>
        <w:tc>
          <w:tcPr>
            <w:tcW w:w="920" w:type="dxa"/>
            <w:vAlign w:val="bottom"/>
          </w:tcPr>
          <w:p w14:paraId="491FC205" w14:textId="44005949"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18</w:t>
            </w:r>
          </w:p>
        </w:tc>
        <w:tc>
          <w:tcPr>
            <w:tcW w:w="920" w:type="dxa"/>
            <w:vAlign w:val="bottom"/>
          </w:tcPr>
          <w:p w14:paraId="37C1DF15" w14:textId="1694E8C3"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7</w:t>
            </w:r>
          </w:p>
        </w:tc>
      </w:tr>
      <w:tr w:rsidR="004B0234" w:rsidRPr="00FC697D" w14:paraId="7CDA418C" w14:textId="23980145" w:rsidTr="00FB58CB">
        <w:trPr>
          <w:trHeight w:val="280"/>
          <w:jc w:val="center"/>
        </w:trPr>
        <w:tc>
          <w:tcPr>
            <w:tcW w:w="790" w:type="dxa"/>
          </w:tcPr>
          <w:p w14:paraId="0F0CB929" w14:textId="4CE2FC95"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ראשׁ</w:t>
            </w:r>
          </w:p>
        </w:tc>
        <w:tc>
          <w:tcPr>
            <w:tcW w:w="920" w:type="dxa"/>
            <w:vAlign w:val="bottom"/>
          </w:tcPr>
          <w:p w14:paraId="7628232C" w14:textId="058B170F"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83</w:t>
            </w:r>
          </w:p>
        </w:tc>
        <w:tc>
          <w:tcPr>
            <w:tcW w:w="920" w:type="dxa"/>
            <w:vAlign w:val="bottom"/>
          </w:tcPr>
          <w:p w14:paraId="19758956" w14:textId="69B234C3"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w:t>
            </w:r>
          </w:p>
        </w:tc>
      </w:tr>
      <w:tr w:rsidR="004B0234" w:rsidRPr="00FC697D" w14:paraId="6EE68C65" w14:textId="4D2276D7" w:rsidTr="00FB58CB">
        <w:trPr>
          <w:trHeight w:val="280"/>
          <w:jc w:val="center"/>
        </w:trPr>
        <w:tc>
          <w:tcPr>
            <w:tcW w:w="790" w:type="dxa"/>
          </w:tcPr>
          <w:p w14:paraId="5C118DB8" w14:textId="45AA5A38"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בטן</w:t>
            </w:r>
          </w:p>
        </w:tc>
        <w:tc>
          <w:tcPr>
            <w:tcW w:w="920" w:type="dxa"/>
            <w:vAlign w:val="bottom"/>
          </w:tcPr>
          <w:p w14:paraId="2876C168" w14:textId="591F4143"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83</w:t>
            </w:r>
          </w:p>
        </w:tc>
        <w:tc>
          <w:tcPr>
            <w:tcW w:w="920" w:type="dxa"/>
            <w:vAlign w:val="bottom"/>
          </w:tcPr>
          <w:p w14:paraId="3E3604B3" w14:textId="749F1852"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w:t>
            </w:r>
          </w:p>
        </w:tc>
      </w:tr>
      <w:tr w:rsidR="004B0234" w:rsidRPr="00FC697D" w14:paraId="6FB521F7" w14:textId="395F24C3" w:rsidTr="00FB58CB">
        <w:trPr>
          <w:trHeight w:val="280"/>
          <w:jc w:val="center"/>
        </w:trPr>
        <w:tc>
          <w:tcPr>
            <w:tcW w:w="790" w:type="dxa"/>
          </w:tcPr>
          <w:p w14:paraId="1DA4E1D3" w14:textId="1A8AD51C"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נעורים</w:t>
            </w:r>
          </w:p>
        </w:tc>
        <w:tc>
          <w:tcPr>
            <w:tcW w:w="920" w:type="dxa"/>
            <w:vAlign w:val="bottom"/>
          </w:tcPr>
          <w:p w14:paraId="59781B1E" w14:textId="65C61C3B"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5.61</w:t>
            </w:r>
          </w:p>
        </w:tc>
        <w:tc>
          <w:tcPr>
            <w:tcW w:w="920" w:type="dxa"/>
            <w:vAlign w:val="bottom"/>
          </w:tcPr>
          <w:p w14:paraId="12122F99" w14:textId="1674E8D1"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w:t>
            </w:r>
          </w:p>
        </w:tc>
      </w:tr>
      <w:tr w:rsidR="004B0234" w:rsidRPr="00FC697D" w14:paraId="2A986A8D" w14:textId="5EB8C37E" w:rsidTr="00FB58CB">
        <w:trPr>
          <w:trHeight w:val="280"/>
          <w:jc w:val="center"/>
        </w:trPr>
        <w:tc>
          <w:tcPr>
            <w:tcW w:w="790" w:type="dxa"/>
          </w:tcPr>
          <w:p w14:paraId="12E4F94B" w14:textId="4CCA0C1B"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די</w:t>
            </w:r>
          </w:p>
        </w:tc>
        <w:tc>
          <w:tcPr>
            <w:tcW w:w="920" w:type="dxa"/>
            <w:vAlign w:val="bottom"/>
          </w:tcPr>
          <w:p w14:paraId="753C6FC2" w14:textId="3DD4C5CB"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3.49</w:t>
            </w:r>
          </w:p>
        </w:tc>
        <w:tc>
          <w:tcPr>
            <w:tcW w:w="920" w:type="dxa"/>
            <w:vAlign w:val="bottom"/>
          </w:tcPr>
          <w:p w14:paraId="71309A7A" w14:textId="1E146A7A"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3</w:t>
            </w:r>
          </w:p>
        </w:tc>
      </w:tr>
      <w:tr w:rsidR="004B0234" w:rsidRPr="00FC697D" w14:paraId="0761852F" w14:textId="70A33520" w:rsidTr="00FB58CB">
        <w:trPr>
          <w:trHeight w:val="280"/>
          <w:jc w:val="center"/>
        </w:trPr>
        <w:tc>
          <w:tcPr>
            <w:tcW w:w="790" w:type="dxa"/>
          </w:tcPr>
          <w:p w14:paraId="343C6D7A" w14:textId="0F59B2C7"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קדם</w:t>
            </w:r>
          </w:p>
        </w:tc>
        <w:tc>
          <w:tcPr>
            <w:tcW w:w="920" w:type="dxa"/>
            <w:vAlign w:val="bottom"/>
          </w:tcPr>
          <w:p w14:paraId="0D40BB63" w14:textId="03C3FCB8"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32</w:t>
            </w:r>
          </w:p>
        </w:tc>
        <w:tc>
          <w:tcPr>
            <w:tcW w:w="920" w:type="dxa"/>
            <w:vAlign w:val="bottom"/>
          </w:tcPr>
          <w:p w14:paraId="403A01BD" w14:textId="104587EA"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4B0234" w:rsidRPr="00FC697D" w14:paraId="62FD2047" w14:textId="0C6185E8" w:rsidTr="00FB58CB">
        <w:trPr>
          <w:trHeight w:val="280"/>
          <w:jc w:val="center"/>
        </w:trPr>
        <w:tc>
          <w:tcPr>
            <w:tcW w:w="790" w:type="dxa"/>
          </w:tcPr>
          <w:p w14:paraId="433F02BD" w14:textId="07F09C26"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רחוק</w:t>
            </w:r>
          </w:p>
        </w:tc>
        <w:tc>
          <w:tcPr>
            <w:tcW w:w="920" w:type="dxa"/>
            <w:vAlign w:val="bottom"/>
          </w:tcPr>
          <w:p w14:paraId="6358DC02" w14:textId="1BFD319F"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87</w:t>
            </w:r>
          </w:p>
        </w:tc>
        <w:tc>
          <w:tcPr>
            <w:tcW w:w="920" w:type="dxa"/>
            <w:vAlign w:val="bottom"/>
          </w:tcPr>
          <w:p w14:paraId="145ACB62" w14:textId="567BDB52"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4B0234" w:rsidRPr="00FC697D" w14:paraId="70B03589" w14:textId="7A39279E" w:rsidTr="00FB58CB">
        <w:trPr>
          <w:trHeight w:val="280"/>
          <w:jc w:val="center"/>
        </w:trPr>
        <w:tc>
          <w:tcPr>
            <w:tcW w:w="790" w:type="dxa"/>
          </w:tcPr>
          <w:p w14:paraId="23CC1EAF" w14:textId="1A11961A"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עוד</w:t>
            </w:r>
          </w:p>
        </w:tc>
        <w:tc>
          <w:tcPr>
            <w:tcW w:w="920" w:type="dxa"/>
            <w:vAlign w:val="bottom"/>
          </w:tcPr>
          <w:p w14:paraId="68C1DFB6" w14:textId="59DBF424"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59</w:t>
            </w:r>
          </w:p>
        </w:tc>
        <w:tc>
          <w:tcPr>
            <w:tcW w:w="920" w:type="dxa"/>
            <w:vAlign w:val="bottom"/>
          </w:tcPr>
          <w:p w14:paraId="7DB1E15D" w14:textId="6899C548"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4B0234" w:rsidRPr="00FC697D" w14:paraId="22CFC46A" w14:textId="2C1FAE7D" w:rsidTr="00FB58CB">
        <w:trPr>
          <w:trHeight w:val="280"/>
          <w:jc w:val="center"/>
        </w:trPr>
        <w:tc>
          <w:tcPr>
            <w:tcW w:w="790" w:type="dxa"/>
          </w:tcPr>
          <w:p w14:paraId="3302C29B" w14:textId="39D3704B"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83684D">
              <w:rPr>
                <w:rFonts w:hint="eastAsia"/>
                <w:rtl/>
              </w:rPr>
              <w:t>רחם</w:t>
            </w:r>
          </w:p>
        </w:tc>
        <w:tc>
          <w:tcPr>
            <w:tcW w:w="920" w:type="dxa"/>
            <w:vAlign w:val="bottom"/>
          </w:tcPr>
          <w:p w14:paraId="0BF07546" w14:textId="245C51B7"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16</w:t>
            </w:r>
          </w:p>
        </w:tc>
        <w:tc>
          <w:tcPr>
            <w:tcW w:w="920" w:type="dxa"/>
            <w:vAlign w:val="bottom"/>
          </w:tcPr>
          <w:p w14:paraId="5675B512" w14:textId="6E325BF5"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w:t>
            </w:r>
          </w:p>
        </w:tc>
      </w:tr>
    </w:tbl>
    <w:p w14:paraId="5671DDB6" w14:textId="77777777" w:rsidR="00DE57E9" w:rsidRDefault="00DE57E9">
      <w:pPr>
        <w:spacing w:line="240" w:lineRule="auto"/>
        <w:ind w:firstLine="0"/>
      </w:pPr>
    </w:p>
    <w:p w14:paraId="5C0D6675" w14:textId="3C07938D" w:rsidR="00876DE9" w:rsidRDefault="00BC0167" w:rsidP="007F7575">
      <w:pPr>
        <w:ind w:firstLine="0"/>
      </w:pPr>
      <w:r>
        <w:rPr>
          <w:rFonts w:hint="cs"/>
          <w:rtl/>
        </w:rPr>
        <w:t>מִן</w:t>
      </w:r>
      <w:r>
        <w:t xml:space="preserve"> shows a number of interesting collocation</w:t>
      </w:r>
      <w:r w:rsidR="00497711">
        <w:t>s</w:t>
      </w:r>
      <w:r>
        <w:t xml:space="preserve">, most notably </w:t>
      </w:r>
      <w:r w:rsidR="003A1DB3">
        <w:rPr>
          <w:rFonts w:hint="cs"/>
          <w:rtl/>
        </w:rPr>
        <w:t>מָחֳרָת</w:t>
      </w:r>
      <w:r w:rsidR="0035632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5"/>
      </w:tblGrid>
      <w:tr w:rsidR="005B56E7" w14:paraId="6D8FB62B" w14:textId="77777777" w:rsidTr="0076246C">
        <w:trPr>
          <w:jc w:val="center"/>
        </w:trPr>
        <w:tc>
          <w:tcPr>
            <w:tcW w:w="6025" w:type="dxa"/>
          </w:tcPr>
          <w:p w14:paraId="250FE34D" w14:textId="5389D5F9" w:rsidR="005B56E7" w:rsidRPr="005B56E7" w:rsidRDefault="005B56E7" w:rsidP="00707F85">
            <w:pPr>
              <w:spacing w:after="120" w:line="240" w:lineRule="auto"/>
              <w:ind w:firstLine="0"/>
              <w:jc w:val="center"/>
              <w:rPr>
                <w:b/>
                <w:bCs/>
              </w:rPr>
            </w:pPr>
            <w:r>
              <w:rPr>
                <w:b/>
                <w:bCs/>
              </w:rPr>
              <w:t>Gen 19:34</w:t>
            </w:r>
            <w:r w:rsidR="0076246C">
              <w:rPr>
                <w:b/>
                <w:bCs/>
              </w:rPr>
              <w:t>a</w:t>
            </w:r>
          </w:p>
        </w:tc>
      </w:tr>
      <w:tr w:rsidR="005B56E7" w14:paraId="3D02A5BA" w14:textId="77777777" w:rsidTr="0076246C">
        <w:trPr>
          <w:jc w:val="center"/>
        </w:trPr>
        <w:tc>
          <w:tcPr>
            <w:tcW w:w="6025" w:type="dxa"/>
          </w:tcPr>
          <w:p w14:paraId="3D4C8E7A" w14:textId="69B9B773" w:rsidR="005B56E7" w:rsidRPr="008C7744" w:rsidRDefault="005B56E7" w:rsidP="00707F85">
            <w:pPr>
              <w:spacing w:after="120" w:line="240" w:lineRule="auto"/>
              <w:ind w:firstLine="0"/>
              <w:jc w:val="right"/>
              <w:rPr>
                <w:color w:val="767171" w:themeColor="background2" w:themeShade="80"/>
              </w:rPr>
            </w:pPr>
            <w:r w:rsidRPr="008C7744">
              <w:rPr>
                <w:color w:val="767171" w:themeColor="background2" w:themeShade="80"/>
                <w:rtl/>
              </w:rPr>
              <w:t xml:space="preserve">וַֽיְהִי֙ </w:t>
            </w:r>
            <w:r w:rsidRPr="00774BFD">
              <w:rPr>
                <w:rtl/>
              </w:rPr>
              <w:t xml:space="preserve">מִֽמָּחֳרָ֔ת </w:t>
            </w:r>
            <w:r w:rsidRPr="008C7744">
              <w:rPr>
                <w:color w:val="767171" w:themeColor="background2" w:themeShade="80"/>
                <w:rtl/>
              </w:rPr>
              <w:t>וַתֹּ֤אמֶר הַבְּכִירָה֙ אֶל־הַצְּעִירָ֔ה הֵן־שָׁכַ֥בְתִּי אֶ֖מֶשׁ אֶת־אָבִ֑י</w:t>
            </w:r>
          </w:p>
        </w:tc>
      </w:tr>
      <w:tr w:rsidR="005B56E7" w14:paraId="2AE7F586" w14:textId="77777777" w:rsidTr="0076246C">
        <w:trPr>
          <w:jc w:val="center"/>
        </w:trPr>
        <w:tc>
          <w:tcPr>
            <w:tcW w:w="6025" w:type="dxa"/>
          </w:tcPr>
          <w:p w14:paraId="69EC578F" w14:textId="4570DAEF" w:rsidR="005B56E7" w:rsidRPr="00563338" w:rsidRDefault="005B56E7" w:rsidP="0040046E">
            <w:pPr>
              <w:spacing w:after="120" w:line="240" w:lineRule="auto"/>
              <w:ind w:firstLine="0"/>
              <w:rPr>
                <w:sz w:val="20"/>
                <w:szCs w:val="20"/>
                <w:rtl/>
              </w:rPr>
            </w:pPr>
            <w:r w:rsidRPr="00563338">
              <w:rPr>
                <w:sz w:val="20"/>
                <w:szCs w:val="20"/>
              </w:rPr>
              <w:t>"And it</w:t>
            </w:r>
            <w:r w:rsidR="003E7B16" w:rsidRPr="00563338">
              <w:rPr>
                <w:sz w:val="20"/>
                <w:szCs w:val="20"/>
              </w:rPr>
              <w:t xml:space="preserve"> was</w:t>
            </w:r>
            <w:r w:rsidRPr="00563338">
              <w:rPr>
                <w:sz w:val="20"/>
                <w:szCs w:val="20"/>
              </w:rPr>
              <w:t xml:space="preserve"> </w:t>
            </w:r>
            <w:r w:rsidR="003E7B16" w:rsidRPr="00563338">
              <w:rPr>
                <w:sz w:val="20"/>
                <w:szCs w:val="20"/>
              </w:rPr>
              <w:t>since</w:t>
            </w:r>
            <w:r w:rsidRPr="00563338">
              <w:rPr>
                <w:sz w:val="20"/>
                <w:szCs w:val="20"/>
              </w:rPr>
              <w:t xml:space="preserve"> </w:t>
            </w:r>
            <w:r w:rsidRPr="00563338">
              <w:rPr>
                <w:b/>
                <w:bCs/>
                <w:sz w:val="20"/>
                <w:szCs w:val="20"/>
              </w:rPr>
              <w:t>tomorrow</w:t>
            </w:r>
            <w:r w:rsidRPr="00563338">
              <w:rPr>
                <w:sz w:val="20"/>
                <w:szCs w:val="20"/>
              </w:rPr>
              <w:t xml:space="preserve"> [lit.], and the firstborn said </w:t>
            </w:r>
            <w:r w:rsidR="00CD4520" w:rsidRPr="00563338">
              <w:rPr>
                <w:sz w:val="20"/>
                <w:szCs w:val="20"/>
              </w:rPr>
              <w:t>to the younger, 'Look, I have slept yesterday with my father...'</w:t>
            </w:r>
            <w:r w:rsidRPr="00563338">
              <w:rPr>
                <w:sz w:val="20"/>
                <w:szCs w:val="20"/>
              </w:rPr>
              <w:t>"</w:t>
            </w:r>
          </w:p>
        </w:tc>
      </w:tr>
    </w:tbl>
    <w:p w14:paraId="60A2C60D" w14:textId="7C3D7690" w:rsidR="00707F85" w:rsidRDefault="000E13F2" w:rsidP="00CF74DB">
      <w:pPr>
        <w:spacing w:before="240"/>
        <w:ind w:firstLine="0"/>
      </w:pPr>
      <w:r>
        <w:t>This</w:t>
      </w:r>
      <w:r w:rsidR="009A317F">
        <w:t xml:space="preserve"> use of </w:t>
      </w:r>
      <w:r w:rsidR="009A317F" w:rsidRPr="009A317F">
        <w:rPr>
          <w:rtl/>
        </w:rPr>
        <w:t>מָחֳרָת</w:t>
      </w:r>
      <w:r>
        <w:t xml:space="preserve"> is </w:t>
      </w:r>
      <w:r w:rsidR="00724260">
        <w:t>noteworthy</w:t>
      </w:r>
      <w:r>
        <w:t xml:space="preserve"> because it </w:t>
      </w:r>
      <w:r w:rsidR="008E1113">
        <w:t>typically</w:t>
      </w:r>
      <w:r w:rsidR="00C67BFE">
        <w:t xml:space="preserve"> profiles</w:t>
      </w:r>
      <w:r w:rsidR="00370030">
        <w:t xml:space="preserve"> a</w:t>
      </w:r>
      <w:r w:rsidR="006B7799">
        <w:t xml:space="preserve"> future</w:t>
      </w:r>
      <w:r w:rsidR="00370030">
        <w:t xml:space="preserve"> </w:t>
      </w:r>
      <w:r w:rsidR="00370030">
        <w:rPr>
          <w:smallCaps/>
        </w:rPr>
        <w:t>time</w:t>
      </w:r>
      <w:r w:rsidR="00370030">
        <w:t xml:space="preserve"> </w:t>
      </w:r>
      <w:r w:rsidR="00A24A47">
        <w:t>relative to speech. Yet in this case it is anchored to the previous day in the narrative</w:t>
      </w:r>
      <w:r w:rsidR="00264238">
        <w:t>.</w:t>
      </w:r>
      <w:r w:rsidR="008B6C12">
        <w:t xml:space="preserve"> </w:t>
      </w:r>
      <w:r w:rsidR="00632B2B">
        <w:t>T</w:t>
      </w:r>
      <w:r w:rsidR="006A2C52">
        <w:t>he</w:t>
      </w:r>
      <w:r w:rsidR="000C3A01">
        <w:t xml:space="preserve"> </w:t>
      </w:r>
      <w:r w:rsidR="00C32C25">
        <w:t xml:space="preserve">semantics of </w:t>
      </w:r>
      <w:r w:rsidR="00C32C25" w:rsidRPr="009A317F">
        <w:rPr>
          <w:rtl/>
        </w:rPr>
        <w:t>מָחֳרָת</w:t>
      </w:r>
      <w:r w:rsidR="00C32C25">
        <w:t xml:space="preserve"> are </w:t>
      </w:r>
      <w:r w:rsidR="005652EE">
        <w:t xml:space="preserve">thus </w:t>
      </w:r>
      <w:r w:rsidR="00C32C25">
        <w:t>more flexible than the English "tomorrow."</w:t>
      </w:r>
      <w:r w:rsidR="00226156">
        <w:t xml:space="preserve"> This is </w:t>
      </w:r>
      <w:r w:rsidR="00B33C83">
        <w:t xml:space="preserve">corroborated by </w:t>
      </w:r>
      <w:r w:rsidR="00190D20">
        <w:t>the majority of</w:t>
      </w:r>
      <w:r w:rsidR="00B33C83">
        <w:t xml:space="preserve"> </w:t>
      </w:r>
      <w:r w:rsidR="006403D0">
        <w:rPr>
          <w:rFonts w:hint="cs"/>
          <w:rtl/>
        </w:rPr>
        <w:t>מִמָחֳרָת</w:t>
      </w:r>
      <w:r w:rsidR="006403D0">
        <w:t xml:space="preserve"> </w:t>
      </w:r>
      <w:r w:rsidR="0062170D">
        <w:t>being</w:t>
      </w:r>
      <w:r w:rsidR="00190D20">
        <w:t xml:space="preserve"> used with the</w:t>
      </w:r>
      <w:r w:rsidR="001C4B56">
        <w:t xml:space="preserve"> </w:t>
      </w:r>
      <w:r w:rsidR="00190D20">
        <w:rPr>
          <w:i/>
          <w:iCs/>
        </w:rPr>
        <w:t>wayyiqtol</w:t>
      </w:r>
      <w:r w:rsidR="006403D0">
        <w:t>.</w:t>
      </w:r>
      <w:r w:rsidR="003123A7" w:rsidRPr="00E65E29">
        <w:rPr>
          <w:rStyle w:val="FootnoteReference"/>
        </w:rPr>
        <w:footnoteReference w:id="107"/>
      </w:r>
      <w:r w:rsidR="003F6727">
        <w:t xml:space="preserve"> </w:t>
      </w:r>
      <w:r w:rsidR="002D0B8F">
        <w:t>Comparatively</w:t>
      </w:r>
      <w:r w:rsidR="009457D0">
        <w:t xml:space="preserve">, the </w:t>
      </w:r>
      <w:r w:rsidR="003F6727">
        <w:t xml:space="preserve">use of </w:t>
      </w:r>
      <w:r w:rsidR="003F6727">
        <w:rPr>
          <w:rFonts w:hint="cs"/>
          <w:rtl/>
        </w:rPr>
        <w:t>תְּמוֹל</w:t>
      </w:r>
      <w:r w:rsidR="00C00C32">
        <w:t xml:space="preserve"> "yesterday</w:t>
      </w:r>
      <w:r w:rsidR="006E06D7">
        <w:t>,</w:t>
      </w:r>
      <w:r w:rsidR="00C00C32">
        <w:t>"</w:t>
      </w:r>
      <w:r w:rsidR="006E06D7">
        <w:t xml:space="preserve"> </w:t>
      </w:r>
      <w:r w:rsidR="00442EE3">
        <w:t xml:space="preserve">is </w:t>
      </w:r>
      <w:r w:rsidR="0086248E">
        <w:t>restricted</w:t>
      </w:r>
      <w:r w:rsidR="00D979C0">
        <w:t xml:space="preserve"> to speech sections</w:t>
      </w:r>
      <w:r w:rsidR="000D1A4D">
        <w:t xml:space="preserve"> and is anchored to speech time</w:t>
      </w:r>
      <w:r w:rsidR="00AA15E3">
        <w:t>:</w:t>
      </w:r>
      <w:r w:rsidR="007003EC" w:rsidRPr="00E65E29">
        <w:rPr>
          <w:rStyle w:val="FootnoteReference"/>
        </w:rPr>
        <w:footnoteReference w:id="108"/>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tblGrid>
      <w:tr w:rsidR="00394FA3" w14:paraId="1D91FB36" w14:textId="77777777" w:rsidTr="00563338">
        <w:trPr>
          <w:jc w:val="center"/>
        </w:trPr>
        <w:tc>
          <w:tcPr>
            <w:tcW w:w="6570" w:type="dxa"/>
          </w:tcPr>
          <w:p w14:paraId="6C6C9B62" w14:textId="1EE300ED" w:rsidR="00394FA3" w:rsidRPr="005B56E7" w:rsidRDefault="00394FA3" w:rsidP="00EC1DC7">
            <w:pPr>
              <w:spacing w:after="120" w:line="240" w:lineRule="auto"/>
              <w:ind w:firstLine="0"/>
              <w:jc w:val="center"/>
              <w:rPr>
                <w:b/>
                <w:bCs/>
              </w:rPr>
            </w:pPr>
            <w:r>
              <w:rPr>
                <w:b/>
                <w:bCs/>
              </w:rPr>
              <w:t>Ex 4:10a</w:t>
            </w:r>
          </w:p>
        </w:tc>
      </w:tr>
      <w:tr w:rsidR="00394FA3" w14:paraId="4B14B7BC" w14:textId="77777777" w:rsidTr="00563338">
        <w:trPr>
          <w:jc w:val="center"/>
        </w:trPr>
        <w:tc>
          <w:tcPr>
            <w:tcW w:w="6570" w:type="dxa"/>
          </w:tcPr>
          <w:p w14:paraId="045EFCCB" w14:textId="12C270C8" w:rsidR="00394FA3" w:rsidRDefault="00394FA3" w:rsidP="00394FA3">
            <w:pPr>
              <w:spacing w:after="120" w:line="240" w:lineRule="auto"/>
              <w:ind w:firstLine="0"/>
              <w:jc w:val="right"/>
            </w:pPr>
            <w:r w:rsidRPr="00774BFD">
              <w:rPr>
                <w:color w:val="767171" w:themeColor="background2" w:themeShade="80"/>
                <w:rtl/>
              </w:rPr>
              <w:t xml:space="preserve">וַיֹּ֨אמֶר מֹשֶׁ֣ה אֶל־יְהוָה֮ בִּ֣י אֲדֹנָי֒ לֹא֩ אִ֨ישׁ דְּבָרִ֜ים אָנֹ֗כִי </w:t>
            </w:r>
            <w:r w:rsidRPr="00394FA3">
              <w:rPr>
                <w:rtl/>
              </w:rPr>
              <w:t>גַּ֤ם מִתְּמֹול֙ גַּ֣ם מִשִּׁלְשֹׁ֔ם</w:t>
            </w:r>
          </w:p>
        </w:tc>
      </w:tr>
      <w:tr w:rsidR="00394FA3" w14:paraId="57EE255E" w14:textId="77777777" w:rsidTr="00563338">
        <w:trPr>
          <w:jc w:val="center"/>
        </w:trPr>
        <w:tc>
          <w:tcPr>
            <w:tcW w:w="6570" w:type="dxa"/>
          </w:tcPr>
          <w:p w14:paraId="74D985C7" w14:textId="7D7D2A80" w:rsidR="00394FA3" w:rsidRPr="00563338" w:rsidRDefault="00394FA3" w:rsidP="0040046E">
            <w:pPr>
              <w:spacing w:after="120" w:line="240" w:lineRule="auto"/>
              <w:ind w:firstLine="0"/>
              <w:rPr>
                <w:sz w:val="20"/>
                <w:szCs w:val="20"/>
                <w:rtl/>
              </w:rPr>
            </w:pPr>
            <w:r w:rsidRPr="00563338">
              <w:rPr>
                <w:sz w:val="20"/>
                <w:szCs w:val="20"/>
              </w:rPr>
              <w:t xml:space="preserve">"And Moses said to YHWH, 'Upon me, oh Lord, I am not a man of words, </w:t>
            </w:r>
            <w:r w:rsidRPr="00563338">
              <w:rPr>
                <w:b/>
                <w:bCs/>
                <w:sz w:val="20"/>
                <w:szCs w:val="20"/>
              </w:rPr>
              <w:t xml:space="preserve">neither since yesterday nor from three </w:t>
            </w:r>
            <w:r w:rsidR="004F3485" w:rsidRPr="00563338">
              <w:rPr>
                <w:b/>
                <w:bCs/>
                <w:sz w:val="20"/>
                <w:szCs w:val="20"/>
              </w:rPr>
              <w:t>times</w:t>
            </w:r>
            <w:r w:rsidRPr="00563338">
              <w:rPr>
                <w:b/>
                <w:bCs/>
                <w:sz w:val="20"/>
                <w:szCs w:val="20"/>
              </w:rPr>
              <w:t xml:space="preserve"> ago</w:t>
            </w:r>
            <w:r w:rsidRPr="00563338">
              <w:rPr>
                <w:sz w:val="20"/>
                <w:szCs w:val="20"/>
              </w:rPr>
              <w:t>!'"</w:t>
            </w:r>
          </w:p>
        </w:tc>
      </w:tr>
    </w:tbl>
    <w:p w14:paraId="3FA7C19B" w14:textId="6F569481" w:rsidR="006A30BF" w:rsidRPr="00154CA0" w:rsidRDefault="00442255" w:rsidP="00123ACF">
      <w:pPr>
        <w:spacing w:before="240"/>
        <w:ind w:firstLine="0"/>
      </w:pPr>
      <w:r>
        <w:lastRenderedPageBreak/>
        <w:t>O</w:t>
      </w:r>
      <w:r w:rsidR="00971029">
        <w:t xml:space="preserve">ther </w:t>
      </w:r>
      <w:r w:rsidR="005C0015">
        <w:t>times</w:t>
      </w:r>
      <w:r w:rsidR="00971029">
        <w:t xml:space="preserve"> </w:t>
      </w:r>
      <w:r w:rsidR="00817B47">
        <w:t>found with</w:t>
      </w:r>
      <w:r w:rsidR="00971029">
        <w:t xml:space="preserve"> </w:t>
      </w:r>
      <w:r w:rsidR="00971029">
        <w:rPr>
          <w:rFonts w:hint="cs"/>
          <w:rtl/>
        </w:rPr>
        <w:t>מִן</w:t>
      </w:r>
      <w:r w:rsidR="00950C1B">
        <w:t xml:space="preserve"> include </w:t>
      </w:r>
      <w:r w:rsidR="0063792A">
        <w:rPr>
          <w:rFonts w:hint="cs"/>
          <w:rtl/>
        </w:rPr>
        <w:t>בֶּטֶן</w:t>
      </w:r>
      <w:r w:rsidR="0063792A">
        <w:t xml:space="preserve">, </w:t>
      </w:r>
      <w:r w:rsidR="00C860D4" w:rsidRPr="00C860D4">
        <w:rPr>
          <w:rtl/>
        </w:rPr>
        <w:t>נְעוּרִים</w:t>
      </w:r>
      <w:r w:rsidR="00C860D4">
        <w:t xml:space="preserve">, </w:t>
      </w:r>
      <w:r w:rsidR="00A04398">
        <w:t xml:space="preserve">and </w:t>
      </w:r>
      <w:r w:rsidR="0011281B">
        <w:rPr>
          <w:rFonts w:hint="cs"/>
          <w:rtl/>
        </w:rPr>
        <w:t>רֶחֶם</w:t>
      </w:r>
      <w:r w:rsidR="000247F6">
        <w:t xml:space="preserve">, </w:t>
      </w:r>
      <w:r w:rsidR="00D65986">
        <w:t>referring to</w:t>
      </w:r>
      <w:r w:rsidR="000247F6">
        <w:t xml:space="preserve"> </w:t>
      </w:r>
      <w:r w:rsidR="00C41F53">
        <w:t xml:space="preserve">people's </w:t>
      </w:r>
      <w:r w:rsidR="00307B81">
        <w:t>life cycle</w:t>
      </w:r>
      <w:r w:rsidR="00C41F53">
        <w:t>s</w:t>
      </w:r>
      <w:r w:rsidR="00624599">
        <w:t xml:space="preserve">. </w:t>
      </w:r>
      <w:r w:rsidR="00060560">
        <w:rPr>
          <w:rFonts w:hint="cs"/>
          <w:rtl/>
        </w:rPr>
        <w:t>רֹאשׁ</w:t>
      </w:r>
      <w:r w:rsidR="00060560">
        <w:t xml:space="preserve">, </w:t>
      </w:r>
      <w:r w:rsidR="00AC3846">
        <w:rPr>
          <w:rFonts w:hint="cs"/>
          <w:rtl/>
        </w:rPr>
        <w:t>קֶדֶם</w:t>
      </w:r>
      <w:r w:rsidR="00AC3846">
        <w:t>,</w:t>
      </w:r>
      <w:r w:rsidR="005F26BA">
        <w:t xml:space="preserve"> and</w:t>
      </w:r>
      <w:r w:rsidR="00AC3846">
        <w:t xml:space="preserve"> </w:t>
      </w:r>
      <w:r w:rsidR="001F2CBB">
        <w:rPr>
          <w:rFonts w:hint="cs"/>
          <w:rtl/>
        </w:rPr>
        <w:t>רָחוֹק</w:t>
      </w:r>
      <w:r w:rsidR="00AC3846">
        <w:t xml:space="preserve"> </w:t>
      </w:r>
      <w:r w:rsidR="004673A3">
        <w:t>express</w:t>
      </w:r>
      <w:r w:rsidR="00D25126">
        <w:t xml:space="preserve"> </w:t>
      </w:r>
      <w:r w:rsidR="00E77C1F">
        <w:t>distant past.</w:t>
      </w:r>
      <w:r w:rsidR="00123ACF" w:rsidRPr="00E65E29">
        <w:rPr>
          <w:rStyle w:val="FootnoteReference"/>
        </w:rPr>
        <w:footnoteReference w:id="109"/>
      </w:r>
    </w:p>
    <w:p w14:paraId="6C222D8D" w14:textId="388105E0" w:rsidR="00D1002E" w:rsidRDefault="00D1002E" w:rsidP="004B0C0D">
      <w:pPr>
        <w:pStyle w:val="Heading1"/>
        <w:spacing w:before="240"/>
      </w:pPr>
      <w:r>
        <w:t xml:space="preserve">Figure </w:t>
      </w:r>
      <w:fldSimple w:instr=" SEQ Figure \* ARABIC ">
        <w:r w:rsidR="00E65E29">
          <w:rPr>
            <w:noProof/>
          </w:rPr>
          <w:t>21</w:t>
        </w:r>
      </w:fldSimple>
      <w:r>
        <w:t xml:space="preserve">: </w:t>
      </w:r>
      <w:r w:rsidR="00BE3797">
        <w:t>Collocational Attractions to</w:t>
      </w:r>
      <w:r w:rsidR="00BE3797" w:rsidRPr="00ED0571">
        <w:rPr>
          <w:rFonts w:ascii="SBL BibLit" w:hAnsi="SBL BibLit" w:cs="SBL BibLit"/>
          <w:b w:val="0"/>
          <w:bCs/>
          <w:sz w:val="24"/>
        </w:rPr>
        <w:t xml:space="preserve"> </w:t>
      </w:r>
      <w:r>
        <w:rPr>
          <w:rFonts w:hint="cs"/>
          <w:rtl/>
          <w:lang w:bidi="he-IL"/>
        </w:rPr>
        <w:t>אַ</w:t>
      </w:r>
      <w:r w:rsidRPr="00D1002E">
        <w:rPr>
          <w:rFonts w:ascii="SBL BibLit" w:hAnsi="SBL BibLit" w:cs="SBL BibLit"/>
          <w:rtl/>
          <w:lang w:bidi="he-IL"/>
        </w:rPr>
        <w:t>חַר</w:t>
      </w:r>
      <w:r w:rsidR="00B275CE" w:rsidRPr="00316C7E">
        <w:rPr>
          <w:rFonts w:cs="SBL BibLit"/>
          <w:szCs w:val="20"/>
          <w:lang w:bidi="he-IL"/>
        </w:rPr>
        <w:t>,</w:t>
      </w:r>
      <w:r w:rsidR="00B275CE">
        <w:rPr>
          <w:rFonts w:ascii="SBL BibLit" w:hAnsi="SBL BibLit" w:cs="SBL BibLit"/>
          <w:sz w:val="24"/>
          <w:lang w:bidi="he-IL"/>
        </w:rPr>
        <w:t xml:space="preserve"> </w:t>
      </w:r>
      <w:r w:rsidR="00B275CE">
        <w:rPr>
          <w:rFonts w:cs="SBL BibLit"/>
          <w:szCs w:val="20"/>
          <w:lang w:bidi="he-IL"/>
        </w:rPr>
        <w:t>Swarmp</w:t>
      </w:r>
      <w:r w:rsidR="00B275CE" w:rsidRPr="00AB3BF0">
        <w:rPr>
          <w:rFonts w:cs="SBL BibLit"/>
          <w:szCs w:val="20"/>
          <w:lang w:bidi="he-IL"/>
        </w:rPr>
        <w:t>lot</w:t>
      </w:r>
    </w:p>
    <w:p w14:paraId="0018FAE5" w14:textId="5C7B73AB" w:rsidR="007E1A72" w:rsidRDefault="00D1002E">
      <w:pPr>
        <w:spacing w:line="240" w:lineRule="auto"/>
        <w:ind w:firstLine="0"/>
      </w:pPr>
      <w:r>
        <w:rPr>
          <w:noProof/>
        </w:rPr>
        <w:drawing>
          <wp:inline distT="0" distB="0" distL="0" distR="0" wp14:anchorId="7C0AA783" wp14:editId="006C13A5">
            <wp:extent cx="5723890" cy="1866900"/>
            <wp:effectExtent l="0" t="0" r="3810" b="0"/>
            <wp:docPr id="55" name="אחר_asso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אחר_assocs.png"/>
                    <pic:cNvPicPr/>
                  </pic:nvPicPr>
                  <pic:blipFill>
                    <a:blip r:embed="rId31" r:link="rId32">
                      <a:extLst>
                        <a:ext uri="{28A0092B-C50C-407E-A947-70E740481C1C}">
                          <a14:useLocalDpi xmlns:a14="http://schemas.microsoft.com/office/drawing/2010/main" val="0"/>
                        </a:ext>
                      </a:extLst>
                    </a:blip>
                    <a:stretch>
                      <a:fillRect/>
                    </a:stretch>
                  </pic:blipFill>
                  <pic:spPr>
                    <a:xfrm>
                      <a:off x="0" y="0"/>
                      <a:ext cx="5723890" cy="1866900"/>
                    </a:xfrm>
                    <a:prstGeom prst="rect">
                      <a:avLst/>
                    </a:prstGeom>
                  </pic:spPr>
                </pic:pic>
              </a:graphicData>
            </a:graphic>
          </wp:inline>
        </w:drawing>
      </w:r>
    </w:p>
    <w:p w14:paraId="403A3DE5" w14:textId="34A07011" w:rsidR="00B275CE" w:rsidRDefault="00B275CE" w:rsidP="00307018">
      <w:pPr>
        <w:pStyle w:val="Heading1"/>
        <w:spacing w:before="240"/>
      </w:pPr>
      <w:r>
        <w:t xml:space="preserve">Figure </w:t>
      </w:r>
      <w:fldSimple w:instr=" SEQ Figure \* ARABIC ">
        <w:r w:rsidR="00E65E29">
          <w:rPr>
            <w:noProof/>
          </w:rPr>
          <w:t>22</w:t>
        </w:r>
      </w:fldSimple>
      <w:r>
        <w:t xml:space="preserve">: Top 10 Attracted Times to </w:t>
      </w:r>
      <w:r>
        <w:rPr>
          <w:rFonts w:ascii="SBL BibLit" w:hAnsi="SBL BibLit" w:cs="SBL BibLit" w:hint="cs"/>
          <w:rtl/>
          <w:lang w:bidi="he-IL"/>
        </w:rPr>
        <w:t>אַחַר</w:t>
      </w:r>
      <w:r>
        <w:rPr>
          <w:rFonts w:ascii="SBL BibLit" w:hAnsi="SBL BibLit" w:cs="SBL BibLit"/>
          <w:lang w:bidi="he-IL"/>
        </w:rPr>
        <w:t xml:space="preserve"> </w:t>
      </w:r>
      <w:r w:rsidRPr="00AB3BF0">
        <w:rPr>
          <w:rFonts w:cs="SBL BibLit"/>
          <w:lang w:bidi="he-IL"/>
        </w:rPr>
        <w:t>(</w:t>
      </w:r>
      <w:r w:rsidR="00CD66DF">
        <w:t>Fisher's</w:t>
      </w:r>
      <w:r w:rsidR="00CD66DF" w:rsidRPr="00AB3BF0">
        <w:rPr>
          <w:rFonts w:cs="SBL BibLit"/>
          <w:lang w:bidi="he-IL"/>
        </w:rPr>
        <w:t xml:space="preserve"> </w:t>
      </w:r>
      <w:r w:rsidRPr="00AB3BF0">
        <w:rPr>
          <w:rFonts w:cs="SBL BibLit"/>
          <w:lang w:bidi="he-IL"/>
        </w:rPr>
        <w:t>&gt;1.3 is significant)</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900"/>
        <w:gridCol w:w="990"/>
        <w:gridCol w:w="990"/>
      </w:tblGrid>
      <w:tr w:rsidR="00F23BD1" w:rsidRPr="00FC697D" w14:paraId="613B0DDE" w14:textId="62EB6515" w:rsidTr="00513F86">
        <w:trPr>
          <w:trHeight w:val="280"/>
          <w:tblHeader/>
          <w:jc w:val="center"/>
        </w:trPr>
        <w:tc>
          <w:tcPr>
            <w:tcW w:w="900" w:type="dxa"/>
            <w:tcBorders>
              <w:top w:val="nil"/>
              <w:left w:val="nil"/>
            </w:tcBorders>
          </w:tcPr>
          <w:p w14:paraId="72A8B13E" w14:textId="77777777" w:rsidR="00F23BD1" w:rsidRPr="00FC697D" w:rsidRDefault="00F23BD1" w:rsidP="00332ADE">
            <w:pPr>
              <w:keepNext/>
              <w:autoSpaceDE w:val="0"/>
              <w:autoSpaceDN w:val="0"/>
              <w:adjustRightInd w:val="0"/>
              <w:spacing w:line="240" w:lineRule="auto"/>
              <w:ind w:firstLine="0"/>
              <w:jc w:val="right"/>
              <w:rPr>
                <w:rFonts w:ascii="Calibri" w:eastAsiaTheme="minorHAnsi" w:hAnsi="Calibri" w:cs="Calibri"/>
                <w:color w:val="000000"/>
                <w:sz w:val="20"/>
                <w:szCs w:val="20"/>
              </w:rPr>
            </w:pPr>
          </w:p>
        </w:tc>
        <w:tc>
          <w:tcPr>
            <w:tcW w:w="990" w:type="dxa"/>
          </w:tcPr>
          <w:p w14:paraId="4CA496D3" w14:textId="05A78B7E" w:rsidR="00F23BD1" w:rsidRPr="00093339" w:rsidRDefault="00F23BD1" w:rsidP="00A85779">
            <w:pPr>
              <w:keepNext/>
              <w:autoSpaceDE w:val="0"/>
              <w:autoSpaceDN w:val="0"/>
              <w:adjustRightInd w:val="0"/>
              <w:spacing w:line="240" w:lineRule="auto"/>
              <w:ind w:firstLine="0"/>
              <w:jc w:val="center"/>
              <w:rPr>
                <w:rFonts w:asciiTheme="minorBidi" w:hAnsiTheme="minorBidi" w:cstheme="minorBidi"/>
                <w:color w:val="000000"/>
                <w:sz w:val="20"/>
                <w:szCs w:val="20"/>
              </w:rPr>
            </w:pPr>
            <w:r w:rsidRPr="00093339">
              <w:rPr>
                <w:rFonts w:asciiTheme="minorBidi" w:hAnsiTheme="minorBidi" w:cstheme="minorBidi"/>
                <w:color w:val="000000"/>
                <w:sz w:val="20"/>
                <w:szCs w:val="20"/>
              </w:rPr>
              <w:t>Fisher's Score</w:t>
            </w:r>
          </w:p>
        </w:tc>
        <w:tc>
          <w:tcPr>
            <w:tcW w:w="990" w:type="dxa"/>
          </w:tcPr>
          <w:p w14:paraId="7B91D448" w14:textId="24C85901" w:rsidR="00F23BD1" w:rsidRPr="00093339" w:rsidRDefault="00F23BD1" w:rsidP="00A85779">
            <w:pPr>
              <w:keepNext/>
              <w:autoSpaceDE w:val="0"/>
              <w:autoSpaceDN w:val="0"/>
              <w:adjustRightInd w:val="0"/>
              <w:spacing w:line="240" w:lineRule="auto"/>
              <w:ind w:firstLine="0"/>
              <w:jc w:val="center"/>
              <w:rPr>
                <w:rFonts w:asciiTheme="minorBidi" w:hAnsiTheme="minorBidi" w:cstheme="minorBidi"/>
                <w:color w:val="000000"/>
                <w:sz w:val="20"/>
                <w:szCs w:val="20"/>
              </w:rPr>
            </w:pPr>
            <w:r w:rsidRPr="00093339">
              <w:rPr>
                <w:rFonts w:asciiTheme="minorBidi" w:hAnsiTheme="minorBidi" w:cstheme="minorBidi"/>
                <w:color w:val="000000"/>
                <w:sz w:val="20"/>
                <w:szCs w:val="20"/>
              </w:rPr>
              <w:t>Raw Counts</w:t>
            </w:r>
          </w:p>
        </w:tc>
      </w:tr>
      <w:tr w:rsidR="004B0234" w:rsidRPr="00FC697D" w14:paraId="63C23B53" w14:textId="2489D674" w:rsidTr="00FB58CB">
        <w:trPr>
          <w:trHeight w:val="280"/>
          <w:jc w:val="center"/>
        </w:trPr>
        <w:tc>
          <w:tcPr>
            <w:tcW w:w="900" w:type="dxa"/>
          </w:tcPr>
          <w:p w14:paraId="318FE919" w14:textId="5CDDA741"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דבר</w:t>
            </w:r>
          </w:p>
        </w:tc>
        <w:tc>
          <w:tcPr>
            <w:tcW w:w="990" w:type="dxa"/>
            <w:vAlign w:val="bottom"/>
          </w:tcPr>
          <w:p w14:paraId="78EE29B0" w14:textId="325D2348"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5.62</w:t>
            </w:r>
          </w:p>
        </w:tc>
        <w:tc>
          <w:tcPr>
            <w:tcW w:w="990" w:type="dxa"/>
            <w:vAlign w:val="bottom"/>
          </w:tcPr>
          <w:p w14:paraId="56F4E333" w14:textId="207BC4D0"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5</w:t>
            </w:r>
          </w:p>
        </w:tc>
      </w:tr>
      <w:tr w:rsidR="004B0234" w:rsidRPr="00FC697D" w14:paraId="0B9BAABF" w14:textId="0BBD0B2D" w:rsidTr="00FB58CB">
        <w:trPr>
          <w:trHeight w:val="280"/>
          <w:jc w:val="center"/>
        </w:trPr>
        <w:tc>
          <w:tcPr>
            <w:tcW w:w="900" w:type="dxa"/>
          </w:tcPr>
          <w:p w14:paraId="2D6AB8B1" w14:textId="3ADCD12D"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מות</w:t>
            </w:r>
          </w:p>
        </w:tc>
        <w:tc>
          <w:tcPr>
            <w:tcW w:w="990" w:type="dxa"/>
            <w:vAlign w:val="bottom"/>
          </w:tcPr>
          <w:p w14:paraId="723C3A76" w14:textId="60D01059"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9.04</w:t>
            </w:r>
          </w:p>
        </w:tc>
        <w:tc>
          <w:tcPr>
            <w:tcW w:w="990" w:type="dxa"/>
            <w:vAlign w:val="bottom"/>
          </w:tcPr>
          <w:p w14:paraId="6E62632F" w14:textId="473A29D1"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6</w:t>
            </w:r>
          </w:p>
        </w:tc>
      </w:tr>
      <w:tr w:rsidR="004B0234" w:rsidRPr="00FC697D" w14:paraId="50551E6B" w14:textId="4F83F7DC" w:rsidTr="00FB58CB">
        <w:trPr>
          <w:trHeight w:val="280"/>
          <w:jc w:val="center"/>
        </w:trPr>
        <w:tc>
          <w:tcPr>
            <w:tcW w:w="900" w:type="dxa"/>
          </w:tcPr>
          <w:p w14:paraId="6DF207D3" w14:textId="2B1C72AA"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זאת</w:t>
            </w:r>
          </w:p>
        </w:tc>
        <w:tc>
          <w:tcPr>
            <w:tcW w:w="990" w:type="dxa"/>
            <w:vAlign w:val="bottom"/>
          </w:tcPr>
          <w:p w14:paraId="79230A75" w14:textId="6A025A31"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6.62</w:t>
            </w:r>
          </w:p>
        </w:tc>
        <w:tc>
          <w:tcPr>
            <w:tcW w:w="990" w:type="dxa"/>
            <w:vAlign w:val="bottom"/>
          </w:tcPr>
          <w:p w14:paraId="14C8A172" w14:textId="1D6310FE"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w:t>
            </w:r>
          </w:p>
        </w:tc>
      </w:tr>
      <w:tr w:rsidR="004B0234" w:rsidRPr="00FC697D" w14:paraId="71C681EB" w14:textId="6FE642D1" w:rsidTr="00FB58CB">
        <w:trPr>
          <w:trHeight w:val="280"/>
          <w:jc w:val="center"/>
        </w:trPr>
        <w:tc>
          <w:tcPr>
            <w:tcW w:w="900" w:type="dxa"/>
          </w:tcPr>
          <w:p w14:paraId="6C7CC8B5" w14:textId="76377B4F"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מבול</w:t>
            </w:r>
          </w:p>
        </w:tc>
        <w:tc>
          <w:tcPr>
            <w:tcW w:w="990" w:type="dxa"/>
            <w:vAlign w:val="bottom"/>
          </w:tcPr>
          <w:p w14:paraId="0A2CBFCB" w14:textId="124A96E1"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4.96</w:t>
            </w:r>
          </w:p>
        </w:tc>
        <w:tc>
          <w:tcPr>
            <w:tcW w:w="990" w:type="dxa"/>
            <w:vAlign w:val="bottom"/>
          </w:tcPr>
          <w:p w14:paraId="6F9E32CD" w14:textId="7C8FA07C"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3</w:t>
            </w:r>
          </w:p>
        </w:tc>
      </w:tr>
      <w:tr w:rsidR="004B0234" w:rsidRPr="00FC697D" w14:paraId="1899CDA5" w14:textId="230FCB73" w:rsidTr="00FB58CB">
        <w:trPr>
          <w:trHeight w:val="280"/>
          <w:jc w:val="center"/>
        </w:trPr>
        <w:tc>
          <w:tcPr>
            <w:tcW w:w="900" w:type="dxa"/>
          </w:tcPr>
          <w:p w14:paraId="677316E5" w14:textId="2967F06C"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טהרה</w:t>
            </w:r>
          </w:p>
        </w:tc>
        <w:tc>
          <w:tcPr>
            <w:tcW w:w="990" w:type="dxa"/>
            <w:vAlign w:val="bottom"/>
          </w:tcPr>
          <w:p w14:paraId="45423937" w14:textId="35D13846"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3.3</w:t>
            </w:r>
          </w:p>
        </w:tc>
        <w:tc>
          <w:tcPr>
            <w:tcW w:w="990" w:type="dxa"/>
            <w:vAlign w:val="bottom"/>
          </w:tcPr>
          <w:p w14:paraId="2FFCC0B0" w14:textId="2D0CA870"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2</w:t>
            </w:r>
          </w:p>
        </w:tc>
      </w:tr>
      <w:tr w:rsidR="004B0234" w:rsidRPr="00FC697D" w14:paraId="468FBDEF" w14:textId="0E78E579" w:rsidTr="00FB58CB">
        <w:trPr>
          <w:trHeight w:val="280"/>
          <w:jc w:val="center"/>
        </w:trPr>
        <w:tc>
          <w:tcPr>
            <w:tcW w:w="900" w:type="dxa"/>
          </w:tcPr>
          <w:p w14:paraId="5F730489" w14:textId="03B058A9"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אבימלך</w:t>
            </w:r>
          </w:p>
        </w:tc>
        <w:tc>
          <w:tcPr>
            <w:tcW w:w="990" w:type="dxa"/>
            <w:vAlign w:val="bottom"/>
          </w:tcPr>
          <w:p w14:paraId="5A81F48D" w14:textId="6912FBFF"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64</w:t>
            </w:r>
          </w:p>
        </w:tc>
        <w:tc>
          <w:tcPr>
            <w:tcW w:w="990" w:type="dxa"/>
            <w:vAlign w:val="bottom"/>
          </w:tcPr>
          <w:p w14:paraId="4F081C03" w14:textId="59A6A009"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w:t>
            </w:r>
          </w:p>
        </w:tc>
      </w:tr>
      <w:tr w:rsidR="004B0234" w:rsidRPr="00FC697D" w14:paraId="1440EA75" w14:textId="05277CC1" w:rsidTr="00FB58CB">
        <w:trPr>
          <w:trHeight w:val="280"/>
          <w:jc w:val="center"/>
        </w:trPr>
        <w:tc>
          <w:tcPr>
            <w:tcW w:w="900" w:type="dxa"/>
          </w:tcPr>
          <w:p w14:paraId="13764535" w14:textId="44FA071E"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שׁלוחים</w:t>
            </w:r>
          </w:p>
        </w:tc>
        <w:tc>
          <w:tcPr>
            <w:tcW w:w="990" w:type="dxa"/>
            <w:vAlign w:val="bottom"/>
          </w:tcPr>
          <w:p w14:paraId="3B49AB64" w14:textId="5A6CEF8A"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64</w:t>
            </w:r>
          </w:p>
        </w:tc>
        <w:tc>
          <w:tcPr>
            <w:tcW w:w="990" w:type="dxa"/>
            <w:vAlign w:val="bottom"/>
          </w:tcPr>
          <w:p w14:paraId="56E9AD89" w14:textId="685660D1"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w:t>
            </w:r>
          </w:p>
        </w:tc>
      </w:tr>
      <w:tr w:rsidR="004B0234" w:rsidRPr="00FC697D" w14:paraId="39CBD072" w14:textId="5DB34E2A" w:rsidTr="00FB58CB">
        <w:trPr>
          <w:trHeight w:val="280"/>
          <w:jc w:val="center"/>
        </w:trPr>
        <w:tc>
          <w:tcPr>
            <w:tcW w:w="900" w:type="dxa"/>
          </w:tcPr>
          <w:p w14:paraId="196F36CA" w14:textId="30430617"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יהושׁע</w:t>
            </w:r>
          </w:p>
        </w:tc>
        <w:tc>
          <w:tcPr>
            <w:tcW w:w="990" w:type="dxa"/>
            <w:vAlign w:val="bottom"/>
          </w:tcPr>
          <w:p w14:paraId="5A95A445" w14:textId="32165E12"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64</w:t>
            </w:r>
          </w:p>
        </w:tc>
        <w:tc>
          <w:tcPr>
            <w:tcW w:w="990" w:type="dxa"/>
            <w:vAlign w:val="bottom"/>
          </w:tcPr>
          <w:p w14:paraId="42CA8297" w14:textId="54CD332D"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w:t>
            </w:r>
          </w:p>
        </w:tc>
      </w:tr>
      <w:tr w:rsidR="004B0234" w:rsidRPr="00FC697D" w14:paraId="501D935B" w14:textId="6E00B2D2" w:rsidTr="00FB58CB">
        <w:trPr>
          <w:trHeight w:val="280"/>
          <w:jc w:val="center"/>
        </w:trPr>
        <w:tc>
          <w:tcPr>
            <w:tcW w:w="900" w:type="dxa"/>
          </w:tcPr>
          <w:p w14:paraId="5B087609" w14:textId="0B5581FD"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יובל</w:t>
            </w:r>
          </w:p>
        </w:tc>
        <w:tc>
          <w:tcPr>
            <w:tcW w:w="990" w:type="dxa"/>
            <w:vAlign w:val="bottom"/>
          </w:tcPr>
          <w:p w14:paraId="6EA52231" w14:textId="37FD7F38"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64</w:t>
            </w:r>
          </w:p>
        </w:tc>
        <w:tc>
          <w:tcPr>
            <w:tcW w:w="990" w:type="dxa"/>
            <w:vAlign w:val="bottom"/>
          </w:tcPr>
          <w:p w14:paraId="2BD90592" w14:textId="5F312BD9"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w:t>
            </w:r>
          </w:p>
        </w:tc>
      </w:tr>
      <w:tr w:rsidR="004B0234" w:rsidRPr="00FC697D" w14:paraId="74462E77" w14:textId="3FB77F71" w:rsidTr="00FB58CB">
        <w:trPr>
          <w:trHeight w:val="280"/>
          <w:jc w:val="center"/>
        </w:trPr>
        <w:tc>
          <w:tcPr>
            <w:tcW w:w="900" w:type="dxa"/>
          </w:tcPr>
          <w:p w14:paraId="19AAF715" w14:textId="5DAAB38D" w:rsidR="004B0234" w:rsidRPr="00FC697D" w:rsidRDefault="004B0234" w:rsidP="004B0234">
            <w:pPr>
              <w:keepNext/>
              <w:autoSpaceDE w:val="0"/>
              <w:autoSpaceDN w:val="0"/>
              <w:adjustRightInd w:val="0"/>
              <w:spacing w:line="240" w:lineRule="auto"/>
              <w:ind w:firstLine="0"/>
              <w:jc w:val="center"/>
              <w:rPr>
                <w:rFonts w:ascii="SBL BibLit" w:eastAsiaTheme="minorHAnsi" w:hAnsi="SBL BibLit"/>
                <w:color w:val="000000"/>
              </w:rPr>
            </w:pPr>
            <w:r w:rsidRPr="00AB1FBF">
              <w:rPr>
                <w:rFonts w:hint="eastAsia"/>
                <w:rtl/>
              </w:rPr>
              <w:t>רעה</w:t>
            </w:r>
          </w:p>
        </w:tc>
        <w:tc>
          <w:tcPr>
            <w:tcW w:w="990" w:type="dxa"/>
            <w:vAlign w:val="bottom"/>
          </w:tcPr>
          <w:p w14:paraId="4ED59F1E" w14:textId="784C486A"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64</w:t>
            </w:r>
          </w:p>
        </w:tc>
        <w:tc>
          <w:tcPr>
            <w:tcW w:w="990" w:type="dxa"/>
            <w:vAlign w:val="bottom"/>
          </w:tcPr>
          <w:p w14:paraId="7DA0DDE0" w14:textId="7C6C1040" w:rsidR="004B0234" w:rsidRPr="00093339" w:rsidRDefault="004B0234" w:rsidP="004B0234">
            <w:pPr>
              <w:keepNext/>
              <w:autoSpaceDE w:val="0"/>
              <w:autoSpaceDN w:val="0"/>
              <w:adjustRightInd w:val="0"/>
              <w:spacing w:line="240" w:lineRule="auto"/>
              <w:ind w:firstLine="0"/>
              <w:jc w:val="right"/>
              <w:rPr>
                <w:rFonts w:asciiTheme="minorBidi" w:hAnsiTheme="minorBidi" w:cstheme="minorBidi"/>
                <w:color w:val="000000"/>
                <w:sz w:val="20"/>
                <w:szCs w:val="20"/>
              </w:rPr>
            </w:pPr>
            <w:r w:rsidRPr="00093339">
              <w:rPr>
                <w:rFonts w:asciiTheme="minorBidi" w:hAnsiTheme="minorBidi" w:cstheme="minorBidi"/>
                <w:color w:val="000000"/>
                <w:sz w:val="20"/>
                <w:szCs w:val="20"/>
              </w:rPr>
              <w:t>1</w:t>
            </w:r>
          </w:p>
        </w:tc>
      </w:tr>
    </w:tbl>
    <w:p w14:paraId="643C29D6" w14:textId="60B98E50" w:rsidR="00303FB4" w:rsidRDefault="00303FB4" w:rsidP="006A30BF">
      <w:pPr>
        <w:spacing w:line="240" w:lineRule="auto"/>
        <w:ind w:firstLine="0"/>
      </w:pPr>
    </w:p>
    <w:p w14:paraId="49958314" w14:textId="77777777" w:rsidR="006A30BF" w:rsidRDefault="006A30BF" w:rsidP="006A30BF">
      <w:pPr>
        <w:spacing w:line="240" w:lineRule="auto"/>
        <w:ind w:firstLine="0"/>
      </w:pPr>
    </w:p>
    <w:p w14:paraId="6977B97E" w14:textId="49267FBC" w:rsidR="00FB71F2" w:rsidRDefault="00B1278C" w:rsidP="00444260">
      <w:pPr>
        <w:ind w:firstLine="0"/>
      </w:pPr>
      <w:r>
        <w:rPr>
          <w:rFonts w:hint="cs"/>
          <w:rtl/>
        </w:rPr>
        <w:t>אַחַר</w:t>
      </w:r>
      <w:r>
        <w:t xml:space="preserve"> </w:t>
      </w:r>
      <w:r w:rsidR="00C44F93">
        <w:t>prefers</w:t>
      </w:r>
      <w:r w:rsidR="00D24871">
        <w:t xml:space="preserve"> </w:t>
      </w:r>
      <w:r w:rsidR="00D24871">
        <w:rPr>
          <w:rFonts w:hint="cs"/>
          <w:rtl/>
        </w:rPr>
        <w:t>דָּבָר</w:t>
      </w:r>
      <w:r w:rsidR="00D24871">
        <w:t xml:space="preserve">, </w:t>
      </w:r>
      <w:r w:rsidR="00994BC5">
        <w:t xml:space="preserve">with </w:t>
      </w:r>
      <w:r w:rsidR="002913DD">
        <w:t>several</w:t>
      </w:r>
      <w:r w:rsidR="00994BC5">
        <w:t xml:space="preserve"> attested occurrences </w:t>
      </w:r>
      <w:r w:rsidR="00497BC2">
        <w:t>of</w:t>
      </w:r>
      <w:r w:rsidR="00994BC5">
        <w:t xml:space="preserve"> the </w:t>
      </w:r>
      <w:r w:rsidR="00D931B7">
        <w:t>expression</w:t>
      </w:r>
      <w:r w:rsidR="002913DD">
        <w:t>,</w:t>
      </w:r>
      <w:r w:rsidR="006F6AB2">
        <w:rPr>
          <w:rFonts w:hint="cs"/>
          <w:rtl/>
        </w:rPr>
        <w:t>אַחֲרֵי הַדּ</w:t>
      </w:r>
      <w:r w:rsidR="00861ECC">
        <w:rPr>
          <w:rFonts w:hint="cs"/>
          <w:rtl/>
        </w:rPr>
        <w:t>בָרִים הָאֵלֶּה</w:t>
      </w:r>
      <w:r w:rsidR="00D931B7">
        <w:t>.</w:t>
      </w:r>
      <w:r w:rsidR="00271C7C" w:rsidRPr="00E65E29">
        <w:rPr>
          <w:rStyle w:val="FootnoteReference"/>
        </w:rPr>
        <w:footnoteReference w:id="110"/>
      </w:r>
      <w:r>
        <w:t xml:space="preserve"> </w:t>
      </w:r>
      <w:r w:rsidR="00F10CA7">
        <w:t>T</w:t>
      </w:r>
      <w:r w:rsidR="00F850ED">
        <w:t>he persons</w:t>
      </w:r>
      <w:r w:rsidR="00987138">
        <w:t xml:space="preserve"> </w:t>
      </w:r>
      <w:r w:rsidR="00474524">
        <w:rPr>
          <w:rFonts w:hint="cs"/>
          <w:rtl/>
        </w:rPr>
        <w:t>אֲבִימֶלֶךְ</w:t>
      </w:r>
      <w:r w:rsidR="00987138">
        <w:t xml:space="preserve"> and </w:t>
      </w:r>
      <w:r w:rsidR="00474524">
        <w:rPr>
          <w:rFonts w:hint="cs"/>
          <w:rtl/>
        </w:rPr>
        <w:t>יְהוֹשֻׁעַ</w:t>
      </w:r>
      <w:r w:rsidR="00510393">
        <w:t xml:space="preserve"> </w:t>
      </w:r>
      <w:r w:rsidR="00BA50EB">
        <w:t xml:space="preserve">correspond </w:t>
      </w:r>
      <w:r w:rsidR="00DB1D42">
        <w:t>with</w:t>
      </w:r>
      <w:r w:rsidR="00BA50EB">
        <w:t xml:space="preserve"> </w:t>
      </w:r>
      <w:r w:rsidR="00BA50EB">
        <w:rPr>
          <w:rFonts w:hint="cs"/>
          <w:rtl/>
        </w:rPr>
        <w:t>מוֹת</w:t>
      </w:r>
      <w:r w:rsidR="004B4A8F">
        <w:t xml:space="preserve">, </w:t>
      </w:r>
      <w:r w:rsidR="00040CAE">
        <w:t xml:space="preserve">all indicating time after </w:t>
      </w:r>
      <w:r w:rsidR="00F75040">
        <w:t>a</w:t>
      </w:r>
      <w:r w:rsidR="00040CAE">
        <w:t xml:space="preserve"> person's death</w:t>
      </w:r>
      <w:r w:rsidR="00156C1F">
        <w:t>.</w:t>
      </w:r>
      <w:r w:rsidR="00CC216F" w:rsidRPr="00E65E29">
        <w:rPr>
          <w:rStyle w:val="FootnoteReference"/>
        </w:rPr>
        <w:footnoteReference w:id="111"/>
      </w:r>
    </w:p>
    <w:p w14:paraId="4D3533A5" w14:textId="3694CF7D" w:rsidR="008F457B" w:rsidRDefault="001F4BB8" w:rsidP="00523FEE">
      <w:r>
        <w:lastRenderedPageBreak/>
        <w:t>A</w:t>
      </w:r>
      <w:r w:rsidR="001A6DA8">
        <w:t xml:space="preserve">ssociations between </w:t>
      </w:r>
      <w:r w:rsidR="000A10C1">
        <w:t xml:space="preserve">prepositions and </w:t>
      </w:r>
      <w:r w:rsidR="000A10C1" w:rsidRPr="0050267A">
        <w:t>times</w:t>
      </w:r>
      <w:r w:rsidR="000A10C1">
        <w:t xml:space="preserve"> </w:t>
      </w:r>
      <w:r w:rsidR="00C937EF">
        <w:t>give</w:t>
      </w:r>
      <w:r w:rsidR="000F2A2B">
        <w:t>s</w:t>
      </w:r>
      <w:r w:rsidR="00C937EF">
        <w:t xml:space="preserve"> a partial picture </w:t>
      </w:r>
      <w:r w:rsidR="004846D7">
        <w:t xml:space="preserve">of </w:t>
      </w:r>
      <w:r w:rsidR="00B43350">
        <w:t>adverbial</w:t>
      </w:r>
      <w:r w:rsidR="004846D7">
        <w:t xml:space="preserve"> </w:t>
      </w:r>
      <w:r w:rsidR="0049549E">
        <w:t>semantics</w:t>
      </w:r>
      <w:r w:rsidR="000A537E">
        <w:t>.</w:t>
      </w:r>
      <w:r w:rsidR="00556236">
        <w:t xml:space="preserve"> In order t</w:t>
      </w:r>
      <w:r w:rsidR="00A12DE3">
        <w:t>o</w:t>
      </w:r>
      <w:r w:rsidR="00EE3C10">
        <w:t xml:space="preserve"> </w:t>
      </w:r>
      <w:r w:rsidR="00F61ED6">
        <w:t>construct a comprehensive</w:t>
      </w:r>
      <w:r w:rsidR="00A45730">
        <w:t xml:space="preserve"> </w:t>
      </w:r>
      <w:r w:rsidR="00F61ED6">
        <w:t>taxonomy</w:t>
      </w:r>
      <w:r w:rsidR="00460F79">
        <w:t xml:space="preserve">, </w:t>
      </w:r>
      <w:r w:rsidR="00784725">
        <w:t>a</w:t>
      </w:r>
      <w:r w:rsidR="00201749">
        <w:t xml:space="preserve"> </w:t>
      </w:r>
      <w:r w:rsidR="00F82C3F">
        <w:t xml:space="preserve">greater </w:t>
      </w:r>
      <w:r w:rsidR="00201749">
        <w:t xml:space="preserve">variety of </w:t>
      </w:r>
      <w:r w:rsidR="005B7B4B">
        <w:t>forms</w:t>
      </w:r>
      <w:r w:rsidR="00854C38">
        <w:t xml:space="preserve"> </w:t>
      </w:r>
      <w:r w:rsidR="00606A6A">
        <w:t>must be accounted for</w:t>
      </w:r>
      <w:r w:rsidR="00F61ED6">
        <w:t>.</w:t>
      </w:r>
      <w:r w:rsidR="00284762">
        <w:t xml:space="preserve"> </w:t>
      </w:r>
      <w:r w:rsidR="00373369">
        <w:t>T</w:t>
      </w:r>
      <w:r w:rsidR="009E1FDF">
        <w:t xml:space="preserve">he </w:t>
      </w:r>
      <w:r w:rsidR="00E9740F">
        <w:t xml:space="preserve">primary </w:t>
      </w:r>
      <w:r w:rsidR="003277B5">
        <w:t>constructional</w:t>
      </w:r>
      <w:r w:rsidR="00E9740F">
        <w:t xml:space="preserve"> patterns </w:t>
      </w:r>
      <w:r w:rsidR="00EA01F4">
        <w:t xml:space="preserve">of </w:t>
      </w:r>
      <w:r w:rsidR="00EA01F4">
        <w:rPr>
          <w:smallCaps/>
        </w:rPr>
        <w:t>time</w:t>
      </w:r>
      <w:r w:rsidR="00EA01F4">
        <w:t xml:space="preserve"> adverbials</w:t>
      </w:r>
      <w:r w:rsidR="0070377C">
        <w:t xml:space="preserve"> can be </w:t>
      </w:r>
      <w:r w:rsidR="00433E86">
        <w:t>seen</w:t>
      </w:r>
      <w:r w:rsidR="00EA01F4">
        <w:t xml:space="preserve"> by applying a </w:t>
      </w:r>
      <w:r w:rsidR="00B55F3F">
        <w:t>tokenization</w:t>
      </w:r>
      <w:r w:rsidR="004C3369">
        <w:t xml:space="preserve"> clustering</w:t>
      </w:r>
      <w:r w:rsidR="00B55F3F">
        <w:t xml:space="preserve"> strategy</w:t>
      </w:r>
      <w:r w:rsidR="00E9740F">
        <w:t>.</w:t>
      </w:r>
      <w:r w:rsidR="009E1FDF">
        <w:t xml:space="preserve"> </w:t>
      </w:r>
      <w:r w:rsidR="009D36C6">
        <w:t>The strategy generate</w:t>
      </w:r>
      <w:r w:rsidR="00CB5106">
        <w:t>s</w:t>
      </w:r>
      <w:r w:rsidR="009D36C6">
        <w:t xml:space="preserve"> a surface token </w:t>
      </w:r>
      <w:r w:rsidR="00245BF7">
        <w:t xml:space="preserve">of each </w:t>
      </w:r>
      <w:r w:rsidR="00245BF7" w:rsidRPr="00245BF7">
        <w:rPr>
          <w:smallCaps/>
        </w:rPr>
        <w:t>time</w:t>
      </w:r>
      <w:r w:rsidR="00245BF7">
        <w:t xml:space="preserve"> by stripping the </w:t>
      </w:r>
      <w:r w:rsidR="00C72EDA">
        <w:t>surface text</w:t>
      </w:r>
      <w:r w:rsidR="00320AE7">
        <w:t xml:space="preserve"> of</w:t>
      </w:r>
      <w:r w:rsidR="00831608">
        <w:t xml:space="preserve"> vowels, </w:t>
      </w:r>
      <w:r w:rsidR="00320AE7">
        <w:t>accents</w:t>
      </w:r>
      <w:r w:rsidR="00831608">
        <w:t>,</w:t>
      </w:r>
      <w:r w:rsidR="00320AE7">
        <w:t xml:space="preserve"> </w:t>
      </w:r>
      <w:r w:rsidR="00501BCF">
        <w:t>and spacing</w:t>
      </w:r>
      <w:r w:rsidR="00934AA6">
        <w:t xml:space="preserve">. </w:t>
      </w:r>
      <w:r w:rsidR="000069E1">
        <w:t xml:space="preserve">The </w:t>
      </w:r>
      <w:r w:rsidR="00727237">
        <w:t>token</w:t>
      </w:r>
      <w:r w:rsidR="00902802">
        <w:t xml:space="preserve">izer </w:t>
      </w:r>
      <w:r w:rsidR="00BD6F56">
        <w:t>adds</w:t>
      </w:r>
      <w:r w:rsidR="00727237">
        <w:t xml:space="preserve"> consonantal </w:t>
      </w:r>
      <w:r w:rsidR="00CB6BA8">
        <w:rPr>
          <w:rFonts w:hint="cs"/>
          <w:rtl/>
        </w:rPr>
        <w:t>ה</w:t>
      </w:r>
      <w:r w:rsidR="00727237">
        <w:t xml:space="preserve"> in</w:t>
      </w:r>
      <w:r w:rsidR="00EE37A8">
        <w:t xml:space="preserve"> cases where a</w:t>
      </w:r>
      <w:r w:rsidR="00863597">
        <w:t xml:space="preserve">n </w:t>
      </w:r>
      <w:r w:rsidR="00EE37A8">
        <w:t>article i</w:t>
      </w:r>
      <w:r w:rsidR="00F161ED">
        <w:t xml:space="preserve">s </w:t>
      </w:r>
      <w:r w:rsidR="00345C56">
        <w:t>vocalized</w:t>
      </w:r>
      <w:r w:rsidR="007A3EE7">
        <w:t>.</w:t>
      </w:r>
      <w:r w:rsidR="008C0DEA">
        <w:t xml:space="preserve"> This process </w:t>
      </w:r>
      <w:r w:rsidR="0044655C">
        <w:t>allows</w:t>
      </w:r>
      <w:r w:rsidR="00A817DD">
        <w:t xml:space="preserve"> </w:t>
      </w:r>
      <w:r w:rsidR="003D7313">
        <w:t xml:space="preserve">similar forms </w:t>
      </w:r>
      <w:r w:rsidR="00BA2898">
        <w:t>to</w:t>
      </w:r>
      <w:r w:rsidR="003D7313">
        <w:t xml:space="preserve"> </w:t>
      </w:r>
      <w:r w:rsidR="00BA2898">
        <w:t>cluster</w:t>
      </w:r>
      <w:r w:rsidR="003D7313">
        <w:t xml:space="preserve"> despite </w:t>
      </w:r>
      <w:r w:rsidR="004D6933">
        <w:t>minor differences</w:t>
      </w:r>
      <w:r w:rsidR="00634FDA">
        <w:t>.</w:t>
      </w:r>
      <w:r w:rsidR="008F1644">
        <w:t xml:space="preserve"> </w:t>
      </w:r>
      <w:r w:rsidR="002C2AD2">
        <w:t xml:space="preserve">The result is 1,140 </w:t>
      </w:r>
      <w:r w:rsidR="003741E2">
        <w:t>unique tokens</w:t>
      </w:r>
      <w:r w:rsidR="00993650">
        <w:t xml:space="preserve"> from </w:t>
      </w:r>
      <w:r w:rsidR="001C40CB">
        <w:t xml:space="preserve">3,376 unique </w:t>
      </w:r>
      <w:r w:rsidR="001C40CB">
        <w:rPr>
          <w:smallCaps/>
        </w:rPr>
        <w:t>time</w:t>
      </w:r>
      <w:r w:rsidR="001C40CB">
        <w:t xml:space="preserve"> instances</w:t>
      </w:r>
      <w:r w:rsidR="00F550AC">
        <w:t>.</w:t>
      </w:r>
      <w:r w:rsidR="007A54DF" w:rsidRPr="00E65E29">
        <w:rPr>
          <w:rStyle w:val="FootnoteReference"/>
        </w:rPr>
        <w:footnoteReference w:id="112"/>
      </w:r>
    </w:p>
    <w:p w14:paraId="1CACF88E" w14:textId="13821027" w:rsidR="002F1614" w:rsidRDefault="002F1614" w:rsidP="002F1614">
      <w:pPr>
        <w:pStyle w:val="Heading1"/>
      </w:pPr>
      <w:r>
        <w:t xml:space="preserve">Figure </w:t>
      </w:r>
      <w:fldSimple w:instr=" SEQ Figure \* ARABIC ">
        <w:r w:rsidR="00E65E29">
          <w:rPr>
            <w:noProof/>
          </w:rPr>
          <w:t>23</w:t>
        </w:r>
      </w:fldSimple>
      <w:r>
        <w:t>: Top 50 Time Adverbial Surface Tokens</w:t>
      </w:r>
    </w:p>
    <w:p w14:paraId="344AA95A" w14:textId="77777777" w:rsidR="004E47D1" w:rsidRDefault="004E47D1">
      <w:pPr>
        <w:autoSpaceDE w:val="0"/>
        <w:autoSpaceDN w:val="0"/>
        <w:adjustRightInd w:val="0"/>
        <w:spacing w:line="240" w:lineRule="auto"/>
        <w:ind w:firstLine="0"/>
        <w:jc w:val="right"/>
        <w:rPr>
          <w:rFonts w:ascii="Calibri" w:eastAsiaTheme="minorHAnsi" w:hAnsi="Calibri" w:cs="Calibri"/>
          <w:color w:val="000000"/>
          <w:sz w:val="22"/>
          <w:szCs w:val="22"/>
        </w:rPr>
      </w:pPr>
    </w:p>
    <w:p w14:paraId="226096C5" w14:textId="3F5829DC" w:rsidR="002F1614" w:rsidRDefault="002F1614">
      <w:pPr>
        <w:autoSpaceDE w:val="0"/>
        <w:autoSpaceDN w:val="0"/>
        <w:adjustRightInd w:val="0"/>
        <w:spacing w:line="240" w:lineRule="auto"/>
        <w:ind w:firstLine="0"/>
        <w:jc w:val="right"/>
        <w:rPr>
          <w:rFonts w:ascii="Calibri" w:eastAsiaTheme="minorHAnsi" w:hAnsi="Calibri" w:cs="Calibri"/>
          <w:color w:val="000000"/>
          <w:sz w:val="22"/>
          <w:szCs w:val="22"/>
        </w:rPr>
        <w:sectPr w:rsidR="002F1614" w:rsidSect="00D7791C">
          <w:type w:val="continuous"/>
          <w:pgSz w:w="11894" w:h="16834"/>
          <w:pgMar w:top="1440" w:right="1440" w:bottom="1800" w:left="1440" w:header="720" w:footer="720" w:gutter="0"/>
          <w:cols w:space="720"/>
          <w:docGrid w:linePitch="360"/>
        </w:sectPr>
      </w:pP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CellMar>
          <w:left w:w="30" w:type="dxa"/>
          <w:right w:w="30" w:type="dxa"/>
        </w:tblCellMar>
        <w:tblLook w:val="0020" w:firstRow="1" w:lastRow="0" w:firstColumn="0" w:lastColumn="0" w:noHBand="0" w:noVBand="0"/>
      </w:tblPr>
      <w:tblGrid>
        <w:gridCol w:w="1710"/>
        <w:gridCol w:w="630"/>
      </w:tblGrid>
      <w:tr w:rsidR="004E47D1" w14:paraId="15E40794" w14:textId="77777777" w:rsidTr="004E47D1">
        <w:trPr>
          <w:trHeight w:val="280"/>
          <w:tblHeader/>
          <w:jc w:val="center"/>
        </w:trPr>
        <w:tc>
          <w:tcPr>
            <w:tcW w:w="1710" w:type="dxa"/>
            <w:tcBorders>
              <w:top w:val="nil"/>
              <w:left w:val="nil"/>
            </w:tcBorders>
          </w:tcPr>
          <w:p w14:paraId="619AD580" w14:textId="6C8E18F6" w:rsidR="004E47D1" w:rsidRDefault="004E47D1">
            <w:pPr>
              <w:autoSpaceDE w:val="0"/>
              <w:autoSpaceDN w:val="0"/>
              <w:adjustRightInd w:val="0"/>
              <w:spacing w:line="240" w:lineRule="auto"/>
              <w:ind w:firstLine="0"/>
              <w:jc w:val="right"/>
              <w:rPr>
                <w:rFonts w:ascii="Calibri" w:eastAsiaTheme="minorHAnsi" w:hAnsi="Calibri" w:cs="Calibri"/>
                <w:color w:val="000000"/>
                <w:sz w:val="22"/>
                <w:szCs w:val="22"/>
              </w:rPr>
            </w:pPr>
          </w:p>
        </w:tc>
        <w:tc>
          <w:tcPr>
            <w:tcW w:w="630" w:type="dxa"/>
          </w:tcPr>
          <w:p w14:paraId="0BFD77A7" w14:textId="77777777" w:rsidR="004E47D1" w:rsidRPr="004E47D1" w:rsidRDefault="004E47D1">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Total</w:t>
            </w:r>
          </w:p>
        </w:tc>
      </w:tr>
      <w:tr w:rsidR="004E47D1" w14:paraId="4FF9FF34" w14:textId="77777777" w:rsidTr="004E47D1">
        <w:trPr>
          <w:trHeight w:val="280"/>
          <w:jc w:val="center"/>
        </w:trPr>
        <w:tc>
          <w:tcPr>
            <w:tcW w:w="1710" w:type="dxa"/>
          </w:tcPr>
          <w:p w14:paraId="68037E4C"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יום.ה.הוא</w:t>
            </w:r>
          </w:p>
        </w:tc>
        <w:tc>
          <w:tcPr>
            <w:tcW w:w="630" w:type="dxa"/>
          </w:tcPr>
          <w:p w14:paraId="69111907"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03</w:t>
            </w:r>
          </w:p>
        </w:tc>
      </w:tr>
      <w:tr w:rsidR="004E47D1" w14:paraId="246DAEDB" w14:textId="77777777" w:rsidTr="004E47D1">
        <w:trPr>
          <w:trHeight w:val="280"/>
          <w:jc w:val="center"/>
        </w:trPr>
        <w:tc>
          <w:tcPr>
            <w:tcW w:w="1710" w:type="dxa"/>
          </w:tcPr>
          <w:p w14:paraId="44C049AE"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ה.יום</w:t>
            </w:r>
          </w:p>
        </w:tc>
        <w:tc>
          <w:tcPr>
            <w:tcW w:w="630" w:type="dxa"/>
          </w:tcPr>
          <w:p w14:paraId="1FD75F3F"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91</w:t>
            </w:r>
          </w:p>
        </w:tc>
      </w:tr>
      <w:tr w:rsidR="004E47D1" w14:paraId="4E887CB1" w14:textId="77777777" w:rsidTr="004E47D1">
        <w:trPr>
          <w:trHeight w:val="280"/>
          <w:jc w:val="center"/>
        </w:trPr>
        <w:tc>
          <w:tcPr>
            <w:tcW w:w="1710" w:type="dxa"/>
          </w:tcPr>
          <w:p w14:paraId="1ED9DF87"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ל.עולם</w:t>
            </w:r>
          </w:p>
        </w:tc>
        <w:tc>
          <w:tcPr>
            <w:tcW w:w="630" w:type="dxa"/>
          </w:tcPr>
          <w:p w14:paraId="2760FAF6"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85</w:t>
            </w:r>
          </w:p>
        </w:tc>
      </w:tr>
      <w:tr w:rsidR="004E47D1" w14:paraId="75EFFFC5" w14:textId="77777777" w:rsidTr="004E47D1">
        <w:trPr>
          <w:trHeight w:val="280"/>
          <w:jc w:val="center"/>
        </w:trPr>
        <w:tc>
          <w:tcPr>
            <w:tcW w:w="1710" w:type="dxa"/>
          </w:tcPr>
          <w:p w14:paraId="65247D85"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בקר</w:t>
            </w:r>
          </w:p>
        </w:tc>
        <w:tc>
          <w:tcPr>
            <w:tcW w:w="630" w:type="dxa"/>
          </w:tcPr>
          <w:p w14:paraId="43F054BF"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78</w:t>
            </w:r>
          </w:p>
        </w:tc>
      </w:tr>
      <w:tr w:rsidR="004E47D1" w14:paraId="00A324A2" w14:textId="77777777" w:rsidTr="004E47D1">
        <w:trPr>
          <w:trHeight w:val="280"/>
          <w:jc w:val="center"/>
        </w:trPr>
        <w:tc>
          <w:tcPr>
            <w:tcW w:w="1710" w:type="dxa"/>
          </w:tcPr>
          <w:p w14:paraId="13342759"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עד.ה.יום.ה.זה</w:t>
            </w:r>
          </w:p>
        </w:tc>
        <w:tc>
          <w:tcPr>
            <w:tcW w:w="630" w:type="dxa"/>
          </w:tcPr>
          <w:p w14:paraId="52D641B2"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71</w:t>
            </w:r>
          </w:p>
        </w:tc>
      </w:tr>
      <w:tr w:rsidR="004E47D1" w14:paraId="4DE573AA" w14:textId="77777777" w:rsidTr="004E47D1">
        <w:trPr>
          <w:trHeight w:val="280"/>
          <w:jc w:val="center"/>
        </w:trPr>
        <w:tc>
          <w:tcPr>
            <w:tcW w:w="1710" w:type="dxa"/>
          </w:tcPr>
          <w:p w14:paraId="0DC0FB99"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יום</w:t>
            </w:r>
          </w:p>
        </w:tc>
        <w:tc>
          <w:tcPr>
            <w:tcW w:w="630" w:type="dxa"/>
          </w:tcPr>
          <w:p w14:paraId="3F80DE85"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69</w:t>
            </w:r>
          </w:p>
        </w:tc>
      </w:tr>
      <w:tr w:rsidR="004E47D1" w14:paraId="2E3BDE4E" w14:textId="77777777" w:rsidTr="004E47D1">
        <w:trPr>
          <w:trHeight w:val="280"/>
          <w:jc w:val="center"/>
        </w:trPr>
        <w:tc>
          <w:tcPr>
            <w:tcW w:w="1710" w:type="dxa"/>
          </w:tcPr>
          <w:p w14:paraId="76930CBB"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שׁבעת.ימים</w:t>
            </w:r>
          </w:p>
        </w:tc>
        <w:tc>
          <w:tcPr>
            <w:tcW w:w="630" w:type="dxa"/>
          </w:tcPr>
          <w:p w14:paraId="025C692F"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63</w:t>
            </w:r>
          </w:p>
        </w:tc>
      </w:tr>
      <w:tr w:rsidR="004E47D1" w14:paraId="4CEA5F75" w14:textId="77777777" w:rsidTr="004E47D1">
        <w:trPr>
          <w:trHeight w:val="280"/>
          <w:jc w:val="center"/>
        </w:trPr>
        <w:tc>
          <w:tcPr>
            <w:tcW w:w="1710" w:type="dxa"/>
          </w:tcPr>
          <w:p w14:paraId="49CC32F3"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עד.עולם</w:t>
            </w:r>
          </w:p>
        </w:tc>
        <w:tc>
          <w:tcPr>
            <w:tcW w:w="630" w:type="dxa"/>
          </w:tcPr>
          <w:p w14:paraId="39CB723D"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53</w:t>
            </w:r>
          </w:p>
        </w:tc>
      </w:tr>
      <w:tr w:rsidR="004E47D1" w14:paraId="38058C7C" w14:textId="77777777" w:rsidTr="004E47D1">
        <w:trPr>
          <w:trHeight w:val="280"/>
          <w:jc w:val="center"/>
        </w:trPr>
        <w:tc>
          <w:tcPr>
            <w:tcW w:w="1710" w:type="dxa"/>
          </w:tcPr>
          <w:p w14:paraId="565CE86A"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כל.ה.ימים</w:t>
            </w:r>
          </w:p>
        </w:tc>
        <w:tc>
          <w:tcPr>
            <w:tcW w:w="630" w:type="dxa"/>
          </w:tcPr>
          <w:p w14:paraId="454D0D57"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44</w:t>
            </w:r>
          </w:p>
        </w:tc>
      </w:tr>
      <w:tr w:rsidR="004E47D1" w14:paraId="5BF99EA3" w14:textId="77777777" w:rsidTr="004E47D1">
        <w:trPr>
          <w:trHeight w:val="280"/>
          <w:jc w:val="center"/>
        </w:trPr>
        <w:tc>
          <w:tcPr>
            <w:tcW w:w="1710" w:type="dxa"/>
          </w:tcPr>
          <w:p w14:paraId="47EB4EA2"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כל.ה.יום</w:t>
            </w:r>
          </w:p>
        </w:tc>
        <w:tc>
          <w:tcPr>
            <w:tcW w:w="630" w:type="dxa"/>
          </w:tcPr>
          <w:p w14:paraId="293471AC"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42</w:t>
            </w:r>
          </w:p>
        </w:tc>
      </w:tr>
      <w:tr w:rsidR="004E47D1" w14:paraId="6A720E7A" w14:textId="77777777" w:rsidTr="004E47D1">
        <w:trPr>
          <w:trHeight w:val="280"/>
          <w:jc w:val="center"/>
        </w:trPr>
        <w:tc>
          <w:tcPr>
            <w:tcW w:w="1710" w:type="dxa"/>
          </w:tcPr>
          <w:p w14:paraId="1247B42D"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עד.ה.ערב</w:t>
            </w:r>
          </w:p>
        </w:tc>
        <w:tc>
          <w:tcPr>
            <w:tcW w:w="630" w:type="dxa"/>
          </w:tcPr>
          <w:p w14:paraId="63D7D778"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41</w:t>
            </w:r>
          </w:p>
        </w:tc>
      </w:tr>
      <w:tr w:rsidR="004E47D1" w14:paraId="78444713" w14:textId="77777777" w:rsidTr="004E47D1">
        <w:trPr>
          <w:trHeight w:val="280"/>
          <w:jc w:val="center"/>
        </w:trPr>
        <w:tc>
          <w:tcPr>
            <w:tcW w:w="1710" w:type="dxa"/>
          </w:tcPr>
          <w:p w14:paraId="34A25023"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לילה</w:t>
            </w:r>
          </w:p>
        </w:tc>
        <w:tc>
          <w:tcPr>
            <w:tcW w:w="630" w:type="dxa"/>
          </w:tcPr>
          <w:p w14:paraId="51E9252E"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41</w:t>
            </w:r>
          </w:p>
        </w:tc>
      </w:tr>
      <w:tr w:rsidR="004E47D1" w14:paraId="4D79B119" w14:textId="77777777" w:rsidTr="004E47D1">
        <w:trPr>
          <w:trHeight w:val="280"/>
          <w:jc w:val="center"/>
        </w:trPr>
        <w:tc>
          <w:tcPr>
            <w:tcW w:w="1710" w:type="dxa"/>
          </w:tcPr>
          <w:p w14:paraId="6E679D49"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עת.ה.היא</w:t>
            </w:r>
          </w:p>
        </w:tc>
        <w:tc>
          <w:tcPr>
            <w:tcW w:w="630" w:type="dxa"/>
          </w:tcPr>
          <w:p w14:paraId="1809DD40"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37</w:t>
            </w:r>
          </w:p>
        </w:tc>
      </w:tr>
      <w:tr w:rsidR="004E47D1" w14:paraId="5C1F3DB7" w14:textId="77777777" w:rsidTr="004E47D1">
        <w:trPr>
          <w:trHeight w:val="280"/>
          <w:jc w:val="center"/>
        </w:trPr>
        <w:tc>
          <w:tcPr>
            <w:tcW w:w="1710" w:type="dxa"/>
          </w:tcPr>
          <w:p w14:paraId="508BE58C"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יום.ה.שׁביעי</w:t>
            </w:r>
          </w:p>
        </w:tc>
        <w:tc>
          <w:tcPr>
            <w:tcW w:w="630" w:type="dxa"/>
          </w:tcPr>
          <w:p w14:paraId="21F2010E"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36</w:t>
            </w:r>
          </w:p>
        </w:tc>
      </w:tr>
      <w:tr w:rsidR="004E47D1" w14:paraId="7421D1F4" w14:textId="77777777" w:rsidTr="004E47D1">
        <w:trPr>
          <w:trHeight w:val="280"/>
          <w:jc w:val="center"/>
        </w:trPr>
        <w:tc>
          <w:tcPr>
            <w:tcW w:w="1710" w:type="dxa"/>
          </w:tcPr>
          <w:p w14:paraId="358F8832"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אחר</w:t>
            </w:r>
          </w:p>
        </w:tc>
        <w:tc>
          <w:tcPr>
            <w:tcW w:w="630" w:type="dxa"/>
          </w:tcPr>
          <w:p w14:paraId="5E68C386"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34</w:t>
            </w:r>
          </w:p>
        </w:tc>
      </w:tr>
      <w:tr w:rsidR="004E47D1" w14:paraId="294100DC" w14:textId="77777777" w:rsidTr="004E47D1">
        <w:trPr>
          <w:trHeight w:val="280"/>
          <w:jc w:val="center"/>
        </w:trPr>
        <w:tc>
          <w:tcPr>
            <w:tcW w:w="1710" w:type="dxa"/>
          </w:tcPr>
          <w:p w14:paraId="50807B85"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מחר</w:t>
            </w:r>
          </w:p>
        </w:tc>
        <w:tc>
          <w:tcPr>
            <w:tcW w:w="630" w:type="dxa"/>
          </w:tcPr>
          <w:p w14:paraId="6C0F7D26"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31</w:t>
            </w:r>
          </w:p>
        </w:tc>
      </w:tr>
      <w:tr w:rsidR="004E47D1" w14:paraId="39B5CFA8" w14:textId="77777777" w:rsidTr="004E47D1">
        <w:trPr>
          <w:trHeight w:val="280"/>
          <w:jc w:val="center"/>
        </w:trPr>
        <w:tc>
          <w:tcPr>
            <w:tcW w:w="1710" w:type="dxa"/>
          </w:tcPr>
          <w:p w14:paraId="3DCABAAF"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תמיד</w:t>
            </w:r>
          </w:p>
        </w:tc>
        <w:tc>
          <w:tcPr>
            <w:tcW w:w="630" w:type="dxa"/>
          </w:tcPr>
          <w:p w14:paraId="25689F59"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30</w:t>
            </w:r>
          </w:p>
        </w:tc>
      </w:tr>
      <w:tr w:rsidR="004E47D1" w14:paraId="7EACDB58" w14:textId="77777777" w:rsidTr="004E47D1">
        <w:trPr>
          <w:trHeight w:val="280"/>
          <w:jc w:val="center"/>
        </w:trPr>
        <w:tc>
          <w:tcPr>
            <w:tcW w:w="1710" w:type="dxa"/>
          </w:tcPr>
          <w:p w14:paraId="0EEC2DF6"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ה.יום.ה.זה</w:t>
            </w:r>
          </w:p>
        </w:tc>
        <w:tc>
          <w:tcPr>
            <w:tcW w:w="630" w:type="dxa"/>
          </w:tcPr>
          <w:p w14:paraId="15ABE640"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9</w:t>
            </w:r>
          </w:p>
        </w:tc>
      </w:tr>
      <w:tr w:rsidR="004E47D1" w14:paraId="259E9E34" w14:textId="77777777" w:rsidTr="004E47D1">
        <w:trPr>
          <w:trHeight w:val="280"/>
          <w:jc w:val="center"/>
        </w:trPr>
        <w:tc>
          <w:tcPr>
            <w:tcW w:w="1710" w:type="dxa"/>
          </w:tcPr>
          <w:p w14:paraId="4867C4B7"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ימים.ה.הם</w:t>
            </w:r>
          </w:p>
        </w:tc>
        <w:tc>
          <w:tcPr>
            <w:tcW w:w="630" w:type="dxa"/>
          </w:tcPr>
          <w:p w14:paraId="4FF28329"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4</w:t>
            </w:r>
          </w:p>
        </w:tc>
      </w:tr>
      <w:tr w:rsidR="004E47D1" w14:paraId="25E46F30" w14:textId="77777777" w:rsidTr="004E47D1">
        <w:trPr>
          <w:trHeight w:val="280"/>
          <w:jc w:val="center"/>
        </w:trPr>
        <w:tc>
          <w:tcPr>
            <w:tcW w:w="1710" w:type="dxa"/>
          </w:tcPr>
          <w:p w14:paraId="5127F05B"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ל.נצח</w:t>
            </w:r>
          </w:p>
        </w:tc>
        <w:tc>
          <w:tcPr>
            <w:tcW w:w="630" w:type="dxa"/>
          </w:tcPr>
          <w:p w14:paraId="043CA722"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4</w:t>
            </w:r>
          </w:p>
        </w:tc>
      </w:tr>
      <w:tr w:rsidR="004E47D1" w14:paraId="20CD3910" w14:textId="77777777" w:rsidTr="004E47D1">
        <w:trPr>
          <w:trHeight w:val="280"/>
          <w:jc w:val="center"/>
        </w:trPr>
        <w:tc>
          <w:tcPr>
            <w:tcW w:w="1710" w:type="dxa"/>
          </w:tcPr>
          <w:p w14:paraId="478A41E1"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ארבעים.שׁנה</w:t>
            </w:r>
          </w:p>
        </w:tc>
        <w:tc>
          <w:tcPr>
            <w:tcW w:w="630" w:type="dxa"/>
          </w:tcPr>
          <w:p w14:paraId="1E0E2C7B"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3</w:t>
            </w:r>
          </w:p>
        </w:tc>
      </w:tr>
      <w:tr w:rsidR="004E47D1" w14:paraId="218E5332" w14:textId="77777777" w:rsidTr="004E47D1">
        <w:trPr>
          <w:trHeight w:val="280"/>
          <w:jc w:val="center"/>
        </w:trPr>
        <w:tc>
          <w:tcPr>
            <w:tcW w:w="1710" w:type="dxa"/>
          </w:tcPr>
          <w:p w14:paraId="7C12CE23"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יום.ה.שׁלישׁי</w:t>
            </w:r>
          </w:p>
        </w:tc>
        <w:tc>
          <w:tcPr>
            <w:tcW w:w="630" w:type="dxa"/>
          </w:tcPr>
          <w:p w14:paraId="787AFECF"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3</w:t>
            </w:r>
          </w:p>
        </w:tc>
      </w:tr>
      <w:tr w:rsidR="004E47D1" w14:paraId="68092BBD" w14:textId="77777777" w:rsidTr="004E47D1">
        <w:trPr>
          <w:trHeight w:val="280"/>
          <w:jc w:val="center"/>
        </w:trPr>
        <w:tc>
          <w:tcPr>
            <w:tcW w:w="1710" w:type="dxa"/>
          </w:tcPr>
          <w:p w14:paraId="6C1A72B6"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עד.מתי</w:t>
            </w:r>
          </w:p>
        </w:tc>
        <w:tc>
          <w:tcPr>
            <w:tcW w:w="630" w:type="dxa"/>
          </w:tcPr>
          <w:p w14:paraId="4DAFB03E"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3</w:t>
            </w:r>
          </w:p>
        </w:tc>
      </w:tr>
      <w:tr w:rsidR="004E47D1" w14:paraId="1FEC08AF" w14:textId="77777777" w:rsidTr="004E47D1">
        <w:trPr>
          <w:trHeight w:val="280"/>
          <w:jc w:val="center"/>
        </w:trPr>
        <w:tc>
          <w:tcPr>
            <w:tcW w:w="1710" w:type="dxa"/>
          </w:tcPr>
          <w:p w14:paraId="42DFDD1C"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אחריו</w:t>
            </w:r>
          </w:p>
        </w:tc>
        <w:tc>
          <w:tcPr>
            <w:tcW w:w="630" w:type="dxa"/>
          </w:tcPr>
          <w:p w14:paraId="213240C8"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2</w:t>
            </w:r>
          </w:p>
        </w:tc>
      </w:tr>
      <w:tr w:rsidR="004E47D1" w14:paraId="66DCC584" w14:textId="77777777" w:rsidTr="004E47D1">
        <w:trPr>
          <w:trHeight w:val="280"/>
          <w:jc w:val="center"/>
        </w:trPr>
        <w:tc>
          <w:tcPr>
            <w:tcW w:w="1710" w:type="dxa"/>
          </w:tcPr>
          <w:p w14:paraId="3D15D4C0"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ה.לילה</w:t>
            </w:r>
          </w:p>
        </w:tc>
        <w:tc>
          <w:tcPr>
            <w:tcW w:w="630" w:type="dxa"/>
          </w:tcPr>
          <w:p w14:paraId="098FA5EA"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1</w:t>
            </w:r>
          </w:p>
        </w:tc>
      </w:tr>
      <w:tr w:rsidR="004E47D1" w14:paraId="6D44B269" w14:textId="77777777" w:rsidTr="004E47D1">
        <w:trPr>
          <w:trHeight w:val="280"/>
          <w:jc w:val="center"/>
        </w:trPr>
        <w:tc>
          <w:tcPr>
            <w:tcW w:w="1710" w:type="dxa"/>
          </w:tcPr>
          <w:p w14:paraId="3E924C0B"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יומם</w:t>
            </w:r>
          </w:p>
        </w:tc>
        <w:tc>
          <w:tcPr>
            <w:tcW w:w="630" w:type="dxa"/>
          </w:tcPr>
          <w:p w14:paraId="0D7C1BD7"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0</w:t>
            </w:r>
          </w:p>
        </w:tc>
      </w:tr>
      <w:tr w:rsidR="004E47D1" w14:paraId="079D025C" w14:textId="77777777" w:rsidTr="004E47D1">
        <w:trPr>
          <w:trHeight w:val="280"/>
          <w:jc w:val="center"/>
        </w:trPr>
        <w:tc>
          <w:tcPr>
            <w:tcW w:w="1710" w:type="dxa"/>
          </w:tcPr>
          <w:p w14:paraId="7F7D65E5"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ערב</w:t>
            </w:r>
          </w:p>
        </w:tc>
        <w:tc>
          <w:tcPr>
            <w:tcW w:w="630" w:type="dxa"/>
          </w:tcPr>
          <w:p w14:paraId="08BAF6DC"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20</w:t>
            </w:r>
          </w:p>
        </w:tc>
      </w:tr>
      <w:tr w:rsidR="004E47D1" w14:paraId="7CA2A787" w14:textId="77777777" w:rsidTr="004E47D1">
        <w:trPr>
          <w:trHeight w:val="280"/>
          <w:jc w:val="center"/>
        </w:trPr>
        <w:tc>
          <w:tcPr>
            <w:tcW w:w="1710" w:type="dxa"/>
          </w:tcPr>
          <w:p w14:paraId="2D702BE2"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מ.מחרת</w:t>
            </w:r>
          </w:p>
        </w:tc>
        <w:tc>
          <w:tcPr>
            <w:tcW w:w="630" w:type="dxa"/>
          </w:tcPr>
          <w:p w14:paraId="43505A3D"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9</w:t>
            </w:r>
          </w:p>
        </w:tc>
      </w:tr>
      <w:tr w:rsidR="004E47D1" w14:paraId="7A2E248E" w14:textId="77777777" w:rsidTr="004E47D1">
        <w:trPr>
          <w:trHeight w:val="280"/>
          <w:jc w:val="center"/>
        </w:trPr>
        <w:tc>
          <w:tcPr>
            <w:tcW w:w="1710" w:type="dxa"/>
          </w:tcPr>
          <w:p w14:paraId="0701F04A"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עת.ה.הוא</w:t>
            </w:r>
          </w:p>
        </w:tc>
        <w:tc>
          <w:tcPr>
            <w:tcW w:w="630" w:type="dxa"/>
          </w:tcPr>
          <w:p w14:paraId="706BFF4D"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9</w:t>
            </w:r>
          </w:p>
        </w:tc>
      </w:tr>
      <w:tr w:rsidR="004E47D1" w14:paraId="29311E09" w14:textId="77777777" w:rsidTr="004E47D1">
        <w:trPr>
          <w:trHeight w:val="280"/>
          <w:jc w:val="center"/>
        </w:trPr>
        <w:tc>
          <w:tcPr>
            <w:tcW w:w="1710" w:type="dxa"/>
          </w:tcPr>
          <w:p w14:paraId="573D57E4"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ימים.רבים</w:t>
            </w:r>
          </w:p>
        </w:tc>
        <w:tc>
          <w:tcPr>
            <w:tcW w:w="630" w:type="dxa"/>
          </w:tcPr>
          <w:p w14:paraId="6761ACDA"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7</w:t>
            </w:r>
          </w:p>
        </w:tc>
      </w:tr>
      <w:tr w:rsidR="004E47D1" w14:paraId="2FB9873F" w14:textId="77777777" w:rsidTr="004E47D1">
        <w:trPr>
          <w:trHeight w:val="280"/>
          <w:jc w:val="center"/>
        </w:trPr>
        <w:tc>
          <w:tcPr>
            <w:tcW w:w="1710" w:type="dxa"/>
          </w:tcPr>
          <w:p w14:paraId="5C59F5E4"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יומם.ו.לילה</w:t>
            </w:r>
          </w:p>
        </w:tc>
        <w:tc>
          <w:tcPr>
            <w:tcW w:w="630" w:type="dxa"/>
          </w:tcPr>
          <w:p w14:paraId="023B15A2"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6</w:t>
            </w:r>
          </w:p>
        </w:tc>
      </w:tr>
      <w:tr w:rsidR="004E47D1" w14:paraId="4BF16632" w14:textId="77777777" w:rsidTr="004E47D1">
        <w:trPr>
          <w:trHeight w:val="280"/>
          <w:jc w:val="center"/>
        </w:trPr>
        <w:tc>
          <w:tcPr>
            <w:tcW w:w="1710" w:type="dxa"/>
          </w:tcPr>
          <w:p w14:paraId="7B8659D9"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לילה</w:t>
            </w:r>
          </w:p>
        </w:tc>
        <w:tc>
          <w:tcPr>
            <w:tcW w:w="630" w:type="dxa"/>
          </w:tcPr>
          <w:p w14:paraId="6C31C221"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6</w:t>
            </w:r>
          </w:p>
        </w:tc>
      </w:tr>
      <w:tr w:rsidR="004E47D1" w14:paraId="4D3AFA3A" w14:textId="77777777" w:rsidTr="004E47D1">
        <w:trPr>
          <w:trHeight w:val="280"/>
          <w:jc w:val="center"/>
        </w:trPr>
        <w:tc>
          <w:tcPr>
            <w:tcW w:w="1710" w:type="dxa"/>
          </w:tcPr>
          <w:p w14:paraId="06EA6FE6"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ל.פנים</w:t>
            </w:r>
          </w:p>
        </w:tc>
        <w:tc>
          <w:tcPr>
            <w:tcW w:w="630" w:type="dxa"/>
          </w:tcPr>
          <w:p w14:paraId="6AD374F6"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5</w:t>
            </w:r>
          </w:p>
        </w:tc>
      </w:tr>
      <w:tr w:rsidR="004E47D1" w14:paraId="3FF40979" w14:textId="77777777" w:rsidTr="004E47D1">
        <w:trPr>
          <w:trHeight w:val="280"/>
          <w:jc w:val="center"/>
        </w:trPr>
        <w:tc>
          <w:tcPr>
            <w:tcW w:w="1710" w:type="dxa"/>
          </w:tcPr>
          <w:p w14:paraId="6A9E5C75"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ל.עלם</w:t>
            </w:r>
          </w:p>
        </w:tc>
        <w:tc>
          <w:tcPr>
            <w:tcW w:w="630" w:type="dxa"/>
          </w:tcPr>
          <w:p w14:paraId="584DE917"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5</w:t>
            </w:r>
          </w:p>
        </w:tc>
      </w:tr>
      <w:tr w:rsidR="004E47D1" w14:paraId="7B2B8345" w14:textId="77777777" w:rsidTr="004E47D1">
        <w:trPr>
          <w:trHeight w:val="280"/>
          <w:jc w:val="center"/>
        </w:trPr>
        <w:tc>
          <w:tcPr>
            <w:tcW w:w="1710" w:type="dxa"/>
          </w:tcPr>
          <w:p w14:paraId="101C32F0"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לילה.ה.הוא</w:t>
            </w:r>
          </w:p>
        </w:tc>
        <w:tc>
          <w:tcPr>
            <w:tcW w:w="630" w:type="dxa"/>
          </w:tcPr>
          <w:p w14:paraId="24DADBB5"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5</w:t>
            </w:r>
          </w:p>
        </w:tc>
      </w:tr>
      <w:tr w:rsidR="004E47D1" w14:paraId="0BDE480C" w14:textId="77777777" w:rsidTr="004E47D1">
        <w:trPr>
          <w:trHeight w:val="280"/>
          <w:jc w:val="center"/>
        </w:trPr>
        <w:tc>
          <w:tcPr>
            <w:tcW w:w="1710" w:type="dxa"/>
          </w:tcPr>
          <w:p w14:paraId="4F57EA12"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עצם.ה.יום.ה.זה</w:t>
            </w:r>
          </w:p>
        </w:tc>
        <w:tc>
          <w:tcPr>
            <w:tcW w:w="630" w:type="dxa"/>
          </w:tcPr>
          <w:p w14:paraId="7ABBA60D"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4</w:t>
            </w:r>
          </w:p>
        </w:tc>
      </w:tr>
      <w:tr w:rsidR="004E47D1" w14:paraId="69733F45" w14:textId="77777777" w:rsidTr="004E47D1">
        <w:trPr>
          <w:trHeight w:val="280"/>
          <w:jc w:val="center"/>
        </w:trPr>
        <w:tc>
          <w:tcPr>
            <w:tcW w:w="1710" w:type="dxa"/>
          </w:tcPr>
          <w:p w14:paraId="697EA9A2"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יום.ה.שׁמיני</w:t>
            </w:r>
          </w:p>
        </w:tc>
        <w:tc>
          <w:tcPr>
            <w:tcW w:w="630" w:type="dxa"/>
          </w:tcPr>
          <w:p w14:paraId="3B3E8B50"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4</w:t>
            </w:r>
          </w:p>
        </w:tc>
      </w:tr>
      <w:tr w:rsidR="004E47D1" w14:paraId="3DE8C3E0" w14:textId="77777777" w:rsidTr="004E47D1">
        <w:trPr>
          <w:trHeight w:val="280"/>
          <w:jc w:val="center"/>
        </w:trPr>
        <w:tc>
          <w:tcPr>
            <w:tcW w:w="1710" w:type="dxa"/>
          </w:tcPr>
          <w:p w14:paraId="054F37A6"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שׁשׁת.ימים</w:t>
            </w:r>
          </w:p>
        </w:tc>
        <w:tc>
          <w:tcPr>
            <w:tcW w:w="630" w:type="dxa"/>
          </w:tcPr>
          <w:p w14:paraId="4B169F44"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4</w:t>
            </w:r>
          </w:p>
        </w:tc>
      </w:tr>
      <w:tr w:rsidR="004E47D1" w14:paraId="306A6D29" w14:textId="77777777" w:rsidTr="004E47D1">
        <w:trPr>
          <w:trHeight w:val="280"/>
          <w:jc w:val="center"/>
        </w:trPr>
        <w:tc>
          <w:tcPr>
            <w:tcW w:w="1710" w:type="dxa"/>
          </w:tcPr>
          <w:p w14:paraId="25AF4FDA"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יום.ה.שׁבת</w:t>
            </w:r>
          </w:p>
        </w:tc>
        <w:tc>
          <w:tcPr>
            <w:tcW w:w="630" w:type="dxa"/>
          </w:tcPr>
          <w:p w14:paraId="5197321D"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3</w:t>
            </w:r>
          </w:p>
        </w:tc>
      </w:tr>
      <w:tr w:rsidR="004E47D1" w14:paraId="665236F8" w14:textId="77777777" w:rsidTr="004E47D1">
        <w:trPr>
          <w:trHeight w:val="280"/>
          <w:jc w:val="center"/>
        </w:trPr>
        <w:tc>
          <w:tcPr>
            <w:tcW w:w="1710" w:type="dxa"/>
          </w:tcPr>
          <w:p w14:paraId="7DEA8393"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עד.אנה</w:t>
            </w:r>
          </w:p>
        </w:tc>
        <w:tc>
          <w:tcPr>
            <w:tcW w:w="630" w:type="dxa"/>
          </w:tcPr>
          <w:p w14:paraId="28C69BC2"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3</w:t>
            </w:r>
          </w:p>
        </w:tc>
      </w:tr>
      <w:tr w:rsidR="004E47D1" w14:paraId="04988080" w14:textId="77777777" w:rsidTr="004E47D1">
        <w:trPr>
          <w:trHeight w:val="280"/>
          <w:jc w:val="center"/>
        </w:trPr>
        <w:tc>
          <w:tcPr>
            <w:tcW w:w="1710" w:type="dxa"/>
          </w:tcPr>
          <w:p w14:paraId="7B13AB98"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ימיו</w:t>
            </w:r>
          </w:p>
        </w:tc>
        <w:tc>
          <w:tcPr>
            <w:tcW w:w="630" w:type="dxa"/>
          </w:tcPr>
          <w:p w14:paraId="3CAAEED0"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3</w:t>
            </w:r>
          </w:p>
        </w:tc>
      </w:tr>
      <w:tr w:rsidR="004E47D1" w14:paraId="77BA6A66" w14:textId="77777777" w:rsidTr="004E47D1">
        <w:trPr>
          <w:trHeight w:val="280"/>
          <w:jc w:val="center"/>
        </w:trPr>
        <w:tc>
          <w:tcPr>
            <w:tcW w:w="1710" w:type="dxa"/>
          </w:tcPr>
          <w:p w14:paraId="6986674B"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אחרית.ה.ימים</w:t>
            </w:r>
          </w:p>
        </w:tc>
        <w:tc>
          <w:tcPr>
            <w:tcW w:w="630" w:type="dxa"/>
          </w:tcPr>
          <w:p w14:paraId="64359C4F"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2</w:t>
            </w:r>
          </w:p>
        </w:tc>
      </w:tr>
      <w:tr w:rsidR="004E47D1" w14:paraId="6503AFAD" w14:textId="77777777" w:rsidTr="004E47D1">
        <w:trPr>
          <w:trHeight w:val="280"/>
          <w:jc w:val="center"/>
        </w:trPr>
        <w:tc>
          <w:tcPr>
            <w:tcW w:w="1710" w:type="dxa"/>
          </w:tcPr>
          <w:p w14:paraId="4590B3E1"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שׁבע.שׁנים</w:t>
            </w:r>
          </w:p>
        </w:tc>
        <w:tc>
          <w:tcPr>
            <w:tcW w:w="630" w:type="dxa"/>
          </w:tcPr>
          <w:p w14:paraId="5B519D12"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2</w:t>
            </w:r>
          </w:p>
        </w:tc>
      </w:tr>
      <w:tr w:rsidR="004E47D1" w14:paraId="4C87E5AA" w14:textId="77777777" w:rsidTr="004E47D1">
        <w:trPr>
          <w:trHeight w:val="280"/>
          <w:jc w:val="center"/>
        </w:trPr>
        <w:tc>
          <w:tcPr>
            <w:tcW w:w="1710" w:type="dxa"/>
          </w:tcPr>
          <w:p w14:paraId="59776E84"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ל.עד</w:t>
            </w:r>
          </w:p>
        </w:tc>
        <w:tc>
          <w:tcPr>
            <w:tcW w:w="630" w:type="dxa"/>
          </w:tcPr>
          <w:p w14:paraId="55D7A2A8"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2</w:t>
            </w:r>
          </w:p>
        </w:tc>
      </w:tr>
      <w:tr w:rsidR="004E47D1" w14:paraId="1B63E4EF" w14:textId="77777777" w:rsidTr="004E47D1">
        <w:trPr>
          <w:trHeight w:val="280"/>
          <w:jc w:val="center"/>
        </w:trPr>
        <w:tc>
          <w:tcPr>
            <w:tcW w:w="1710" w:type="dxa"/>
          </w:tcPr>
          <w:p w14:paraId="14829469"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שׁשׁ.שׁנים</w:t>
            </w:r>
          </w:p>
        </w:tc>
        <w:tc>
          <w:tcPr>
            <w:tcW w:w="630" w:type="dxa"/>
          </w:tcPr>
          <w:p w14:paraId="708437F7"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2</w:t>
            </w:r>
          </w:p>
        </w:tc>
      </w:tr>
      <w:tr w:rsidR="004E47D1" w14:paraId="58D837E8" w14:textId="77777777" w:rsidTr="004E47D1">
        <w:trPr>
          <w:trHeight w:val="280"/>
          <w:jc w:val="center"/>
        </w:trPr>
        <w:tc>
          <w:tcPr>
            <w:tcW w:w="1710" w:type="dxa"/>
          </w:tcPr>
          <w:p w14:paraId="6252755F"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כל.עת</w:t>
            </w:r>
          </w:p>
        </w:tc>
        <w:tc>
          <w:tcPr>
            <w:tcW w:w="630" w:type="dxa"/>
          </w:tcPr>
          <w:p w14:paraId="106DA178"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2</w:t>
            </w:r>
          </w:p>
        </w:tc>
      </w:tr>
      <w:tr w:rsidR="004E47D1" w14:paraId="28C3A811" w14:textId="77777777" w:rsidTr="004E47D1">
        <w:trPr>
          <w:trHeight w:val="280"/>
          <w:jc w:val="center"/>
        </w:trPr>
        <w:tc>
          <w:tcPr>
            <w:tcW w:w="1710" w:type="dxa"/>
          </w:tcPr>
          <w:p w14:paraId="79E5ABC6"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ב.ה.בקר.ב.ה.בקר</w:t>
            </w:r>
          </w:p>
        </w:tc>
        <w:tc>
          <w:tcPr>
            <w:tcW w:w="630" w:type="dxa"/>
          </w:tcPr>
          <w:p w14:paraId="7AFBCBBA"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2</w:t>
            </w:r>
          </w:p>
        </w:tc>
      </w:tr>
      <w:tr w:rsidR="004E47D1" w14:paraId="227948A7" w14:textId="77777777" w:rsidTr="004E47D1">
        <w:trPr>
          <w:trHeight w:val="280"/>
          <w:jc w:val="center"/>
        </w:trPr>
        <w:tc>
          <w:tcPr>
            <w:tcW w:w="1710" w:type="dxa"/>
          </w:tcPr>
          <w:p w14:paraId="751353A3"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עד.בקר</w:t>
            </w:r>
          </w:p>
        </w:tc>
        <w:tc>
          <w:tcPr>
            <w:tcW w:w="630" w:type="dxa"/>
          </w:tcPr>
          <w:p w14:paraId="017C8EA7"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1</w:t>
            </w:r>
          </w:p>
        </w:tc>
      </w:tr>
      <w:tr w:rsidR="004E47D1" w14:paraId="4B919C32" w14:textId="77777777" w:rsidTr="004E47D1">
        <w:trPr>
          <w:trHeight w:val="280"/>
          <w:jc w:val="center"/>
        </w:trPr>
        <w:tc>
          <w:tcPr>
            <w:tcW w:w="1710" w:type="dxa"/>
          </w:tcPr>
          <w:p w14:paraId="21E4FA0D"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כל.ה.לילה</w:t>
            </w:r>
          </w:p>
        </w:tc>
        <w:tc>
          <w:tcPr>
            <w:tcW w:w="630" w:type="dxa"/>
          </w:tcPr>
          <w:p w14:paraId="6859795C"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1</w:t>
            </w:r>
          </w:p>
        </w:tc>
      </w:tr>
      <w:tr w:rsidR="004E47D1" w14:paraId="6835CA9B" w14:textId="77777777" w:rsidTr="004E47D1">
        <w:trPr>
          <w:trHeight w:val="280"/>
          <w:jc w:val="center"/>
        </w:trPr>
        <w:tc>
          <w:tcPr>
            <w:tcW w:w="1710" w:type="dxa"/>
          </w:tcPr>
          <w:p w14:paraId="2C21FD30" w14:textId="77777777" w:rsidR="004E47D1" w:rsidRPr="004E47D1" w:rsidRDefault="004E47D1" w:rsidP="004E47D1">
            <w:pPr>
              <w:autoSpaceDE w:val="0"/>
              <w:autoSpaceDN w:val="0"/>
              <w:adjustRightInd w:val="0"/>
              <w:spacing w:line="240" w:lineRule="auto"/>
              <w:ind w:firstLine="0"/>
              <w:jc w:val="right"/>
              <w:rPr>
                <w:rFonts w:ascii="SBL BibLit" w:eastAsiaTheme="minorHAnsi" w:hAnsi="SBL BibLit"/>
                <w:color w:val="000000"/>
              </w:rPr>
            </w:pPr>
            <w:r w:rsidRPr="004E47D1">
              <w:rPr>
                <w:rFonts w:ascii="SBL BibLit" w:eastAsiaTheme="minorHAnsi" w:hAnsi="SBL BibLit"/>
                <w:color w:val="000000"/>
                <w:rtl/>
              </w:rPr>
              <w:t>שׁלשׁת.ימים</w:t>
            </w:r>
          </w:p>
        </w:tc>
        <w:tc>
          <w:tcPr>
            <w:tcW w:w="630" w:type="dxa"/>
          </w:tcPr>
          <w:p w14:paraId="2EFAD7CE" w14:textId="77777777" w:rsidR="004E47D1" w:rsidRPr="004E47D1" w:rsidRDefault="004E47D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4E47D1">
              <w:rPr>
                <w:rFonts w:asciiTheme="minorBidi" w:eastAsiaTheme="minorHAnsi" w:hAnsiTheme="minorBidi" w:cstheme="minorBidi"/>
                <w:color w:val="000000"/>
                <w:sz w:val="20"/>
                <w:szCs w:val="20"/>
              </w:rPr>
              <w:t>11</w:t>
            </w:r>
          </w:p>
        </w:tc>
      </w:tr>
    </w:tbl>
    <w:p w14:paraId="786E44A0" w14:textId="77777777" w:rsidR="004E47D1" w:rsidRDefault="004E47D1" w:rsidP="003037CB">
      <w:pPr>
        <w:sectPr w:rsidR="004E47D1" w:rsidSect="004E47D1">
          <w:type w:val="continuous"/>
          <w:pgSz w:w="11894" w:h="16834"/>
          <w:pgMar w:top="1440" w:right="1440" w:bottom="1800" w:left="1440" w:header="720" w:footer="720" w:gutter="0"/>
          <w:cols w:num="3" w:space="720"/>
          <w:docGrid w:linePitch="360"/>
        </w:sectPr>
      </w:pPr>
    </w:p>
    <w:p w14:paraId="201C2758" w14:textId="77777777" w:rsidR="00DE1035" w:rsidRDefault="00DE1035" w:rsidP="00083C76">
      <w:pPr>
        <w:spacing w:line="240" w:lineRule="auto"/>
      </w:pPr>
    </w:p>
    <w:p w14:paraId="73BF0408" w14:textId="7F6DF379" w:rsidR="0041071C" w:rsidRDefault="00714FA7" w:rsidP="00DE1035">
      <w:pPr>
        <w:ind w:firstLine="0"/>
      </w:pPr>
      <w:r>
        <w:lastRenderedPageBreak/>
        <w:t xml:space="preserve">This top list </w:t>
      </w:r>
      <w:r w:rsidR="002E2F69">
        <w:t>accounts for</w:t>
      </w:r>
      <w:r w:rsidR="004C43F9">
        <w:t xml:space="preserve"> </w:t>
      </w:r>
      <w:r w:rsidR="002E2F69">
        <w:t xml:space="preserve">1,696 </w:t>
      </w:r>
      <w:r w:rsidR="002E2F69">
        <w:rPr>
          <w:smallCaps/>
        </w:rPr>
        <w:t>time</w:t>
      </w:r>
      <w:r w:rsidR="002E2F69">
        <w:t xml:space="preserve"> instances, </w:t>
      </w:r>
      <w:r w:rsidR="00170BAD">
        <w:t>50% of all cases.</w:t>
      </w:r>
      <w:r w:rsidR="005F08EA">
        <w:t xml:space="preserve"> </w:t>
      </w:r>
      <w:r w:rsidR="00E76970">
        <w:t xml:space="preserve">As such, </w:t>
      </w:r>
      <w:r w:rsidR="00B87947">
        <w:t xml:space="preserve">it </w:t>
      </w:r>
      <w:r w:rsidR="00E76970">
        <w:t>contain</w:t>
      </w:r>
      <w:r w:rsidR="004016C8">
        <w:t>s</w:t>
      </w:r>
      <w:r w:rsidR="00E76970">
        <w:t xml:space="preserve"> </w:t>
      </w:r>
      <w:r w:rsidR="005362BD">
        <w:t>most</w:t>
      </w:r>
      <w:r w:rsidR="00F42958">
        <w:t xml:space="preserve"> of the key </w:t>
      </w:r>
      <w:r w:rsidR="00250731">
        <w:t xml:space="preserve">constructional elements </w:t>
      </w:r>
      <w:r w:rsidR="007B3386">
        <w:t xml:space="preserve">for a </w:t>
      </w:r>
      <w:r w:rsidR="007B3386">
        <w:rPr>
          <w:smallCaps/>
        </w:rPr>
        <w:t xml:space="preserve">time </w:t>
      </w:r>
      <w:r w:rsidR="007B3386" w:rsidRPr="007B3386">
        <w:t>taxonomy</w:t>
      </w:r>
      <w:r w:rsidR="001F62DF">
        <w:t>.</w:t>
      </w:r>
    </w:p>
    <w:p w14:paraId="013AA436" w14:textId="475BC611" w:rsidR="00097625" w:rsidRDefault="00A96754" w:rsidP="004E4A1C">
      <w:r>
        <w:rPr>
          <w:smallCaps/>
        </w:rPr>
        <w:t>time</w:t>
      </w:r>
      <w:r>
        <w:t xml:space="preserve"> tokens </w:t>
      </w:r>
      <w:r w:rsidR="005E7167">
        <w:t>display</w:t>
      </w:r>
      <w:r w:rsidR="00B315B9">
        <w:t xml:space="preserve"> </w:t>
      </w:r>
      <w:r>
        <w:t xml:space="preserve">the importance of </w:t>
      </w:r>
      <w:r w:rsidR="00D6405D">
        <w:t>various</w:t>
      </w:r>
      <w:r>
        <w:t xml:space="preserve"> </w:t>
      </w:r>
      <w:r w:rsidR="00BF2BEA">
        <w:t>specifications</w:t>
      </w:r>
      <w:r w:rsidR="00BA069B">
        <w:t xml:space="preserve"> </w:t>
      </w:r>
      <w:r w:rsidR="00235CA6">
        <w:t>on</w:t>
      </w:r>
      <w:r w:rsidR="00BA069B">
        <w:t xml:space="preserve"> the adverbial</w:t>
      </w:r>
      <w:r w:rsidR="00333EE7">
        <w:t xml:space="preserve"> for anchoring </w:t>
      </w:r>
      <w:r w:rsidR="000D4376">
        <w:t>time reference</w:t>
      </w:r>
      <w:r w:rsidR="004E0703">
        <w:t>s</w:t>
      </w:r>
      <w:r w:rsidR="000D4376">
        <w:t xml:space="preserve"> and </w:t>
      </w:r>
      <w:r w:rsidR="00647079">
        <w:t xml:space="preserve">modifying the </w:t>
      </w:r>
      <w:r w:rsidR="00B74FD9">
        <w:t>quality of the</w:t>
      </w:r>
      <w:r w:rsidR="00D736C5">
        <w:t xml:space="preserve"> profiled</w:t>
      </w:r>
      <w:r w:rsidR="00B74FD9">
        <w:t xml:space="preserve"> </w:t>
      </w:r>
      <w:r w:rsidR="00B74FD9" w:rsidRPr="008557AD">
        <w:rPr>
          <w:smallCaps/>
        </w:rPr>
        <w:t>time</w:t>
      </w:r>
      <w:r w:rsidR="00BA069B">
        <w:t xml:space="preserve">. </w:t>
      </w:r>
      <w:r w:rsidR="00A6371B">
        <w:t>T</w:t>
      </w:r>
      <w:r w:rsidR="00FA2B82">
        <w:t xml:space="preserve">he </w:t>
      </w:r>
      <w:r w:rsidR="00FA5672">
        <w:t>attributive</w:t>
      </w:r>
      <w:r w:rsidR="00192634">
        <w:t xml:space="preserve"> construction,</w:t>
      </w:r>
      <w:r w:rsidR="00FA2B82">
        <w:t xml:space="preserve"> </w:t>
      </w:r>
      <w:r w:rsidR="00BB5B86">
        <w:t>[</w:t>
      </w:r>
      <w:r w:rsidR="00FA2B82">
        <w:rPr>
          <w:rFonts w:hint="cs"/>
          <w:rtl/>
        </w:rPr>
        <w:t>ה</w:t>
      </w:r>
      <w:r w:rsidR="00BB5B86">
        <w:t xml:space="preserve">] + </w:t>
      </w:r>
      <w:r w:rsidR="00FA2B82" w:rsidRPr="005920B6">
        <w:rPr>
          <w:smallCaps/>
        </w:rPr>
        <w:t>time</w:t>
      </w:r>
      <w:r w:rsidR="00BB5B86">
        <w:t xml:space="preserve"> + </w:t>
      </w:r>
      <w:r w:rsidR="00FA2B82">
        <w:rPr>
          <w:rFonts w:hint="cs"/>
          <w:rtl/>
        </w:rPr>
        <w:t>ה</w:t>
      </w:r>
      <w:r w:rsidR="00BB5B86">
        <w:t xml:space="preserve"> + </w:t>
      </w:r>
      <w:r w:rsidR="00FA2B82">
        <w:rPr>
          <w:smallCaps/>
        </w:rPr>
        <w:t>attributive</w:t>
      </w:r>
      <w:r w:rsidR="001D1CED">
        <w:t>, is very productiv</w:t>
      </w:r>
      <w:r w:rsidR="00892BF4">
        <w:t>e</w:t>
      </w:r>
      <w:r w:rsidR="00557A27">
        <w:t>,</w:t>
      </w:r>
      <w:r w:rsidR="007E4DB2">
        <w:t xml:space="preserve"> accounting for </w:t>
      </w:r>
      <w:r w:rsidR="00557A27">
        <w:t xml:space="preserve">639 </w:t>
      </w:r>
      <w:r w:rsidR="00F606F1">
        <w:t xml:space="preserve">cases or 19% of all </w:t>
      </w:r>
      <w:r w:rsidR="00B55595">
        <w:rPr>
          <w:smallCaps/>
        </w:rPr>
        <w:t>time</w:t>
      </w:r>
      <w:r w:rsidR="00B55595">
        <w:t xml:space="preserve"> adverbials</w:t>
      </w:r>
      <w:r w:rsidR="00F606F1">
        <w:t xml:space="preserve">. </w:t>
      </w:r>
      <w:r w:rsidR="00434300">
        <w:t xml:space="preserve">It includes demonstratives like </w:t>
      </w:r>
      <w:r w:rsidR="00E740F4" w:rsidRPr="00E740F4">
        <w:rPr>
          <w:rFonts w:hint="cs"/>
          <w:rtl/>
        </w:rPr>
        <w:t>ב.ה.עת.ה.היא</w:t>
      </w:r>
      <w:r w:rsidR="00E740F4" w:rsidRPr="00E740F4">
        <w:t xml:space="preserve">, </w:t>
      </w:r>
      <w:r w:rsidR="00E740F4" w:rsidRPr="00E740F4">
        <w:rPr>
          <w:rFonts w:hint="cs"/>
          <w:rtl/>
        </w:rPr>
        <w:t>ב.ה.ימים.ה.הם</w:t>
      </w:r>
      <w:r w:rsidR="00E740F4" w:rsidRPr="00E740F4">
        <w:t xml:space="preserve">, </w:t>
      </w:r>
      <w:r w:rsidR="00E740F4" w:rsidRPr="00E740F4">
        <w:rPr>
          <w:rFonts w:hint="cs"/>
          <w:rtl/>
        </w:rPr>
        <w:t>ב.ה.עת.ה.הוא</w:t>
      </w:r>
      <w:r w:rsidR="00E740F4" w:rsidRPr="00E740F4">
        <w:t xml:space="preserve">, </w:t>
      </w:r>
      <w:r w:rsidR="00E740F4" w:rsidRPr="00E740F4">
        <w:rPr>
          <w:rFonts w:hint="cs"/>
          <w:rtl/>
        </w:rPr>
        <w:t>ב.ה.לילה.ה.הוא</w:t>
      </w:r>
      <w:r w:rsidR="00E740F4" w:rsidRPr="00E740F4">
        <w:t xml:space="preserve">, and </w:t>
      </w:r>
      <w:r w:rsidR="00E740F4" w:rsidRPr="00E740F4">
        <w:rPr>
          <w:rFonts w:hint="cs"/>
          <w:rtl/>
        </w:rPr>
        <w:t>ב.עצם.ה.יום.ה.זה</w:t>
      </w:r>
      <w:r w:rsidR="00E740F4">
        <w:t xml:space="preserve">. </w:t>
      </w:r>
      <w:r w:rsidR="00445A55">
        <w:t>D</w:t>
      </w:r>
      <w:r w:rsidR="00922505">
        <w:t>emonstratives</w:t>
      </w:r>
      <w:r w:rsidR="0090619E">
        <w:t xml:space="preserve"> account for 487 cases or </w:t>
      </w:r>
      <w:r w:rsidR="00E04595">
        <w:t>14% of the dataset.</w:t>
      </w:r>
      <w:r w:rsidR="00C970E2">
        <w:t xml:space="preserve"> They </w:t>
      </w:r>
      <w:r w:rsidR="00841EED">
        <w:t xml:space="preserve">either </w:t>
      </w:r>
      <w:r w:rsidR="00C970E2">
        <w:t>relat</w:t>
      </w:r>
      <w:r w:rsidR="0037230D">
        <w:t>e</w:t>
      </w:r>
      <w:r w:rsidR="00C970E2">
        <w:t xml:space="preserve"> </w:t>
      </w:r>
      <w:r w:rsidR="00C970E2">
        <w:rPr>
          <w:smallCaps/>
        </w:rPr>
        <w:t>time</w:t>
      </w:r>
      <w:r w:rsidR="00C970E2">
        <w:t xml:space="preserve"> </w:t>
      </w:r>
      <w:r w:rsidR="00D021D9">
        <w:t>simultaneous</w:t>
      </w:r>
      <w:r w:rsidR="003645C3">
        <w:t xml:space="preserve"> to</w:t>
      </w:r>
      <w:r w:rsidR="009B64E7">
        <w:t xml:space="preserve"> (e.g. </w:t>
      </w:r>
      <w:r w:rsidR="00355235">
        <w:rPr>
          <w:rFonts w:hint="cs"/>
          <w:rtl/>
        </w:rPr>
        <w:t>זֶה</w:t>
      </w:r>
      <w:r w:rsidR="009B64E7">
        <w:t xml:space="preserve">) or </w:t>
      </w:r>
      <w:r w:rsidR="006D3944">
        <w:t>distant from</w:t>
      </w:r>
      <w:r w:rsidR="009B64E7">
        <w:t xml:space="preserve"> (e.g. </w:t>
      </w:r>
      <w:r w:rsidR="00355235">
        <w:rPr>
          <w:rFonts w:hint="cs"/>
          <w:rtl/>
        </w:rPr>
        <w:t>הִיא</w:t>
      </w:r>
      <w:r w:rsidR="009B64E7">
        <w:t>)</w:t>
      </w:r>
      <w:r w:rsidR="007A7DBF">
        <w:t xml:space="preserve"> </w:t>
      </w:r>
      <w:r w:rsidR="00E87DA8">
        <w:t>speech time</w:t>
      </w:r>
      <w:r w:rsidR="00A842EB">
        <w:t>.</w:t>
      </w:r>
      <w:r w:rsidR="002B3685">
        <w:t xml:space="preserve"> </w:t>
      </w:r>
      <w:r w:rsidR="00513554">
        <w:t>The set also</w:t>
      </w:r>
      <w:r w:rsidR="00E740F4">
        <w:t xml:space="preserve"> includes </w:t>
      </w:r>
      <w:r w:rsidR="00D827DA">
        <w:t>ordinal</w:t>
      </w:r>
      <w:r w:rsidR="00586075">
        <w:t>s like</w:t>
      </w:r>
      <w:r w:rsidR="009F73D3">
        <w:t xml:space="preserve"> </w:t>
      </w:r>
      <w:r w:rsidR="009F73D3" w:rsidRPr="009F73D3">
        <w:rPr>
          <w:rtl/>
        </w:rPr>
        <w:t>ב.ה.יום.ה.שׁביעי</w:t>
      </w:r>
      <w:r w:rsidR="005B46AB">
        <w:t xml:space="preserve">, </w:t>
      </w:r>
      <w:r w:rsidR="00B2347D">
        <w:t xml:space="preserve">accounting for </w:t>
      </w:r>
      <w:r w:rsidR="005B46AB">
        <w:t>153 cases or 4.5%.</w:t>
      </w:r>
      <w:r w:rsidR="009F73D3">
        <w:t xml:space="preserve"> </w:t>
      </w:r>
      <w:r w:rsidR="00E2200F">
        <w:t>Th</w:t>
      </w:r>
      <w:r w:rsidR="001A7DAA">
        <w:t xml:space="preserve">e ordinal relates </w:t>
      </w:r>
      <w:r w:rsidR="001A7DAA" w:rsidRPr="001A7DAA">
        <w:rPr>
          <w:smallCaps/>
        </w:rPr>
        <w:t>time</w:t>
      </w:r>
      <w:r w:rsidR="001A7DAA">
        <w:t xml:space="preserve"> </w:t>
      </w:r>
      <w:r w:rsidR="00FC1C90">
        <w:t>to a position on a calendrical number line.</w:t>
      </w:r>
      <w:r w:rsidR="007A7084">
        <w:t xml:space="preserve"> </w:t>
      </w:r>
    </w:p>
    <w:p w14:paraId="7CFB3D89" w14:textId="5D01F8C1" w:rsidR="00FA2B82" w:rsidRDefault="009D1FE9" w:rsidP="00AC6047">
      <w:r>
        <w:t xml:space="preserve">Closely related to the demonstrative </w:t>
      </w:r>
      <w:r>
        <w:rPr>
          <w:smallCaps/>
        </w:rPr>
        <w:t xml:space="preserve">time </w:t>
      </w:r>
      <w:r>
        <w:t>construction is</w:t>
      </w:r>
      <w:r w:rsidR="002352E8">
        <w:t xml:space="preserve"> the</w:t>
      </w:r>
      <w:r>
        <w:t xml:space="preserve"> </w:t>
      </w:r>
      <w:r w:rsidR="000121C6">
        <w:t>standalone definite article</w:t>
      </w:r>
      <w:r w:rsidR="00203AED">
        <w:t xml:space="preserve">, as seen in the tokens </w:t>
      </w:r>
      <w:r w:rsidR="00203AED">
        <w:rPr>
          <w:rFonts w:hint="cs"/>
          <w:rtl/>
        </w:rPr>
        <w:t>ה.יום</w:t>
      </w:r>
      <w:r w:rsidR="00CD309B">
        <w:t xml:space="preserve"> and</w:t>
      </w:r>
      <w:r w:rsidR="00203AED">
        <w:t xml:space="preserve"> </w:t>
      </w:r>
      <w:r w:rsidR="00203AED">
        <w:rPr>
          <w:rFonts w:hint="cs"/>
          <w:smallCaps/>
          <w:rtl/>
        </w:rPr>
        <w:t>ה.לילה</w:t>
      </w:r>
      <w:r w:rsidR="00203AED">
        <w:t>.</w:t>
      </w:r>
      <w:r>
        <w:t xml:space="preserve"> </w:t>
      </w:r>
      <w:r w:rsidR="00097625">
        <w:t xml:space="preserve">The article </w:t>
      </w:r>
      <w:r w:rsidR="00563EF5">
        <w:t>anchor</w:t>
      </w:r>
      <w:r w:rsidR="0081283C">
        <w:t>s</w:t>
      </w:r>
      <w:r w:rsidR="00563EF5">
        <w:t xml:space="preserve"> </w:t>
      </w:r>
      <w:r w:rsidR="00563EF5">
        <w:rPr>
          <w:smallCaps/>
        </w:rPr>
        <w:t>time</w:t>
      </w:r>
      <w:r w:rsidR="00563EF5">
        <w:t xml:space="preserve"> to </w:t>
      </w:r>
      <w:r w:rsidR="00FE48B9">
        <w:t>speech</w:t>
      </w:r>
      <w:r w:rsidR="0085422C">
        <w:t xml:space="preserve"> </w:t>
      </w:r>
      <w:r w:rsidR="00FE48B9">
        <w:t>time,</w:t>
      </w:r>
      <w:r w:rsidR="00E31A80">
        <w:t xml:space="preserve"> as evidenced by 76% of its uses occurring in </w:t>
      </w:r>
      <w:r w:rsidR="002F2882">
        <w:t>speech sections</w:t>
      </w:r>
      <w:r w:rsidR="004015F0">
        <w:t>.</w:t>
      </w:r>
      <w:r w:rsidR="00A36EA0" w:rsidRPr="00E65E29">
        <w:rPr>
          <w:rStyle w:val="FootnoteReference"/>
        </w:rPr>
        <w:footnoteReference w:id="113"/>
      </w:r>
      <w:r w:rsidR="00C07296">
        <w:t xml:space="preserve"> </w:t>
      </w:r>
      <w:r w:rsidR="00210FB5">
        <w:t>Standalone definite</w:t>
      </w:r>
      <w:r w:rsidR="00FD51BC">
        <w:t xml:space="preserve">s </w:t>
      </w:r>
      <w:r w:rsidR="00097625">
        <w:t xml:space="preserve">account for </w:t>
      </w:r>
      <w:r w:rsidR="004D16B2">
        <w:t>221</w:t>
      </w:r>
      <w:r w:rsidR="00097625">
        <w:t xml:space="preserve"> </w:t>
      </w:r>
      <w:r w:rsidR="00097625">
        <w:rPr>
          <w:smallCaps/>
        </w:rPr>
        <w:t>time</w:t>
      </w:r>
      <w:r w:rsidR="00097625">
        <w:t xml:space="preserve"> adverbials or </w:t>
      </w:r>
      <w:r w:rsidR="004D16B2">
        <w:t>6.5</w:t>
      </w:r>
      <w:r w:rsidR="00097625">
        <w:t>% of the dataset.</w:t>
      </w:r>
      <w:r w:rsidR="00694D7C">
        <w:t xml:space="preserve"> </w:t>
      </w:r>
      <w:r w:rsidR="008D3AF7">
        <w:t>The demonstrative</w:t>
      </w:r>
      <w:r w:rsidR="00625078">
        <w:t xml:space="preserve"> </w:t>
      </w:r>
      <w:r w:rsidR="00625078">
        <w:rPr>
          <w:rFonts w:hint="cs"/>
          <w:rtl/>
        </w:rPr>
        <w:t>הַ</w:t>
      </w:r>
      <w:r w:rsidR="0050482F">
        <w:t xml:space="preserve">, which </w:t>
      </w:r>
      <w:r w:rsidR="00C86736">
        <w:t>is</w:t>
      </w:r>
      <w:r w:rsidR="0050482F">
        <w:t xml:space="preserve"> </w:t>
      </w:r>
      <w:r w:rsidR="005F4E5D">
        <w:t xml:space="preserve">unique to </w:t>
      </w:r>
      <w:r w:rsidR="005F4E5D">
        <w:rPr>
          <w:smallCaps/>
        </w:rPr>
        <w:t>time</w:t>
      </w:r>
      <w:r w:rsidR="005F4E5D">
        <w:t>,</w:t>
      </w:r>
      <w:r w:rsidR="00694D7C">
        <w:t xml:space="preserve"> </w:t>
      </w:r>
      <w:r w:rsidR="00B33F15">
        <w:t>show</w:t>
      </w:r>
      <w:r w:rsidR="00793E0E">
        <w:t>s</w:t>
      </w:r>
      <w:r w:rsidR="002C2839">
        <w:t xml:space="preserve"> </w:t>
      </w:r>
      <w:r w:rsidR="005153F6">
        <w:t xml:space="preserve">how regular parts of </w:t>
      </w:r>
      <w:r w:rsidR="00022D76">
        <w:t xml:space="preserve">the language are </w:t>
      </w:r>
      <w:r w:rsidR="00884403">
        <w:t xml:space="preserve">co-opted by the </w:t>
      </w:r>
      <w:r w:rsidR="00884403">
        <w:rPr>
          <w:smallCaps/>
        </w:rPr>
        <w:t>time</w:t>
      </w:r>
      <w:r w:rsidR="00884403">
        <w:t xml:space="preserve"> construction </w:t>
      </w:r>
      <w:r w:rsidR="00DC7F79">
        <w:t>for</w:t>
      </w:r>
      <w:r w:rsidR="00646D8C">
        <w:t xml:space="preserve"> unique, idiomatic function</w:t>
      </w:r>
      <w:r w:rsidR="00001DCE">
        <w:t>s</w:t>
      </w:r>
      <w:r w:rsidR="00646D8C">
        <w:t>.</w:t>
      </w:r>
    </w:p>
    <w:p w14:paraId="66F410DB" w14:textId="1B0A998F" w:rsidR="00DE1035" w:rsidRDefault="009778EA" w:rsidP="00E945F3">
      <w:r>
        <w:t>T</w:t>
      </w:r>
      <w:r w:rsidR="00A8488C">
        <w:t xml:space="preserve">okens with </w:t>
      </w:r>
      <w:r w:rsidR="007A68CB">
        <w:t xml:space="preserve">no </w:t>
      </w:r>
      <w:r w:rsidR="003773EA">
        <w:t>visible</w:t>
      </w:r>
      <w:r w:rsidR="00CA1164">
        <w:t xml:space="preserve"> modifications </w:t>
      </w:r>
      <w:r w:rsidR="00F704DE">
        <w:t xml:space="preserve">on the </w:t>
      </w:r>
      <w:r w:rsidR="00F704DE">
        <w:rPr>
          <w:smallCaps/>
        </w:rPr>
        <w:t>time</w:t>
      </w:r>
      <w:r w:rsidR="00F704DE">
        <w:t xml:space="preserve"> head</w:t>
      </w:r>
      <w:r w:rsidR="00030C2A">
        <w:t xml:space="preserve">, such as </w:t>
      </w:r>
      <w:r w:rsidR="00203675">
        <w:rPr>
          <w:rFonts w:hint="cs"/>
          <w:rtl/>
        </w:rPr>
        <w:t>ב.יום</w:t>
      </w:r>
      <w:r w:rsidR="00203675">
        <w:t xml:space="preserve">, </w:t>
      </w:r>
      <w:r w:rsidR="005966C8">
        <w:t xml:space="preserve">represent </w:t>
      </w:r>
      <w:r w:rsidR="00560A8E">
        <w:t xml:space="preserve">unique </w:t>
      </w:r>
      <w:r w:rsidR="005966C8">
        <w:t xml:space="preserve">cases </w:t>
      </w:r>
      <w:r w:rsidR="000D7E66">
        <w:t xml:space="preserve">where </w:t>
      </w:r>
      <w:r w:rsidR="0010779D">
        <w:t>an</w:t>
      </w:r>
      <w:r w:rsidR="000D7E66">
        <w:t xml:space="preserve"> additional specifier </w:t>
      </w:r>
      <w:r w:rsidR="0010779D">
        <w:t>is</w:t>
      </w:r>
      <w:r w:rsidR="000D7E66">
        <w:t xml:space="preserve"> stored in </w:t>
      </w:r>
      <w:r w:rsidR="00C13A80">
        <w:t xml:space="preserve">a </w:t>
      </w:r>
      <w:r w:rsidR="00193EA3">
        <w:t>dependent</w:t>
      </w:r>
      <w:r w:rsidR="00517A52" w:rsidRPr="00517A52">
        <w:t xml:space="preserve"> </w:t>
      </w:r>
      <w:r w:rsidR="00517A52">
        <w:t>clause</w:t>
      </w:r>
      <w:r w:rsidR="00193EA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0"/>
      </w:tblGrid>
      <w:tr w:rsidR="00FE2815" w14:paraId="78D3A34E" w14:textId="77777777" w:rsidTr="00B45E08">
        <w:trPr>
          <w:jc w:val="center"/>
        </w:trPr>
        <w:tc>
          <w:tcPr>
            <w:tcW w:w="6030" w:type="dxa"/>
          </w:tcPr>
          <w:p w14:paraId="1D3AEE46" w14:textId="31D6AEF7" w:rsidR="00FE2815" w:rsidRPr="005B56E7" w:rsidRDefault="00B34C9F" w:rsidP="00D64391">
            <w:pPr>
              <w:pStyle w:val="Heading1"/>
            </w:pPr>
            <w:r w:rsidRPr="00B34C9F">
              <w:t>2</w:t>
            </w:r>
            <w:r w:rsidR="00377335">
              <w:t xml:space="preserve"> </w:t>
            </w:r>
            <w:r w:rsidRPr="00B34C9F">
              <w:t>Sam 22:1</w:t>
            </w:r>
          </w:p>
        </w:tc>
      </w:tr>
      <w:tr w:rsidR="00FE2815" w14:paraId="5820066D" w14:textId="77777777" w:rsidTr="00B45E08">
        <w:trPr>
          <w:jc w:val="center"/>
        </w:trPr>
        <w:tc>
          <w:tcPr>
            <w:tcW w:w="6030" w:type="dxa"/>
          </w:tcPr>
          <w:p w14:paraId="322E5AB8" w14:textId="77777777" w:rsidR="00113D7A" w:rsidRDefault="00B34C9F" w:rsidP="00113D7A">
            <w:pPr>
              <w:spacing w:line="240" w:lineRule="auto"/>
              <w:ind w:firstLine="0"/>
              <w:jc w:val="center"/>
              <w:rPr>
                <w:b/>
                <w:bCs/>
              </w:rPr>
            </w:pPr>
            <w:r w:rsidRPr="00635F85">
              <w:rPr>
                <w:color w:val="767171" w:themeColor="background2" w:themeShade="80"/>
                <w:rtl/>
              </w:rPr>
              <w:t xml:space="preserve">וַיְדַבֵּ֤ר דָּוִד֙ לַֽיהוָ֔ה אֶת־דִּבְרֵ֖י הַשִּׁירָ֣ה הַזֹּ֑את </w:t>
            </w:r>
            <w:r w:rsidRPr="00E21566">
              <w:rPr>
                <w:rtl/>
              </w:rPr>
              <w:t>בְּיֹום֩ הִצִּ֨יל</w:t>
            </w:r>
          </w:p>
          <w:p w14:paraId="6A2CEA29" w14:textId="755DFFE1" w:rsidR="00FE2815" w:rsidRDefault="00B34C9F" w:rsidP="00113D7A">
            <w:pPr>
              <w:spacing w:line="240" w:lineRule="auto"/>
              <w:ind w:firstLine="0"/>
              <w:jc w:val="center"/>
            </w:pPr>
            <w:r w:rsidRPr="00B34C9F">
              <w:rPr>
                <w:rtl/>
              </w:rPr>
              <w:t xml:space="preserve"> </w:t>
            </w:r>
            <w:r w:rsidRPr="001A6F2C">
              <w:rPr>
                <w:rtl/>
              </w:rPr>
              <w:t>יְהוָ֥ה אֹתֹ֛ו מִכַּ֥ף כָּל־אֹיְבָ֖יו וּמִכַּ֥ף שָׁאֽוּל׃</w:t>
            </w:r>
          </w:p>
        </w:tc>
      </w:tr>
      <w:tr w:rsidR="00FE2815" w14:paraId="1CAB5C2D" w14:textId="77777777" w:rsidTr="00B45E08">
        <w:trPr>
          <w:jc w:val="center"/>
        </w:trPr>
        <w:tc>
          <w:tcPr>
            <w:tcW w:w="6030" w:type="dxa"/>
          </w:tcPr>
          <w:p w14:paraId="5FA37423" w14:textId="52239F7A" w:rsidR="00FE2815" w:rsidRPr="00B45E08" w:rsidRDefault="005B7056" w:rsidP="00113D7A">
            <w:pPr>
              <w:spacing w:before="120" w:line="240" w:lineRule="auto"/>
              <w:ind w:firstLine="0"/>
              <w:rPr>
                <w:sz w:val="20"/>
                <w:szCs w:val="20"/>
                <w:rtl/>
              </w:rPr>
            </w:pPr>
            <w:r w:rsidRPr="00B45E08">
              <w:rPr>
                <w:sz w:val="20"/>
                <w:szCs w:val="20"/>
              </w:rPr>
              <w:t>"And David spoke to YHWH the words of thi</w:t>
            </w:r>
            <w:r w:rsidR="0040046E" w:rsidRPr="00B45E08">
              <w:rPr>
                <w:sz w:val="20"/>
                <w:szCs w:val="20"/>
              </w:rPr>
              <w:t>s</w:t>
            </w:r>
            <w:r w:rsidRPr="00B45E08">
              <w:rPr>
                <w:sz w:val="20"/>
                <w:szCs w:val="20"/>
              </w:rPr>
              <w:t xml:space="preserve"> song </w:t>
            </w:r>
            <w:r w:rsidRPr="00B45E08">
              <w:rPr>
                <w:b/>
                <w:bCs/>
                <w:sz w:val="20"/>
                <w:szCs w:val="20"/>
              </w:rPr>
              <w:t>on day</w:t>
            </w:r>
            <w:r w:rsidR="00043162" w:rsidRPr="00B45E08">
              <w:rPr>
                <w:b/>
                <w:bCs/>
                <w:sz w:val="20"/>
                <w:szCs w:val="20"/>
              </w:rPr>
              <w:t xml:space="preserve"> </w:t>
            </w:r>
            <w:r w:rsidR="00113D7A" w:rsidRPr="00B45E08">
              <w:rPr>
                <w:b/>
                <w:bCs/>
                <w:sz w:val="20"/>
                <w:szCs w:val="20"/>
              </w:rPr>
              <w:t>when</w:t>
            </w:r>
            <w:r w:rsidR="00043162" w:rsidRPr="00B45E08">
              <w:rPr>
                <w:b/>
                <w:bCs/>
                <w:sz w:val="20"/>
                <w:szCs w:val="20"/>
              </w:rPr>
              <w:t xml:space="preserve"> </w:t>
            </w:r>
            <w:r w:rsidRPr="00B45E08">
              <w:rPr>
                <w:b/>
                <w:bCs/>
                <w:sz w:val="20"/>
                <w:szCs w:val="20"/>
              </w:rPr>
              <w:t xml:space="preserve">YHWH </w:t>
            </w:r>
            <w:r w:rsidR="000A3185" w:rsidRPr="00B45E08">
              <w:rPr>
                <w:b/>
                <w:bCs/>
                <w:sz w:val="20"/>
                <w:szCs w:val="20"/>
              </w:rPr>
              <w:t>rescued</w:t>
            </w:r>
            <w:r w:rsidR="000A3185" w:rsidRPr="00B45E08">
              <w:rPr>
                <w:sz w:val="20"/>
                <w:szCs w:val="20"/>
              </w:rPr>
              <w:t xml:space="preserve"> </w:t>
            </w:r>
            <w:r w:rsidR="003B4479" w:rsidRPr="00B45E08">
              <w:rPr>
                <w:sz w:val="20"/>
                <w:szCs w:val="20"/>
              </w:rPr>
              <w:t xml:space="preserve">him from the </w:t>
            </w:r>
            <w:r w:rsidR="00D26477" w:rsidRPr="00B45E08">
              <w:rPr>
                <w:sz w:val="20"/>
                <w:szCs w:val="20"/>
              </w:rPr>
              <w:t>palm of all his enemies and from the palm of Saul.</w:t>
            </w:r>
            <w:r w:rsidRPr="00B45E08">
              <w:rPr>
                <w:sz w:val="20"/>
                <w:szCs w:val="20"/>
              </w:rPr>
              <w:t>"</w:t>
            </w:r>
          </w:p>
        </w:tc>
      </w:tr>
    </w:tbl>
    <w:p w14:paraId="2B548E05" w14:textId="066D7E3F" w:rsidR="00F54033" w:rsidRDefault="00F54033" w:rsidP="009224E7">
      <w:pPr>
        <w:spacing w:line="240" w:lineRule="auto"/>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5336C2" w14:paraId="758EAE61" w14:textId="77777777" w:rsidTr="00B45E08">
        <w:trPr>
          <w:jc w:val="center"/>
        </w:trPr>
        <w:tc>
          <w:tcPr>
            <w:tcW w:w="5760" w:type="dxa"/>
          </w:tcPr>
          <w:p w14:paraId="212DCFEE" w14:textId="23F6C81E" w:rsidR="005336C2" w:rsidRPr="005B56E7" w:rsidRDefault="009918E5" w:rsidP="00D64391">
            <w:pPr>
              <w:pStyle w:val="Heading1"/>
            </w:pPr>
            <w:r>
              <w:t>Obad 1:12a</w:t>
            </w:r>
          </w:p>
        </w:tc>
      </w:tr>
      <w:tr w:rsidR="005336C2" w14:paraId="00EE186C" w14:textId="77777777" w:rsidTr="00B45E08">
        <w:trPr>
          <w:jc w:val="center"/>
        </w:trPr>
        <w:tc>
          <w:tcPr>
            <w:tcW w:w="5760" w:type="dxa"/>
          </w:tcPr>
          <w:p w14:paraId="7DC4C608" w14:textId="78DCAAE1" w:rsidR="005336C2" w:rsidRPr="00E21566" w:rsidRDefault="009918E5" w:rsidP="00113D7A">
            <w:pPr>
              <w:spacing w:after="120" w:line="240" w:lineRule="auto"/>
              <w:ind w:firstLine="0"/>
              <w:jc w:val="center"/>
            </w:pPr>
            <w:r w:rsidRPr="00E21566">
              <w:rPr>
                <w:color w:val="767171" w:themeColor="background2" w:themeShade="80"/>
                <w:rtl/>
              </w:rPr>
              <w:t xml:space="preserve">וְאַל־תִּשְׂמַ֥ח לִבְנֵֽי־יְהוּדָ֖ה </w:t>
            </w:r>
            <w:r w:rsidRPr="00E21566">
              <w:rPr>
                <w:rtl/>
              </w:rPr>
              <w:t>בְּיֹ֣ום אָבְדָ֑ם</w:t>
            </w:r>
          </w:p>
        </w:tc>
      </w:tr>
      <w:tr w:rsidR="005336C2" w14:paraId="273D1C6A" w14:textId="77777777" w:rsidTr="00B45E08">
        <w:trPr>
          <w:jc w:val="center"/>
        </w:trPr>
        <w:tc>
          <w:tcPr>
            <w:tcW w:w="5760" w:type="dxa"/>
          </w:tcPr>
          <w:p w14:paraId="492B8FEC" w14:textId="1309A718" w:rsidR="005336C2" w:rsidRPr="00B45E08" w:rsidRDefault="005336C2" w:rsidP="005C0335">
            <w:pPr>
              <w:spacing w:after="120" w:line="240" w:lineRule="auto"/>
              <w:ind w:firstLine="0"/>
              <w:rPr>
                <w:sz w:val="20"/>
                <w:szCs w:val="20"/>
                <w:rtl/>
              </w:rPr>
            </w:pPr>
            <w:r w:rsidRPr="00B45E08">
              <w:rPr>
                <w:sz w:val="20"/>
                <w:szCs w:val="20"/>
              </w:rPr>
              <w:t>"</w:t>
            </w:r>
            <w:r w:rsidR="000A5EFC" w:rsidRPr="00B45E08">
              <w:rPr>
                <w:sz w:val="20"/>
                <w:szCs w:val="20"/>
              </w:rPr>
              <w:t>And do not rejoice</w:t>
            </w:r>
            <w:r w:rsidR="00F7432E" w:rsidRPr="00B45E08">
              <w:rPr>
                <w:sz w:val="20"/>
                <w:szCs w:val="20"/>
              </w:rPr>
              <w:t xml:space="preserve"> </w:t>
            </w:r>
            <w:r w:rsidR="00025DCC" w:rsidRPr="00B45E08">
              <w:rPr>
                <w:sz w:val="20"/>
                <w:szCs w:val="20"/>
              </w:rPr>
              <w:t xml:space="preserve">for the sons of Judah </w:t>
            </w:r>
            <w:r w:rsidR="00025DCC" w:rsidRPr="00B45E08">
              <w:rPr>
                <w:b/>
                <w:bCs/>
                <w:sz w:val="20"/>
                <w:szCs w:val="20"/>
              </w:rPr>
              <w:t>on day of their destruction</w:t>
            </w:r>
            <w:r w:rsidRPr="00B45E08">
              <w:rPr>
                <w:sz w:val="20"/>
                <w:szCs w:val="20"/>
              </w:rPr>
              <w:t>."</w:t>
            </w:r>
          </w:p>
        </w:tc>
      </w:tr>
    </w:tbl>
    <w:p w14:paraId="3190F5AE" w14:textId="6B848283" w:rsidR="005336C2" w:rsidRDefault="005336C2" w:rsidP="00F969F5">
      <w:pPr>
        <w:spacing w:line="240" w:lineRule="auto"/>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tblGrid>
      <w:tr w:rsidR="009224E7" w14:paraId="3ED16F81" w14:textId="77777777" w:rsidTr="00B45E08">
        <w:trPr>
          <w:jc w:val="center"/>
        </w:trPr>
        <w:tc>
          <w:tcPr>
            <w:tcW w:w="4950" w:type="dxa"/>
          </w:tcPr>
          <w:p w14:paraId="143B379E" w14:textId="59E0159E" w:rsidR="009224E7" w:rsidRPr="005B56E7" w:rsidRDefault="009224E7" w:rsidP="00D64391">
            <w:pPr>
              <w:pStyle w:val="Heading1"/>
            </w:pPr>
            <w:r>
              <w:t>Lev 1</w:t>
            </w:r>
            <w:r w:rsidR="006A35AA">
              <w:t>3</w:t>
            </w:r>
            <w:r>
              <w:t>:</w:t>
            </w:r>
            <w:r w:rsidR="006A35AA">
              <w:t>46a</w:t>
            </w:r>
          </w:p>
        </w:tc>
      </w:tr>
      <w:tr w:rsidR="009224E7" w14:paraId="013A6F1B" w14:textId="77777777" w:rsidTr="00B45E08">
        <w:trPr>
          <w:jc w:val="center"/>
        </w:trPr>
        <w:tc>
          <w:tcPr>
            <w:tcW w:w="4950" w:type="dxa"/>
          </w:tcPr>
          <w:p w14:paraId="03AF902B" w14:textId="791E85D4" w:rsidR="009224E7" w:rsidRDefault="006A35AA" w:rsidP="00E21566">
            <w:pPr>
              <w:keepNext/>
              <w:spacing w:after="120" w:line="240" w:lineRule="auto"/>
              <w:ind w:firstLine="0"/>
              <w:jc w:val="center"/>
            </w:pPr>
            <w:r w:rsidRPr="00E21566">
              <w:rPr>
                <w:rtl/>
              </w:rPr>
              <w:t>כָּל־יְמֵ֞י</w:t>
            </w:r>
            <w:r w:rsidRPr="006A35AA">
              <w:rPr>
                <w:rtl/>
              </w:rPr>
              <w:t xml:space="preserve"> </w:t>
            </w:r>
            <w:r w:rsidRPr="00E21566">
              <w:rPr>
                <w:rtl/>
              </w:rPr>
              <w:t>אֲשֶׁ֨ר</w:t>
            </w:r>
            <w:r w:rsidRPr="006A35AA">
              <w:rPr>
                <w:rtl/>
              </w:rPr>
              <w:t xml:space="preserve"> </w:t>
            </w:r>
            <w:r w:rsidRPr="00E21566">
              <w:rPr>
                <w:rtl/>
              </w:rPr>
              <w:t>הַנֶּ֥גַע</w:t>
            </w:r>
            <w:r w:rsidRPr="006A35AA">
              <w:rPr>
                <w:rtl/>
              </w:rPr>
              <w:t xml:space="preserve"> </w:t>
            </w:r>
            <w:r w:rsidRPr="00E21566">
              <w:rPr>
                <w:rtl/>
              </w:rPr>
              <w:t>בֹּ֛ו</w:t>
            </w:r>
            <w:r w:rsidRPr="006A35AA">
              <w:rPr>
                <w:rtl/>
              </w:rPr>
              <w:t xml:space="preserve"> </w:t>
            </w:r>
            <w:r w:rsidRPr="00E21566">
              <w:rPr>
                <w:color w:val="767171" w:themeColor="background2" w:themeShade="80"/>
                <w:rtl/>
              </w:rPr>
              <w:t>יִטְמָ֖א</w:t>
            </w:r>
          </w:p>
        </w:tc>
      </w:tr>
      <w:tr w:rsidR="009224E7" w14:paraId="59D3DB40" w14:textId="77777777" w:rsidTr="00B45E08">
        <w:trPr>
          <w:jc w:val="center"/>
        </w:trPr>
        <w:tc>
          <w:tcPr>
            <w:tcW w:w="4950" w:type="dxa"/>
          </w:tcPr>
          <w:p w14:paraId="39C51C1A" w14:textId="4872B9DF" w:rsidR="009224E7" w:rsidRPr="00B45E08" w:rsidRDefault="006A35AA" w:rsidP="005C0335">
            <w:pPr>
              <w:spacing w:after="120" w:line="240" w:lineRule="auto"/>
              <w:ind w:firstLine="0"/>
              <w:rPr>
                <w:sz w:val="20"/>
                <w:szCs w:val="20"/>
                <w:rtl/>
              </w:rPr>
            </w:pPr>
            <w:r w:rsidRPr="00B45E08">
              <w:rPr>
                <w:sz w:val="20"/>
                <w:szCs w:val="20"/>
              </w:rPr>
              <w:t>"</w:t>
            </w:r>
            <w:r w:rsidRPr="00B45E08">
              <w:rPr>
                <w:b/>
                <w:bCs/>
                <w:sz w:val="20"/>
                <w:szCs w:val="20"/>
              </w:rPr>
              <w:t>All the days which</w:t>
            </w:r>
            <w:r w:rsidRPr="00B45E08">
              <w:rPr>
                <w:sz w:val="20"/>
                <w:szCs w:val="20"/>
              </w:rPr>
              <w:t xml:space="preserve"> </w:t>
            </w:r>
            <w:r w:rsidR="001E0672" w:rsidRPr="00B45E08">
              <w:rPr>
                <w:b/>
                <w:bCs/>
                <w:sz w:val="20"/>
                <w:szCs w:val="20"/>
              </w:rPr>
              <w:t>the</w:t>
            </w:r>
            <w:r w:rsidR="001E0672" w:rsidRPr="00B45E08">
              <w:rPr>
                <w:sz w:val="20"/>
                <w:szCs w:val="20"/>
              </w:rPr>
              <w:t xml:space="preserve"> </w:t>
            </w:r>
            <w:r w:rsidR="006F2B13" w:rsidRPr="00B45E08">
              <w:rPr>
                <w:b/>
                <w:bCs/>
                <w:sz w:val="20"/>
                <w:szCs w:val="20"/>
              </w:rPr>
              <w:t>disease</w:t>
            </w:r>
            <w:r w:rsidR="001E0672" w:rsidRPr="00B45E08">
              <w:rPr>
                <w:b/>
                <w:bCs/>
                <w:sz w:val="20"/>
                <w:szCs w:val="20"/>
              </w:rPr>
              <w:t xml:space="preserve"> is </w:t>
            </w:r>
            <w:r w:rsidR="00A26A49" w:rsidRPr="00B45E08">
              <w:rPr>
                <w:b/>
                <w:bCs/>
                <w:sz w:val="20"/>
                <w:szCs w:val="20"/>
              </w:rPr>
              <w:t>in</w:t>
            </w:r>
            <w:r w:rsidR="001E0672" w:rsidRPr="00B45E08">
              <w:rPr>
                <w:b/>
                <w:bCs/>
                <w:sz w:val="20"/>
                <w:szCs w:val="20"/>
              </w:rPr>
              <w:t xml:space="preserve"> it</w:t>
            </w:r>
            <w:r w:rsidR="001E0672" w:rsidRPr="00B45E08">
              <w:rPr>
                <w:sz w:val="20"/>
                <w:szCs w:val="20"/>
              </w:rPr>
              <w:t>, it will be unclean.</w:t>
            </w:r>
            <w:r w:rsidRPr="00B45E08">
              <w:rPr>
                <w:sz w:val="20"/>
                <w:szCs w:val="20"/>
              </w:rPr>
              <w:t>"</w:t>
            </w:r>
          </w:p>
        </w:tc>
      </w:tr>
    </w:tbl>
    <w:p w14:paraId="22AE6F84" w14:textId="77777777" w:rsidR="009D1CC3" w:rsidRDefault="009D1CC3" w:rsidP="009D1CC3">
      <w:pPr>
        <w:spacing w:line="240" w:lineRule="auto"/>
        <w:ind w:firstLine="0"/>
      </w:pPr>
    </w:p>
    <w:p w14:paraId="73379C71" w14:textId="582D1D88" w:rsidR="003E7B87" w:rsidRDefault="009B641E" w:rsidP="004F3C5F">
      <w:pPr>
        <w:ind w:firstLine="0"/>
      </w:pPr>
      <w:r>
        <w:t xml:space="preserve">The clause thus acts as the anchor point for the time reference. </w:t>
      </w:r>
      <w:r w:rsidR="00F969F5">
        <w:t>T</w:t>
      </w:r>
      <w:r w:rsidR="00721283">
        <w:t xml:space="preserve">hree main </w:t>
      </w:r>
      <w:r w:rsidR="001174FA">
        <w:t>constructions</w:t>
      </w:r>
      <w:r w:rsidR="00721283">
        <w:t xml:space="preserve"> </w:t>
      </w:r>
      <w:r w:rsidR="007E505F">
        <w:t>account for</w:t>
      </w:r>
      <w:r w:rsidR="001174FA">
        <w:t xml:space="preserve"> </w:t>
      </w:r>
      <w:r w:rsidR="00B50620">
        <w:t>these cases</w:t>
      </w:r>
      <w:r w:rsidR="00721283">
        <w:t xml:space="preserve">: </w:t>
      </w:r>
      <w:r w:rsidR="00721283" w:rsidRPr="00721283">
        <w:rPr>
          <w:smallCaps/>
        </w:rPr>
        <w:t>time</w:t>
      </w:r>
      <w:r w:rsidR="00A14969">
        <w:rPr>
          <w:smallCaps/>
        </w:rPr>
        <w:t xml:space="preserve"> head</w:t>
      </w:r>
      <w:r w:rsidR="00721283">
        <w:t xml:space="preserve"> </w:t>
      </w:r>
      <w:r w:rsidR="00A14969">
        <w:t>+</w:t>
      </w:r>
      <w:r w:rsidR="00721283">
        <w:t xml:space="preserve"> </w:t>
      </w:r>
      <w:r w:rsidR="00721283" w:rsidRPr="00FC1A88">
        <w:rPr>
          <w:smallCaps/>
        </w:rPr>
        <w:t>construct</w:t>
      </w:r>
      <w:r w:rsidR="00721283">
        <w:t xml:space="preserve"> + </w:t>
      </w:r>
      <w:r w:rsidR="00FC1A88" w:rsidRPr="00FC1A88">
        <w:rPr>
          <w:smallCaps/>
        </w:rPr>
        <w:t>verbal clause</w:t>
      </w:r>
      <w:r w:rsidR="00A14969">
        <w:t xml:space="preserve">, </w:t>
      </w:r>
      <w:r w:rsidR="00A14969">
        <w:rPr>
          <w:smallCaps/>
        </w:rPr>
        <w:t xml:space="preserve">time head + </w:t>
      </w:r>
      <w:r w:rsidR="00FE3B40">
        <w:rPr>
          <w:smallCaps/>
        </w:rPr>
        <w:t>relative</w:t>
      </w:r>
      <w:r w:rsidR="00FE3B40">
        <w:t xml:space="preserve"> + </w:t>
      </w:r>
      <w:r w:rsidR="00FE3B40">
        <w:rPr>
          <w:smallCaps/>
        </w:rPr>
        <w:t>clause</w:t>
      </w:r>
      <w:r w:rsidR="00FE3B40">
        <w:t xml:space="preserve">, </w:t>
      </w:r>
      <w:r w:rsidR="00EF2834">
        <w:rPr>
          <w:smallCaps/>
        </w:rPr>
        <w:t xml:space="preserve">time head </w:t>
      </w:r>
      <w:r w:rsidR="00EF2834">
        <w:t xml:space="preserve">+ </w:t>
      </w:r>
      <w:r w:rsidR="00B64051">
        <w:rPr>
          <w:smallCaps/>
        </w:rPr>
        <w:t>verbal clause</w:t>
      </w:r>
      <w:r w:rsidR="00B64051">
        <w:t xml:space="preserve"> (attributive). </w:t>
      </w:r>
      <w:r w:rsidR="00EA2BDF">
        <w:t xml:space="preserve">There are </w:t>
      </w:r>
      <w:r w:rsidR="005A5C77">
        <w:t>152</w:t>
      </w:r>
      <w:r w:rsidR="00EA2BDF">
        <w:t xml:space="preserve"> cases in the dataset, or </w:t>
      </w:r>
      <w:r w:rsidR="005A5C77">
        <w:t>4.5</w:t>
      </w:r>
      <w:r w:rsidR="00102E0D">
        <w:t>%.</w:t>
      </w:r>
    </w:p>
    <w:p w14:paraId="4F9911A5" w14:textId="0C8CE3E9" w:rsidR="00132A32" w:rsidRPr="003E7B87" w:rsidRDefault="001A6F2C" w:rsidP="003E7B87">
      <w:r>
        <w:t>T</w:t>
      </w:r>
      <w:r w:rsidR="00C03223">
        <w:t xml:space="preserve">he </w:t>
      </w:r>
      <w:r w:rsidR="00C03223">
        <w:rPr>
          <w:smallCaps/>
        </w:rPr>
        <w:t>time + construct + np</w:t>
      </w:r>
      <w:r w:rsidR="00C03223">
        <w:t xml:space="preserve"> construction </w:t>
      </w:r>
      <w:r w:rsidR="00E728B8">
        <w:t>is</w:t>
      </w:r>
      <w:r w:rsidR="00577BF5">
        <w:t xml:space="preserve"> also</w:t>
      </w:r>
      <w:r w:rsidR="00E728B8">
        <w:t xml:space="preserve"> attested</w:t>
      </w:r>
      <w:r w:rsidR="003E7B87">
        <w:t xml:space="preserve">. These are cases when the </w:t>
      </w:r>
      <w:r w:rsidR="003E7B87">
        <w:rPr>
          <w:smallCaps/>
        </w:rPr>
        <w:t>np</w:t>
      </w:r>
      <w:r w:rsidR="003E7B87">
        <w:t xml:space="preserve"> serves as </w:t>
      </w:r>
      <w:r w:rsidR="0002441A">
        <w:t>an</w:t>
      </w:r>
      <w:r w:rsidR="003E7B87">
        <w:t xml:space="preserve"> anchor, which </w:t>
      </w:r>
      <w:r w:rsidR="0084502F">
        <w:t xml:space="preserve">is </w:t>
      </w:r>
      <w:r w:rsidR="00383AE5">
        <w:t>connected</w:t>
      </w:r>
      <w:r w:rsidR="0084502F">
        <w:t xml:space="preserve"> to an actant </w:t>
      </w:r>
      <w:r w:rsidR="007C03B7">
        <w:t xml:space="preserve">or </w:t>
      </w:r>
      <w:r w:rsidR="001E18F9">
        <w:t>event known in the text</w:t>
      </w:r>
      <w:r w:rsidR="00F132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tblGrid>
      <w:tr w:rsidR="00C81A68" w14:paraId="2DEB2A40" w14:textId="77777777" w:rsidTr="00E21566">
        <w:trPr>
          <w:jc w:val="center"/>
        </w:trPr>
        <w:tc>
          <w:tcPr>
            <w:tcW w:w="4590" w:type="dxa"/>
          </w:tcPr>
          <w:p w14:paraId="42A4234D" w14:textId="7EFD4CDE" w:rsidR="00C81A68" w:rsidRPr="005B56E7" w:rsidRDefault="00C81A68" w:rsidP="00D64391">
            <w:pPr>
              <w:pStyle w:val="Heading1"/>
              <w:keepLines w:val="0"/>
            </w:pPr>
            <w:r>
              <w:t>Gen 8:11a</w:t>
            </w:r>
          </w:p>
        </w:tc>
      </w:tr>
      <w:tr w:rsidR="00C81A68" w14:paraId="44115FAA" w14:textId="77777777" w:rsidTr="00E21566">
        <w:trPr>
          <w:jc w:val="center"/>
        </w:trPr>
        <w:tc>
          <w:tcPr>
            <w:tcW w:w="4590" w:type="dxa"/>
          </w:tcPr>
          <w:p w14:paraId="31C09498" w14:textId="3FF19377" w:rsidR="00C81A68" w:rsidRPr="00E21566" w:rsidRDefault="00C81A68" w:rsidP="00113D7A">
            <w:pPr>
              <w:keepNext/>
              <w:spacing w:after="120" w:line="240" w:lineRule="auto"/>
              <w:ind w:firstLine="0"/>
              <w:jc w:val="center"/>
              <w:rPr>
                <w:color w:val="595959" w:themeColor="text1" w:themeTint="A6"/>
              </w:rPr>
            </w:pPr>
            <w:r w:rsidRPr="00E21566">
              <w:rPr>
                <w:color w:val="595959" w:themeColor="text1" w:themeTint="A6"/>
                <w:rtl/>
              </w:rPr>
              <w:t xml:space="preserve">וַתָּבֹ֨א אֵלָ֤יו הַיֹּונָה֙ </w:t>
            </w:r>
            <w:r w:rsidRPr="00E21566">
              <w:rPr>
                <w:rtl/>
              </w:rPr>
              <w:t>לְעֵ֣ת עֶ֔רֶב</w:t>
            </w:r>
          </w:p>
        </w:tc>
      </w:tr>
      <w:tr w:rsidR="00C81A68" w14:paraId="4C7C3086" w14:textId="77777777" w:rsidTr="00E21566">
        <w:trPr>
          <w:jc w:val="center"/>
        </w:trPr>
        <w:tc>
          <w:tcPr>
            <w:tcW w:w="4590" w:type="dxa"/>
          </w:tcPr>
          <w:p w14:paraId="698FCB6E" w14:textId="0F14E9A3" w:rsidR="00C81A68" w:rsidRPr="00E21566" w:rsidRDefault="00C81A68" w:rsidP="00D64391">
            <w:pPr>
              <w:keepNext/>
              <w:spacing w:after="120" w:line="240" w:lineRule="auto"/>
              <w:ind w:firstLine="0"/>
              <w:rPr>
                <w:sz w:val="20"/>
                <w:szCs w:val="20"/>
                <w:rtl/>
              </w:rPr>
            </w:pPr>
            <w:r w:rsidRPr="00E21566">
              <w:rPr>
                <w:sz w:val="20"/>
                <w:szCs w:val="20"/>
              </w:rPr>
              <w:t xml:space="preserve">"And the dove came to him </w:t>
            </w:r>
            <w:r w:rsidR="00884A14" w:rsidRPr="00E21566">
              <w:rPr>
                <w:b/>
                <w:bCs/>
                <w:sz w:val="20"/>
                <w:szCs w:val="20"/>
              </w:rPr>
              <w:t>toward the time of evening</w:t>
            </w:r>
            <w:r w:rsidR="00884A14" w:rsidRPr="00E21566">
              <w:rPr>
                <w:sz w:val="20"/>
                <w:szCs w:val="20"/>
              </w:rPr>
              <w:t>."</w:t>
            </w:r>
          </w:p>
        </w:tc>
      </w:tr>
    </w:tbl>
    <w:p w14:paraId="05D99634" w14:textId="728F8D09" w:rsidR="00132A32" w:rsidRDefault="00132A32" w:rsidP="00234E22">
      <w:pPr>
        <w:spacing w:line="240" w:lineRule="auto"/>
        <w:ind w:firstLine="0"/>
      </w:pPr>
    </w:p>
    <w:p w14:paraId="46057B03" w14:textId="1410205D" w:rsidR="00EC4035" w:rsidRDefault="009F09A2" w:rsidP="00912449">
      <w:pPr>
        <w:ind w:firstLine="0"/>
      </w:pPr>
      <w:r>
        <w:t xml:space="preserve">In this case </w:t>
      </w:r>
      <w:r>
        <w:rPr>
          <w:rFonts w:hint="cs"/>
          <w:rtl/>
        </w:rPr>
        <w:t>עֶרֶב</w:t>
      </w:r>
      <w:r>
        <w:t xml:space="preserve"> </w:t>
      </w:r>
      <w:r w:rsidR="008548FE">
        <w:t>is</w:t>
      </w:r>
      <w:r w:rsidR="0007092C">
        <w:t xml:space="preserve"> relative</w:t>
      </w:r>
      <w:r w:rsidR="006B77FD">
        <w:t xml:space="preserve"> to</w:t>
      </w:r>
      <w:r w:rsidR="0007092C">
        <w:t xml:space="preserve"> </w:t>
      </w:r>
      <w:r w:rsidR="00173C2C">
        <w:t xml:space="preserve">Noah and </w:t>
      </w:r>
      <w:r w:rsidR="0007092C">
        <w:t xml:space="preserve">the </w:t>
      </w:r>
      <w:r w:rsidR="00FA571C">
        <w:t xml:space="preserve">narrative. </w:t>
      </w:r>
      <w:r w:rsidR="006D46AA">
        <w:t xml:space="preserve">This construction does not show up in the token list since </w:t>
      </w:r>
      <w:r w:rsidR="009E2112">
        <w:t>the</w:t>
      </w:r>
      <w:r w:rsidR="009673AB">
        <w:t xml:space="preserve"> </w:t>
      </w:r>
      <w:r w:rsidR="009E2112">
        <w:rPr>
          <w:smallCaps/>
        </w:rPr>
        <w:t>np</w:t>
      </w:r>
      <w:r w:rsidR="009E2112">
        <w:t xml:space="preserve"> </w:t>
      </w:r>
      <w:r w:rsidR="002E3EC1">
        <w:t>can vary</w:t>
      </w:r>
      <w:r w:rsidR="009263FE">
        <w:t xml:space="preserve">. </w:t>
      </w:r>
      <w:r w:rsidR="0010763F">
        <w:t>T</w:t>
      </w:r>
      <w:r w:rsidR="007C1E07">
        <w:t xml:space="preserve">he </w:t>
      </w:r>
      <w:r w:rsidR="007C1E07">
        <w:rPr>
          <w:smallCaps/>
        </w:rPr>
        <w:t>time + construct + np</w:t>
      </w:r>
      <w:r w:rsidR="007C1E07">
        <w:t xml:space="preserve"> construction is productive, with </w:t>
      </w:r>
      <w:r w:rsidR="00AB6841">
        <w:t>312 cases or 9% of the dataset.</w:t>
      </w:r>
      <w:r w:rsidR="00C03223">
        <w:t xml:space="preserve"> </w:t>
      </w:r>
    </w:p>
    <w:p w14:paraId="08733D34" w14:textId="33F38B27" w:rsidR="00270988" w:rsidRDefault="00187158" w:rsidP="00187158">
      <w:r>
        <w:t xml:space="preserve">The </w:t>
      </w:r>
      <w:r w:rsidR="0063746F">
        <w:t>token</w:t>
      </w:r>
      <w:r>
        <w:t xml:space="preserve"> </w:t>
      </w:r>
      <w:r w:rsidRPr="00187158">
        <w:rPr>
          <w:rtl/>
        </w:rPr>
        <w:t>ב.ימיו</w:t>
      </w:r>
      <w:r w:rsidRPr="00187158">
        <w:t xml:space="preserve"> </w:t>
      </w:r>
      <w:r>
        <w:t>shows that pronominal suffixes can also serve to link a</w:t>
      </w:r>
      <w:r w:rsidR="00A6237F">
        <w:t xml:space="preserve"> </w:t>
      </w:r>
      <w:r w:rsidR="00A6237F">
        <w:rPr>
          <w:smallCaps/>
        </w:rPr>
        <w:t xml:space="preserve">time </w:t>
      </w:r>
      <w:r w:rsidR="00A6237F">
        <w:t>adverbial to an actant in the tex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3"/>
      </w:tblGrid>
      <w:tr w:rsidR="008B69A7" w:rsidRPr="00113D7A" w14:paraId="4345DD63" w14:textId="77777777" w:rsidTr="006965DE">
        <w:trPr>
          <w:jc w:val="center"/>
        </w:trPr>
        <w:tc>
          <w:tcPr>
            <w:tcW w:w="5173" w:type="dxa"/>
          </w:tcPr>
          <w:p w14:paraId="7680B8FE" w14:textId="0B10C6A6" w:rsidR="008B69A7" w:rsidRPr="00113D7A" w:rsidRDefault="008A5B05" w:rsidP="001B43D3">
            <w:pPr>
              <w:pStyle w:val="Heading1"/>
              <w:spacing w:before="0"/>
              <w:rPr>
                <w:szCs w:val="20"/>
              </w:rPr>
            </w:pPr>
            <w:r w:rsidRPr="00113D7A">
              <w:rPr>
                <w:szCs w:val="20"/>
              </w:rPr>
              <w:t>Gen 10:25</w:t>
            </w:r>
            <w:r w:rsidR="006465D9" w:rsidRPr="00113D7A">
              <w:rPr>
                <w:szCs w:val="20"/>
              </w:rPr>
              <w:t>a</w:t>
            </w:r>
          </w:p>
        </w:tc>
      </w:tr>
      <w:tr w:rsidR="008B69A7" w:rsidRPr="00113D7A" w14:paraId="58ADCEB7" w14:textId="77777777" w:rsidTr="006965DE">
        <w:trPr>
          <w:jc w:val="center"/>
        </w:trPr>
        <w:tc>
          <w:tcPr>
            <w:tcW w:w="5173" w:type="dxa"/>
          </w:tcPr>
          <w:p w14:paraId="6A4AF534" w14:textId="6DD2AA6C" w:rsidR="008B69A7" w:rsidRPr="00113D7A" w:rsidRDefault="008A5B05" w:rsidP="00113D7A">
            <w:pPr>
              <w:keepNext/>
              <w:spacing w:after="120" w:line="240" w:lineRule="auto"/>
              <w:ind w:firstLine="0"/>
              <w:jc w:val="right"/>
            </w:pPr>
            <w:r w:rsidRPr="00532A3C">
              <w:rPr>
                <w:rFonts w:hint="cs"/>
                <w:color w:val="767171" w:themeColor="background2" w:themeShade="80"/>
                <w:rtl/>
              </w:rPr>
              <w:t>וּלְעֵ֥בֶר יֻלַּ֖ד שְׁנֵ֣י בָנִ֑ים שֵׁ֣ם הָֽאֶחָ֞ד פֶּ֗לֶג כִּ֤י </w:t>
            </w:r>
            <w:r w:rsidRPr="00532A3C">
              <w:rPr>
                <w:rFonts w:hint="cs"/>
                <w:rtl/>
              </w:rPr>
              <w:t>בְיָמָיו֙</w:t>
            </w:r>
            <w:r w:rsidRPr="00113D7A">
              <w:rPr>
                <w:rFonts w:hint="cs"/>
                <w:rtl/>
              </w:rPr>
              <w:t> </w:t>
            </w:r>
            <w:r w:rsidRPr="00532A3C">
              <w:rPr>
                <w:rFonts w:hint="cs"/>
                <w:color w:val="767171" w:themeColor="background2" w:themeShade="80"/>
                <w:rtl/>
              </w:rPr>
              <w:t>נִפְלְגָ֣ה הָאָ֔רֶץ</w:t>
            </w:r>
          </w:p>
        </w:tc>
      </w:tr>
      <w:tr w:rsidR="008B69A7" w:rsidRPr="00113D7A" w14:paraId="177FFDE5" w14:textId="77777777" w:rsidTr="006965DE">
        <w:trPr>
          <w:jc w:val="center"/>
        </w:trPr>
        <w:tc>
          <w:tcPr>
            <w:tcW w:w="5173" w:type="dxa"/>
          </w:tcPr>
          <w:p w14:paraId="1EE021DE" w14:textId="237D9C46" w:rsidR="008B69A7" w:rsidRPr="00113D7A" w:rsidRDefault="008B69A7" w:rsidP="00C419EE">
            <w:pPr>
              <w:keepNext/>
              <w:spacing w:after="120" w:line="240" w:lineRule="auto"/>
              <w:ind w:firstLine="0"/>
              <w:rPr>
                <w:sz w:val="20"/>
                <w:szCs w:val="20"/>
                <w:rtl/>
              </w:rPr>
            </w:pPr>
            <w:r w:rsidRPr="00113D7A">
              <w:rPr>
                <w:sz w:val="20"/>
                <w:szCs w:val="20"/>
              </w:rPr>
              <w:t>"</w:t>
            </w:r>
            <w:r w:rsidR="00724C6C" w:rsidRPr="00113D7A">
              <w:rPr>
                <w:sz w:val="20"/>
                <w:szCs w:val="20"/>
              </w:rPr>
              <w:t xml:space="preserve">And to Eber was born two sons. </w:t>
            </w:r>
            <w:r w:rsidR="006A2916" w:rsidRPr="00113D7A">
              <w:rPr>
                <w:sz w:val="20"/>
                <w:szCs w:val="20"/>
              </w:rPr>
              <w:t>The name of the first</w:t>
            </w:r>
            <w:r w:rsidR="000643BD" w:rsidRPr="00113D7A">
              <w:rPr>
                <w:sz w:val="20"/>
                <w:szCs w:val="20"/>
              </w:rPr>
              <w:t xml:space="preserve"> was</w:t>
            </w:r>
            <w:r w:rsidR="006A2916" w:rsidRPr="00113D7A">
              <w:rPr>
                <w:sz w:val="20"/>
                <w:szCs w:val="20"/>
              </w:rPr>
              <w:t xml:space="preserve"> Peleg, because </w:t>
            </w:r>
            <w:r w:rsidR="006A2916" w:rsidRPr="00113D7A">
              <w:rPr>
                <w:b/>
                <w:bCs/>
                <w:sz w:val="20"/>
                <w:szCs w:val="20"/>
              </w:rPr>
              <w:t>in his days</w:t>
            </w:r>
            <w:r w:rsidR="006A2916" w:rsidRPr="00113D7A">
              <w:rPr>
                <w:sz w:val="20"/>
                <w:szCs w:val="20"/>
              </w:rPr>
              <w:t xml:space="preserve"> the land was divided.</w:t>
            </w:r>
            <w:r w:rsidRPr="00113D7A">
              <w:rPr>
                <w:sz w:val="20"/>
                <w:szCs w:val="20"/>
              </w:rPr>
              <w:t>"</w:t>
            </w:r>
          </w:p>
        </w:tc>
      </w:tr>
    </w:tbl>
    <w:p w14:paraId="69DBF51B" w14:textId="77777777" w:rsidR="008B69A7" w:rsidRDefault="008B69A7" w:rsidP="008B69A7">
      <w:pPr>
        <w:spacing w:line="24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tblGrid>
      <w:tr w:rsidR="005F681F" w:rsidRPr="00113D7A" w14:paraId="0A6E4762" w14:textId="77777777" w:rsidTr="00047441">
        <w:trPr>
          <w:jc w:val="center"/>
        </w:trPr>
        <w:tc>
          <w:tcPr>
            <w:tcW w:w="5040" w:type="dxa"/>
          </w:tcPr>
          <w:p w14:paraId="4B9E13E6" w14:textId="50D77646" w:rsidR="005F681F" w:rsidRPr="00113D7A" w:rsidRDefault="005F681F" w:rsidP="00C419EE">
            <w:pPr>
              <w:pStyle w:val="Heading1"/>
              <w:rPr>
                <w:szCs w:val="20"/>
              </w:rPr>
            </w:pPr>
            <w:r w:rsidRPr="00113D7A">
              <w:rPr>
                <w:szCs w:val="20"/>
              </w:rPr>
              <w:lastRenderedPageBreak/>
              <w:t>Deut 31:29</w:t>
            </w:r>
            <w:r w:rsidR="00D71989" w:rsidRPr="00113D7A">
              <w:rPr>
                <w:szCs w:val="20"/>
              </w:rPr>
              <w:t>a</w:t>
            </w:r>
          </w:p>
        </w:tc>
      </w:tr>
      <w:tr w:rsidR="005F681F" w:rsidRPr="00113D7A" w14:paraId="195F1F4F" w14:textId="77777777" w:rsidTr="00047441">
        <w:trPr>
          <w:jc w:val="center"/>
        </w:trPr>
        <w:tc>
          <w:tcPr>
            <w:tcW w:w="5040" w:type="dxa"/>
          </w:tcPr>
          <w:p w14:paraId="01E065A8" w14:textId="77777777" w:rsidR="00047441" w:rsidRDefault="003B788D" w:rsidP="00047441">
            <w:pPr>
              <w:keepNext/>
              <w:spacing w:line="240" w:lineRule="auto"/>
              <w:ind w:firstLine="0"/>
              <w:jc w:val="center"/>
              <w:rPr>
                <w:color w:val="767171" w:themeColor="background2" w:themeShade="80"/>
              </w:rPr>
            </w:pPr>
            <w:r w:rsidRPr="00532A3C">
              <w:rPr>
                <w:color w:val="767171" w:themeColor="background2" w:themeShade="80"/>
                <w:rtl/>
              </w:rPr>
              <w:t xml:space="preserve">כִּ֣י יָדַ֗עְתִּי </w:t>
            </w:r>
            <w:r w:rsidRPr="00532A3C">
              <w:rPr>
                <w:rtl/>
              </w:rPr>
              <w:t xml:space="preserve">אַחֲרֵ֤י מֹותִי֙ </w:t>
            </w:r>
            <w:r w:rsidRPr="00532A3C">
              <w:rPr>
                <w:color w:val="767171" w:themeColor="background2" w:themeShade="80"/>
                <w:rtl/>
              </w:rPr>
              <w:t>כִּֽי־הַשְׁחֵ֣ת תַּשְׁחִת֔וּן</w:t>
            </w:r>
          </w:p>
          <w:p w14:paraId="43B53280" w14:textId="745BD3FC" w:rsidR="005F681F" w:rsidRPr="00532A3C" w:rsidRDefault="003B788D" w:rsidP="00047441">
            <w:pPr>
              <w:keepNext/>
              <w:spacing w:line="240" w:lineRule="auto"/>
              <w:ind w:firstLine="0"/>
              <w:jc w:val="center"/>
            </w:pPr>
            <w:r w:rsidRPr="00532A3C">
              <w:rPr>
                <w:color w:val="767171" w:themeColor="background2" w:themeShade="80"/>
                <w:rtl/>
              </w:rPr>
              <w:t xml:space="preserve"> וְסַרְתֶּ֣ם מִן־הַדֶּ֔רֶךְ אֲשֶׁ֥ר צִוִּ֖יתִי אֶתְכֶ֑ם</w:t>
            </w:r>
          </w:p>
        </w:tc>
      </w:tr>
      <w:tr w:rsidR="005F681F" w:rsidRPr="00113D7A" w14:paraId="61C93DF4" w14:textId="77777777" w:rsidTr="00047441">
        <w:trPr>
          <w:jc w:val="center"/>
        </w:trPr>
        <w:tc>
          <w:tcPr>
            <w:tcW w:w="5040" w:type="dxa"/>
          </w:tcPr>
          <w:p w14:paraId="7140E620" w14:textId="2B11B29B" w:rsidR="005F681F" w:rsidRPr="00113D7A" w:rsidRDefault="005F681F" w:rsidP="00047441">
            <w:pPr>
              <w:keepNext/>
              <w:spacing w:before="120" w:line="240" w:lineRule="auto"/>
              <w:ind w:firstLine="0"/>
              <w:rPr>
                <w:sz w:val="20"/>
                <w:szCs w:val="20"/>
                <w:rtl/>
              </w:rPr>
            </w:pPr>
            <w:r w:rsidRPr="00113D7A">
              <w:rPr>
                <w:sz w:val="20"/>
                <w:szCs w:val="20"/>
              </w:rPr>
              <w:t>"</w:t>
            </w:r>
            <w:r w:rsidR="003B788D" w:rsidRPr="00113D7A">
              <w:rPr>
                <w:sz w:val="20"/>
                <w:szCs w:val="20"/>
              </w:rPr>
              <w:t xml:space="preserve">For I know </w:t>
            </w:r>
            <w:r w:rsidR="003B788D" w:rsidRPr="00113D7A">
              <w:rPr>
                <w:b/>
                <w:bCs/>
                <w:sz w:val="20"/>
                <w:szCs w:val="20"/>
              </w:rPr>
              <w:t>after my death</w:t>
            </w:r>
            <w:r w:rsidR="003B788D" w:rsidRPr="00113D7A">
              <w:rPr>
                <w:sz w:val="20"/>
                <w:szCs w:val="20"/>
              </w:rPr>
              <w:t xml:space="preserve"> that you will surely become corrupt and turn from the way which I have commanded you</w:t>
            </w:r>
            <w:r w:rsidRPr="00113D7A">
              <w:rPr>
                <w:sz w:val="20"/>
                <w:szCs w:val="20"/>
              </w:rPr>
              <w:t>."</w:t>
            </w:r>
          </w:p>
        </w:tc>
      </w:tr>
    </w:tbl>
    <w:p w14:paraId="04DB4976" w14:textId="0EDC1C27" w:rsidR="00936D12" w:rsidRDefault="00936D12" w:rsidP="007A44AB">
      <w:pPr>
        <w:tabs>
          <w:tab w:val="left" w:pos="3215"/>
        </w:tabs>
        <w:spacing w:line="24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tblGrid>
      <w:tr w:rsidR="00936D12" w:rsidRPr="00113D7A" w14:paraId="2689CC92" w14:textId="77777777" w:rsidTr="00113D7A">
        <w:trPr>
          <w:jc w:val="center"/>
        </w:trPr>
        <w:tc>
          <w:tcPr>
            <w:tcW w:w="3780" w:type="dxa"/>
          </w:tcPr>
          <w:p w14:paraId="6B9DF9EC" w14:textId="789ED1D9" w:rsidR="00936D12" w:rsidRPr="00113D7A" w:rsidRDefault="00936D12" w:rsidP="00C419EE">
            <w:pPr>
              <w:pStyle w:val="Heading1"/>
              <w:rPr>
                <w:szCs w:val="20"/>
              </w:rPr>
            </w:pPr>
            <w:r w:rsidRPr="00113D7A">
              <w:rPr>
                <w:szCs w:val="20"/>
              </w:rPr>
              <w:t>Jer 35:7b1</w:t>
            </w:r>
          </w:p>
        </w:tc>
      </w:tr>
      <w:tr w:rsidR="00936D12" w:rsidRPr="00113D7A" w14:paraId="4C7AF259" w14:textId="77777777" w:rsidTr="00113D7A">
        <w:trPr>
          <w:jc w:val="center"/>
        </w:trPr>
        <w:tc>
          <w:tcPr>
            <w:tcW w:w="3780" w:type="dxa"/>
          </w:tcPr>
          <w:p w14:paraId="0F79BE01" w14:textId="17310987" w:rsidR="00936D12" w:rsidRPr="00113D7A" w:rsidRDefault="00936D12" w:rsidP="00113D7A">
            <w:pPr>
              <w:keepNext/>
              <w:spacing w:after="120" w:line="240" w:lineRule="auto"/>
              <w:ind w:firstLine="0"/>
              <w:jc w:val="center"/>
            </w:pPr>
            <w:r w:rsidRPr="00AA0424">
              <w:rPr>
                <w:color w:val="767171" w:themeColor="background2" w:themeShade="80"/>
                <w:rtl/>
              </w:rPr>
              <w:t xml:space="preserve">כִּ֠י בָּאֳהָלִ֤ים תֵּֽשְׁבוּ֙ </w:t>
            </w:r>
            <w:r w:rsidRPr="00AA0424">
              <w:rPr>
                <w:rtl/>
              </w:rPr>
              <w:t>כָּל־יְמֵיכֶ֔ם</w:t>
            </w:r>
          </w:p>
        </w:tc>
      </w:tr>
      <w:tr w:rsidR="00936D12" w:rsidRPr="00113D7A" w14:paraId="33E932AD" w14:textId="77777777" w:rsidTr="00113D7A">
        <w:trPr>
          <w:jc w:val="center"/>
        </w:trPr>
        <w:tc>
          <w:tcPr>
            <w:tcW w:w="3780" w:type="dxa"/>
          </w:tcPr>
          <w:p w14:paraId="23B00CD6" w14:textId="4724186D" w:rsidR="00936D12" w:rsidRPr="00113D7A" w:rsidRDefault="00AE1C72" w:rsidP="00C419EE">
            <w:pPr>
              <w:keepNext/>
              <w:spacing w:after="120" w:line="240" w:lineRule="auto"/>
              <w:ind w:firstLine="0"/>
              <w:rPr>
                <w:sz w:val="20"/>
                <w:szCs w:val="20"/>
                <w:rtl/>
              </w:rPr>
            </w:pPr>
            <w:r w:rsidRPr="00113D7A">
              <w:rPr>
                <w:sz w:val="20"/>
                <w:szCs w:val="20"/>
              </w:rPr>
              <w:t>"</w:t>
            </w:r>
            <w:r w:rsidR="00936D12" w:rsidRPr="00113D7A">
              <w:rPr>
                <w:sz w:val="20"/>
                <w:szCs w:val="20"/>
              </w:rPr>
              <w:t xml:space="preserve">For in tents you shall dwell </w:t>
            </w:r>
            <w:r w:rsidR="00CF4B5C" w:rsidRPr="00113D7A">
              <w:rPr>
                <w:b/>
                <w:bCs/>
                <w:sz w:val="20"/>
                <w:szCs w:val="20"/>
              </w:rPr>
              <w:t xml:space="preserve">for </w:t>
            </w:r>
            <w:r w:rsidR="00936D12" w:rsidRPr="00113D7A">
              <w:rPr>
                <w:b/>
                <w:bCs/>
                <w:sz w:val="20"/>
                <w:szCs w:val="20"/>
              </w:rPr>
              <w:t>all your days</w:t>
            </w:r>
            <w:r w:rsidR="00936D12" w:rsidRPr="00113D7A">
              <w:rPr>
                <w:sz w:val="20"/>
                <w:szCs w:val="20"/>
              </w:rPr>
              <w:t>.</w:t>
            </w:r>
            <w:r w:rsidRPr="00113D7A">
              <w:rPr>
                <w:sz w:val="20"/>
                <w:szCs w:val="20"/>
              </w:rPr>
              <w:t>"</w:t>
            </w:r>
          </w:p>
        </w:tc>
      </w:tr>
    </w:tbl>
    <w:p w14:paraId="14B741C7" w14:textId="77777777" w:rsidR="008D5178" w:rsidRDefault="008D5178" w:rsidP="008D5178">
      <w:pPr>
        <w:tabs>
          <w:tab w:val="left" w:pos="3215"/>
        </w:tabs>
        <w:spacing w:line="240" w:lineRule="auto"/>
        <w:ind w:firstLine="0"/>
      </w:pPr>
    </w:p>
    <w:p w14:paraId="75A87C62" w14:textId="75C04698" w:rsidR="00736384" w:rsidRDefault="002500F7" w:rsidP="00736384">
      <w:pPr>
        <w:tabs>
          <w:tab w:val="left" w:pos="3215"/>
        </w:tabs>
        <w:ind w:firstLine="0"/>
      </w:pPr>
      <w:r>
        <w:t>These</w:t>
      </w:r>
      <w:r w:rsidR="00846BE5">
        <w:t xml:space="preserve"> suffixes </w:t>
      </w:r>
      <w:r w:rsidR="00784F65">
        <w:t xml:space="preserve">link </w:t>
      </w:r>
      <w:r w:rsidR="00F23D97">
        <w:t xml:space="preserve">the </w:t>
      </w:r>
      <w:r w:rsidR="00F23D97">
        <w:rPr>
          <w:smallCaps/>
        </w:rPr>
        <w:t xml:space="preserve">time head </w:t>
      </w:r>
      <w:r w:rsidR="00784F65">
        <w:t>back to a participant</w:t>
      </w:r>
      <w:r w:rsidR="00120E32">
        <w:t xml:space="preserve"> </w:t>
      </w:r>
      <w:r w:rsidR="00776F58">
        <w:t>previously mentioned</w:t>
      </w:r>
      <w:r w:rsidR="00120E32">
        <w:t xml:space="preserve"> </w:t>
      </w:r>
      <w:r w:rsidR="00776F58">
        <w:t>in</w:t>
      </w:r>
      <w:r w:rsidR="00120E32">
        <w:t xml:space="preserve"> the text. </w:t>
      </w:r>
      <w:r w:rsidR="008D5178">
        <w:t xml:space="preserve">There are 137 such cases </w:t>
      </w:r>
      <w:r w:rsidR="00545E37">
        <w:t>in the dataset</w:t>
      </w:r>
      <w:r w:rsidR="0001443E">
        <w:t xml:space="preserve"> or </w:t>
      </w:r>
      <w:r w:rsidR="00004C08">
        <w:t>4%</w:t>
      </w:r>
      <w:r w:rsidR="0001443E">
        <w:t>.</w:t>
      </w:r>
    </w:p>
    <w:p w14:paraId="584CC845" w14:textId="3047FFE5" w:rsidR="009A2CFF" w:rsidRPr="00814381" w:rsidRDefault="00130461" w:rsidP="004C7CCA">
      <w:r>
        <w:t xml:space="preserve">Terms without additional specification </w:t>
      </w:r>
      <w:r w:rsidR="003215E4">
        <w:t>consist</w:t>
      </w:r>
      <w:r>
        <w:t xml:space="preserve"> of </w:t>
      </w:r>
      <w:r w:rsidR="008E07DF">
        <w:t>stereotypical</w:t>
      </w:r>
      <w:r w:rsidR="009A2CFF">
        <w:t xml:space="preserve"> adverbs</w:t>
      </w:r>
      <w:r w:rsidR="00814381">
        <w:t xml:space="preserve">. These </w:t>
      </w:r>
      <w:r w:rsidR="00814381">
        <w:rPr>
          <w:smallCaps/>
        </w:rPr>
        <w:t>time heads</w:t>
      </w:r>
      <w:r w:rsidR="00814381">
        <w:t xml:space="preserve"> </w:t>
      </w:r>
      <w:r w:rsidR="00574F7C">
        <w:t xml:space="preserve">are </w:t>
      </w:r>
      <w:r w:rsidR="00005DAC">
        <w:t>anchored</w:t>
      </w:r>
      <w:r w:rsidR="00544C29">
        <w:t xml:space="preserve"> to speech</w:t>
      </w:r>
      <w:r w:rsidR="00881535">
        <w:t xml:space="preserve"> time</w:t>
      </w:r>
      <w:r w:rsidR="00D84E05">
        <w:t xml:space="preserve">, which is itself relative to </w:t>
      </w:r>
      <w:r w:rsidR="0053112E">
        <w:t>a</w:t>
      </w:r>
      <w:r w:rsidR="002C0E55">
        <w:t xml:space="preserve"> </w:t>
      </w:r>
      <w:r w:rsidR="005E628E">
        <w:t>position within the</w:t>
      </w:r>
      <w:r w:rsidR="00D84E05">
        <w:t xml:space="preserve"> text</w:t>
      </w:r>
      <w:r w:rsidR="005E628E">
        <w:t>ual event</w:t>
      </w:r>
      <w:r w:rsidR="00D84E0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0"/>
      </w:tblGrid>
      <w:tr w:rsidR="00070EFC" w:rsidRPr="00113D7A" w14:paraId="34A81720" w14:textId="77777777" w:rsidTr="00113D7A">
        <w:trPr>
          <w:jc w:val="center"/>
        </w:trPr>
        <w:tc>
          <w:tcPr>
            <w:tcW w:w="5310" w:type="dxa"/>
          </w:tcPr>
          <w:p w14:paraId="22C9D975" w14:textId="06F7A4DB" w:rsidR="00070EFC" w:rsidRPr="00113D7A" w:rsidRDefault="005D7552" w:rsidP="00D64391">
            <w:pPr>
              <w:pStyle w:val="Heading1"/>
              <w:rPr>
                <w:szCs w:val="20"/>
              </w:rPr>
            </w:pPr>
            <w:r w:rsidRPr="00113D7A">
              <w:rPr>
                <w:szCs w:val="20"/>
              </w:rPr>
              <w:t>Exod 9:5</w:t>
            </w:r>
          </w:p>
        </w:tc>
      </w:tr>
      <w:tr w:rsidR="00070EFC" w:rsidRPr="00113D7A" w14:paraId="27261BFC" w14:textId="77777777" w:rsidTr="00113D7A">
        <w:trPr>
          <w:jc w:val="center"/>
        </w:trPr>
        <w:tc>
          <w:tcPr>
            <w:tcW w:w="5310" w:type="dxa"/>
          </w:tcPr>
          <w:p w14:paraId="2F8BF441" w14:textId="3EBFD239" w:rsidR="00070EFC" w:rsidRPr="00113D7A" w:rsidRDefault="005D7552" w:rsidP="005D7552">
            <w:pPr>
              <w:spacing w:after="120" w:line="240" w:lineRule="auto"/>
              <w:ind w:firstLine="0"/>
              <w:jc w:val="right"/>
            </w:pPr>
            <w:r w:rsidRPr="00F55190">
              <w:rPr>
                <w:color w:val="767171" w:themeColor="background2" w:themeShade="80"/>
                <w:rtl/>
              </w:rPr>
              <w:t xml:space="preserve">וַיָּ֥שֶׂם יְהוָ֖ה מֹועֵ֣ד לֵאמֹ֑ר </w:t>
            </w:r>
            <w:r w:rsidRPr="00F55190">
              <w:rPr>
                <w:rtl/>
              </w:rPr>
              <w:t>מָחָ֗ר</w:t>
            </w:r>
            <w:r w:rsidRPr="00113D7A">
              <w:rPr>
                <w:rtl/>
              </w:rPr>
              <w:t xml:space="preserve"> </w:t>
            </w:r>
            <w:r w:rsidRPr="00F55190">
              <w:rPr>
                <w:color w:val="767171" w:themeColor="background2" w:themeShade="80"/>
                <w:rtl/>
              </w:rPr>
              <w:t>יַעֲשֶׂ֧ה יְהוָ֛ה הַדָּבָ֥ר הַזֶּ֖ה בָּאָֽרֶץ׃</w:t>
            </w:r>
          </w:p>
        </w:tc>
      </w:tr>
      <w:tr w:rsidR="00070EFC" w:rsidRPr="00113D7A" w14:paraId="00C424E1" w14:textId="77777777" w:rsidTr="00113D7A">
        <w:trPr>
          <w:jc w:val="center"/>
        </w:trPr>
        <w:tc>
          <w:tcPr>
            <w:tcW w:w="5310" w:type="dxa"/>
          </w:tcPr>
          <w:p w14:paraId="7C0C5920" w14:textId="343987BA" w:rsidR="00070EFC" w:rsidRPr="00113D7A" w:rsidRDefault="00070EFC" w:rsidP="005C0335">
            <w:pPr>
              <w:spacing w:after="120" w:line="240" w:lineRule="auto"/>
              <w:ind w:firstLine="0"/>
              <w:rPr>
                <w:sz w:val="20"/>
                <w:szCs w:val="20"/>
                <w:rtl/>
              </w:rPr>
            </w:pPr>
            <w:r w:rsidRPr="00113D7A">
              <w:rPr>
                <w:sz w:val="20"/>
                <w:szCs w:val="20"/>
              </w:rPr>
              <w:t xml:space="preserve">"And </w:t>
            </w:r>
            <w:r w:rsidR="005D7552" w:rsidRPr="00113D7A">
              <w:rPr>
                <w:sz w:val="20"/>
                <w:szCs w:val="20"/>
              </w:rPr>
              <w:t xml:space="preserve">YHWH appointed a time saying, </w:t>
            </w:r>
            <w:r w:rsidR="005D7552" w:rsidRPr="00113D7A">
              <w:rPr>
                <w:b/>
                <w:bCs/>
                <w:sz w:val="20"/>
                <w:szCs w:val="20"/>
              </w:rPr>
              <w:t>'Tomorrow</w:t>
            </w:r>
            <w:r w:rsidR="005D7552" w:rsidRPr="00113D7A">
              <w:rPr>
                <w:sz w:val="20"/>
                <w:szCs w:val="20"/>
              </w:rPr>
              <w:t xml:space="preserve"> YHWH will do this thing in the land.'</w:t>
            </w:r>
            <w:r w:rsidRPr="00113D7A">
              <w:rPr>
                <w:sz w:val="20"/>
                <w:szCs w:val="20"/>
              </w:rPr>
              <w:t>"</w:t>
            </w:r>
          </w:p>
        </w:tc>
      </w:tr>
    </w:tbl>
    <w:p w14:paraId="2022E8A7" w14:textId="7EE60D39" w:rsidR="009A2CFF" w:rsidRDefault="00D129E6" w:rsidP="00D129E6">
      <w:pPr>
        <w:spacing w:line="240" w:lineRule="auto"/>
        <w:ind w:firstLine="0"/>
      </w:pPr>
      <w:r>
        <w:t xml:space="preserve"> </w:t>
      </w:r>
    </w:p>
    <w:p w14:paraId="19C06D07" w14:textId="4E88B682" w:rsidR="005D098F" w:rsidRDefault="00C15462" w:rsidP="00B10647">
      <w:pPr>
        <w:ind w:firstLine="0"/>
      </w:pPr>
      <w:r>
        <w:t xml:space="preserve">These cases </w:t>
      </w:r>
      <w:r w:rsidR="00181C26">
        <w:t xml:space="preserve">of null specification </w:t>
      </w:r>
      <w:r>
        <w:t xml:space="preserve">represent a syntactic pattern that </w:t>
      </w:r>
      <w:r w:rsidR="004C7CCA">
        <w:t xml:space="preserve">can be considered </w:t>
      </w:r>
      <w:r w:rsidR="00ED4E48">
        <w:t xml:space="preserve">an </w:t>
      </w:r>
      <w:r w:rsidR="00ED4E48">
        <w:rPr>
          <w:smallCaps/>
        </w:rPr>
        <w:t>adverb</w:t>
      </w:r>
      <w:r w:rsidR="00ED4E48">
        <w:t xml:space="preserve"> construction</w:t>
      </w:r>
      <w:r w:rsidR="005D098F">
        <w:t xml:space="preserve">, </w:t>
      </w:r>
      <w:r w:rsidR="000258D1">
        <w:t>in</w:t>
      </w:r>
      <w:r w:rsidR="002B393C">
        <w:t>to</w:t>
      </w:r>
      <w:r w:rsidR="005D098F">
        <w:t xml:space="preserve"> which any </w:t>
      </w:r>
      <w:r w:rsidR="00B622DF">
        <w:t>word</w:t>
      </w:r>
      <w:r w:rsidR="005D098F">
        <w:t xml:space="preserve"> may be </w:t>
      </w:r>
      <w:r w:rsidR="00EA68A3">
        <w:t>assimilated</w:t>
      </w:r>
      <w:r w:rsidR="005D098F">
        <w:t xml:space="preserve">, </w:t>
      </w:r>
      <w:r w:rsidR="00EA68A3">
        <w:t>even</w:t>
      </w:r>
      <w:r w:rsidR="005D098F">
        <w:t xml:space="preserve"> "nouns" like </w:t>
      </w:r>
      <w:r w:rsidR="005D098F">
        <w:rPr>
          <w:rFonts w:hint="cs"/>
          <w:rtl/>
        </w:rPr>
        <w:t>יוֹם</w:t>
      </w:r>
      <w:r w:rsidR="005D098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E51D54" w:rsidRPr="00113D7A" w14:paraId="4CAFC6A3" w14:textId="77777777" w:rsidTr="00D007A0">
        <w:trPr>
          <w:jc w:val="center"/>
        </w:trPr>
        <w:tc>
          <w:tcPr>
            <w:tcW w:w="2700" w:type="dxa"/>
          </w:tcPr>
          <w:p w14:paraId="0509312A" w14:textId="2C0EE6DD" w:rsidR="00E51D54" w:rsidRPr="00113D7A" w:rsidRDefault="00285153" w:rsidP="00D64391">
            <w:pPr>
              <w:pStyle w:val="Heading1"/>
              <w:rPr>
                <w:szCs w:val="20"/>
              </w:rPr>
            </w:pPr>
            <w:r w:rsidRPr="00113D7A">
              <w:rPr>
                <w:szCs w:val="20"/>
              </w:rPr>
              <w:t>Ezek 48:35</w:t>
            </w:r>
          </w:p>
        </w:tc>
      </w:tr>
      <w:tr w:rsidR="00E51D54" w:rsidRPr="00113D7A" w14:paraId="37D52EEB" w14:textId="77777777" w:rsidTr="00D007A0">
        <w:trPr>
          <w:jc w:val="center"/>
        </w:trPr>
        <w:tc>
          <w:tcPr>
            <w:tcW w:w="2700" w:type="dxa"/>
          </w:tcPr>
          <w:p w14:paraId="0E6445C4" w14:textId="612F8117" w:rsidR="00E51D54" w:rsidRPr="00113D7A" w:rsidRDefault="005C0335" w:rsidP="005C0335">
            <w:pPr>
              <w:spacing w:after="120" w:line="240" w:lineRule="auto"/>
              <w:ind w:firstLine="0"/>
              <w:jc w:val="right"/>
            </w:pPr>
            <w:r w:rsidRPr="00F55190">
              <w:rPr>
                <w:color w:val="767171" w:themeColor="background2" w:themeShade="80"/>
                <w:rtl/>
              </w:rPr>
              <w:t xml:space="preserve">וְשֵׁם־הָעִ֥יר </w:t>
            </w:r>
            <w:r w:rsidRPr="00E925A2">
              <w:rPr>
                <w:rtl/>
              </w:rPr>
              <w:t xml:space="preserve">מִיֹּ֖ום </w:t>
            </w:r>
            <w:r w:rsidRPr="00F55190">
              <w:rPr>
                <w:color w:val="767171" w:themeColor="background2" w:themeShade="80"/>
                <w:rtl/>
              </w:rPr>
              <w:t>יְהוָ֥ה׀ שָֽׁמָּה׃</w:t>
            </w:r>
          </w:p>
        </w:tc>
      </w:tr>
      <w:tr w:rsidR="00E51D54" w:rsidRPr="00113D7A" w14:paraId="29991218" w14:textId="77777777" w:rsidTr="00D007A0">
        <w:trPr>
          <w:jc w:val="center"/>
        </w:trPr>
        <w:tc>
          <w:tcPr>
            <w:tcW w:w="2700" w:type="dxa"/>
          </w:tcPr>
          <w:p w14:paraId="0875C87D" w14:textId="57534E74" w:rsidR="00E51D54" w:rsidRPr="00113D7A" w:rsidRDefault="00E51D54" w:rsidP="005C0335">
            <w:pPr>
              <w:spacing w:after="120" w:line="240" w:lineRule="auto"/>
              <w:ind w:firstLine="0"/>
              <w:rPr>
                <w:sz w:val="20"/>
                <w:szCs w:val="20"/>
                <w:rtl/>
              </w:rPr>
            </w:pPr>
            <w:r w:rsidRPr="00113D7A">
              <w:rPr>
                <w:sz w:val="20"/>
                <w:szCs w:val="20"/>
              </w:rPr>
              <w:t>"</w:t>
            </w:r>
            <w:r w:rsidR="002E06E1" w:rsidRPr="00113D7A">
              <w:rPr>
                <w:sz w:val="20"/>
                <w:szCs w:val="20"/>
              </w:rPr>
              <w:t xml:space="preserve">And the name of the city will be </w:t>
            </w:r>
            <w:r w:rsidR="002E06E1" w:rsidRPr="00113D7A">
              <w:rPr>
                <w:b/>
                <w:bCs/>
                <w:sz w:val="20"/>
                <w:szCs w:val="20"/>
              </w:rPr>
              <w:t xml:space="preserve">from </w:t>
            </w:r>
            <w:r w:rsidR="00722A89" w:rsidRPr="00113D7A">
              <w:rPr>
                <w:b/>
                <w:bCs/>
                <w:sz w:val="20"/>
                <w:szCs w:val="20"/>
              </w:rPr>
              <w:t>then</w:t>
            </w:r>
            <w:r w:rsidR="002E06E1" w:rsidRPr="00113D7A">
              <w:rPr>
                <w:sz w:val="20"/>
                <w:szCs w:val="20"/>
              </w:rPr>
              <w:t>: YHWH is there."</w:t>
            </w:r>
          </w:p>
        </w:tc>
      </w:tr>
    </w:tbl>
    <w:p w14:paraId="16EF7169" w14:textId="77777777" w:rsidR="005D098F" w:rsidRDefault="005D098F" w:rsidP="007F7DEB">
      <w:pPr>
        <w:spacing w:line="240" w:lineRule="auto"/>
        <w:ind w:firstLine="0"/>
      </w:pPr>
    </w:p>
    <w:p w14:paraId="09EE7725" w14:textId="70D8DCBF" w:rsidR="008C70FA" w:rsidRDefault="0012578F" w:rsidP="00BE40D6">
      <w:pPr>
        <w:ind w:firstLine="0"/>
      </w:pPr>
      <w:r>
        <w:t xml:space="preserve">In this </w:t>
      </w:r>
      <w:r w:rsidR="00FB6331">
        <w:t>example</w:t>
      </w:r>
      <w:r>
        <w:t xml:space="preserve">, </w:t>
      </w:r>
      <w:r>
        <w:rPr>
          <w:rFonts w:hint="cs"/>
          <w:rtl/>
        </w:rPr>
        <w:t>יוֹם</w:t>
      </w:r>
      <w:r>
        <w:t xml:space="preserve"> function</w:t>
      </w:r>
      <w:r w:rsidR="001611D7">
        <w:t>s</w:t>
      </w:r>
      <w:r>
        <w:t xml:space="preserve"> </w:t>
      </w:r>
      <w:r w:rsidR="001611D7">
        <w:t>like</w:t>
      </w:r>
      <w:r>
        <w:t xml:space="preserve"> a</w:t>
      </w:r>
      <w:r w:rsidR="00357950">
        <w:t xml:space="preserve"> deictic</w:t>
      </w:r>
      <w:r>
        <w:t xml:space="preserve"> adverb</w:t>
      </w:r>
      <w:r w:rsidR="0009004B">
        <w:t xml:space="preserve">, </w:t>
      </w:r>
      <w:r w:rsidR="00817406">
        <w:t xml:space="preserve">assuming </w:t>
      </w:r>
      <w:r w:rsidR="00096A40">
        <w:t>a</w:t>
      </w:r>
      <w:r w:rsidR="00817406">
        <w:t xml:space="preserve"> general sense of </w:t>
      </w:r>
      <w:r>
        <w:t>"time</w:t>
      </w:r>
      <w:r w:rsidR="00106C63">
        <w:t xml:space="preserve">." </w:t>
      </w:r>
      <w:r w:rsidR="007221C6">
        <w:t xml:space="preserve">This use </w:t>
      </w:r>
      <w:r w:rsidR="00C774F7">
        <w:t>is anchored to</w:t>
      </w:r>
      <w:r w:rsidR="002E06E1">
        <w:t xml:space="preserve"> </w:t>
      </w:r>
      <w:r w:rsidR="00AE0EB2">
        <w:t>text</w:t>
      </w:r>
      <w:r w:rsidR="00C774F7">
        <w:t xml:space="preserve"> time rather than </w:t>
      </w:r>
      <w:r w:rsidR="001D4477">
        <w:t xml:space="preserve">to </w:t>
      </w:r>
      <w:r w:rsidR="00C774F7">
        <w:t>any specification</w:t>
      </w:r>
      <w:r w:rsidR="00FD3393">
        <w:t xml:space="preserve">, much </w:t>
      </w:r>
      <w:r w:rsidR="00CF239C">
        <w:t>like</w:t>
      </w:r>
      <w:r w:rsidR="00FD3393">
        <w:t xml:space="preserve"> </w:t>
      </w:r>
      <w:r w:rsidR="00FD3393">
        <w:rPr>
          <w:rFonts w:hint="cs"/>
          <w:rtl/>
        </w:rPr>
        <w:t>עוֹלָם</w:t>
      </w:r>
      <w:r w:rsidR="008C70F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tblGrid>
      <w:tr w:rsidR="00852DA4" w14:paraId="363A0B97" w14:textId="77777777" w:rsidTr="006C0E66">
        <w:trPr>
          <w:jc w:val="center"/>
        </w:trPr>
        <w:tc>
          <w:tcPr>
            <w:tcW w:w="6570" w:type="dxa"/>
          </w:tcPr>
          <w:p w14:paraId="558DA684" w14:textId="7DD5F03D" w:rsidR="00852DA4" w:rsidRPr="005B56E7" w:rsidRDefault="00852DA4" w:rsidP="003101CE">
            <w:pPr>
              <w:pStyle w:val="Heading1"/>
              <w:keepNext w:val="0"/>
            </w:pPr>
            <w:r>
              <w:t>Josh 24:2</w:t>
            </w:r>
            <w:r w:rsidR="00FC7CB4">
              <w:t>a</w:t>
            </w:r>
          </w:p>
        </w:tc>
      </w:tr>
      <w:tr w:rsidR="00852DA4" w14:paraId="5EDB27B2" w14:textId="77777777" w:rsidTr="006C0E66">
        <w:trPr>
          <w:jc w:val="center"/>
        </w:trPr>
        <w:tc>
          <w:tcPr>
            <w:tcW w:w="6570" w:type="dxa"/>
          </w:tcPr>
          <w:p w14:paraId="6AD4E4B1" w14:textId="77777777" w:rsidR="006C0E66" w:rsidRPr="006C0E66" w:rsidRDefault="00852DA4" w:rsidP="003101CE">
            <w:pPr>
              <w:spacing w:line="240" w:lineRule="auto"/>
              <w:ind w:firstLine="0"/>
              <w:jc w:val="center"/>
              <w:rPr>
                <w:color w:val="767171" w:themeColor="background2" w:themeShade="80"/>
              </w:rPr>
            </w:pPr>
            <w:r w:rsidRPr="006C0E66">
              <w:rPr>
                <w:color w:val="767171" w:themeColor="background2" w:themeShade="80"/>
                <w:rtl/>
              </w:rPr>
              <w:t xml:space="preserve">וַיֹּ֨אמֶר יְהֹושֻׁ֜עַ אֶל־כָּל־הָעָ֗ם כֹּֽה־אָמַ֣ר יְהוָה֮ אֱלֹהֵ֣י יִשְׂרָאֵל֒ </w:t>
            </w:r>
          </w:p>
          <w:p w14:paraId="6BDB8070" w14:textId="63811A25" w:rsidR="00852DA4" w:rsidRDefault="00852DA4" w:rsidP="003101CE">
            <w:pPr>
              <w:spacing w:line="240" w:lineRule="auto"/>
              <w:ind w:firstLine="0"/>
              <w:jc w:val="center"/>
            </w:pPr>
            <w:r w:rsidRPr="006C0E66">
              <w:rPr>
                <w:color w:val="767171" w:themeColor="background2" w:themeShade="80"/>
                <w:rtl/>
              </w:rPr>
              <w:t xml:space="preserve">בְּעֵ֣בֶר הַנָּהָ֗ר יָשְׁב֤וּ אֲבֹֽותֵיכֶם֙ </w:t>
            </w:r>
            <w:r w:rsidRPr="00852DA4">
              <w:rPr>
                <w:rtl/>
              </w:rPr>
              <w:t>מֵֽעֹולָ֔ם</w:t>
            </w:r>
          </w:p>
        </w:tc>
      </w:tr>
      <w:tr w:rsidR="00852DA4" w14:paraId="3713DE54" w14:textId="77777777" w:rsidTr="006C0E66">
        <w:trPr>
          <w:jc w:val="center"/>
        </w:trPr>
        <w:tc>
          <w:tcPr>
            <w:tcW w:w="6570" w:type="dxa"/>
          </w:tcPr>
          <w:p w14:paraId="188EBDCB" w14:textId="12F86CD5" w:rsidR="00852DA4" w:rsidRPr="00025F43" w:rsidRDefault="00852DA4" w:rsidP="003101CE">
            <w:pPr>
              <w:spacing w:before="120" w:line="240" w:lineRule="auto"/>
              <w:ind w:firstLine="0"/>
              <w:rPr>
                <w:sz w:val="20"/>
                <w:szCs w:val="20"/>
                <w:rtl/>
              </w:rPr>
            </w:pPr>
            <w:r w:rsidRPr="00025F43">
              <w:rPr>
                <w:sz w:val="20"/>
                <w:szCs w:val="20"/>
              </w:rPr>
              <w:lastRenderedPageBreak/>
              <w:t xml:space="preserve">"And Joshua said to all of the people, 'Thus says YHWH God of Israel, in the region beyond the river your fathers dwelled </w:t>
            </w:r>
            <w:r w:rsidRPr="006F344C">
              <w:rPr>
                <w:b/>
                <w:bCs/>
                <w:sz w:val="20"/>
                <w:szCs w:val="20"/>
              </w:rPr>
              <w:t xml:space="preserve">from </w:t>
            </w:r>
            <w:r w:rsidR="00FC7CB4" w:rsidRPr="006F344C">
              <w:rPr>
                <w:b/>
                <w:bCs/>
                <w:sz w:val="20"/>
                <w:szCs w:val="20"/>
              </w:rPr>
              <w:t>old</w:t>
            </w:r>
            <w:r w:rsidRPr="0048381D">
              <w:rPr>
                <w:sz w:val="20"/>
                <w:szCs w:val="20"/>
              </w:rPr>
              <w:t>'</w:t>
            </w:r>
            <w:r w:rsidRPr="00025F43">
              <w:rPr>
                <w:sz w:val="20"/>
                <w:szCs w:val="20"/>
              </w:rPr>
              <w:t>."</w:t>
            </w:r>
          </w:p>
        </w:tc>
      </w:tr>
    </w:tbl>
    <w:p w14:paraId="4868C610" w14:textId="53B8BC37" w:rsidR="008C70FA" w:rsidRDefault="008C70FA" w:rsidP="0034318B">
      <w:pPr>
        <w:spacing w:line="240" w:lineRule="auto"/>
        <w:ind w:firstLine="0"/>
      </w:pPr>
    </w:p>
    <w:p w14:paraId="010448A1" w14:textId="24B14ED2" w:rsidR="00030DB1" w:rsidRDefault="003E3AAC" w:rsidP="00D3397E">
      <w:pPr>
        <w:ind w:firstLine="0"/>
      </w:pPr>
      <w:r>
        <w:t xml:space="preserve"> </w:t>
      </w:r>
      <w:r w:rsidR="00124FFC">
        <w:t xml:space="preserve">Cases like this </w:t>
      </w:r>
      <w:r w:rsidR="00EF0724">
        <w:t>demonstrate</w:t>
      </w:r>
      <w:r w:rsidR="00124FFC">
        <w:t xml:space="preserve"> the </w:t>
      </w:r>
      <w:r w:rsidR="004D663B">
        <w:t>advantage</w:t>
      </w:r>
      <w:r w:rsidR="00124FFC">
        <w:t xml:space="preserve"> of a constructional </w:t>
      </w:r>
      <w:r w:rsidR="00037098">
        <w:t>approach.</w:t>
      </w:r>
      <w:r w:rsidR="00BE40D6">
        <w:t xml:space="preserve"> In total, there are </w:t>
      </w:r>
      <w:r w:rsidR="00D129E6">
        <w:t>193</w:t>
      </w:r>
      <w:r w:rsidR="00D129E6" w:rsidRPr="00D129E6">
        <w:t xml:space="preserve"> </w:t>
      </w:r>
      <w:r w:rsidR="00F22ECC">
        <w:rPr>
          <w:smallCaps/>
        </w:rPr>
        <w:t>adverb</w:t>
      </w:r>
      <w:r w:rsidR="00F22ECC">
        <w:t xml:space="preserve"> constructions</w:t>
      </w:r>
      <w:r w:rsidR="00FB5685">
        <w:t xml:space="preserve"> without</w:t>
      </w:r>
      <w:r w:rsidR="004E6047">
        <w:t xml:space="preserve"> prepositions </w:t>
      </w:r>
      <w:r w:rsidR="006B3B17">
        <w:t>and</w:t>
      </w:r>
      <w:r w:rsidR="004E6047">
        <w:t xml:space="preserve"> 344 with</w:t>
      </w:r>
      <w:r w:rsidR="001D2C26">
        <w:t>, totaling 537 cases</w:t>
      </w:r>
      <w:r w:rsidR="0056752A">
        <w:t xml:space="preserve"> or 16%.</w:t>
      </w:r>
    </w:p>
    <w:p w14:paraId="1DF7DDFC" w14:textId="68A6B93D" w:rsidR="00736384" w:rsidRDefault="002F77A7" w:rsidP="00736384">
      <w:r>
        <w:t>The addition of the plural</w:t>
      </w:r>
      <w:r w:rsidR="00EA7620">
        <w:t xml:space="preserve"> extends a </w:t>
      </w:r>
      <w:r w:rsidR="004B3F15">
        <w:rPr>
          <w:smallCaps/>
        </w:rPr>
        <w:t>time</w:t>
      </w:r>
      <w:r w:rsidR="00EA7620">
        <w:t xml:space="preserve"> into a</w:t>
      </w:r>
      <w:r>
        <w:t xml:space="preserve"> </w:t>
      </w:r>
      <w:r w:rsidR="00EA7620">
        <w:t>dur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tblGrid>
      <w:tr w:rsidR="00736384" w14:paraId="6448270A" w14:textId="77777777" w:rsidTr="00392DA5">
        <w:trPr>
          <w:jc w:val="center"/>
        </w:trPr>
        <w:tc>
          <w:tcPr>
            <w:tcW w:w="5940" w:type="dxa"/>
          </w:tcPr>
          <w:p w14:paraId="490BC9C3" w14:textId="77777777" w:rsidR="00736384" w:rsidRPr="005B56E7" w:rsidRDefault="00736384" w:rsidP="00330A2B">
            <w:pPr>
              <w:pStyle w:val="Heading1"/>
            </w:pPr>
            <w:r>
              <w:t>Gen 40:4</w:t>
            </w:r>
          </w:p>
        </w:tc>
      </w:tr>
      <w:tr w:rsidR="00736384" w14:paraId="2B1F6614" w14:textId="77777777" w:rsidTr="00392DA5">
        <w:trPr>
          <w:jc w:val="center"/>
        </w:trPr>
        <w:tc>
          <w:tcPr>
            <w:tcW w:w="5940" w:type="dxa"/>
          </w:tcPr>
          <w:p w14:paraId="3F0E855F" w14:textId="77777777" w:rsidR="00736384" w:rsidRDefault="00736384" w:rsidP="00330A2B">
            <w:pPr>
              <w:spacing w:after="120" w:line="240" w:lineRule="auto"/>
              <w:ind w:firstLine="0"/>
              <w:jc w:val="right"/>
            </w:pPr>
            <w:r w:rsidRPr="004F7026">
              <w:rPr>
                <w:color w:val="767171" w:themeColor="background2" w:themeShade="80"/>
                <w:rtl/>
              </w:rPr>
              <w:t xml:space="preserve">וַ֠יִּפְקֹד שַׂ֣ר הַטַּבָּחִ֧ים אֶת־יֹוסֵ֛ף אִתָּ֖ם וַיְשָׁ֣רֶת אֹתָ֑ם וַיִּהְי֥וּ </w:t>
            </w:r>
            <w:r w:rsidRPr="00EA139E">
              <w:rPr>
                <w:rtl/>
              </w:rPr>
              <w:t xml:space="preserve">יָמִ֖ים </w:t>
            </w:r>
            <w:r w:rsidRPr="004F7026">
              <w:rPr>
                <w:color w:val="767171" w:themeColor="background2" w:themeShade="80"/>
                <w:rtl/>
              </w:rPr>
              <w:t>בְּמִשְׁמָֽר׃</w:t>
            </w:r>
          </w:p>
        </w:tc>
      </w:tr>
      <w:tr w:rsidR="00736384" w14:paraId="6C431C65" w14:textId="77777777" w:rsidTr="00392DA5">
        <w:trPr>
          <w:jc w:val="center"/>
        </w:trPr>
        <w:tc>
          <w:tcPr>
            <w:tcW w:w="5940" w:type="dxa"/>
          </w:tcPr>
          <w:p w14:paraId="6E9BDB90" w14:textId="27B3A9F3" w:rsidR="00736384" w:rsidRPr="005B56E7" w:rsidRDefault="00736384" w:rsidP="00330A2B">
            <w:pPr>
              <w:spacing w:after="120" w:line="240" w:lineRule="auto"/>
              <w:ind w:firstLine="0"/>
              <w:rPr>
                <w:rtl/>
              </w:rPr>
            </w:pPr>
            <w:r>
              <w:t>"And the chief of the guard appointed Joseph to them. And he served them. And they were in prison</w:t>
            </w:r>
            <w:r w:rsidR="004D44E4">
              <w:t xml:space="preserve"> for days</w:t>
            </w:r>
            <w:r>
              <w:t>."</w:t>
            </w:r>
          </w:p>
        </w:tc>
      </w:tr>
    </w:tbl>
    <w:p w14:paraId="65A53CE9" w14:textId="77777777" w:rsidR="00736384" w:rsidRDefault="00736384" w:rsidP="00736384">
      <w:pPr>
        <w:spacing w:line="240" w:lineRule="auto"/>
        <w:ind w:firstLine="0"/>
      </w:pPr>
    </w:p>
    <w:p w14:paraId="5149F990" w14:textId="7DC01EFB" w:rsidR="00736384" w:rsidRDefault="00F21F3D" w:rsidP="00736384">
      <w:pPr>
        <w:ind w:firstLine="0"/>
      </w:pPr>
      <w:r>
        <w:t>Durations</w:t>
      </w:r>
      <w:r w:rsidR="00AA0E96">
        <w:t xml:space="preserve"> without p</w:t>
      </w:r>
      <w:r w:rsidR="0047327C">
        <w:t xml:space="preserve">repositions </w:t>
      </w:r>
      <w:r w:rsidR="00971B5A">
        <w:t>spread</w:t>
      </w:r>
      <w:r w:rsidR="007D4B20">
        <w:t xml:space="preserve"> </w:t>
      </w:r>
      <w:r w:rsidR="00971B5A">
        <w:t>an</w:t>
      </w:r>
      <w:r w:rsidR="007D4B20">
        <w:t xml:space="preserve"> </w:t>
      </w:r>
      <w:r w:rsidR="007557C6">
        <w:rPr>
          <w:smallCaps/>
        </w:rPr>
        <w:t>event</w:t>
      </w:r>
      <w:r w:rsidR="00FA577B">
        <w:t xml:space="preserve"> over the </w:t>
      </w:r>
      <w:r w:rsidR="00874A0E">
        <w:t xml:space="preserve">length of the </w:t>
      </w:r>
      <w:r w:rsidR="00AF43EF">
        <w:t>duration</w:t>
      </w:r>
      <w:r w:rsidR="00132B7A">
        <w:t xml:space="preserve">, </w:t>
      </w:r>
      <w:r w:rsidR="00171233">
        <w:t xml:space="preserve">while </w:t>
      </w:r>
      <w:r w:rsidR="007E64DB">
        <w:t>prepositions</w:t>
      </w:r>
      <w:r w:rsidR="00171233">
        <w:t xml:space="preserve"> </w:t>
      </w:r>
      <w:r w:rsidR="007B3359">
        <w:t>locate</w:t>
      </w:r>
      <w:r w:rsidR="00B22DF2">
        <w:t xml:space="preserve"> </w:t>
      </w:r>
      <w:r w:rsidR="00156191">
        <w:rPr>
          <w:smallCaps/>
        </w:rPr>
        <w:t>event</w:t>
      </w:r>
      <w:r w:rsidR="00231A6E">
        <w:rPr>
          <w:smallCaps/>
        </w:rPr>
        <w:t>s</w:t>
      </w:r>
      <w:r w:rsidR="007B3359">
        <w:t xml:space="preserve"> relative to the duration.</w:t>
      </w:r>
      <w:r w:rsidR="00736384">
        <w:t xml:space="preserve"> </w:t>
      </w:r>
      <w:r w:rsidR="00DE0B1A">
        <w:t>Q</w:t>
      </w:r>
      <w:r w:rsidR="00632817">
        <w:t>ualitative quantifier</w:t>
      </w:r>
      <w:r w:rsidR="006B30A7">
        <w:t xml:space="preserve">s </w:t>
      </w:r>
      <w:r w:rsidR="00632817">
        <w:t xml:space="preserve">(e.g. </w:t>
      </w:r>
      <w:r w:rsidR="00632817" w:rsidRPr="00115F9D">
        <w:rPr>
          <w:rtl/>
        </w:rPr>
        <w:t>כל.ה.ימים</w:t>
      </w:r>
      <w:r w:rsidR="00632817">
        <w:t xml:space="preserve">, </w:t>
      </w:r>
      <w:r w:rsidR="00632817" w:rsidRPr="00BE7BF8">
        <w:rPr>
          <w:rtl/>
        </w:rPr>
        <w:t>ימים.רבים</w:t>
      </w:r>
      <w:r w:rsidR="00632817">
        <w:t xml:space="preserve">) </w:t>
      </w:r>
      <w:r w:rsidR="008A0C3D">
        <w:t>are also durational</w:t>
      </w:r>
      <w:r w:rsidR="008D7634">
        <w:t>.</w:t>
      </w:r>
    </w:p>
    <w:p w14:paraId="4C79B96A" w14:textId="392CE4DD" w:rsidR="00C167E8" w:rsidRDefault="00C90E9F" w:rsidP="00CB2836">
      <w:r>
        <w:t>These various specifiers</w:t>
      </w:r>
      <w:r w:rsidR="005D7B48">
        <w:t xml:space="preserve">, alongside the prepositions, constitute </w:t>
      </w:r>
      <w:r w:rsidR="006C649E">
        <w:t xml:space="preserve">the core toolkit of </w:t>
      </w:r>
      <w:r w:rsidR="006C649E">
        <w:rPr>
          <w:smallCaps/>
        </w:rPr>
        <w:t xml:space="preserve">time </w:t>
      </w:r>
      <w:r w:rsidR="006C649E" w:rsidRPr="006C649E">
        <w:t>adver</w:t>
      </w:r>
      <w:r w:rsidR="006C649E">
        <w:t>bials</w:t>
      </w:r>
      <w:r w:rsidR="00081D1E">
        <w:t xml:space="preserve">. </w:t>
      </w:r>
      <w:r w:rsidR="00B5125F">
        <w:t>To test this</w:t>
      </w:r>
      <w:r w:rsidR="003E088B">
        <w:t xml:space="preserve">, </w:t>
      </w:r>
      <w:r w:rsidR="005B330E">
        <w:t xml:space="preserve">a second cluster method is applied. </w:t>
      </w:r>
      <w:r w:rsidR="003101CE">
        <w:t xml:space="preserve">The table below contains </w:t>
      </w:r>
      <w:r w:rsidR="00CE477C">
        <w:t xml:space="preserve">an inventory of </w:t>
      </w:r>
      <w:r w:rsidR="00C167E8">
        <w:t xml:space="preserve">the features </w:t>
      </w:r>
      <w:r w:rsidR="00C548D9">
        <w:t>gleaned from token</w:t>
      </w:r>
      <w:r w:rsidR="00330545">
        <w:t>s</w:t>
      </w:r>
      <w:r w:rsidR="003A4BA1">
        <w:t>.</w:t>
      </w:r>
    </w:p>
    <w:tbl>
      <w:tblPr>
        <w:tblStyle w:val="TableGrid"/>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3070"/>
        <w:gridCol w:w="1980"/>
      </w:tblGrid>
      <w:tr w:rsidR="00765DBB" w:rsidRPr="002B0AE8" w14:paraId="32ABACCD" w14:textId="77777777" w:rsidTr="00A34B10">
        <w:trPr>
          <w:jc w:val="center"/>
        </w:trPr>
        <w:tc>
          <w:tcPr>
            <w:tcW w:w="3070" w:type="dxa"/>
          </w:tcPr>
          <w:p w14:paraId="61AF150A" w14:textId="66B43400" w:rsidR="00765DBB" w:rsidRPr="00765DBB" w:rsidRDefault="00765DBB" w:rsidP="002B0AE8">
            <w:pPr>
              <w:spacing w:line="240" w:lineRule="auto"/>
              <w:ind w:firstLine="0"/>
              <w:jc w:val="center"/>
              <w:rPr>
                <w:b/>
                <w:bCs/>
                <w:sz w:val="20"/>
                <w:szCs w:val="20"/>
              </w:rPr>
            </w:pPr>
            <w:r w:rsidRPr="00765DBB">
              <w:rPr>
                <w:b/>
                <w:bCs/>
                <w:sz w:val="20"/>
                <w:szCs w:val="20"/>
              </w:rPr>
              <w:t>Feature</w:t>
            </w:r>
          </w:p>
        </w:tc>
        <w:tc>
          <w:tcPr>
            <w:tcW w:w="1980" w:type="dxa"/>
          </w:tcPr>
          <w:p w14:paraId="14C708DC" w14:textId="5F2E4170" w:rsidR="00765DBB" w:rsidRPr="00765DBB" w:rsidRDefault="00765DBB" w:rsidP="002B0AE8">
            <w:pPr>
              <w:spacing w:line="240" w:lineRule="auto"/>
              <w:ind w:firstLine="0"/>
              <w:jc w:val="center"/>
              <w:rPr>
                <w:b/>
                <w:bCs/>
                <w:sz w:val="20"/>
                <w:szCs w:val="20"/>
              </w:rPr>
            </w:pPr>
            <w:r w:rsidRPr="00765DBB">
              <w:rPr>
                <w:b/>
                <w:bCs/>
                <w:sz w:val="20"/>
                <w:szCs w:val="20"/>
              </w:rPr>
              <w:t>Abbreviation</w:t>
            </w:r>
          </w:p>
        </w:tc>
      </w:tr>
      <w:tr w:rsidR="002B0AE8" w:rsidRPr="002B0AE8" w14:paraId="37340765" w14:textId="778C70B8" w:rsidTr="00A34B10">
        <w:trPr>
          <w:jc w:val="center"/>
        </w:trPr>
        <w:tc>
          <w:tcPr>
            <w:tcW w:w="3070" w:type="dxa"/>
          </w:tcPr>
          <w:p w14:paraId="03EAF103" w14:textId="40565375" w:rsidR="002B0AE8" w:rsidRPr="002B0AE8" w:rsidRDefault="002B0AE8" w:rsidP="002B0AE8">
            <w:pPr>
              <w:spacing w:line="240" w:lineRule="auto"/>
              <w:ind w:firstLine="0"/>
              <w:jc w:val="center"/>
              <w:rPr>
                <w:sz w:val="20"/>
                <w:szCs w:val="20"/>
              </w:rPr>
            </w:pPr>
            <w:r w:rsidRPr="002B0AE8">
              <w:rPr>
                <w:sz w:val="20"/>
                <w:szCs w:val="20"/>
              </w:rPr>
              <w:t xml:space="preserve">preposition </w:t>
            </w:r>
            <w:r>
              <w:rPr>
                <w:sz w:val="20"/>
                <w:szCs w:val="20"/>
              </w:rPr>
              <w:t>(+/ø)</w:t>
            </w:r>
          </w:p>
        </w:tc>
        <w:tc>
          <w:tcPr>
            <w:tcW w:w="1980" w:type="dxa"/>
          </w:tcPr>
          <w:p w14:paraId="61CD2BF7" w14:textId="7BA7C760" w:rsidR="002B0AE8" w:rsidRPr="002B0AE8" w:rsidRDefault="002B0AE8" w:rsidP="002B0AE8">
            <w:pPr>
              <w:spacing w:line="240" w:lineRule="auto"/>
              <w:ind w:firstLine="0"/>
              <w:jc w:val="center"/>
              <w:rPr>
                <w:sz w:val="20"/>
                <w:szCs w:val="20"/>
              </w:rPr>
            </w:pPr>
            <w:r>
              <w:rPr>
                <w:sz w:val="20"/>
                <w:szCs w:val="20"/>
              </w:rPr>
              <w:t>PPtime / time</w:t>
            </w:r>
          </w:p>
        </w:tc>
      </w:tr>
      <w:tr w:rsidR="002B0AE8" w:rsidRPr="002B0AE8" w14:paraId="274FD8E2" w14:textId="171C9CF1" w:rsidTr="00A34B10">
        <w:trPr>
          <w:jc w:val="center"/>
        </w:trPr>
        <w:tc>
          <w:tcPr>
            <w:tcW w:w="3070" w:type="dxa"/>
          </w:tcPr>
          <w:p w14:paraId="620C79AB" w14:textId="7D3BB81C" w:rsidR="002B0AE8" w:rsidRPr="002B0AE8" w:rsidRDefault="002B0AE8" w:rsidP="002B0AE8">
            <w:pPr>
              <w:spacing w:line="240" w:lineRule="auto"/>
              <w:ind w:firstLine="0"/>
              <w:jc w:val="center"/>
              <w:rPr>
                <w:sz w:val="20"/>
                <w:szCs w:val="20"/>
              </w:rPr>
            </w:pPr>
            <w:r>
              <w:rPr>
                <w:sz w:val="20"/>
                <w:szCs w:val="20"/>
              </w:rPr>
              <w:t>definite art</w:t>
            </w:r>
            <w:r w:rsidR="00765DBB">
              <w:rPr>
                <w:sz w:val="20"/>
                <w:szCs w:val="20"/>
              </w:rPr>
              <w:t>icle</w:t>
            </w:r>
          </w:p>
        </w:tc>
        <w:tc>
          <w:tcPr>
            <w:tcW w:w="1980" w:type="dxa"/>
          </w:tcPr>
          <w:p w14:paraId="3FBD86D8" w14:textId="045DAEC1" w:rsidR="002B0AE8" w:rsidRDefault="00765DBB" w:rsidP="002B0AE8">
            <w:pPr>
              <w:spacing w:line="240" w:lineRule="auto"/>
              <w:ind w:firstLine="0"/>
              <w:jc w:val="center"/>
              <w:rPr>
                <w:sz w:val="20"/>
                <w:szCs w:val="20"/>
              </w:rPr>
            </w:pPr>
            <w:r>
              <w:rPr>
                <w:sz w:val="20"/>
                <w:szCs w:val="20"/>
              </w:rPr>
              <w:t>H</w:t>
            </w:r>
          </w:p>
        </w:tc>
      </w:tr>
      <w:tr w:rsidR="002B0AE8" w:rsidRPr="002B0AE8" w14:paraId="2B06F439" w14:textId="64EAD645" w:rsidTr="00A34B10">
        <w:trPr>
          <w:jc w:val="center"/>
        </w:trPr>
        <w:tc>
          <w:tcPr>
            <w:tcW w:w="3070" w:type="dxa"/>
          </w:tcPr>
          <w:p w14:paraId="3D402BBF" w14:textId="131B6217" w:rsidR="002B0AE8" w:rsidRPr="002B0AE8" w:rsidRDefault="00765DBB" w:rsidP="002B0AE8">
            <w:pPr>
              <w:spacing w:line="240" w:lineRule="auto"/>
              <w:ind w:firstLine="0"/>
              <w:jc w:val="center"/>
              <w:rPr>
                <w:sz w:val="20"/>
                <w:szCs w:val="20"/>
              </w:rPr>
            </w:pPr>
            <w:r>
              <w:rPr>
                <w:sz w:val="20"/>
                <w:szCs w:val="20"/>
              </w:rPr>
              <w:t>attributive construction</w:t>
            </w:r>
          </w:p>
        </w:tc>
        <w:tc>
          <w:tcPr>
            <w:tcW w:w="1980" w:type="dxa"/>
          </w:tcPr>
          <w:p w14:paraId="202B120D" w14:textId="1C45F134" w:rsidR="002B0AE8" w:rsidRPr="002B0AE8" w:rsidRDefault="00765DBB" w:rsidP="002B0AE8">
            <w:pPr>
              <w:spacing w:line="240" w:lineRule="auto"/>
              <w:ind w:firstLine="0"/>
              <w:jc w:val="center"/>
              <w:rPr>
                <w:sz w:val="20"/>
                <w:szCs w:val="20"/>
              </w:rPr>
            </w:pPr>
            <w:r>
              <w:rPr>
                <w:sz w:val="20"/>
                <w:szCs w:val="20"/>
              </w:rPr>
              <w:t>attr_patt</w:t>
            </w:r>
          </w:p>
        </w:tc>
      </w:tr>
      <w:tr w:rsidR="002B0AE8" w:rsidRPr="002B0AE8" w14:paraId="256CB05C" w14:textId="2F602F4D" w:rsidTr="00A34B10">
        <w:trPr>
          <w:jc w:val="center"/>
        </w:trPr>
        <w:tc>
          <w:tcPr>
            <w:tcW w:w="3070" w:type="dxa"/>
          </w:tcPr>
          <w:p w14:paraId="44D3E7F4" w14:textId="155A1322" w:rsidR="002B0AE8" w:rsidRPr="002B0AE8" w:rsidRDefault="00765DBB" w:rsidP="002B0AE8">
            <w:pPr>
              <w:spacing w:line="240" w:lineRule="auto"/>
              <w:ind w:firstLine="0"/>
              <w:jc w:val="center"/>
              <w:rPr>
                <w:sz w:val="20"/>
                <w:szCs w:val="20"/>
              </w:rPr>
            </w:pPr>
            <w:r>
              <w:rPr>
                <w:sz w:val="20"/>
                <w:szCs w:val="20"/>
              </w:rPr>
              <w:t>demonstrative</w:t>
            </w:r>
          </w:p>
        </w:tc>
        <w:tc>
          <w:tcPr>
            <w:tcW w:w="1980" w:type="dxa"/>
          </w:tcPr>
          <w:p w14:paraId="180367C1" w14:textId="3F2C70A7" w:rsidR="002B0AE8" w:rsidRPr="002B0AE8" w:rsidRDefault="00765DBB" w:rsidP="002B0AE8">
            <w:pPr>
              <w:spacing w:line="240" w:lineRule="auto"/>
              <w:ind w:firstLine="0"/>
              <w:jc w:val="center"/>
              <w:rPr>
                <w:sz w:val="20"/>
                <w:szCs w:val="20"/>
              </w:rPr>
            </w:pPr>
            <w:r>
              <w:rPr>
                <w:sz w:val="20"/>
                <w:szCs w:val="20"/>
              </w:rPr>
              <w:t>demon</w:t>
            </w:r>
          </w:p>
        </w:tc>
      </w:tr>
      <w:tr w:rsidR="002B0AE8" w:rsidRPr="002B0AE8" w14:paraId="2152FE51" w14:textId="55B0153A" w:rsidTr="00A34B10">
        <w:trPr>
          <w:jc w:val="center"/>
        </w:trPr>
        <w:tc>
          <w:tcPr>
            <w:tcW w:w="3070" w:type="dxa"/>
          </w:tcPr>
          <w:p w14:paraId="55B67E21" w14:textId="05A905F6" w:rsidR="002B0AE8" w:rsidRPr="002B0AE8" w:rsidRDefault="00765DBB" w:rsidP="002B0AE8">
            <w:pPr>
              <w:spacing w:line="240" w:lineRule="auto"/>
              <w:ind w:firstLine="0"/>
              <w:jc w:val="center"/>
              <w:rPr>
                <w:sz w:val="20"/>
                <w:szCs w:val="20"/>
              </w:rPr>
            </w:pPr>
            <w:r>
              <w:rPr>
                <w:sz w:val="20"/>
                <w:szCs w:val="20"/>
              </w:rPr>
              <w:t>suffix</w:t>
            </w:r>
          </w:p>
        </w:tc>
        <w:tc>
          <w:tcPr>
            <w:tcW w:w="1980" w:type="dxa"/>
          </w:tcPr>
          <w:p w14:paraId="5F2B4229" w14:textId="4969F8AF" w:rsidR="002B0AE8" w:rsidRPr="002B0AE8" w:rsidRDefault="00765DBB" w:rsidP="002B0AE8">
            <w:pPr>
              <w:spacing w:line="240" w:lineRule="auto"/>
              <w:ind w:firstLine="0"/>
              <w:jc w:val="center"/>
              <w:rPr>
                <w:sz w:val="20"/>
                <w:szCs w:val="20"/>
              </w:rPr>
            </w:pPr>
            <w:r>
              <w:rPr>
                <w:sz w:val="20"/>
                <w:szCs w:val="20"/>
              </w:rPr>
              <w:t>sffx</w:t>
            </w:r>
          </w:p>
        </w:tc>
      </w:tr>
      <w:tr w:rsidR="005D12A7" w:rsidRPr="002B0AE8" w14:paraId="76678BE9" w14:textId="77777777" w:rsidTr="00A34B10">
        <w:trPr>
          <w:jc w:val="center"/>
        </w:trPr>
        <w:tc>
          <w:tcPr>
            <w:tcW w:w="3070" w:type="dxa"/>
          </w:tcPr>
          <w:p w14:paraId="0EE31C3E" w14:textId="6716CE48" w:rsidR="005D12A7" w:rsidRDefault="005D12A7" w:rsidP="002B0AE8">
            <w:pPr>
              <w:spacing w:line="240" w:lineRule="auto"/>
              <w:ind w:firstLine="0"/>
              <w:jc w:val="center"/>
              <w:rPr>
                <w:sz w:val="20"/>
                <w:szCs w:val="20"/>
              </w:rPr>
            </w:pPr>
            <w:r>
              <w:rPr>
                <w:sz w:val="20"/>
                <w:szCs w:val="20"/>
              </w:rPr>
              <w:t>construct</w:t>
            </w:r>
          </w:p>
        </w:tc>
        <w:tc>
          <w:tcPr>
            <w:tcW w:w="1980" w:type="dxa"/>
          </w:tcPr>
          <w:p w14:paraId="39BF2E7F" w14:textId="4C9D8903" w:rsidR="005D12A7" w:rsidRDefault="005D12A7" w:rsidP="002B0AE8">
            <w:pPr>
              <w:spacing w:line="240" w:lineRule="auto"/>
              <w:ind w:firstLine="0"/>
              <w:jc w:val="center"/>
              <w:rPr>
                <w:sz w:val="20"/>
                <w:szCs w:val="20"/>
              </w:rPr>
            </w:pPr>
            <w:r>
              <w:rPr>
                <w:sz w:val="20"/>
                <w:szCs w:val="20"/>
              </w:rPr>
              <w:t>cons</w:t>
            </w:r>
          </w:p>
        </w:tc>
      </w:tr>
      <w:tr w:rsidR="002B0AE8" w:rsidRPr="002B0AE8" w14:paraId="256BCA6B" w14:textId="199614E9" w:rsidTr="00A34B10">
        <w:trPr>
          <w:jc w:val="center"/>
        </w:trPr>
        <w:tc>
          <w:tcPr>
            <w:tcW w:w="3070" w:type="dxa"/>
          </w:tcPr>
          <w:p w14:paraId="07F31ABB" w14:textId="2A7BFA9B" w:rsidR="002B0AE8" w:rsidRPr="002B0AE8" w:rsidRDefault="00765DBB" w:rsidP="002B0AE8">
            <w:pPr>
              <w:spacing w:line="240" w:lineRule="auto"/>
              <w:ind w:firstLine="0"/>
              <w:jc w:val="center"/>
              <w:rPr>
                <w:sz w:val="20"/>
                <w:szCs w:val="20"/>
              </w:rPr>
            </w:pPr>
            <w:r>
              <w:rPr>
                <w:sz w:val="20"/>
                <w:szCs w:val="20"/>
              </w:rPr>
              <w:t>construct + NP / VC (verbal clause)</w:t>
            </w:r>
          </w:p>
        </w:tc>
        <w:tc>
          <w:tcPr>
            <w:tcW w:w="1980" w:type="dxa"/>
          </w:tcPr>
          <w:p w14:paraId="2DACE558" w14:textId="258A85C9" w:rsidR="002B0AE8" w:rsidRPr="002B0AE8" w:rsidRDefault="00765DBB" w:rsidP="002B0AE8">
            <w:pPr>
              <w:spacing w:line="240" w:lineRule="auto"/>
              <w:ind w:firstLine="0"/>
              <w:jc w:val="center"/>
              <w:rPr>
                <w:sz w:val="20"/>
                <w:szCs w:val="20"/>
              </w:rPr>
            </w:pPr>
            <w:r>
              <w:rPr>
                <w:sz w:val="20"/>
                <w:szCs w:val="20"/>
              </w:rPr>
              <w:t>cons+NP/VC</w:t>
            </w:r>
          </w:p>
        </w:tc>
      </w:tr>
      <w:tr w:rsidR="002B0AE8" w:rsidRPr="002B0AE8" w14:paraId="5B13C692" w14:textId="5CE72B5F" w:rsidTr="00A34B10">
        <w:trPr>
          <w:jc w:val="center"/>
        </w:trPr>
        <w:tc>
          <w:tcPr>
            <w:tcW w:w="3070" w:type="dxa"/>
          </w:tcPr>
          <w:p w14:paraId="33412E3C" w14:textId="79809C82" w:rsidR="002B0AE8" w:rsidRPr="002B0AE8" w:rsidRDefault="00A34B10" w:rsidP="002B0AE8">
            <w:pPr>
              <w:spacing w:line="240" w:lineRule="auto"/>
              <w:ind w:firstLine="0"/>
              <w:jc w:val="center"/>
              <w:rPr>
                <w:sz w:val="20"/>
                <w:szCs w:val="20"/>
              </w:rPr>
            </w:pPr>
            <w:r>
              <w:rPr>
                <w:sz w:val="20"/>
                <w:szCs w:val="20"/>
              </w:rPr>
              <w:t>relative + NC (nominal clause) / VC</w:t>
            </w:r>
          </w:p>
        </w:tc>
        <w:tc>
          <w:tcPr>
            <w:tcW w:w="1980" w:type="dxa"/>
          </w:tcPr>
          <w:p w14:paraId="2B77C384" w14:textId="381871CF" w:rsidR="002B0AE8" w:rsidRPr="002B0AE8" w:rsidRDefault="00A34B10" w:rsidP="002B0AE8">
            <w:pPr>
              <w:spacing w:line="240" w:lineRule="auto"/>
              <w:ind w:firstLine="0"/>
              <w:jc w:val="center"/>
              <w:rPr>
                <w:sz w:val="20"/>
                <w:szCs w:val="20"/>
              </w:rPr>
            </w:pPr>
            <w:r>
              <w:rPr>
                <w:sz w:val="20"/>
                <w:szCs w:val="20"/>
              </w:rPr>
              <w:t>rela+NC/VC</w:t>
            </w:r>
          </w:p>
        </w:tc>
      </w:tr>
      <w:tr w:rsidR="002B0AE8" w:rsidRPr="002B0AE8" w14:paraId="511BD190" w14:textId="2C9456ED" w:rsidTr="00A34B10">
        <w:trPr>
          <w:jc w:val="center"/>
        </w:trPr>
        <w:tc>
          <w:tcPr>
            <w:tcW w:w="3070" w:type="dxa"/>
          </w:tcPr>
          <w:p w14:paraId="20B5C654" w14:textId="008D374C" w:rsidR="002B0AE8" w:rsidRPr="002B0AE8" w:rsidRDefault="00A34B10" w:rsidP="002B0AE8">
            <w:pPr>
              <w:spacing w:line="240" w:lineRule="auto"/>
              <w:ind w:firstLine="0"/>
              <w:jc w:val="center"/>
              <w:rPr>
                <w:sz w:val="20"/>
                <w:szCs w:val="20"/>
              </w:rPr>
            </w:pPr>
            <w:r>
              <w:rPr>
                <w:sz w:val="20"/>
                <w:szCs w:val="20"/>
              </w:rPr>
              <w:t>+ VC (no construct)</w:t>
            </w:r>
          </w:p>
        </w:tc>
        <w:tc>
          <w:tcPr>
            <w:tcW w:w="1980" w:type="dxa"/>
          </w:tcPr>
          <w:p w14:paraId="51D78FDF" w14:textId="585B34A8" w:rsidR="002B0AE8" w:rsidRPr="002B0AE8" w:rsidRDefault="00A34B10" w:rsidP="002B0AE8">
            <w:pPr>
              <w:spacing w:line="240" w:lineRule="auto"/>
              <w:ind w:firstLine="0"/>
              <w:jc w:val="center"/>
              <w:rPr>
                <w:sz w:val="20"/>
                <w:szCs w:val="20"/>
              </w:rPr>
            </w:pPr>
            <w:r>
              <w:rPr>
                <w:sz w:val="20"/>
                <w:szCs w:val="20"/>
              </w:rPr>
              <w:t>+VC</w:t>
            </w:r>
          </w:p>
        </w:tc>
      </w:tr>
      <w:tr w:rsidR="002B0AE8" w:rsidRPr="002B0AE8" w14:paraId="79061351" w14:textId="55B74CAE" w:rsidTr="00A34B10">
        <w:trPr>
          <w:jc w:val="center"/>
        </w:trPr>
        <w:tc>
          <w:tcPr>
            <w:tcW w:w="3070" w:type="dxa"/>
          </w:tcPr>
          <w:p w14:paraId="33436FD5" w14:textId="53CCA27A" w:rsidR="002B0AE8" w:rsidRPr="002B0AE8" w:rsidRDefault="000910BC" w:rsidP="002B0AE8">
            <w:pPr>
              <w:spacing w:line="240" w:lineRule="auto"/>
              <w:ind w:firstLine="0"/>
              <w:jc w:val="center"/>
              <w:rPr>
                <w:sz w:val="20"/>
                <w:szCs w:val="20"/>
              </w:rPr>
            </w:pPr>
            <w:r>
              <w:rPr>
                <w:sz w:val="20"/>
                <w:szCs w:val="20"/>
              </w:rPr>
              <w:t>quantification</w:t>
            </w:r>
          </w:p>
        </w:tc>
        <w:tc>
          <w:tcPr>
            <w:tcW w:w="1980" w:type="dxa"/>
          </w:tcPr>
          <w:p w14:paraId="740593E9" w14:textId="08A25D09" w:rsidR="002B0AE8" w:rsidRPr="002B0AE8" w:rsidRDefault="000910BC" w:rsidP="002B0AE8">
            <w:pPr>
              <w:spacing w:line="240" w:lineRule="auto"/>
              <w:ind w:firstLine="0"/>
              <w:jc w:val="center"/>
              <w:rPr>
                <w:sz w:val="20"/>
                <w:szCs w:val="20"/>
              </w:rPr>
            </w:pPr>
            <w:r>
              <w:rPr>
                <w:sz w:val="20"/>
                <w:szCs w:val="20"/>
              </w:rPr>
              <w:t>quant</w:t>
            </w:r>
          </w:p>
        </w:tc>
      </w:tr>
      <w:tr w:rsidR="002B0AE8" w:rsidRPr="002B0AE8" w14:paraId="336A1E5D" w14:textId="150856A5" w:rsidTr="00A34B10">
        <w:trPr>
          <w:jc w:val="center"/>
        </w:trPr>
        <w:tc>
          <w:tcPr>
            <w:tcW w:w="3070" w:type="dxa"/>
          </w:tcPr>
          <w:p w14:paraId="791FF352" w14:textId="07F479C4" w:rsidR="002B0AE8" w:rsidRPr="002B0AE8" w:rsidRDefault="000910BC" w:rsidP="002B0AE8">
            <w:pPr>
              <w:spacing w:line="240" w:lineRule="auto"/>
              <w:ind w:firstLine="0"/>
              <w:jc w:val="center"/>
              <w:rPr>
                <w:sz w:val="20"/>
                <w:szCs w:val="20"/>
              </w:rPr>
            </w:pPr>
            <w:r>
              <w:rPr>
                <w:sz w:val="20"/>
                <w:szCs w:val="20"/>
              </w:rPr>
              <w:t>quantification with cardinal</w:t>
            </w:r>
          </w:p>
        </w:tc>
        <w:tc>
          <w:tcPr>
            <w:tcW w:w="1980" w:type="dxa"/>
          </w:tcPr>
          <w:p w14:paraId="7BF0BB4C" w14:textId="1C731FC1" w:rsidR="002B0AE8" w:rsidRPr="002B0AE8" w:rsidRDefault="000910BC" w:rsidP="002B0AE8">
            <w:pPr>
              <w:spacing w:line="240" w:lineRule="auto"/>
              <w:ind w:firstLine="0"/>
              <w:jc w:val="center"/>
              <w:rPr>
                <w:sz w:val="20"/>
                <w:szCs w:val="20"/>
              </w:rPr>
            </w:pPr>
            <w:r>
              <w:rPr>
                <w:sz w:val="20"/>
                <w:szCs w:val="20"/>
              </w:rPr>
              <w:t>card</w:t>
            </w:r>
          </w:p>
        </w:tc>
      </w:tr>
      <w:tr w:rsidR="002B0AE8" w:rsidRPr="002B0AE8" w14:paraId="3153105B" w14:textId="5D4E5E20" w:rsidTr="00A34B10">
        <w:trPr>
          <w:jc w:val="center"/>
        </w:trPr>
        <w:tc>
          <w:tcPr>
            <w:tcW w:w="3070" w:type="dxa"/>
          </w:tcPr>
          <w:p w14:paraId="091BA98F" w14:textId="188AF95B" w:rsidR="002B0AE8" w:rsidRPr="002B0AE8" w:rsidRDefault="000910BC" w:rsidP="002B0AE8">
            <w:pPr>
              <w:spacing w:line="240" w:lineRule="auto"/>
              <w:ind w:firstLine="0"/>
              <w:jc w:val="center"/>
              <w:rPr>
                <w:sz w:val="20"/>
                <w:szCs w:val="20"/>
              </w:rPr>
            </w:pPr>
            <w:r>
              <w:rPr>
                <w:sz w:val="20"/>
                <w:szCs w:val="20"/>
              </w:rPr>
              <w:t>qualitative quantification</w:t>
            </w:r>
          </w:p>
        </w:tc>
        <w:tc>
          <w:tcPr>
            <w:tcW w:w="1980" w:type="dxa"/>
          </w:tcPr>
          <w:p w14:paraId="227DD3DC" w14:textId="76BF98CB" w:rsidR="002B0AE8" w:rsidRPr="002B0AE8" w:rsidRDefault="000910BC" w:rsidP="002B0AE8">
            <w:pPr>
              <w:spacing w:line="240" w:lineRule="auto"/>
              <w:ind w:firstLine="0"/>
              <w:jc w:val="center"/>
              <w:rPr>
                <w:sz w:val="20"/>
                <w:szCs w:val="20"/>
              </w:rPr>
            </w:pPr>
            <w:r>
              <w:rPr>
                <w:sz w:val="20"/>
                <w:szCs w:val="20"/>
              </w:rPr>
              <w:t>qual</w:t>
            </w:r>
          </w:p>
        </w:tc>
      </w:tr>
      <w:tr w:rsidR="002B0AE8" w:rsidRPr="002B0AE8" w14:paraId="375BE0B5" w14:textId="5035576B" w:rsidTr="00A34B10">
        <w:trPr>
          <w:jc w:val="center"/>
        </w:trPr>
        <w:tc>
          <w:tcPr>
            <w:tcW w:w="3070" w:type="dxa"/>
          </w:tcPr>
          <w:p w14:paraId="5AA7494D" w14:textId="4743EC61" w:rsidR="002B0AE8" w:rsidRPr="002B0AE8" w:rsidRDefault="000910BC" w:rsidP="002B0AE8">
            <w:pPr>
              <w:spacing w:line="240" w:lineRule="auto"/>
              <w:ind w:firstLine="0"/>
              <w:jc w:val="center"/>
              <w:rPr>
                <w:sz w:val="20"/>
                <w:szCs w:val="20"/>
              </w:rPr>
            </w:pPr>
            <w:r>
              <w:rPr>
                <w:sz w:val="20"/>
                <w:szCs w:val="20"/>
              </w:rPr>
              <w:t>plural</w:t>
            </w:r>
          </w:p>
        </w:tc>
        <w:tc>
          <w:tcPr>
            <w:tcW w:w="1980" w:type="dxa"/>
          </w:tcPr>
          <w:p w14:paraId="29677C10" w14:textId="3192DBF5" w:rsidR="002B0AE8" w:rsidRPr="002B0AE8" w:rsidRDefault="000910BC" w:rsidP="002B0AE8">
            <w:pPr>
              <w:spacing w:line="240" w:lineRule="auto"/>
              <w:ind w:firstLine="0"/>
              <w:jc w:val="center"/>
              <w:rPr>
                <w:sz w:val="20"/>
                <w:szCs w:val="20"/>
              </w:rPr>
            </w:pPr>
            <w:r>
              <w:rPr>
                <w:sz w:val="20"/>
                <w:szCs w:val="20"/>
              </w:rPr>
              <w:t>pl</w:t>
            </w:r>
          </w:p>
        </w:tc>
      </w:tr>
      <w:tr w:rsidR="002B0AE8" w:rsidRPr="002B0AE8" w14:paraId="3DDE826D" w14:textId="020F43A3" w:rsidTr="00A34B10">
        <w:trPr>
          <w:jc w:val="center"/>
        </w:trPr>
        <w:tc>
          <w:tcPr>
            <w:tcW w:w="3070" w:type="dxa"/>
          </w:tcPr>
          <w:p w14:paraId="5AC8625C" w14:textId="36AF3652" w:rsidR="002B0AE8" w:rsidRPr="002B0AE8" w:rsidRDefault="000910BC" w:rsidP="002B0AE8">
            <w:pPr>
              <w:spacing w:line="240" w:lineRule="auto"/>
              <w:ind w:firstLine="0"/>
              <w:jc w:val="center"/>
              <w:rPr>
                <w:sz w:val="20"/>
                <w:szCs w:val="20"/>
              </w:rPr>
            </w:pPr>
            <w:r>
              <w:rPr>
                <w:sz w:val="20"/>
                <w:szCs w:val="20"/>
              </w:rPr>
              <w:t>dual</w:t>
            </w:r>
          </w:p>
        </w:tc>
        <w:tc>
          <w:tcPr>
            <w:tcW w:w="1980" w:type="dxa"/>
          </w:tcPr>
          <w:p w14:paraId="1EA2852E" w14:textId="43CE04D0" w:rsidR="002B0AE8" w:rsidRPr="002B0AE8" w:rsidRDefault="000910BC" w:rsidP="002B0AE8">
            <w:pPr>
              <w:spacing w:line="240" w:lineRule="auto"/>
              <w:ind w:firstLine="0"/>
              <w:jc w:val="center"/>
              <w:rPr>
                <w:sz w:val="20"/>
                <w:szCs w:val="20"/>
              </w:rPr>
            </w:pPr>
            <w:r>
              <w:rPr>
                <w:sz w:val="20"/>
                <w:szCs w:val="20"/>
              </w:rPr>
              <w:t>du</w:t>
            </w:r>
          </w:p>
        </w:tc>
      </w:tr>
      <w:tr w:rsidR="002B0AE8" w:rsidRPr="002B0AE8" w14:paraId="1EAF1AC8" w14:textId="5BDBFBB2" w:rsidTr="00A34B10">
        <w:trPr>
          <w:jc w:val="center"/>
        </w:trPr>
        <w:tc>
          <w:tcPr>
            <w:tcW w:w="3070" w:type="dxa"/>
          </w:tcPr>
          <w:p w14:paraId="1C3E634C" w14:textId="7DD981E9" w:rsidR="002B0AE8" w:rsidRPr="002B0AE8" w:rsidRDefault="005D12A7" w:rsidP="002B0AE8">
            <w:pPr>
              <w:spacing w:line="240" w:lineRule="auto"/>
              <w:ind w:firstLine="0"/>
              <w:jc w:val="center"/>
              <w:rPr>
                <w:sz w:val="20"/>
                <w:szCs w:val="20"/>
              </w:rPr>
            </w:pPr>
            <w:r>
              <w:rPr>
                <w:sz w:val="20"/>
                <w:szCs w:val="20"/>
              </w:rPr>
              <w:t>ordinal</w:t>
            </w:r>
          </w:p>
        </w:tc>
        <w:tc>
          <w:tcPr>
            <w:tcW w:w="1980" w:type="dxa"/>
          </w:tcPr>
          <w:p w14:paraId="2153BF2C" w14:textId="45B489DA" w:rsidR="002B0AE8" w:rsidRPr="002B0AE8" w:rsidRDefault="005D12A7" w:rsidP="002B0AE8">
            <w:pPr>
              <w:spacing w:line="240" w:lineRule="auto"/>
              <w:ind w:firstLine="0"/>
              <w:jc w:val="center"/>
              <w:rPr>
                <w:sz w:val="20"/>
                <w:szCs w:val="20"/>
              </w:rPr>
            </w:pPr>
            <w:r>
              <w:rPr>
                <w:sz w:val="20"/>
                <w:szCs w:val="20"/>
              </w:rPr>
              <w:t>ord</w:t>
            </w:r>
          </w:p>
        </w:tc>
      </w:tr>
      <w:tr w:rsidR="002B0AE8" w:rsidRPr="002B0AE8" w14:paraId="446FF871" w14:textId="3163F947" w:rsidTr="00A34B10">
        <w:trPr>
          <w:jc w:val="center"/>
        </w:trPr>
        <w:tc>
          <w:tcPr>
            <w:tcW w:w="3070" w:type="dxa"/>
          </w:tcPr>
          <w:p w14:paraId="3E20C785" w14:textId="5430FFFE" w:rsidR="002B0AE8" w:rsidRPr="002B0AE8" w:rsidRDefault="005D12A7" w:rsidP="002B0AE8">
            <w:pPr>
              <w:spacing w:line="240" w:lineRule="auto"/>
              <w:ind w:firstLine="0"/>
              <w:jc w:val="center"/>
              <w:rPr>
                <w:sz w:val="20"/>
                <w:szCs w:val="20"/>
              </w:rPr>
            </w:pPr>
            <w:r>
              <w:rPr>
                <w:sz w:val="20"/>
                <w:szCs w:val="20"/>
              </w:rPr>
              <w:t>adjective</w:t>
            </w:r>
          </w:p>
        </w:tc>
        <w:tc>
          <w:tcPr>
            <w:tcW w:w="1980" w:type="dxa"/>
          </w:tcPr>
          <w:p w14:paraId="635EEA9D" w14:textId="4FA3E666" w:rsidR="002B0AE8" w:rsidRPr="002B0AE8" w:rsidRDefault="005D12A7" w:rsidP="002B0AE8">
            <w:pPr>
              <w:spacing w:line="240" w:lineRule="auto"/>
              <w:ind w:firstLine="0"/>
              <w:jc w:val="center"/>
              <w:rPr>
                <w:sz w:val="20"/>
                <w:szCs w:val="20"/>
              </w:rPr>
            </w:pPr>
            <w:r>
              <w:rPr>
                <w:sz w:val="20"/>
                <w:szCs w:val="20"/>
              </w:rPr>
              <w:t>adjv</w:t>
            </w:r>
          </w:p>
        </w:tc>
      </w:tr>
    </w:tbl>
    <w:p w14:paraId="7C573044" w14:textId="77777777" w:rsidR="00CB4DB9" w:rsidRPr="00F77B7E" w:rsidRDefault="00CB4DB9" w:rsidP="00CB2836"/>
    <w:p w14:paraId="1195D942" w14:textId="7B044911" w:rsidR="00280491" w:rsidRDefault="005F2C70" w:rsidP="005F2C70">
      <w:pPr>
        <w:ind w:firstLine="0"/>
      </w:pPr>
      <w:r>
        <w:lastRenderedPageBreak/>
        <w:t xml:space="preserve">Some </w:t>
      </w:r>
      <w:r w:rsidR="00842142">
        <w:t>tags</w:t>
      </w:r>
      <w:r w:rsidR="009F7475">
        <w:t xml:space="preserve"> </w:t>
      </w:r>
      <w:r w:rsidR="00842BA6">
        <w:t>overlap, such as "quantification" and "quantification with cardinal." This allow</w:t>
      </w:r>
      <w:r w:rsidR="00E033F6">
        <w:t>s</w:t>
      </w:r>
      <w:r w:rsidR="00842BA6">
        <w:t xml:space="preserve"> </w:t>
      </w:r>
      <w:r w:rsidR="00E34DCA">
        <w:t xml:space="preserve">cases of quantification to be linked. </w:t>
      </w:r>
      <w:r w:rsidR="006B6352">
        <w:t>Before count</w:t>
      </w:r>
      <w:r w:rsidR="00205C44">
        <w:t xml:space="preserve">ing the </w:t>
      </w:r>
      <w:r w:rsidR="004F3F31">
        <w:t>features</w:t>
      </w:r>
      <w:r w:rsidR="006B6352">
        <w:t xml:space="preserve">, an additional restriction is made to </w:t>
      </w:r>
      <w:r w:rsidR="00613FA6">
        <w:t xml:space="preserve">select only those </w:t>
      </w:r>
      <w:r w:rsidR="00613FA6">
        <w:rPr>
          <w:smallCaps/>
        </w:rPr>
        <w:t>times</w:t>
      </w:r>
      <w:r w:rsidR="00613FA6">
        <w:t xml:space="preserve"> which </w:t>
      </w:r>
      <w:r w:rsidR="00BF4260">
        <w:t xml:space="preserve">have only a single preposition and </w:t>
      </w:r>
      <w:r w:rsidR="00BF4260">
        <w:rPr>
          <w:smallCaps/>
        </w:rPr>
        <w:t>head</w:t>
      </w:r>
      <w:r w:rsidR="00F65A9E">
        <w:t xml:space="preserve"> element. </w:t>
      </w:r>
      <w:r w:rsidR="00ED4529">
        <w:t>This restricts</w:t>
      </w:r>
      <w:r w:rsidR="00424AF9">
        <w:t xml:space="preserve"> </w:t>
      </w:r>
      <w:r w:rsidR="0053352C">
        <w:t xml:space="preserve">complexity </w:t>
      </w:r>
      <w:r w:rsidR="003C74E8">
        <w:t>for this first stage</w:t>
      </w:r>
      <w:r w:rsidR="003C7191">
        <w:t>,</w:t>
      </w:r>
      <w:r w:rsidR="00E83404">
        <w:t xml:space="preserve"> </w:t>
      </w:r>
      <w:r w:rsidR="00AC061B">
        <w:t>leav</w:t>
      </w:r>
      <w:r w:rsidR="003C7191">
        <w:t>ing</w:t>
      </w:r>
      <w:r w:rsidR="00E83404">
        <w:t xml:space="preserve"> 2,922 </w:t>
      </w:r>
      <w:r w:rsidR="002D46F4" w:rsidRPr="002D46F4">
        <w:t>cases</w:t>
      </w:r>
      <w:r w:rsidR="00684B21">
        <w:t>.</w:t>
      </w:r>
      <w:r w:rsidR="00474826">
        <w:t xml:space="preserve"> T</w:t>
      </w:r>
      <w:r w:rsidR="003002C1">
        <w:t xml:space="preserve">he counts </w:t>
      </w:r>
      <w:r w:rsidR="00F44DB9">
        <w:t>yield</w:t>
      </w:r>
      <w:r w:rsidR="00474826">
        <w:t xml:space="preserve"> </w:t>
      </w:r>
      <w:r w:rsidR="00B24788">
        <w:t>83 unique combinations.</w:t>
      </w:r>
    </w:p>
    <w:p w14:paraId="0D836565" w14:textId="2688E9E6" w:rsidR="0028322E" w:rsidRPr="00684B21" w:rsidRDefault="00EA2301" w:rsidP="0028322E">
      <w:r>
        <w:t xml:space="preserve">The goal of gathering this </w:t>
      </w:r>
      <w:r w:rsidR="00581918">
        <w:t>information</w:t>
      </w:r>
      <w:r>
        <w:t xml:space="preserve"> is to see </w:t>
      </w:r>
      <w:r w:rsidR="00F66BAC">
        <w:t xml:space="preserve">what </w:t>
      </w:r>
      <w:r w:rsidR="00FB7790">
        <w:t xml:space="preserve">formal </w:t>
      </w:r>
      <w:r w:rsidR="00F66BAC">
        <w:t xml:space="preserve">clusters </w:t>
      </w:r>
      <w:r w:rsidR="006819B8">
        <w:t>emerge</w:t>
      </w:r>
      <w:r w:rsidR="00BD520F">
        <w:t xml:space="preserve"> </w:t>
      </w:r>
      <w:r w:rsidR="00490482">
        <w:t>from</w:t>
      </w:r>
      <w:r w:rsidR="00BD520F">
        <w:t xml:space="preserve"> the</w:t>
      </w:r>
      <w:r w:rsidR="002C7DE6">
        <w:t xml:space="preserve"> data itself.</w:t>
      </w:r>
      <w:r w:rsidR="00BB5776">
        <w:t xml:space="preserve"> </w:t>
      </w:r>
      <w:r w:rsidR="0075150A">
        <w:t>A number of cluster</w:t>
      </w:r>
      <w:r w:rsidR="007C4FBC">
        <w:t xml:space="preserve">ing methods are available </w:t>
      </w:r>
      <w:r w:rsidR="008A68AD">
        <w:t xml:space="preserve">for </w:t>
      </w:r>
      <w:r>
        <w:t>data with many variables</w:t>
      </w:r>
      <w:r w:rsidR="003A5E3F">
        <w:t xml:space="preserve">. </w:t>
      </w:r>
      <w:r w:rsidR="00657426">
        <w:t>The</w:t>
      </w:r>
      <w:r w:rsidR="00957265">
        <w:t xml:space="preserve"> </w:t>
      </w:r>
      <w:r w:rsidR="003E6A9C">
        <w:t xml:space="preserve">method </w:t>
      </w:r>
      <w:r w:rsidR="00957265">
        <w:t>should reflect</w:t>
      </w:r>
      <w:r w:rsidR="003E6A9C">
        <w:t xml:space="preserve"> the diversity </w:t>
      </w:r>
      <w:r w:rsidR="00591256">
        <w:t>found in the data. C-Means is a fuzzy clustering</w:t>
      </w:r>
      <w:r w:rsidR="006D740F">
        <w:t xml:space="preserve"> algorithm</w:t>
      </w:r>
      <w:r w:rsidR="00591256">
        <w:t xml:space="preserve">, which allows for </w:t>
      </w:r>
      <w:r w:rsidR="00511897">
        <w:t xml:space="preserve">various degrees of membership </w:t>
      </w:r>
      <w:r w:rsidR="00C34DBC">
        <w:t xml:space="preserve">for </w:t>
      </w:r>
      <w:r w:rsidR="00235405">
        <w:t>cluster</w:t>
      </w:r>
      <w:r w:rsidR="00C34DBC">
        <w:t>s</w:t>
      </w:r>
      <w:r w:rsidR="00235405">
        <w:t>.</w:t>
      </w:r>
      <w:r w:rsidR="00E45623" w:rsidRPr="00E65E29">
        <w:rPr>
          <w:rStyle w:val="FootnoteReference"/>
        </w:rPr>
        <w:footnoteReference w:id="114"/>
      </w:r>
      <w:r w:rsidR="00235405">
        <w:t xml:space="preserve"> </w:t>
      </w:r>
      <w:r w:rsidR="007B5E30">
        <w:t xml:space="preserve">An item A, for instance, can be </w:t>
      </w:r>
      <w:r w:rsidR="00994161">
        <w:t>4</w:t>
      </w:r>
      <w:r w:rsidR="007B5E30">
        <w:t xml:space="preserve">0% aligned with one cluster but </w:t>
      </w:r>
      <w:r w:rsidR="00994161">
        <w:t>90% aligned with another.</w:t>
      </w:r>
      <w:r w:rsidR="00881D62" w:rsidRPr="00E65E29">
        <w:rPr>
          <w:rStyle w:val="FootnoteReference"/>
        </w:rPr>
        <w:footnoteReference w:id="115"/>
      </w:r>
      <w:r w:rsidR="00C54EEC">
        <w:t xml:space="preserve"> </w:t>
      </w:r>
      <w:r w:rsidR="00C450DD">
        <w:t xml:space="preserve">Methodologically, C-Means seeks to </w:t>
      </w:r>
      <w:r w:rsidR="00EF1E99">
        <w:t xml:space="preserve">maximize the goodness of fit </w:t>
      </w:r>
      <w:r w:rsidR="00CB5F5C">
        <w:t>between as many members as possible.</w:t>
      </w:r>
      <w:r w:rsidR="00B90C12">
        <w:t xml:space="preserve"> </w:t>
      </w:r>
      <w:r w:rsidR="009D0449">
        <w:t xml:space="preserve">One downside is that </w:t>
      </w:r>
      <w:r w:rsidR="00AB30AC">
        <w:t xml:space="preserve">C-Means </w:t>
      </w:r>
      <w:r w:rsidR="00AE6FC2">
        <w:t xml:space="preserve">needs </w:t>
      </w:r>
      <w:r w:rsidR="005248C6">
        <w:t xml:space="preserve">to be told </w:t>
      </w:r>
      <w:r w:rsidR="008127F4">
        <w:t>how many clusters to make</w:t>
      </w:r>
      <w:r w:rsidR="001B1A22">
        <w:t xml:space="preserve"> in advance</w:t>
      </w:r>
      <w:r w:rsidR="008127F4">
        <w:t>.</w:t>
      </w:r>
      <w:r w:rsidR="001B1A22">
        <w:t xml:space="preserve"> </w:t>
      </w:r>
      <w:r w:rsidR="00340F37">
        <w:t xml:space="preserve">This can be mediated by </w:t>
      </w:r>
      <w:r w:rsidR="00982E2B">
        <w:t xml:space="preserve">iteratively </w:t>
      </w:r>
      <w:r w:rsidR="00EC07BD">
        <w:t>running C-Means on</w:t>
      </w:r>
      <w:r w:rsidR="006361C2">
        <w:t xml:space="preserve"> an</w:t>
      </w:r>
      <w:r w:rsidR="00EC07BD">
        <w:t xml:space="preserve"> increasing number of clusters </w:t>
      </w:r>
      <w:r w:rsidR="00726E3B">
        <w:t xml:space="preserve">while measuring how </w:t>
      </w:r>
      <w:r w:rsidR="00193801">
        <w:t>good the fit</w:t>
      </w:r>
      <w:r w:rsidR="00521A1F">
        <w:t>s</w:t>
      </w:r>
      <w:r w:rsidR="00193801">
        <w:t xml:space="preserve"> </w:t>
      </w:r>
      <w:r w:rsidR="00521A1F">
        <w:t>are</w:t>
      </w:r>
      <w:r w:rsidR="00193801">
        <w:t xml:space="preserve">. </w:t>
      </w:r>
      <w:r w:rsidR="004304AB">
        <w:t xml:space="preserve">This allows one to choose </w:t>
      </w:r>
      <w:r w:rsidR="006173FC">
        <w:t>the ideal number of clusters.</w:t>
      </w:r>
    </w:p>
    <w:p w14:paraId="28DDFAF5" w14:textId="1837584C" w:rsidR="00977D34" w:rsidRDefault="00977D34" w:rsidP="00977D34">
      <w:pPr>
        <w:pStyle w:val="Heading1"/>
      </w:pPr>
      <w:r>
        <w:t xml:space="preserve">Figure </w:t>
      </w:r>
      <w:fldSimple w:instr=" SEQ Figure \* ARABIC ">
        <w:r w:rsidR="00E65E29">
          <w:rPr>
            <w:noProof/>
          </w:rPr>
          <w:t>24</w:t>
        </w:r>
      </w:fldSimple>
      <w:r>
        <w:t xml:space="preserve">: </w:t>
      </w:r>
      <w:r w:rsidRPr="00FF5FC8">
        <w:t>C-Means Time Adverbial Cluster Tests, from number of clusters = 2 to 30</w:t>
      </w:r>
    </w:p>
    <w:p w14:paraId="6217E298" w14:textId="7C441293" w:rsidR="0089305D" w:rsidRDefault="00977D34" w:rsidP="00977D34">
      <w:pPr>
        <w:ind w:firstLine="0"/>
        <w:jc w:val="center"/>
      </w:pPr>
      <w:r>
        <w:rPr>
          <w:noProof/>
        </w:rPr>
        <w:drawing>
          <wp:inline distT="0" distB="0" distL="0" distR="0" wp14:anchorId="5A898517" wp14:editId="6E8C49FD">
            <wp:extent cx="5106542" cy="1657350"/>
            <wp:effectExtent l="0" t="0" r="0" b="0"/>
            <wp:docPr id="23" name="cmeans_clus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means_clustering.png"/>
                    <pic:cNvPicPr/>
                  </pic:nvPicPr>
                  <pic:blipFill rotWithShape="1">
                    <a:blip r:embed="rId33" r:link="rId34">
                      <a:extLst>
                        <a:ext uri="{28A0092B-C50C-407E-A947-70E740481C1C}">
                          <a14:useLocalDpi xmlns:a14="http://schemas.microsoft.com/office/drawing/2010/main" val="0"/>
                        </a:ext>
                      </a:extLst>
                    </a:blip>
                    <a:srcRect l="6738" t="7722" r="7972"/>
                    <a:stretch/>
                  </pic:blipFill>
                  <pic:spPr bwMode="auto">
                    <a:xfrm>
                      <a:off x="0" y="0"/>
                      <a:ext cx="5125104" cy="1663374"/>
                    </a:xfrm>
                    <a:prstGeom prst="rect">
                      <a:avLst/>
                    </a:prstGeom>
                    <a:ln>
                      <a:noFill/>
                    </a:ln>
                    <a:extLst>
                      <a:ext uri="{53640926-AAD7-44D8-BBD7-CCE9431645EC}">
                        <a14:shadowObscured xmlns:a14="http://schemas.microsoft.com/office/drawing/2010/main"/>
                      </a:ext>
                    </a:extLst>
                  </pic:spPr>
                </pic:pic>
              </a:graphicData>
            </a:graphic>
          </wp:inline>
        </w:drawing>
      </w:r>
    </w:p>
    <w:p w14:paraId="7296DAA2" w14:textId="2F0780B2" w:rsidR="007F280C" w:rsidRPr="00977D34" w:rsidRDefault="00B644A5" w:rsidP="00977D34">
      <w:pPr>
        <w:ind w:firstLine="0"/>
      </w:pPr>
      <w:r>
        <w:lastRenderedPageBreak/>
        <w:t xml:space="preserve">The test shows that the ideal </w:t>
      </w:r>
      <w:r w:rsidR="008F3F8F">
        <w:t xml:space="preserve">number of </w:t>
      </w:r>
      <w:r>
        <w:t>cluster</w:t>
      </w:r>
      <w:r w:rsidR="008F3F8F">
        <w:t>s</w:t>
      </w:r>
      <w:r>
        <w:t xml:space="preserve"> is 18, since there is no significant gain</w:t>
      </w:r>
      <w:r w:rsidR="003101D2">
        <w:t xml:space="preserve"> after that</w:t>
      </w:r>
      <w:r>
        <w:t>.</w:t>
      </w:r>
      <w:r w:rsidR="00ED23D4">
        <w:t xml:space="preserve"> </w:t>
      </w:r>
      <w:r w:rsidR="00B765B9">
        <w:t>T</w:t>
      </w:r>
      <w:r w:rsidR="005C0872">
        <w:t xml:space="preserve">his number results in the following, listed </w:t>
      </w:r>
      <w:r w:rsidR="0058574A">
        <w:t>with</w:t>
      </w:r>
      <w:r w:rsidR="002E4E3F">
        <w:t xml:space="preserve"> </w:t>
      </w:r>
      <w:r w:rsidR="0058574A">
        <w:t xml:space="preserve">number of </w:t>
      </w:r>
      <w:r w:rsidR="00E4058F">
        <w:t>strong</w:t>
      </w:r>
      <w:r w:rsidR="00933143">
        <w:t xml:space="preserve"> (&gt;90%</w:t>
      </w:r>
      <w:r w:rsidR="0047122E">
        <w:t xml:space="preserve"> affinity</w:t>
      </w:r>
      <w:r w:rsidR="00933143">
        <w:t>)</w:t>
      </w:r>
      <w:r w:rsidR="00E4058F">
        <w:t xml:space="preserve"> members</w:t>
      </w:r>
      <w:r w:rsidR="00933143">
        <w:t>.</w:t>
      </w:r>
    </w:p>
    <w:p w14:paraId="22EAD9AE" w14:textId="01B97A4C" w:rsidR="000D25F3" w:rsidRDefault="000D25F3" w:rsidP="000D25F3">
      <w:pPr>
        <w:pStyle w:val="Heading1"/>
      </w:pPr>
      <w:r>
        <w:t xml:space="preserve">Figure </w:t>
      </w:r>
      <w:fldSimple w:instr=" SEQ Figure \* ARABIC ">
        <w:r w:rsidR="00E65E29">
          <w:rPr>
            <w:noProof/>
          </w:rPr>
          <w:t>25</w:t>
        </w:r>
      </w:fldSimple>
      <w:r>
        <w:t>: Time Adverbial Clusters based on C-Means and Specification Features</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000" w:firstRow="0" w:lastRow="0" w:firstColumn="0" w:lastColumn="0" w:noHBand="0" w:noVBand="0"/>
      </w:tblPr>
      <w:tblGrid>
        <w:gridCol w:w="3535"/>
        <w:gridCol w:w="3018"/>
        <w:gridCol w:w="617"/>
      </w:tblGrid>
      <w:tr w:rsidR="00555D15" w:rsidRPr="00555D15" w14:paraId="331DCAAC" w14:textId="77777777" w:rsidTr="00555D15">
        <w:trPr>
          <w:trHeight w:val="280"/>
          <w:jc w:val="center"/>
        </w:trPr>
        <w:tc>
          <w:tcPr>
            <w:tcW w:w="0" w:type="auto"/>
          </w:tcPr>
          <w:p w14:paraId="49182EF7" w14:textId="3A6CE314" w:rsidR="00555D15" w:rsidRPr="000310BA" w:rsidRDefault="00555D15" w:rsidP="00555D15">
            <w:pPr>
              <w:autoSpaceDE w:val="0"/>
              <w:autoSpaceDN w:val="0"/>
              <w:adjustRightInd w:val="0"/>
              <w:spacing w:line="240" w:lineRule="auto"/>
              <w:ind w:firstLine="0"/>
              <w:jc w:val="center"/>
              <w:rPr>
                <w:rFonts w:asciiTheme="minorBidi" w:eastAsiaTheme="minorHAnsi" w:hAnsiTheme="minorBidi" w:cstheme="minorBidi"/>
                <w:b/>
                <w:bCs/>
                <w:color w:val="000000"/>
                <w:sz w:val="20"/>
                <w:szCs w:val="20"/>
              </w:rPr>
            </w:pPr>
            <w:r w:rsidRPr="000310BA">
              <w:rPr>
                <w:rFonts w:asciiTheme="minorBidi" w:eastAsiaTheme="minorHAnsi" w:hAnsiTheme="minorBidi" w:cstheme="minorBidi"/>
                <w:b/>
                <w:bCs/>
                <w:color w:val="000000"/>
                <w:sz w:val="20"/>
                <w:szCs w:val="20"/>
              </w:rPr>
              <w:t xml:space="preserve">Cluster </w:t>
            </w:r>
            <w:r w:rsidR="00C855D4">
              <w:rPr>
                <w:rFonts w:asciiTheme="minorBidi" w:eastAsiaTheme="minorHAnsi" w:hAnsiTheme="minorBidi" w:cstheme="minorBidi"/>
                <w:b/>
                <w:bCs/>
                <w:color w:val="000000"/>
                <w:sz w:val="20"/>
                <w:szCs w:val="20"/>
              </w:rPr>
              <w:t>Components</w:t>
            </w:r>
          </w:p>
        </w:tc>
        <w:tc>
          <w:tcPr>
            <w:tcW w:w="0" w:type="auto"/>
          </w:tcPr>
          <w:p w14:paraId="3FCE8303" w14:textId="77777777" w:rsidR="00555D15" w:rsidRPr="000310BA" w:rsidRDefault="00555D15" w:rsidP="00555D15">
            <w:pPr>
              <w:autoSpaceDE w:val="0"/>
              <w:autoSpaceDN w:val="0"/>
              <w:adjustRightInd w:val="0"/>
              <w:spacing w:line="240" w:lineRule="auto"/>
              <w:ind w:firstLine="0"/>
              <w:jc w:val="center"/>
              <w:rPr>
                <w:rFonts w:asciiTheme="minorBidi" w:eastAsiaTheme="minorHAnsi" w:hAnsiTheme="minorBidi" w:cstheme="minorBidi"/>
                <w:b/>
                <w:bCs/>
                <w:color w:val="000000"/>
                <w:sz w:val="20"/>
                <w:szCs w:val="20"/>
              </w:rPr>
            </w:pPr>
            <w:r w:rsidRPr="000310BA">
              <w:rPr>
                <w:rFonts w:asciiTheme="minorBidi" w:eastAsiaTheme="minorHAnsi" w:hAnsiTheme="minorBidi" w:cstheme="minorBidi"/>
                <w:b/>
                <w:bCs/>
                <w:color w:val="000000"/>
                <w:sz w:val="20"/>
                <w:szCs w:val="20"/>
              </w:rPr>
              <w:t>Example</w:t>
            </w:r>
          </w:p>
        </w:tc>
        <w:tc>
          <w:tcPr>
            <w:tcW w:w="0" w:type="auto"/>
          </w:tcPr>
          <w:p w14:paraId="7084D64A" w14:textId="77777777" w:rsidR="00555D15" w:rsidRPr="000310BA" w:rsidRDefault="00555D15" w:rsidP="00555D15">
            <w:pPr>
              <w:autoSpaceDE w:val="0"/>
              <w:autoSpaceDN w:val="0"/>
              <w:adjustRightInd w:val="0"/>
              <w:spacing w:line="240" w:lineRule="auto"/>
              <w:ind w:firstLine="0"/>
              <w:jc w:val="center"/>
              <w:rPr>
                <w:rFonts w:asciiTheme="minorBidi" w:eastAsiaTheme="minorHAnsi" w:hAnsiTheme="minorBidi" w:cstheme="minorBidi"/>
                <w:b/>
                <w:bCs/>
                <w:color w:val="000000"/>
                <w:sz w:val="20"/>
                <w:szCs w:val="20"/>
              </w:rPr>
            </w:pPr>
            <w:r w:rsidRPr="000310BA">
              <w:rPr>
                <w:rFonts w:asciiTheme="minorBidi" w:eastAsiaTheme="minorHAnsi" w:hAnsiTheme="minorBidi" w:cstheme="minorBidi"/>
                <w:b/>
                <w:bCs/>
                <w:color w:val="000000"/>
                <w:sz w:val="20"/>
                <w:szCs w:val="20"/>
              </w:rPr>
              <w:t>Size</w:t>
            </w:r>
          </w:p>
        </w:tc>
      </w:tr>
      <w:tr w:rsidR="00555D15" w:rsidRPr="00555D15" w14:paraId="00D62F5F" w14:textId="77777777" w:rsidTr="00555D15">
        <w:trPr>
          <w:trHeight w:val="280"/>
          <w:jc w:val="center"/>
        </w:trPr>
        <w:tc>
          <w:tcPr>
            <w:tcW w:w="0" w:type="auto"/>
          </w:tcPr>
          <w:p w14:paraId="18F4F0A5"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H.attr_patt.demon</w:t>
            </w:r>
          </w:p>
        </w:tc>
        <w:tc>
          <w:tcPr>
            <w:tcW w:w="0" w:type="auto"/>
          </w:tcPr>
          <w:p w14:paraId="07C09A59"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מן.ה.יום.ה.הוא</w:t>
            </w:r>
          </w:p>
        </w:tc>
        <w:tc>
          <w:tcPr>
            <w:tcW w:w="0" w:type="auto"/>
          </w:tcPr>
          <w:p w14:paraId="02EE08D9"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382</w:t>
            </w:r>
          </w:p>
        </w:tc>
      </w:tr>
      <w:tr w:rsidR="00555D15" w:rsidRPr="00555D15" w14:paraId="79A06116" w14:textId="77777777" w:rsidTr="00555D15">
        <w:trPr>
          <w:trHeight w:val="280"/>
          <w:jc w:val="center"/>
        </w:trPr>
        <w:tc>
          <w:tcPr>
            <w:tcW w:w="0" w:type="auto"/>
          </w:tcPr>
          <w:p w14:paraId="33E40E61"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w:t>
            </w:r>
          </w:p>
        </w:tc>
        <w:tc>
          <w:tcPr>
            <w:tcW w:w="0" w:type="auto"/>
          </w:tcPr>
          <w:p w14:paraId="4F0878EC"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כ.אתמול.שׁלשׁום</w:t>
            </w:r>
          </w:p>
        </w:tc>
        <w:tc>
          <w:tcPr>
            <w:tcW w:w="0" w:type="auto"/>
          </w:tcPr>
          <w:p w14:paraId="1313CCB1"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344</w:t>
            </w:r>
          </w:p>
        </w:tc>
      </w:tr>
      <w:tr w:rsidR="00555D15" w:rsidRPr="00555D15" w14:paraId="0A42D9C6" w14:textId="77777777" w:rsidTr="00555D15">
        <w:trPr>
          <w:trHeight w:val="280"/>
          <w:jc w:val="center"/>
        </w:trPr>
        <w:tc>
          <w:tcPr>
            <w:tcW w:w="0" w:type="auto"/>
          </w:tcPr>
          <w:p w14:paraId="18B99170"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H</w:t>
            </w:r>
          </w:p>
        </w:tc>
        <w:tc>
          <w:tcPr>
            <w:tcW w:w="0" w:type="auto"/>
          </w:tcPr>
          <w:p w14:paraId="220D46B0"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ב.ה.יום</w:t>
            </w:r>
          </w:p>
        </w:tc>
        <w:tc>
          <w:tcPr>
            <w:tcW w:w="0" w:type="auto"/>
          </w:tcPr>
          <w:p w14:paraId="725D8EF9"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276</w:t>
            </w:r>
          </w:p>
        </w:tc>
      </w:tr>
      <w:tr w:rsidR="00555D15" w:rsidRPr="00555D15" w14:paraId="7C9C3A67" w14:textId="77777777" w:rsidTr="00555D15">
        <w:trPr>
          <w:trHeight w:val="280"/>
          <w:jc w:val="center"/>
        </w:trPr>
        <w:tc>
          <w:tcPr>
            <w:tcW w:w="0" w:type="auto"/>
          </w:tcPr>
          <w:p w14:paraId="41A94963"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time.H</w:t>
            </w:r>
          </w:p>
        </w:tc>
        <w:tc>
          <w:tcPr>
            <w:tcW w:w="0" w:type="auto"/>
          </w:tcPr>
          <w:p w14:paraId="1671273F"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ה.יום</w:t>
            </w:r>
          </w:p>
        </w:tc>
        <w:tc>
          <w:tcPr>
            <w:tcW w:w="0" w:type="auto"/>
          </w:tcPr>
          <w:p w14:paraId="0DFB4BEB"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221</w:t>
            </w:r>
          </w:p>
        </w:tc>
      </w:tr>
      <w:tr w:rsidR="00555D15" w:rsidRPr="00555D15" w14:paraId="57691E4C" w14:textId="77777777" w:rsidTr="00555D15">
        <w:trPr>
          <w:trHeight w:val="280"/>
          <w:jc w:val="center"/>
        </w:trPr>
        <w:tc>
          <w:tcPr>
            <w:tcW w:w="0" w:type="auto"/>
          </w:tcPr>
          <w:p w14:paraId="10797EED"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construct.cons+NP</w:t>
            </w:r>
          </w:p>
        </w:tc>
        <w:tc>
          <w:tcPr>
            <w:tcW w:w="0" w:type="auto"/>
          </w:tcPr>
          <w:p w14:paraId="2007072B"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כ.מות.אחאב</w:t>
            </w:r>
          </w:p>
        </w:tc>
        <w:tc>
          <w:tcPr>
            <w:tcW w:w="0" w:type="auto"/>
          </w:tcPr>
          <w:p w14:paraId="48AAB185"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199</w:t>
            </w:r>
          </w:p>
        </w:tc>
      </w:tr>
      <w:tr w:rsidR="00555D15" w:rsidRPr="00555D15" w14:paraId="664B2F3D" w14:textId="77777777" w:rsidTr="00555D15">
        <w:trPr>
          <w:trHeight w:val="280"/>
          <w:jc w:val="center"/>
        </w:trPr>
        <w:tc>
          <w:tcPr>
            <w:tcW w:w="0" w:type="auto"/>
          </w:tcPr>
          <w:p w14:paraId="76BC216C"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time</w:t>
            </w:r>
          </w:p>
        </w:tc>
        <w:tc>
          <w:tcPr>
            <w:tcW w:w="0" w:type="auto"/>
          </w:tcPr>
          <w:p w14:paraId="2A5B27F1"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תמיד</w:t>
            </w:r>
          </w:p>
        </w:tc>
        <w:tc>
          <w:tcPr>
            <w:tcW w:w="0" w:type="auto"/>
          </w:tcPr>
          <w:p w14:paraId="06181E33"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193</w:t>
            </w:r>
          </w:p>
        </w:tc>
      </w:tr>
      <w:tr w:rsidR="00555D15" w:rsidRPr="00555D15" w14:paraId="288E98D3" w14:textId="77777777" w:rsidTr="00555D15">
        <w:trPr>
          <w:trHeight w:val="280"/>
          <w:jc w:val="center"/>
        </w:trPr>
        <w:tc>
          <w:tcPr>
            <w:tcW w:w="0" w:type="auto"/>
          </w:tcPr>
          <w:p w14:paraId="6D603783"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time.pl.quant.card</w:t>
            </w:r>
          </w:p>
        </w:tc>
        <w:tc>
          <w:tcPr>
            <w:tcW w:w="0" w:type="auto"/>
          </w:tcPr>
          <w:p w14:paraId="1F3E7C33"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שׁבעת.ימים</w:t>
            </w:r>
          </w:p>
        </w:tc>
        <w:tc>
          <w:tcPr>
            <w:tcW w:w="0" w:type="auto"/>
          </w:tcPr>
          <w:p w14:paraId="3B2F81AD"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190</w:t>
            </w:r>
          </w:p>
        </w:tc>
      </w:tr>
      <w:tr w:rsidR="00555D15" w:rsidRPr="00555D15" w14:paraId="2D89D062" w14:textId="77777777" w:rsidTr="00555D15">
        <w:trPr>
          <w:trHeight w:val="280"/>
          <w:jc w:val="center"/>
        </w:trPr>
        <w:tc>
          <w:tcPr>
            <w:tcW w:w="0" w:type="auto"/>
          </w:tcPr>
          <w:p w14:paraId="01899B5E"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H.attr_patt.ord.adjv</w:t>
            </w:r>
          </w:p>
        </w:tc>
        <w:tc>
          <w:tcPr>
            <w:tcW w:w="0" w:type="auto"/>
          </w:tcPr>
          <w:p w14:paraId="171A07EB"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ב.ה.יום.ה.שׁביעי</w:t>
            </w:r>
          </w:p>
        </w:tc>
        <w:tc>
          <w:tcPr>
            <w:tcW w:w="0" w:type="auto"/>
          </w:tcPr>
          <w:p w14:paraId="5CAE80A3"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149</w:t>
            </w:r>
          </w:p>
        </w:tc>
      </w:tr>
      <w:tr w:rsidR="00555D15" w:rsidRPr="00555D15" w14:paraId="6D390877" w14:textId="77777777" w:rsidTr="00555D15">
        <w:trPr>
          <w:trHeight w:val="280"/>
          <w:jc w:val="center"/>
        </w:trPr>
        <w:tc>
          <w:tcPr>
            <w:tcW w:w="0" w:type="auto"/>
          </w:tcPr>
          <w:p w14:paraId="1B0C159F"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time.quant.card</w:t>
            </w:r>
          </w:p>
        </w:tc>
        <w:tc>
          <w:tcPr>
            <w:tcW w:w="0" w:type="auto"/>
          </w:tcPr>
          <w:p w14:paraId="39A63C52"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שׁתים.ו.שׁמונים.שׁנה.ו.שׁבע.מאות.שׁנה</w:t>
            </w:r>
          </w:p>
        </w:tc>
        <w:tc>
          <w:tcPr>
            <w:tcW w:w="0" w:type="auto"/>
          </w:tcPr>
          <w:p w14:paraId="3964DB2C"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135</w:t>
            </w:r>
          </w:p>
        </w:tc>
      </w:tr>
      <w:tr w:rsidR="00555D15" w:rsidRPr="00555D15" w14:paraId="2B28AF99" w14:textId="77777777" w:rsidTr="00555D15">
        <w:trPr>
          <w:trHeight w:val="280"/>
          <w:jc w:val="center"/>
        </w:trPr>
        <w:tc>
          <w:tcPr>
            <w:tcW w:w="0" w:type="auto"/>
          </w:tcPr>
          <w:p w14:paraId="4006A322"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construct.cons+VC</w:t>
            </w:r>
          </w:p>
        </w:tc>
        <w:tc>
          <w:tcPr>
            <w:tcW w:w="0" w:type="auto"/>
          </w:tcPr>
          <w:p w14:paraId="59AD2A63"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ב.עת</w:t>
            </w:r>
          </w:p>
        </w:tc>
        <w:tc>
          <w:tcPr>
            <w:tcW w:w="0" w:type="auto"/>
          </w:tcPr>
          <w:p w14:paraId="63400C67"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97</w:t>
            </w:r>
          </w:p>
        </w:tc>
      </w:tr>
      <w:tr w:rsidR="00555D15" w:rsidRPr="00555D15" w14:paraId="42F4E081" w14:textId="77777777" w:rsidTr="00555D15">
        <w:trPr>
          <w:trHeight w:val="280"/>
          <w:jc w:val="center"/>
        </w:trPr>
        <w:tc>
          <w:tcPr>
            <w:tcW w:w="0" w:type="auto"/>
          </w:tcPr>
          <w:p w14:paraId="52E554CD"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pl.sffx</w:t>
            </w:r>
          </w:p>
        </w:tc>
        <w:tc>
          <w:tcPr>
            <w:tcW w:w="0" w:type="auto"/>
          </w:tcPr>
          <w:p w14:paraId="42F31C9B"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אחר.שׁלוחיה</w:t>
            </w:r>
          </w:p>
        </w:tc>
        <w:tc>
          <w:tcPr>
            <w:tcW w:w="0" w:type="auto"/>
          </w:tcPr>
          <w:p w14:paraId="039D41E0"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78</w:t>
            </w:r>
          </w:p>
        </w:tc>
      </w:tr>
      <w:tr w:rsidR="00555D15" w:rsidRPr="00555D15" w14:paraId="72104308" w14:textId="77777777" w:rsidTr="00555D15">
        <w:trPr>
          <w:trHeight w:val="280"/>
          <w:jc w:val="center"/>
        </w:trPr>
        <w:tc>
          <w:tcPr>
            <w:tcW w:w="0" w:type="auto"/>
          </w:tcPr>
          <w:p w14:paraId="47557C32"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time.H.quant.qual</w:t>
            </w:r>
          </w:p>
        </w:tc>
        <w:tc>
          <w:tcPr>
            <w:tcW w:w="0" w:type="auto"/>
          </w:tcPr>
          <w:p w14:paraId="358A6102"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כל.ה.יום</w:t>
            </w:r>
          </w:p>
        </w:tc>
        <w:tc>
          <w:tcPr>
            <w:tcW w:w="0" w:type="auto"/>
          </w:tcPr>
          <w:p w14:paraId="18B85136"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54</w:t>
            </w:r>
          </w:p>
        </w:tc>
      </w:tr>
      <w:tr w:rsidR="00555D15" w:rsidRPr="00555D15" w14:paraId="5CE17609" w14:textId="77777777" w:rsidTr="00555D15">
        <w:trPr>
          <w:trHeight w:val="280"/>
          <w:jc w:val="center"/>
        </w:trPr>
        <w:tc>
          <w:tcPr>
            <w:tcW w:w="0" w:type="auto"/>
          </w:tcPr>
          <w:p w14:paraId="74E86F82"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H.pl.attr_patt.demon</w:t>
            </w:r>
          </w:p>
        </w:tc>
        <w:tc>
          <w:tcPr>
            <w:tcW w:w="0" w:type="auto"/>
          </w:tcPr>
          <w:p w14:paraId="140AB3C2"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ב.ה.ימים.ה.הם</w:t>
            </w:r>
          </w:p>
        </w:tc>
        <w:tc>
          <w:tcPr>
            <w:tcW w:w="0" w:type="auto"/>
          </w:tcPr>
          <w:p w14:paraId="799ED1BF"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50</w:t>
            </w:r>
          </w:p>
        </w:tc>
      </w:tr>
      <w:tr w:rsidR="00555D15" w:rsidRPr="00555D15" w14:paraId="75E43D63" w14:textId="77777777" w:rsidTr="00555D15">
        <w:trPr>
          <w:trHeight w:val="280"/>
          <w:jc w:val="center"/>
        </w:trPr>
        <w:tc>
          <w:tcPr>
            <w:tcW w:w="0" w:type="auto"/>
          </w:tcPr>
          <w:p w14:paraId="507A159B"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time.pl.quant.qual.construct.cons+NP</w:t>
            </w:r>
          </w:p>
        </w:tc>
        <w:tc>
          <w:tcPr>
            <w:tcW w:w="0" w:type="auto"/>
          </w:tcPr>
          <w:p w14:paraId="769BA915"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כל.ימי.חייה</w:t>
            </w:r>
          </w:p>
        </w:tc>
        <w:tc>
          <w:tcPr>
            <w:tcW w:w="0" w:type="auto"/>
          </w:tcPr>
          <w:p w14:paraId="4CB2794C"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39</w:t>
            </w:r>
          </w:p>
        </w:tc>
      </w:tr>
      <w:tr w:rsidR="00555D15" w:rsidRPr="00555D15" w14:paraId="47889775" w14:textId="77777777" w:rsidTr="00555D15">
        <w:trPr>
          <w:trHeight w:val="280"/>
          <w:jc w:val="center"/>
        </w:trPr>
        <w:tc>
          <w:tcPr>
            <w:tcW w:w="0" w:type="auto"/>
          </w:tcPr>
          <w:p w14:paraId="5013E491"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time.H.pl.quant.qual</w:t>
            </w:r>
          </w:p>
        </w:tc>
        <w:tc>
          <w:tcPr>
            <w:tcW w:w="0" w:type="auto"/>
          </w:tcPr>
          <w:p w14:paraId="26347435"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כל.ה.ימים</w:t>
            </w:r>
          </w:p>
        </w:tc>
        <w:tc>
          <w:tcPr>
            <w:tcW w:w="0" w:type="auto"/>
          </w:tcPr>
          <w:p w14:paraId="455ACD73"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37</w:t>
            </w:r>
          </w:p>
        </w:tc>
      </w:tr>
      <w:tr w:rsidR="00555D15" w:rsidRPr="00555D15" w14:paraId="7915953A" w14:textId="77777777" w:rsidTr="00555D15">
        <w:trPr>
          <w:trHeight w:val="280"/>
          <w:jc w:val="center"/>
        </w:trPr>
        <w:tc>
          <w:tcPr>
            <w:tcW w:w="0" w:type="auto"/>
          </w:tcPr>
          <w:p w14:paraId="5E2745CF"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pl</w:t>
            </w:r>
          </w:p>
        </w:tc>
        <w:tc>
          <w:tcPr>
            <w:tcW w:w="0" w:type="auto"/>
          </w:tcPr>
          <w:p w14:paraId="23ADFC07"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מ.ימים.ימימה</w:t>
            </w:r>
          </w:p>
        </w:tc>
        <w:tc>
          <w:tcPr>
            <w:tcW w:w="0" w:type="auto"/>
          </w:tcPr>
          <w:p w14:paraId="64AA6C9C"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32</w:t>
            </w:r>
          </w:p>
        </w:tc>
      </w:tr>
      <w:tr w:rsidR="00555D15" w:rsidRPr="00555D15" w14:paraId="1501B1F0" w14:textId="77777777" w:rsidTr="00555D15">
        <w:trPr>
          <w:trHeight w:val="280"/>
          <w:jc w:val="center"/>
        </w:trPr>
        <w:tc>
          <w:tcPr>
            <w:tcW w:w="0" w:type="auto"/>
          </w:tcPr>
          <w:p w14:paraId="4C0ADC3D"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quant.card</w:t>
            </w:r>
          </w:p>
        </w:tc>
        <w:tc>
          <w:tcPr>
            <w:tcW w:w="0" w:type="auto"/>
          </w:tcPr>
          <w:p w14:paraId="57AFE7E6"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ב.יום.אחד</w:t>
            </w:r>
          </w:p>
        </w:tc>
        <w:tc>
          <w:tcPr>
            <w:tcW w:w="0" w:type="auto"/>
          </w:tcPr>
          <w:p w14:paraId="1260574C"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27</w:t>
            </w:r>
          </w:p>
        </w:tc>
      </w:tr>
      <w:tr w:rsidR="00555D15" w:rsidRPr="00555D15" w14:paraId="45DEBDCB" w14:textId="77777777" w:rsidTr="00555D15">
        <w:trPr>
          <w:trHeight w:val="280"/>
          <w:jc w:val="center"/>
        </w:trPr>
        <w:tc>
          <w:tcPr>
            <w:tcW w:w="0" w:type="auto"/>
          </w:tcPr>
          <w:p w14:paraId="7D1407EB" w14:textId="77777777" w:rsidR="00555D15" w:rsidRPr="00555D15" w:rsidRDefault="00555D15" w:rsidP="00555D15">
            <w:pPr>
              <w:autoSpaceDE w:val="0"/>
              <w:autoSpaceDN w:val="0"/>
              <w:adjustRightInd w:val="0"/>
              <w:spacing w:line="240" w:lineRule="auto"/>
              <w:ind w:firstLine="0"/>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PPtime.quant.qual</w:t>
            </w:r>
          </w:p>
        </w:tc>
        <w:tc>
          <w:tcPr>
            <w:tcW w:w="0" w:type="auto"/>
          </w:tcPr>
          <w:p w14:paraId="0480CA5F" w14:textId="77777777" w:rsidR="00555D15" w:rsidRPr="00555D15" w:rsidRDefault="00555D15" w:rsidP="00555D15">
            <w:pPr>
              <w:autoSpaceDE w:val="0"/>
              <w:autoSpaceDN w:val="0"/>
              <w:adjustRightInd w:val="0"/>
              <w:spacing w:line="240" w:lineRule="auto"/>
              <w:ind w:firstLine="0"/>
              <w:jc w:val="right"/>
              <w:rPr>
                <w:rFonts w:ascii="SBL BibLit" w:eastAsiaTheme="minorHAnsi" w:hAnsi="SBL BibLit"/>
                <w:color w:val="000000"/>
                <w:sz w:val="20"/>
                <w:szCs w:val="20"/>
              </w:rPr>
            </w:pPr>
            <w:r w:rsidRPr="00555D15">
              <w:rPr>
                <w:rFonts w:ascii="SBL BibLit" w:eastAsiaTheme="minorHAnsi" w:hAnsi="SBL BibLit"/>
                <w:color w:val="000000"/>
                <w:sz w:val="20"/>
                <w:szCs w:val="20"/>
                <w:rtl/>
              </w:rPr>
              <w:t>ב.כל.עת</w:t>
            </w:r>
          </w:p>
        </w:tc>
        <w:tc>
          <w:tcPr>
            <w:tcW w:w="0" w:type="auto"/>
          </w:tcPr>
          <w:p w14:paraId="5BE045B3" w14:textId="77777777" w:rsidR="00555D15" w:rsidRPr="00555D15" w:rsidRDefault="00555D15" w:rsidP="00555D1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55D15">
              <w:rPr>
                <w:rFonts w:asciiTheme="minorBidi" w:eastAsiaTheme="minorHAnsi" w:hAnsiTheme="minorBidi" w:cstheme="minorBidi"/>
                <w:color w:val="000000"/>
                <w:sz w:val="20"/>
                <w:szCs w:val="20"/>
              </w:rPr>
              <w:t>0</w:t>
            </w:r>
          </w:p>
        </w:tc>
      </w:tr>
    </w:tbl>
    <w:p w14:paraId="3BF99C8E" w14:textId="77777777" w:rsidR="0089305D" w:rsidRDefault="0089305D" w:rsidP="00555D15">
      <w:pPr>
        <w:ind w:firstLine="0"/>
      </w:pPr>
    </w:p>
    <w:p w14:paraId="766B51AC" w14:textId="034D78AC" w:rsidR="00C74DEE" w:rsidRPr="00D02D52" w:rsidRDefault="00C01DCF" w:rsidP="001B3D50">
      <w:pPr>
        <w:ind w:firstLine="0"/>
      </w:pPr>
      <w:r>
        <w:t xml:space="preserve">Note that the last cluster </w:t>
      </w:r>
      <w:r w:rsidR="0022383B">
        <w:t>does</w:t>
      </w:r>
      <w:r w:rsidR="0052682F">
        <w:t xml:space="preserve"> not have </w:t>
      </w:r>
      <w:r w:rsidR="005C4A6F">
        <w:t xml:space="preserve">any </w:t>
      </w:r>
      <w:r w:rsidR="00194988">
        <w:rPr>
          <w:smallCaps/>
        </w:rPr>
        <w:t xml:space="preserve">time </w:t>
      </w:r>
      <w:r w:rsidR="00194988">
        <w:t>adverbials</w:t>
      </w:r>
      <w:r w:rsidR="005C4A6F">
        <w:t xml:space="preserve"> with </w:t>
      </w:r>
      <w:r w:rsidR="00B10560">
        <w:t>affinity</w:t>
      </w:r>
      <w:r w:rsidR="004A04E6">
        <w:t xml:space="preserve"> </w:t>
      </w:r>
      <w:r w:rsidR="005C4A6F">
        <w:t>above 90%</w:t>
      </w:r>
      <w:r w:rsidR="004A04E6">
        <w:t>.</w:t>
      </w:r>
      <w:r w:rsidR="000A19BC">
        <w:t xml:space="preserve"> </w:t>
      </w:r>
      <w:r w:rsidR="009D0545">
        <w:t>T</w:t>
      </w:r>
      <w:r w:rsidR="000A19BC">
        <w:t xml:space="preserve">he qualitative quantifier </w:t>
      </w:r>
      <w:r w:rsidR="001E0226">
        <w:t xml:space="preserve">without a definite article does not constitute a strong </w:t>
      </w:r>
      <w:r w:rsidR="00BA046B">
        <w:t>group</w:t>
      </w:r>
      <w:r w:rsidR="001E0226">
        <w:t>.</w:t>
      </w:r>
      <w:r w:rsidR="004A04E6">
        <w:t xml:space="preserve"> </w:t>
      </w:r>
      <w:r w:rsidR="00562037">
        <w:t xml:space="preserve">The remaining clusters </w:t>
      </w:r>
      <w:r w:rsidR="004A25D4">
        <w:t>contain</w:t>
      </w:r>
      <w:r w:rsidR="00562037">
        <w:t xml:space="preserve"> </w:t>
      </w:r>
      <w:r w:rsidR="00881350">
        <w:t xml:space="preserve">2,503 </w:t>
      </w:r>
      <w:r w:rsidR="00D02D52">
        <w:rPr>
          <w:smallCaps/>
        </w:rPr>
        <w:t xml:space="preserve">time </w:t>
      </w:r>
      <w:r w:rsidR="00D02D52">
        <w:t xml:space="preserve">adverbials, accounting for 74% of </w:t>
      </w:r>
      <w:r w:rsidR="00D02D52" w:rsidRPr="005B5263">
        <w:t>all</w:t>
      </w:r>
      <w:r w:rsidR="00D02D52">
        <w:t xml:space="preserve"> </w:t>
      </w:r>
      <w:r w:rsidR="00D02D52">
        <w:rPr>
          <w:smallCaps/>
        </w:rPr>
        <w:t>time</w:t>
      </w:r>
      <w:r w:rsidR="005D2DDF">
        <w:rPr>
          <w:smallCaps/>
        </w:rPr>
        <w:t>s</w:t>
      </w:r>
      <w:r w:rsidR="00D02D52">
        <w:t xml:space="preserve"> </w:t>
      </w:r>
      <w:r w:rsidR="00032ECB">
        <w:t>in the Hebrew Bible (</w:t>
      </w:r>
      <w:r w:rsidR="0078068F">
        <w:t>except for the excluded</w:t>
      </w:r>
      <w:r w:rsidR="00032ECB">
        <w:t xml:space="preserve"> </w:t>
      </w:r>
      <w:r w:rsidR="0061720C">
        <w:t>adverbs</w:t>
      </w:r>
      <w:r w:rsidR="00032ECB">
        <w:t xml:space="preserve">). </w:t>
      </w:r>
      <w:r w:rsidR="0067124E">
        <w:t xml:space="preserve">This </w:t>
      </w:r>
      <w:r w:rsidR="001F5F4B">
        <w:t>confirms the hypothesis that the</w:t>
      </w:r>
      <w:r w:rsidR="00CB6A93">
        <w:t xml:space="preserve">se </w:t>
      </w:r>
      <w:r w:rsidR="001F5F4B">
        <w:t xml:space="preserve">features </w:t>
      </w:r>
      <w:r w:rsidR="00B4515F">
        <w:t xml:space="preserve">are indeed the primary </w:t>
      </w:r>
      <w:r w:rsidR="008B04B5">
        <w:t xml:space="preserve">values used in modifying </w:t>
      </w:r>
      <w:r w:rsidR="008B04B5">
        <w:rPr>
          <w:smallCaps/>
        </w:rPr>
        <w:t>time</w:t>
      </w:r>
      <w:r w:rsidR="00FE787A">
        <w:t xml:space="preserve">, though </w:t>
      </w:r>
      <w:r w:rsidR="00982003">
        <w:t xml:space="preserve">there is yet room for </w:t>
      </w:r>
      <w:r w:rsidR="00B070A2">
        <w:t>other</w:t>
      </w:r>
      <w:r w:rsidR="002B64B0">
        <w:t>s</w:t>
      </w:r>
      <w:r w:rsidR="00175FDB">
        <w:t>.</w:t>
      </w:r>
    </w:p>
    <w:p w14:paraId="78829AB5" w14:textId="0600A8B2" w:rsidR="007F280C" w:rsidRDefault="00040F1A" w:rsidP="00AC2838">
      <w:r>
        <w:t xml:space="preserve">What do the components mean? </w:t>
      </w:r>
      <w:r w:rsidR="00081D1E">
        <w:t xml:space="preserve">Fillmore's </w:t>
      </w:r>
      <w:r w:rsidR="003359AF">
        <w:t xml:space="preserve">Construction Grammar analysis of </w:t>
      </w:r>
      <w:r w:rsidR="006D29C8">
        <w:rPr>
          <w:smallCaps/>
        </w:rPr>
        <w:t>time</w:t>
      </w:r>
      <w:r w:rsidR="006D29C8">
        <w:t xml:space="preserve"> constructions </w:t>
      </w:r>
      <w:r w:rsidR="007F6B06">
        <w:t>isolates</w:t>
      </w:r>
      <w:r w:rsidR="00C82DCA">
        <w:t xml:space="preserve"> the </w:t>
      </w:r>
      <w:r w:rsidR="00DA1B2D">
        <w:t xml:space="preserve">features shown below as </w:t>
      </w:r>
      <w:r w:rsidR="00433D18">
        <w:t xml:space="preserve">inherent to </w:t>
      </w:r>
      <w:r w:rsidR="00433D18" w:rsidRPr="00F816C4">
        <w:rPr>
          <w:smallCaps/>
        </w:rPr>
        <w:t>time</w:t>
      </w:r>
      <w:r w:rsidR="00433D18">
        <w:t xml:space="preserve"> semantics.</w:t>
      </w:r>
      <w:r w:rsidR="00B81499" w:rsidRPr="00E65E29">
        <w:rPr>
          <w:rStyle w:val="FootnoteReference"/>
        </w:rPr>
        <w:footnoteReference w:id="116"/>
      </w:r>
    </w:p>
    <w:p w14:paraId="40CA161B" w14:textId="446AC486" w:rsidR="00037723" w:rsidRDefault="007F280C" w:rsidP="007F280C">
      <w:pPr>
        <w:ind w:firstLine="0"/>
      </w:pPr>
      <w:r>
        <w:rPr>
          <w:noProof/>
        </w:rPr>
        <w:lastRenderedPageBreak/>
        <mc:AlternateContent>
          <mc:Choice Requires="wpg">
            <w:drawing>
              <wp:anchor distT="0" distB="0" distL="114300" distR="114300" simplePos="0" relativeHeight="251717632" behindDoc="0" locked="0" layoutInCell="1" allowOverlap="0" wp14:anchorId="61BB14B1" wp14:editId="5A9610AD">
                <wp:simplePos x="0" y="0"/>
                <wp:positionH relativeFrom="page">
                  <wp:align>center</wp:align>
                </wp:positionH>
                <wp:positionV relativeFrom="paragraph">
                  <wp:posOffset>637761</wp:posOffset>
                </wp:positionV>
                <wp:extent cx="3438144" cy="1537970"/>
                <wp:effectExtent l="0" t="0" r="16510" b="11430"/>
                <wp:wrapTopAndBottom/>
                <wp:docPr id="62" name="Group 62"/>
                <wp:cNvGraphicFramePr/>
                <a:graphic xmlns:a="http://schemas.openxmlformats.org/drawingml/2006/main">
                  <a:graphicData uri="http://schemas.microsoft.com/office/word/2010/wordprocessingGroup">
                    <wpg:wgp>
                      <wpg:cNvGrpSpPr/>
                      <wpg:grpSpPr>
                        <a:xfrm>
                          <a:off x="0" y="0"/>
                          <a:ext cx="3438144" cy="1537970"/>
                          <a:chOff x="0" y="0"/>
                          <a:chExt cx="3434530" cy="1538339"/>
                        </a:xfrm>
                      </wpg:grpSpPr>
                      <wps:wsp>
                        <wps:cNvPr id="57" name="Straight Arrow Connector 57"/>
                        <wps:cNvCnPr>
                          <a:stCxn id="56" idx="2"/>
                          <a:endCxn id="50" idx="6"/>
                        </wps:cNvCnPr>
                        <wps:spPr>
                          <a:xfrm flipH="1">
                            <a:off x="1195656" y="992422"/>
                            <a:ext cx="1066664" cy="794"/>
                          </a:xfrm>
                          <a:prstGeom prst="straightConnector1">
                            <a:avLst/>
                          </a:prstGeom>
                          <a:ln w="38100">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61" name="Group 61"/>
                        <wpg:cNvGrpSpPr/>
                        <wpg:grpSpPr>
                          <a:xfrm>
                            <a:off x="0" y="0"/>
                            <a:ext cx="3434530" cy="1538339"/>
                            <a:chOff x="0" y="0"/>
                            <a:chExt cx="3434530" cy="1538339"/>
                          </a:xfrm>
                        </wpg:grpSpPr>
                        <wps:wsp>
                          <wps:cNvPr id="50" name="Oval 50"/>
                          <wps:cNvSpPr/>
                          <wps:spPr>
                            <a:xfrm>
                              <a:off x="0" y="448093"/>
                              <a:ext cx="1195656" cy="109024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76D3CE" w14:textId="665DDD2B" w:rsidR="00C76A13" w:rsidRPr="00037723" w:rsidRDefault="00C76A13" w:rsidP="00037723">
                                <w:pPr>
                                  <w:spacing w:line="240" w:lineRule="auto"/>
                                  <w:ind w:firstLine="0"/>
                                  <w:jc w:val="center"/>
                                </w:pPr>
                                <w:r>
                                  <w:rPr>
                                    <w:smallCaps/>
                                  </w:rPr>
                                  <w:t>targ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2262320" y="459022"/>
                              <a:ext cx="1172210" cy="10668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C927FB" w14:textId="7468E063" w:rsidR="00C76A13" w:rsidRPr="00037723" w:rsidRDefault="00C76A13" w:rsidP="00037723">
                                <w:pPr>
                                  <w:spacing w:line="240" w:lineRule="auto"/>
                                  <w:ind w:firstLine="0"/>
                                  <w:jc w:val="center"/>
                                </w:pPr>
                                <w:r>
                                  <w:rPr>
                                    <w:smallCaps/>
                                  </w:rPr>
                                  <w:t>Landma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flipH="1">
                              <a:off x="753904" y="247524"/>
                              <a:ext cx="1886438" cy="0"/>
                            </a:xfrm>
                            <a:prstGeom prst="straightConnector1">
                              <a:avLst/>
                            </a:prstGeom>
                            <a:ln w="38100">
                              <a:headEnd type="oval"/>
                              <a:tailEnd type="oval"/>
                            </a:ln>
                          </wps:spPr>
                          <wps:style>
                            <a:lnRef idx="1">
                              <a:schemeClr val="dk1"/>
                            </a:lnRef>
                            <a:fillRef idx="0">
                              <a:schemeClr val="dk1"/>
                            </a:fillRef>
                            <a:effectRef idx="0">
                              <a:schemeClr val="dk1"/>
                            </a:effectRef>
                            <a:fontRef idx="minor">
                              <a:schemeClr val="tx1"/>
                            </a:fontRef>
                          </wps:style>
                          <wps:bodyPr/>
                        </wps:wsp>
                        <wps:wsp>
                          <wps:cNvPr id="59" name="Text Box 59"/>
                          <wps:cNvSpPr txBox="1"/>
                          <wps:spPr>
                            <a:xfrm>
                              <a:off x="903471" y="0"/>
                              <a:ext cx="1488831" cy="457200"/>
                            </a:xfrm>
                            <a:prstGeom prst="rect">
                              <a:avLst/>
                            </a:prstGeom>
                            <a:noFill/>
                            <a:ln w="6350">
                              <a:noFill/>
                            </a:ln>
                          </wps:spPr>
                          <wps:txbx>
                            <w:txbxContent>
                              <w:p w14:paraId="46D0192D" w14:textId="08BFD33E" w:rsidR="00C76A13" w:rsidRPr="00037723" w:rsidRDefault="00C76A13">
                                <w:pPr>
                                  <w:rPr>
                                    <w:smallCaps/>
                                  </w:rPr>
                                </w:pPr>
                                <w:r w:rsidRPr="00037723">
                                  <w:rPr>
                                    <w:smallCaps/>
                                  </w:rPr>
                                  <w:t>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890605" y="735411"/>
                              <a:ext cx="1488440" cy="393447"/>
                            </a:xfrm>
                            <a:prstGeom prst="rect">
                              <a:avLst/>
                            </a:prstGeom>
                            <a:noFill/>
                            <a:ln w="6350">
                              <a:noFill/>
                            </a:ln>
                          </wps:spPr>
                          <wps:txbx>
                            <w:txbxContent>
                              <w:p w14:paraId="0E6FE340" w14:textId="778F039B" w:rsidR="00C76A13" w:rsidRPr="00037723" w:rsidRDefault="00C76A13" w:rsidP="00037723">
                                <w:pPr>
                                  <w:rPr>
                                    <w:smallCaps/>
                                  </w:rPr>
                                </w:pPr>
                                <w:r w:rsidRPr="00037723">
                                  <w:rPr>
                                    <w:smallCaps/>
                                  </w:rPr>
                                  <w:t>dir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1BB14B1" id="Group 62" o:spid="_x0000_s1055" style="position:absolute;margin-left:0;margin-top:50.2pt;width:270.7pt;height:121.1pt;z-index:251717632;mso-position-horizontal:center;mso-position-horizontal-relative:page;mso-width-relative:margin" coordsize="34345,1538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" o:allowoverlap="f">
                <v:shape id="Straight Arrow Connector 57" o:spid="_x0000_s1056" type="#_x0000_t32" style="position:absolute;left:11956;top:9924;width:10667;height: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" strokecolor="black [3200]" strokeweight="3pt">
                  <v:stroke startarrow="block" endarrow="block" joinstyle="miter"/>
                </v:shape>
                <v:group id="Group 61" o:spid="_x0000_s1057" style="position:absolute;width:34345;height:15383" coordsize="34345,153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lD9zxwAAAOA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nh71A4A3LxAgAA//8DAFBLAQItABQABgAIAAAAIQDb4fbL7gAAAIUBAAATAAAAAAAA&#13;&#10;AAAAAAAAAAAAAABbQ29udGVudF9UeXBlc10ueG1sUEsBAi0AFAAGAAgAAAAhAFr0LFu/AAAAFQEA&#13;&#10;AAsAAAAAAAAAAAAAAAAAHwEAAF9yZWxzLy5yZWxzUEsBAi0AFAAGAAgAAAAhAF+UP3PHAAAA4AAA&#13;&#10;AA8AAAAAAAAAAAAAAAAABwIAAGRycy9kb3ducmV2LnhtbFBLBQYAAAAAAwADALcAAAD7AgAAAAA=&#13;&#10;">
                  <v:oval id="Oval 50" o:spid="_x0000_s1058" style="position:absolute;top:4480;width:11956;height:109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" fillcolor="#4472c4 [3204]" strokecolor="#1f3763 [1604]" strokeweight="1pt">
                    <v:stroke joinstyle="miter"/>
                    <v:textbox>
                      <w:txbxContent>
                        <w:p w14:paraId="6A76D3CE" w14:textId="665DDD2B" w:rsidR="00C76A13" w:rsidRPr="00037723" w:rsidRDefault="00C76A13" w:rsidP="00037723">
                          <w:pPr>
                            <w:spacing w:line="240" w:lineRule="auto"/>
                            <w:ind w:firstLine="0"/>
                            <w:jc w:val="center"/>
                          </w:pPr>
                          <w:r>
                            <w:rPr>
                              <w:smallCaps/>
                            </w:rPr>
                            <w:t>target</w:t>
                          </w:r>
                        </w:p>
                      </w:txbxContent>
                    </v:textbox>
                  </v:oval>
                  <v:oval id="Oval 56" o:spid="_x0000_s1059" style="position:absolute;left:22623;top:4590;width:11722;height:106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" fillcolor="#4472c4 [3204]" strokecolor="#1f3763 [1604]" strokeweight="1pt">
                    <v:stroke joinstyle="miter"/>
                    <v:textbox>
                      <w:txbxContent>
                        <w:p w14:paraId="39C927FB" w14:textId="7468E063" w:rsidR="00C76A13" w:rsidRPr="00037723" w:rsidRDefault="00C76A13" w:rsidP="00037723">
                          <w:pPr>
                            <w:spacing w:line="240" w:lineRule="auto"/>
                            <w:ind w:firstLine="0"/>
                            <w:jc w:val="center"/>
                          </w:pPr>
                          <w:r>
                            <w:rPr>
                              <w:smallCaps/>
                            </w:rPr>
                            <w:t>Landmark</w:t>
                          </w:r>
                        </w:p>
                      </w:txbxContent>
                    </v:textbox>
                  </v:oval>
                  <v:shape id="Straight Arrow Connector 58" o:spid="_x0000_s1060" type="#_x0000_t32" style="position:absolute;left:7539;top:2475;width:18864;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" strokecolor="black [3200]" strokeweight="3pt">
                    <v:stroke startarrow="oval" endarrow="oval" joinstyle="miter"/>
                  </v:shape>
                  <v:shape id="Text Box 59" o:spid="_x0000_s1061" type="#_x0000_t202" style="position:absolute;left:9034;width:14889;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" filled="f" stroked="f" strokeweight=".5pt">
                    <v:textbox>
                      <w:txbxContent>
                        <w:p w14:paraId="46D0192D" w14:textId="08BFD33E" w:rsidR="00C76A13" w:rsidRPr="00037723" w:rsidRDefault="00C76A13">
                          <w:pPr>
                            <w:rPr>
                              <w:smallCaps/>
                            </w:rPr>
                          </w:pPr>
                          <w:r w:rsidRPr="00037723">
                            <w:rPr>
                              <w:smallCaps/>
                            </w:rPr>
                            <w:t>distance</w:t>
                          </w:r>
                        </w:p>
                      </w:txbxContent>
                    </v:textbox>
                  </v:shape>
                  <v:shape id="Text Box 60" o:spid="_x0000_s1062" type="#_x0000_t202" style="position:absolute;left:8906;top:7354;width:14884;height:39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" filled="f" stroked="f" strokeweight=".5pt">
                    <v:textbox>
                      <w:txbxContent>
                        <w:p w14:paraId="0E6FE340" w14:textId="778F039B" w:rsidR="00C76A13" w:rsidRPr="00037723" w:rsidRDefault="00C76A13" w:rsidP="00037723">
                          <w:pPr>
                            <w:rPr>
                              <w:smallCaps/>
                            </w:rPr>
                          </w:pPr>
                          <w:r w:rsidRPr="00037723">
                            <w:rPr>
                              <w:smallCaps/>
                            </w:rPr>
                            <w:t>direction</w:t>
                          </w:r>
                        </w:p>
                      </w:txbxContent>
                    </v:textbox>
                  </v:shape>
                </v:group>
                <w10:wrap type="topAndBottom" anchorx="page"/>
              </v:group>
            </w:pict>
          </mc:Fallback>
        </mc:AlternateContent>
      </w:r>
      <w:r w:rsidR="00D429D2">
        <w:rPr>
          <w:noProof/>
        </w:rPr>
        <mc:AlternateContent>
          <mc:Choice Requires="wps">
            <w:drawing>
              <wp:anchor distT="0" distB="0" distL="114300" distR="114300" simplePos="0" relativeHeight="251719680" behindDoc="0" locked="0" layoutInCell="1" allowOverlap="0" wp14:anchorId="0EBED569" wp14:editId="4A0A9470">
                <wp:simplePos x="0" y="0"/>
                <wp:positionH relativeFrom="page">
                  <wp:align>center</wp:align>
                </wp:positionH>
                <wp:positionV relativeFrom="paragraph">
                  <wp:posOffset>116840</wp:posOffset>
                </wp:positionV>
                <wp:extent cx="3438144" cy="457200"/>
                <wp:effectExtent l="0" t="0" r="3810" b="0"/>
                <wp:wrapTopAndBottom/>
                <wp:docPr id="63" name="Text Box 63"/>
                <wp:cNvGraphicFramePr/>
                <a:graphic xmlns:a="http://schemas.openxmlformats.org/drawingml/2006/main">
                  <a:graphicData uri="http://schemas.microsoft.com/office/word/2010/wordprocessingShape">
                    <wps:wsp>
                      <wps:cNvSpPr txBox="1"/>
                      <wps:spPr>
                        <a:xfrm>
                          <a:off x="0" y="0"/>
                          <a:ext cx="3438144" cy="457200"/>
                        </a:xfrm>
                        <a:prstGeom prst="rect">
                          <a:avLst/>
                        </a:prstGeom>
                        <a:solidFill>
                          <a:prstClr val="white"/>
                        </a:solidFill>
                        <a:ln>
                          <a:noFill/>
                        </a:ln>
                      </wps:spPr>
                      <wps:txbx>
                        <w:txbxContent>
                          <w:p w14:paraId="324273A6" w14:textId="497A809C" w:rsidR="00C76A13" w:rsidRPr="00037723" w:rsidRDefault="00C76A13" w:rsidP="00037723">
                            <w:pPr>
                              <w:pStyle w:val="Heading1"/>
                            </w:pPr>
                            <w:r w:rsidRPr="00037723">
                              <w:t xml:space="preserve">Figure </w:t>
                            </w:r>
                            <w:fldSimple w:instr=" SEQ Figure \* ARABIC ">
                              <w:r w:rsidR="00E65E29">
                                <w:rPr>
                                  <w:noProof/>
                                </w:rPr>
                                <w:t>26</w:t>
                              </w:r>
                            </w:fldSimple>
                            <w:r w:rsidRPr="00037723">
                              <w:t>: Fillmore's Vector Constru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BED569" id="Text Box 63" o:spid="_x0000_s1063" type="#_x0000_t202" style="position:absolute;margin-left:0;margin-top:9.2pt;width:270.7pt;height:36pt;z-index:25171968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" o:allowoverlap="f" stroked="f">
                <v:textbox inset="0,0,0,0">
                  <w:txbxContent>
                    <w:p w14:paraId="324273A6" w14:textId="497A809C" w:rsidR="00C76A13" w:rsidRPr="00037723" w:rsidRDefault="00C76A13" w:rsidP="00037723">
                      <w:pPr>
                        <w:pStyle w:val="Heading1"/>
                      </w:pPr>
                      <w:r w:rsidRPr="00037723">
                        <w:t xml:space="preserve">Figure </w:t>
                      </w:r>
                      <w:fldSimple w:instr=" SEQ Figure \* ARABIC ">
                        <w:r w:rsidR="00E65E29">
                          <w:rPr>
                            <w:noProof/>
                          </w:rPr>
                          <w:t>26</w:t>
                        </w:r>
                      </w:fldSimple>
                      <w:r w:rsidRPr="00037723">
                        <w:t>: Fillmore's Vector Construction</w:t>
                      </w:r>
                    </w:p>
                  </w:txbxContent>
                </v:textbox>
                <w10:wrap type="topAndBottom" anchorx="page"/>
              </v:shape>
            </w:pict>
          </mc:Fallback>
        </mc:AlternateContent>
      </w:r>
    </w:p>
    <w:p w14:paraId="4B54340B" w14:textId="4B6FBE50" w:rsidR="00EF5E2C" w:rsidRPr="00EF5E2C" w:rsidRDefault="002866DA" w:rsidP="00EF5E2C">
      <w:pPr>
        <w:ind w:firstLine="0"/>
      </w:pPr>
      <w:r>
        <w:t xml:space="preserve">All of the specifications seen up to this point </w:t>
      </w:r>
      <w:r w:rsidR="00F367A7">
        <w:t>fit</w:t>
      </w:r>
      <w:r>
        <w:t xml:space="preserve"> into a </w:t>
      </w:r>
      <w:r w:rsidR="00800C5A">
        <w:t>specifier</w:t>
      </w:r>
      <w:r w:rsidR="00E24836">
        <w:t xml:space="preserve"> of direction (prepositions), distance (quantifiers), landmark (</w:t>
      </w:r>
      <w:r w:rsidR="002B17C2">
        <w:t xml:space="preserve">a </w:t>
      </w:r>
      <w:r w:rsidR="002B17C2">
        <w:rPr>
          <w:smallCaps/>
        </w:rPr>
        <w:t>time</w:t>
      </w:r>
      <w:r w:rsidR="002B17C2">
        <w:t xml:space="preserve"> head), </w:t>
      </w:r>
      <w:r w:rsidR="00E24836">
        <w:t>and target (</w:t>
      </w:r>
      <w:r w:rsidR="004461B6">
        <w:t xml:space="preserve">anchors like demonstratives, </w:t>
      </w:r>
      <w:r w:rsidR="00FB24EF">
        <w:t>suffixes, etc.</w:t>
      </w:r>
      <w:r w:rsidR="00E24836">
        <w:t>).</w:t>
      </w:r>
      <w:r w:rsidR="00701A61" w:rsidRPr="00E65E29">
        <w:rPr>
          <w:rStyle w:val="FootnoteReference"/>
        </w:rPr>
        <w:footnoteReference w:id="117"/>
      </w:r>
      <w:r w:rsidR="00FB24EF">
        <w:t xml:space="preserve"> </w:t>
      </w:r>
      <w:r w:rsidR="00EF5E2C">
        <w:t xml:space="preserve">Fillmore notes that a target can be "Anaphoric, </w:t>
      </w:r>
      <w:r w:rsidR="00EF5E2C" w:rsidRPr="00EF5E2C">
        <w:t>meaning that the Target is anchored to a temporal reference point recoverable in the ongoing discourse.</w:t>
      </w:r>
      <w:r w:rsidR="00EF5E2C">
        <w:t>"</w:t>
      </w:r>
      <w:r w:rsidR="00390684" w:rsidRPr="00E65E29">
        <w:rPr>
          <w:rStyle w:val="FootnoteReference"/>
        </w:rPr>
        <w:footnoteReference w:id="118"/>
      </w:r>
      <w:r w:rsidR="00A81B55">
        <w:t xml:space="preserve"> </w:t>
      </w:r>
      <w:r w:rsidR="00F5153B">
        <w:t xml:space="preserve">That is certainly the case with the Hebrew </w:t>
      </w:r>
      <w:r w:rsidR="00916BC8">
        <w:t>reference points.</w:t>
      </w:r>
    </w:p>
    <w:p w14:paraId="3DCA645D" w14:textId="5EB6FFF6" w:rsidR="00FA6FEE" w:rsidRDefault="006E0406" w:rsidP="00DF3C6C">
      <w:r>
        <w:t xml:space="preserve">Before closing this section on </w:t>
      </w:r>
      <w:r w:rsidR="006A57BD">
        <w:rPr>
          <w:smallCaps/>
        </w:rPr>
        <w:t>time</w:t>
      </w:r>
      <w:r w:rsidR="006A57BD">
        <w:t xml:space="preserve"> adverbial taxonomy, </w:t>
      </w:r>
      <w:r w:rsidR="003958F9">
        <w:t xml:space="preserve">the model </w:t>
      </w:r>
      <w:r w:rsidR="00001448">
        <w:t xml:space="preserve">of </w:t>
      </w:r>
      <w:r w:rsidR="00BF3186">
        <w:t xml:space="preserve">temporal </w:t>
      </w:r>
      <w:r w:rsidR="00CC2245">
        <w:t>preposition</w:t>
      </w:r>
      <w:r w:rsidR="004C7866">
        <w:t>s</w:t>
      </w:r>
      <w:r w:rsidR="00001448">
        <w:t xml:space="preserve"> </w:t>
      </w:r>
      <w:r w:rsidR="004C7866">
        <w:t>can be improved</w:t>
      </w:r>
      <w:r w:rsidR="0030031B">
        <w:t xml:space="preserve"> with the </w:t>
      </w:r>
      <w:r w:rsidR="0040472C">
        <w:t xml:space="preserve">additional </w:t>
      </w:r>
      <w:r w:rsidR="0030031B">
        <w:t>data</w:t>
      </w:r>
      <w:r w:rsidR="003B3FB9">
        <w:t xml:space="preserve">. </w:t>
      </w:r>
      <w:r w:rsidR="00EF3F1D">
        <w:t xml:space="preserve">A test for associations between </w:t>
      </w:r>
      <w:r w:rsidR="009A5C31">
        <w:t xml:space="preserve">the prepositions and </w:t>
      </w:r>
      <w:r w:rsidR="009B59DA">
        <w:t xml:space="preserve">these </w:t>
      </w:r>
      <w:r w:rsidR="002E2AFE">
        <w:t>specifications</w:t>
      </w:r>
      <w:r w:rsidR="009B59DA">
        <w:t xml:space="preserve"> yields the </w:t>
      </w:r>
      <w:r w:rsidR="00273CB3">
        <w:t xml:space="preserve">heat </w:t>
      </w:r>
      <w:r w:rsidR="0021602E">
        <w:t xml:space="preserve">chart below. </w:t>
      </w:r>
      <w:r w:rsidR="00C35012">
        <w:t>B</w:t>
      </w:r>
      <w:r w:rsidR="00D974BE">
        <w:t>lue represent</w:t>
      </w:r>
      <w:r w:rsidR="009D4C78">
        <w:t>s</w:t>
      </w:r>
      <w:r w:rsidR="00D974BE">
        <w:t xml:space="preserve"> repelled </w:t>
      </w:r>
      <w:r w:rsidR="004305F8">
        <w:t>constructions, while red represent</w:t>
      </w:r>
      <w:r w:rsidR="007C0CF2">
        <w:t>s</w:t>
      </w:r>
      <w:r w:rsidR="004305F8">
        <w:t xml:space="preserve"> attracted ones.</w:t>
      </w:r>
    </w:p>
    <w:p w14:paraId="6778CEE9" w14:textId="765BD833" w:rsidR="002428AF" w:rsidRDefault="002428AF" w:rsidP="002428AF">
      <w:pPr>
        <w:pStyle w:val="Heading1"/>
      </w:pPr>
      <w:r>
        <w:lastRenderedPageBreak/>
        <w:t xml:space="preserve">Figure </w:t>
      </w:r>
      <w:fldSimple w:instr=" SEQ Figure \* ARABIC ">
        <w:r w:rsidR="00E65E29">
          <w:rPr>
            <w:noProof/>
          </w:rPr>
          <w:t>27</w:t>
        </w:r>
      </w:fldSimple>
      <w:r>
        <w:t>: Heatmap of Attractions between Adverbial Prepositions and Specifications</w:t>
      </w:r>
      <w:r w:rsidR="00503983">
        <w:t xml:space="preserve"> (Fisher's Scores)</w:t>
      </w:r>
    </w:p>
    <w:p w14:paraId="0DE9D8E4" w14:textId="4A1F1B41" w:rsidR="00813754" w:rsidRPr="00001448" w:rsidRDefault="009F2B03" w:rsidP="0027597D">
      <w:pPr>
        <w:ind w:firstLine="0"/>
      </w:pPr>
      <w:r>
        <w:rPr>
          <w:noProof/>
        </w:rPr>
        <w:drawing>
          <wp:inline distT="0" distB="0" distL="0" distR="0" wp14:anchorId="2665651B" wp14:editId="36867AC3">
            <wp:extent cx="5723890" cy="3157855"/>
            <wp:effectExtent l="0" t="0" r="3810" b="4445"/>
            <wp:docPr id="64" name="spec_attra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pec_attractions.png"/>
                    <pic:cNvPicPr/>
                  </pic:nvPicPr>
                  <pic:blipFill>
                    <a:blip r:embed="rId35" r:link="rId36">
                      <a:extLst>
                        <a:ext uri="{28A0092B-C50C-407E-A947-70E740481C1C}">
                          <a14:useLocalDpi xmlns:a14="http://schemas.microsoft.com/office/drawing/2010/main" val="0"/>
                        </a:ext>
                      </a:extLst>
                    </a:blip>
                    <a:stretch>
                      <a:fillRect/>
                    </a:stretch>
                  </pic:blipFill>
                  <pic:spPr>
                    <a:xfrm>
                      <a:off x="0" y="0"/>
                      <a:ext cx="5723890" cy="3157855"/>
                    </a:xfrm>
                    <a:prstGeom prst="rect">
                      <a:avLst/>
                    </a:prstGeom>
                  </pic:spPr>
                </pic:pic>
              </a:graphicData>
            </a:graphic>
          </wp:inline>
        </w:drawing>
      </w:r>
    </w:p>
    <w:p w14:paraId="0541B22F" w14:textId="405B7D3E" w:rsidR="003E408F" w:rsidRDefault="00FD5349" w:rsidP="006206A8">
      <w:pPr>
        <w:ind w:firstLine="0"/>
        <w:sectPr w:rsidR="003E408F" w:rsidSect="00D7791C">
          <w:type w:val="continuous"/>
          <w:pgSz w:w="11894" w:h="16834"/>
          <w:pgMar w:top="1440" w:right="1440" w:bottom="1800" w:left="1440" w:header="720" w:footer="720" w:gutter="0"/>
          <w:cols w:space="720"/>
          <w:docGrid w:linePitch="360"/>
        </w:sectPr>
      </w:pPr>
      <w:r>
        <w:t>The</w:t>
      </w:r>
      <w:r w:rsidR="008822FF">
        <w:t xml:space="preserve"> data </w:t>
      </w:r>
      <w:r w:rsidR="00FF1AE5">
        <w:t xml:space="preserve">reveals </w:t>
      </w:r>
      <w:r w:rsidR="009E0759">
        <w:t>informative</w:t>
      </w:r>
      <w:r w:rsidR="007B2F4F">
        <w:t xml:space="preserve"> semantic</w:t>
      </w:r>
      <w:r w:rsidR="00CF7A13">
        <w:t xml:space="preserve"> </w:t>
      </w:r>
      <w:r w:rsidR="009E0759">
        <w:t>chara</w:t>
      </w:r>
      <w:r w:rsidR="003E4AF0">
        <w:t xml:space="preserve">cteristics </w:t>
      </w:r>
      <w:r w:rsidR="00E150C8">
        <w:t xml:space="preserve">of the prepositions. </w:t>
      </w:r>
      <w:r w:rsidR="00314424">
        <w:t xml:space="preserve">Most notably, </w:t>
      </w:r>
      <w:r w:rsidR="003E408F">
        <w:t>it</w:t>
      </w:r>
      <w:r w:rsidR="00B577F3">
        <w:t xml:space="preserve"> </w:t>
      </w:r>
      <w:r w:rsidR="008822FF">
        <w:t>shows an opposition betwee</w:t>
      </w:r>
      <w:r w:rsidR="00F06D7C">
        <w:t>n non</w:t>
      </w:r>
      <w:r w:rsidR="00C52C0B">
        <w:t>-</w:t>
      </w:r>
      <w:r w:rsidR="00F06D7C">
        <w:t>prepositional</w:t>
      </w:r>
      <w:r w:rsidR="00C52C0B">
        <w:t xml:space="preserve"> </w:t>
      </w:r>
      <w:r w:rsidR="00C52C0B" w:rsidRPr="008F539E">
        <w:rPr>
          <w:smallCaps/>
        </w:rPr>
        <w:t>time</w:t>
      </w:r>
      <w:r w:rsidR="00C52C0B">
        <w:t xml:space="preserve"> </w:t>
      </w:r>
      <w:r w:rsidR="00C52C0B">
        <w:rPr>
          <w:smallCaps/>
        </w:rPr>
        <w:t xml:space="preserve">(ø) </w:t>
      </w:r>
      <w:r w:rsidR="00BF54D3" w:rsidRPr="00BF54D3">
        <w:t>and</w:t>
      </w:r>
      <w:r w:rsidR="00BF54D3">
        <w:rPr>
          <w:smallCaps/>
        </w:rPr>
        <w:t xml:space="preserve"> </w:t>
      </w:r>
      <w:r w:rsidR="00D277DB">
        <w:rPr>
          <w:smallCaps/>
        </w:rPr>
        <w:t xml:space="preserve"> </w:t>
      </w:r>
      <w:r w:rsidR="00BF54D3">
        <w:rPr>
          <w:rFonts w:hint="cs"/>
          <w:smallCaps/>
          <w:rtl/>
        </w:rPr>
        <w:t>בְּ</w:t>
      </w:r>
      <w:r w:rsidR="00BF54D3" w:rsidRPr="00D5471C">
        <w:t xml:space="preserve">. </w:t>
      </w:r>
      <w:r w:rsidR="00D5471C" w:rsidRPr="00D5471C">
        <w:t>This is</w:t>
      </w:r>
      <w:r w:rsidR="00D5471C">
        <w:rPr>
          <w:smallCaps/>
        </w:rPr>
        <w:t xml:space="preserve"> </w:t>
      </w:r>
      <w:r w:rsidR="00D5471C">
        <w:t xml:space="preserve">not so surprising, given that </w:t>
      </w:r>
      <w:r w:rsidR="00A05DE1">
        <w:t xml:space="preserve">non-prepositional </w:t>
      </w:r>
      <w:r w:rsidR="00A05DE1">
        <w:rPr>
          <w:smallCaps/>
        </w:rPr>
        <w:t>time</w:t>
      </w:r>
      <w:r w:rsidR="00A05DE1" w:rsidRPr="00A05DE1">
        <w:t xml:space="preserve"> tend</w:t>
      </w:r>
      <w:r w:rsidR="0008059F">
        <w:t>s</w:t>
      </w:r>
      <w:r w:rsidR="00A05DE1">
        <w:t xml:space="preserve"> to be plural duratives</w:t>
      </w:r>
      <w:r w:rsidR="006D380B">
        <w:t>, as confirmed by the strong attraction</w:t>
      </w:r>
      <w:r w:rsidR="00187AED">
        <w:t xml:space="preserve"> of ø to</w:t>
      </w:r>
      <w:r w:rsidR="006D380B">
        <w:t xml:space="preserve"> </w:t>
      </w:r>
      <w:r w:rsidR="00187AED">
        <w:t>the</w:t>
      </w:r>
      <w:r w:rsidR="00C909E6">
        <w:t xml:space="preserve"> </w:t>
      </w:r>
      <w:r w:rsidR="00644A84" w:rsidRPr="006639C5">
        <w:t>plural</w:t>
      </w:r>
      <w:r w:rsidR="00644A84">
        <w:t xml:space="preserve"> </w:t>
      </w:r>
      <w:r w:rsidR="00E671F1">
        <w:t xml:space="preserve">and </w:t>
      </w:r>
      <w:r w:rsidR="00E671F1" w:rsidRPr="006639C5">
        <w:t>quantification</w:t>
      </w:r>
      <w:r w:rsidR="00E671F1">
        <w:rPr>
          <w:smallCaps/>
        </w:rPr>
        <w:t>.</w:t>
      </w:r>
      <w:r w:rsidR="00B6098D">
        <w:t xml:space="preserve"> What is surprising however, is the apparent opposition</w:t>
      </w:r>
      <w:r w:rsidR="00DB2769">
        <w:t xml:space="preserve"> between </w:t>
      </w:r>
      <w:r w:rsidR="00DB2769">
        <w:rPr>
          <w:rFonts w:hint="cs"/>
          <w:rtl/>
        </w:rPr>
        <w:t>עַד</w:t>
      </w:r>
      <w:r w:rsidR="00DB2769" w:rsidRPr="00DB2769">
        <w:t xml:space="preserve"> and </w:t>
      </w:r>
      <w:r w:rsidR="00DB2769">
        <w:rPr>
          <w:rFonts w:hint="cs"/>
          <w:rtl/>
        </w:rPr>
        <w:t>לְ</w:t>
      </w:r>
      <w:r w:rsidR="00DB2769">
        <w:t xml:space="preserve">. </w:t>
      </w:r>
      <w:r w:rsidR="003D14A1">
        <w:rPr>
          <w:rFonts w:hint="cs"/>
          <w:rtl/>
        </w:rPr>
        <w:t>עַד</w:t>
      </w:r>
      <w:r w:rsidR="003D14A1">
        <w:t xml:space="preserve"> is attracted to demonstratives</w:t>
      </w:r>
      <w:r w:rsidR="006639C5">
        <w:t xml:space="preserve"> </w:t>
      </w:r>
      <w:r w:rsidR="00C200CC">
        <w:t xml:space="preserve">and definiteness, markers of </w:t>
      </w:r>
      <w:r w:rsidR="00C57B69">
        <w:t>singularity,</w:t>
      </w:r>
      <w:r w:rsidR="002A2BBA">
        <w:t xml:space="preserve"> while</w:t>
      </w:r>
      <w:r w:rsidR="00C57B69">
        <w:t xml:space="preserve"> </w:t>
      </w:r>
      <w:r w:rsidR="00F522F7">
        <w:rPr>
          <w:rFonts w:hint="cs"/>
          <w:rtl/>
        </w:rPr>
        <w:t>לְ</w:t>
      </w:r>
      <w:r w:rsidR="00F522F7">
        <w:t xml:space="preserve"> is attracted to </w:t>
      </w:r>
      <w:r w:rsidR="006639C5">
        <w:t>plural</w:t>
      </w:r>
      <w:r w:rsidR="00E56AC3">
        <w:t>s</w:t>
      </w:r>
      <w:r w:rsidR="0019156F">
        <w:t xml:space="preserve">. This suggests </w:t>
      </w:r>
      <w:r w:rsidR="006D4490">
        <w:t xml:space="preserve">a </w:t>
      </w:r>
      <w:r w:rsidR="002A2E56">
        <w:t xml:space="preserve">difference </w:t>
      </w:r>
      <w:r w:rsidR="00464548">
        <w:t xml:space="preserve">in the semantic profile of these two prepositions, despite their relative </w:t>
      </w:r>
      <w:r w:rsidR="007F4487">
        <w:t>similarity</w:t>
      </w:r>
      <w:r w:rsidR="00FB0B6A">
        <w:t xml:space="preserve">. </w:t>
      </w:r>
      <w:r w:rsidR="00846EA6">
        <w:t xml:space="preserve">Namely, </w:t>
      </w:r>
      <w:r w:rsidR="00846EA6">
        <w:rPr>
          <w:rFonts w:hint="cs"/>
          <w:rtl/>
        </w:rPr>
        <w:t>עַד</w:t>
      </w:r>
      <w:r w:rsidR="00846EA6">
        <w:t xml:space="preserve"> prefers point-based </w:t>
      </w:r>
      <w:r w:rsidR="00846EA6" w:rsidRPr="00CB1F29">
        <w:rPr>
          <w:smallCaps/>
        </w:rPr>
        <w:t>time</w:t>
      </w:r>
      <w:r w:rsidR="00846EA6">
        <w:t xml:space="preserve">, while </w:t>
      </w:r>
      <w:r w:rsidR="00846EA6">
        <w:rPr>
          <w:rFonts w:hint="cs"/>
          <w:rtl/>
        </w:rPr>
        <w:t>לְ</w:t>
      </w:r>
      <w:r w:rsidR="00846EA6">
        <w:t xml:space="preserve"> prefers </w:t>
      </w:r>
      <w:r w:rsidR="00C23138">
        <w:t>durative</w:t>
      </w:r>
      <w:r w:rsidR="001C721D">
        <w:t xml:space="preserve"> </w:t>
      </w:r>
      <w:r w:rsidR="001C721D" w:rsidRPr="00CB1F29">
        <w:rPr>
          <w:smallCaps/>
        </w:rPr>
        <w:t>time</w:t>
      </w:r>
      <w:r w:rsidR="001C721D">
        <w:t>.</w:t>
      </w:r>
      <w:r w:rsidR="00BE0947">
        <w:t xml:space="preserve"> Further </w:t>
      </w:r>
      <w:r w:rsidR="00202C9B">
        <w:t>exploration</w:t>
      </w:r>
      <w:r w:rsidR="00325802">
        <w:t>, as well as other</w:t>
      </w:r>
      <w:r w:rsidR="00BE0163">
        <w:t xml:space="preserve">s </w:t>
      </w:r>
      <w:r w:rsidR="00325802">
        <w:t xml:space="preserve">(e.g. </w:t>
      </w:r>
      <w:r w:rsidR="00325802">
        <w:rPr>
          <w:rFonts w:hint="cs"/>
          <w:rtl/>
        </w:rPr>
        <w:t>אַחַר</w:t>
      </w:r>
      <w:r w:rsidR="00325802">
        <w:t xml:space="preserve"> and suffix</w:t>
      </w:r>
      <w:r w:rsidR="003A670C">
        <w:t>es</w:t>
      </w:r>
      <w:r w:rsidR="00082D4D">
        <w:t xml:space="preserve">, </w:t>
      </w:r>
      <w:r w:rsidR="00082D4D">
        <w:rPr>
          <w:rFonts w:hint="cs"/>
          <w:rtl/>
        </w:rPr>
        <w:t>מִן</w:t>
      </w:r>
      <w:r w:rsidR="00082D4D">
        <w:t xml:space="preserve"> and plurals</w:t>
      </w:r>
      <w:r w:rsidR="00325802">
        <w:t>)</w:t>
      </w:r>
      <w:r w:rsidR="00063497">
        <w:t>,</w:t>
      </w:r>
      <w:r w:rsidR="00BE0947">
        <w:t xml:space="preserve"> is </w:t>
      </w:r>
      <w:r w:rsidR="0043019C">
        <w:t>left to the full project.</w:t>
      </w:r>
    </w:p>
    <w:p w14:paraId="6FF7E5E3" w14:textId="6A98126C" w:rsidR="009224E7" w:rsidRDefault="00D56754" w:rsidP="00D56754">
      <w:pPr>
        <w:ind w:firstLine="0"/>
        <w:jc w:val="center"/>
        <w:rPr>
          <w:b/>
          <w:bCs/>
        </w:rPr>
      </w:pPr>
      <w:r>
        <w:rPr>
          <w:b/>
          <w:bCs/>
        </w:rPr>
        <w:lastRenderedPageBreak/>
        <w:t>Verb Collocations</w:t>
      </w:r>
    </w:p>
    <w:p w14:paraId="29ECDC6D" w14:textId="780CB156" w:rsidR="00F205CC" w:rsidRPr="00E060B9" w:rsidRDefault="0095784C" w:rsidP="00F622EA">
      <w:r>
        <w:t>One of the great</w:t>
      </w:r>
      <w:r w:rsidR="0012600A">
        <w:t xml:space="preserve">est </w:t>
      </w:r>
      <w:r w:rsidR="00A63E08">
        <w:t>prospective</w:t>
      </w:r>
      <w:r>
        <w:t xml:space="preserve"> payoffs </w:t>
      </w:r>
      <w:r w:rsidR="005F141C">
        <w:t>for</w:t>
      </w:r>
      <w:r w:rsidR="00F10FEB">
        <w:t xml:space="preserve"> </w:t>
      </w:r>
      <w:r w:rsidR="00BD03C8">
        <w:t>understanding</w:t>
      </w:r>
      <w:r w:rsidR="00F10FEB">
        <w:t xml:space="preserve"> </w:t>
      </w:r>
      <w:r w:rsidR="00BD03C8">
        <w:rPr>
          <w:smallCaps/>
        </w:rPr>
        <w:t>time</w:t>
      </w:r>
      <w:r w:rsidR="00BD03C8">
        <w:t xml:space="preserve"> adverbial</w:t>
      </w:r>
      <w:r w:rsidR="007A2569">
        <w:t xml:space="preserve">s </w:t>
      </w:r>
      <w:r w:rsidR="000A1D5D">
        <w:t xml:space="preserve">is </w:t>
      </w:r>
      <w:r w:rsidR="001B0301">
        <w:t>the</w:t>
      </w:r>
      <w:r w:rsidR="00662E00">
        <w:t xml:space="preserve"> </w:t>
      </w:r>
      <w:r w:rsidR="00117494">
        <w:t xml:space="preserve">potential for shedding light on the </w:t>
      </w:r>
      <w:r w:rsidR="004648CA">
        <w:t>verbal system.</w:t>
      </w:r>
      <w:r w:rsidR="008F05D0">
        <w:t xml:space="preserve"> The interaction of</w:t>
      </w:r>
      <w:r w:rsidR="00461033">
        <w:t xml:space="preserve"> verbal</w:t>
      </w:r>
      <w:r w:rsidR="008F05D0">
        <w:t xml:space="preserve"> </w:t>
      </w:r>
      <w:r w:rsidR="003E56A3">
        <w:t xml:space="preserve">constructions </w:t>
      </w:r>
      <w:r w:rsidR="00294E94">
        <w:t>with</w:t>
      </w:r>
      <w:r w:rsidR="008E7853">
        <w:t xml:space="preserve"> </w:t>
      </w:r>
      <w:r w:rsidR="003E56A3">
        <w:rPr>
          <w:smallCaps/>
        </w:rPr>
        <w:t>time</w:t>
      </w:r>
      <w:r w:rsidR="003E56A3">
        <w:t xml:space="preserve"> </w:t>
      </w:r>
      <w:r w:rsidR="00236F02">
        <w:t xml:space="preserve">show </w:t>
      </w:r>
      <w:r w:rsidR="00546BDB">
        <w:t>informative collocation patterns</w:t>
      </w:r>
      <w:r w:rsidR="003A0542">
        <w:t xml:space="preserve">, just as the internal components of </w:t>
      </w:r>
      <w:r w:rsidR="003A0542">
        <w:rPr>
          <w:smallCaps/>
        </w:rPr>
        <w:t>time</w:t>
      </w:r>
      <w:r w:rsidR="003A0542">
        <w:t xml:space="preserve"> do. </w:t>
      </w:r>
      <w:r w:rsidR="0084296D">
        <w:t xml:space="preserve">This </w:t>
      </w:r>
      <w:r w:rsidR="004C26A4">
        <w:t>enables</w:t>
      </w:r>
      <w:r w:rsidR="0084296D">
        <w:t xml:space="preserve"> </w:t>
      </w:r>
      <w:r w:rsidR="00A61512">
        <w:t xml:space="preserve">clearer </w:t>
      </w:r>
      <w:r w:rsidR="00A96F2F">
        <w:t xml:space="preserve">forms to illuminate more opaque ones. </w:t>
      </w:r>
      <w:r w:rsidR="00622B5B">
        <w:t xml:space="preserve">Verbal </w:t>
      </w:r>
      <w:r w:rsidR="00821564">
        <w:t xml:space="preserve">tense and aspect </w:t>
      </w:r>
      <w:r w:rsidR="00705276">
        <w:t xml:space="preserve">offer complex challenges in and of themselves. </w:t>
      </w:r>
      <w:r w:rsidR="00C91A04">
        <w:t xml:space="preserve">This </w:t>
      </w:r>
      <w:r w:rsidR="00633484">
        <w:t xml:space="preserve">section seeks to offer, by way of preview, </w:t>
      </w:r>
      <w:r w:rsidR="00D33C91">
        <w:t>basic</w:t>
      </w:r>
      <w:r w:rsidR="00633484">
        <w:t xml:space="preserve"> </w:t>
      </w:r>
      <w:r w:rsidR="00E057B2">
        <w:t xml:space="preserve">collocational </w:t>
      </w:r>
      <w:r w:rsidR="002C78D9">
        <w:t xml:space="preserve">interactions </w:t>
      </w:r>
      <w:r w:rsidR="006652FB">
        <w:t>between</w:t>
      </w:r>
      <w:r w:rsidR="00E25861">
        <w:t xml:space="preserve"> </w:t>
      </w:r>
      <w:r w:rsidR="00E25861">
        <w:rPr>
          <w:smallCaps/>
        </w:rPr>
        <w:t>time</w:t>
      </w:r>
      <w:r w:rsidR="00E25861">
        <w:t xml:space="preserve"> and </w:t>
      </w:r>
      <w:r w:rsidR="006652FB">
        <w:t>verb constructions</w:t>
      </w:r>
      <w:r w:rsidR="00F622EA">
        <w:t>.</w:t>
      </w:r>
      <w:r w:rsidR="00F71AC8">
        <w:t xml:space="preserve"> </w:t>
      </w:r>
      <w:r w:rsidR="00E30505">
        <w:t>Three areas in particular are previewed: the</w:t>
      </w:r>
      <w:r w:rsidR="00D67C61">
        <w:t xml:space="preserve"> default position of </w:t>
      </w:r>
      <w:r w:rsidR="00D67C61">
        <w:rPr>
          <w:smallCaps/>
        </w:rPr>
        <w:t>time</w:t>
      </w:r>
      <w:r w:rsidR="00D67C61">
        <w:t xml:space="preserve"> in the clause, </w:t>
      </w:r>
      <w:r w:rsidR="00E060B9">
        <w:t xml:space="preserve">verb tense collocations with </w:t>
      </w:r>
      <w:r w:rsidR="00E060B9">
        <w:rPr>
          <w:smallCaps/>
        </w:rPr>
        <w:t>time</w:t>
      </w:r>
      <w:r w:rsidR="004D5C32">
        <w:t xml:space="preserve">, and verb lexeme collocations with </w:t>
      </w:r>
      <w:r w:rsidR="004D5C32">
        <w:rPr>
          <w:smallCaps/>
        </w:rPr>
        <w:t>time</w:t>
      </w:r>
      <w:r w:rsidR="004D5C32">
        <w:t>.</w:t>
      </w:r>
    </w:p>
    <w:p w14:paraId="6A21DF3C" w14:textId="1F72DF61" w:rsidR="00EF7C4F" w:rsidRDefault="00263124" w:rsidP="00326EF8">
      <w:pPr>
        <w:rPr>
          <w:rtl/>
        </w:rPr>
      </w:pPr>
      <w:r>
        <w:t xml:space="preserve">The position of </w:t>
      </w:r>
      <w:r>
        <w:rPr>
          <w:smallCaps/>
        </w:rPr>
        <w:t xml:space="preserve">time </w:t>
      </w:r>
      <w:r>
        <w:t xml:space="preserve">in its clause </w:t>
      </w:r>
      <w:r w:rsidR="00A87A55">
        <w:t>plays a</w:t>
      </w:r>
      <w:r w:rsidR="00B4283F">
        <w:t xml:space="preserve"> key</w:t>
      </w:r>
      <w:r w:rsidR="00A87A55">
        <w:t xml:space="preserve"> role in </w:t>
      </w:r>
      <w:r w:rsidR="005D1BCC">
        <w:t>its</w:t>
      </w:r>
      <w:r w:rsidR="00AB62EB">
        <w:t xml:space="preserve"> function.</w:t>
      </w:r>
      <w:r w:rsidR="00843C89" w:rsidRPr="00E65E29">
        <w:rPr>
          <w:rStyle w:val="FootnoteReference"/>
        </w:rPr>
        <w:footnoteReference w:id="119"/>
      </w:r>
      <w:r w:rsidR="001F6747">
        <w:t xml:space="preserve"> Gross, in his study of Biblical Hebrew adverbs, </w:t>
      </w:r>
      <w:r w:rsidR="00505265">
        <w:t>finds</w:t>
      </w:r>
      <w:r w:rsidR="001F6747">
        <w:t xml:space="preserve"> that </w:t>
      </w:r>
      <w:r w:rsidR="00F250BB">
        <w:t>adverbs in preverbal position are marked</w:t>
      </w:r>
      <w:r w:rsidR="001B0B14">
        <w:t>.</w:t>
      </w:r>
      <w:r w:rsidR="00D7392E" w:rsidRPr="00E65E29">
        <w:rPr>
          <w:rStyle w:val="FootnoteReference"/>
        </w:rPr>
        <w:footnoteReference w:id="120"/>
      </w:r>
      <w:r w:rsidR="00A11575">
        <w:t xml:space="preserve"> </w:t>
      </w:r>
      <w:r w:rsidR="001A5A94">
        <w:t xml:space="preserve">Van der Merwe likewise </w:t>
      </w:r>
      <w:r w:rsidR="00E21E80">
        <w:t xml:space="preserve">finds an association between </w:t>
      </w:r>
      <w:r w:rsidR="005B6451">
        <w:t>the preverbal and</w:t>
      </w:r>
      <w:r w:rsidR="002262FE">
        <w:t xml:space="preserve"> </w:t>
      </w:r>
      <w:r w:rsidR="0018082D">
        <w:t>narratival</w:t>
      </w:r>
      <w:r w:rsidR="002262FE">
        <w:t xml:space="preserve"> anchoring</w:t>
      </w:r>
      <w:r w:rsidR="00C36FAB">
        <w:t>. He</w:t>
      </w:r>
      <w:r w:rsidR="002262FE">
        <w:t xml:space="preserve"> identifies </w:t>
      </w:r>
      <w:r w:rsidR="00464501">
        <w:t xml:space="preserve">four </w:t>
      </w:r>
      <w:r w:rsidR="00402106">
        <w:t>types</w:t>
      </w:r>
      <w:r w:rsidR="000D79C2">
        <w:t>: 1.</w:t>
      </w:r>
      <w:r w:rsidR="0005353A">
        <w:t xml:space="preserve"> preceding clause with</w:t>
      </w:r>
      <w:r w:rsidR="000D79C2">
        <w:t xml:space="preserve"> </w:t>
      </w:r>
      <w:r w:rsidR="0005353A">
        <w:rPr>
          <w:rFonts w:hint="cs"/>
          <w:rtl/>
        </w:rPr>
        <w:t>וַיְּהִי</w:t>
      </w:r>
      <w:r w:rsidR="0005353A">
        <w:t xml:space="preserve"> (and equivalents)</w:t>
      </w:r>
      <w:r w:rsidR="001D21C6">
        <w:t xml:space="preserve"> + subsequent clause, </w:t>
      </w:r>
      <w:r w:rsidR="00AE1BAF">
        <w:t>2. preverbal, 3. final position, 4, middle position.</w:t>
      </w:r>
      <w:r w:rsidR="00DF5A5B" w:rsidRPr="00E65E29">
        <w:rPr>
          <w:rStyle w:val="FootnoteReference"/>
        </w:rPr>
        <w:footnoteReference w:id="121"/>
      </w:r>
      <w:r w:rsidR="006C0A20">
        <w:t xml:space="preserve"> </w:t>
      </w:r>
      <w:r w:rsidR="00BF1526">
        <w:t>In 1 Sam</w:t>
      </w:r>
      <w:r w:rsidR="00064D4F">
        <w:t>uel</w:t>
      </w:r>
      <w:r w:rsidR="00BF1526">
        <w:t xml:space="preserve"> he </w:t>
      </w:r>
      <w:r w:rsidR="00E37DCD">
        <w:t xml:space="preserve">counts </w:t>
      </w:r>
      <w:r w:rsidR="00191AFB">
        <w:t xml:space="preserve">17% of type 1, 16% of type 2, </w:t>
      </w:r>
      <w:r w:rsidR="00212BE9">
        <w:t>54% of type 3, and 14% of type 4.</w:t>
      </w:r>
      <w:r w:rsidR="00461751" w:rsidRPr="00E65E29">
        <w:rPr>
          <w:rStyle w:val="FootnoteReference"/>
        </w:rPr>
        <w:footnoteReference w:id="122"/>
      </w:r>
      <w:r w:rsidR="003364E6">
        <w:t xml:space="preserve"> </w:t>
      </w:r>
      <w:r w:rsidR="007C19EF">
        <w:t>T</w:t>
      </w:r>
      <w:r w:rsidR="007A0535">
        <w:t xml:space="preserve">he post-verbal position is the most </w:t>
      </w:r>
      <w:r w:rsidR="000C6604">
        <w:t>common</w:t>
      </w:r>
      <w:r w:rsidR="007A0535">
        <w:t xml:space="preserve">, with </w:t>
      </w:r>
      <w:r w:rsidR="00EF798B">
        <w:t xml:space="preserve">68% </w:t>
      </w:r>
      <w:r w:rsidR="00BD03DA">
        <w:t>total</w:t>
      </w:r>
      <w:r w:rsidR="005542E6">
        <w:t xml:space="preserve">. </w:t>
      </w:r>
      <w:r w:rsidR="003C0A3B">
        <w:t xml:space="preserve">The data in </w:t>
      </w:r>
      <w:r w:rsidR="003C0A3B">
        <w:rPr>
          <w:i/>
          <w:iCs/>
        </w:rPr>
        <w:t>BHSA</w:t>
      </w:r>
      <w:r w:rsidR="003C0A3B">
        <w:t xml:space="preserve"> very closely matches Van der Merwe's results</w:t>
      </w:r>
      <w:r w:rsidR="00D17B0F">
        <w:t xml:space="preserve">, as seen below. </w:t>
      </w:r>
      <w:r w:rsidR="0031538A">
        <w:t xml:space="preserve">Note that "-" means </w:t>
      </w:r>
      <w:r w:rsidR="00BD03DA">
        <w:t>pre</w:t>
      </w:r>
      <w:r w:rsidR="0031538A">
        <w:t>verb</w:t>
      </w:r>
      <w:r w:rsidR="00BD03DA">
        <w:t>al (fronted)</w:t>
      </w:r>
      <w:r w:rsidR="0031538A">
        <w:t>; the</w:t>
      </w:r>
      <w:r w:rsidR="00D17B0F">
        <w:t xml:space="preserve"> "-c" tag represents </w:t>
      </w:r>
      <w:r w:rsidR="00C56096" w:rsidRPr="00C56096">
        <w:rPr>
          <w:smallCaps/>
        </w:rPr>
        <w:t>time</w:t>
      </w:r>
      <w:r w:rsidR="00C56096">
        <w:t xml:space="preserve"> adverbial </w:t>
      </w:r>
      <w:r w:rsidR="00D17B0F" w:rsidRPr="00C56096">
        <w:t>clause</w:t>
      </w:r>
      <w:r w:rsidR="007C3006">
        <w:t>s</w:t>
      </w:r>
      <w:r w:rsidR="00D17B0F">
        <w:t xml:space="preserve"> </w:t>
      </w:r>
      <w:r w:rsidR="00C56096">
        <w:t xml:space="preserve">with </w:t>
      </w:r>
      <w:r w:rsidR="00D17B0F">
        <w:rPr>
          <w:rFonts w:hint="cs"/>
          <w:rtl/>
        </w:rPr>
        <w:t>וַיְּהִי</w:t>
      </w:r>
      <w:r w:rsidR="003F1D44">
        <w:t xml:space="preserve"> and equivalents.</w:t>
      </w:r>
    </w:p>
    <w:p w14:paraId="040C9ED9" w14:textId="20C6D6D7" w:rsidR="00AB3567" w:rsidRDefault="00AB3567" w:rsidP="00AB3567">
      <w:pPr>
        <w:pStyle w:val="Heading1"/>
      </w:pPr>
      <w:r>
        <w:lastRenderedPageBreak/>
        <w:t xml:space="preserve">Figure </w:t>
      </w:r>
      <w:fldSimple w:instr=" SEQ Figure \* ARABIC ">
        <w:r w:rsidR="00E65E29">
          <w:rPr>
            <w:noProof/>
          </w:rPr>
          <w:t>28</w:t>
        </w:r>
      </w:fldSimple>
      <w:r>
        <w:t>: Time Adverbial Distance from Verb (in number of phrase constituents)</w:t>
      </w:r>
    </w:p>
    <w:p w14:paraId="6BB5E30D" w14:textId="0B8D5177" w:rsidR="00326EF8" w:rsidRDefault="00326EF8" w:rsidP="00326EF8">
      <w:pPr>
        <w:ind w:firstLine="0"/>
        <w:jc w:val="center"/>
      </w:pPr>
      <w:r>
        <w:rPr>
          <w:rFonts w:hint="cs"/>
          <w:noProof/>
        </w:rPr>
        <w:drawing>
          <wp:inline distT="0" distB="0" distL="0" distR="0" wp14:anchorId="58B07BEA" wp14:editId="0162ED82">
            <wp:extent cx="4837176" cy="2971800"/>
            <wp:effectExtent l="0" t="0" r="1905" b="0"/>
            <wp:docPr id="14" name="time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imeposition.png"/>
                    <pic:cNvPicPr/>
                  </pic:nvPicPr>
                  <pic:blipFill>
                    <a:blip r:embed="rId37" r:link="rId38">
                      <a:extLst>
                        <a:ext uri="{28A0092B-C50C-407E-A947-70E740481C1C}">
                          <a14:useLocalDpi xmlns:a14="http://schemas.microsoft.com/office/drawing/2010/main" val="0"/>
                        </a:ext>
                      </a:extLst>
                    </a:blip>
                    <a:stretch>
                      <a:fillRect/>
                    </a:stretch>
                  </pic:blipFill>
                  <pic:spPr>
                    <a:xfrm>
                      <a:off x="0" y="0"/>
                      <a:ext cx="4837176" cy="2971800"/>
                    </a:xfrm>
                    <a:prstGeom prst="rect">
                      <a:avLst/>
                    </a:prstGeom>
                  </pic:spPr>
                </pic:pic>
              </a:graphicData>
            </a:graphic>
          </wp:inline>
        </w:drawing>
      </w:r>
    </w:p>
    <w:p w14:paraId="5A8C3EFE" w14:textId="77777777" w:rsid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sectPr w:rsidR="00997FC5" w:rsidSect="003E408F">
          <w:pgSz w:w="11894" w:h="16834"/>
          <w:pgMar w:top="1440" w:right="1440" w:bottom="1800" w:left="1440" w:header="720" w:footer="720" w:gutter="0"/>
          <w:cols w:space="720"/>
          <w:docGrid w:linePitch="360"/>
        </w:sectPr>
      </w:pP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700"/>
        <w:gridCol w:w="740"/>
      </w:tblGrid>
      <w:tr w:rsidR="00997FC5" w:rsidRPr="00997FC5" w14:paraId="03A61546" w14:textId="77777777" w:rsidTr="00C16112">
        <w:trPr>
          <w:trHeight w:val="280"/>
          <w:tblHeader/>
          <w:jc w:val="center"/>
        </w:trPr>
        <w:tc>
          <w:tcPr>
            <w:tcW w:w="700" w:type="dxa"/>
            <w:tcBorders>
              <w:top w:val="nil"/>
              <w:left w:val="nil"/>
            </w:tcBorders>
          </w:tcPr>
          <w:p w14:paraId="09DE221A" w14:textId="7136B35F"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p>
        </w:tc>
        <w:tc>
          <w:tcPr>
            <w:tcW w:w="740" w:type="dxa"/>
          </w:tcPr>
          <w:p w14:paraId="29CEF552"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Total</w:t>
            </w:r>
          </w:p>
        </w:tc>
      </w:tr>
      <w:tr w:rsidR="00997FC5" w:rsidRPr="00997FC5" w14:paraId="4DA0812D" w14:textId="77777777" w:rsidTr="00C16112">
        <w:trPr>
          <w:trHeight w:val="280"/>
          <w:jc w:val="center"/>
        </w:trPr>
        <w:tc>
          <w:tcPr>
            <w:tcW w:w="700" w:type="dxa"/>
          </w:tcPr>
          <w:p w14:paraId="158AC0AD"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2</w:t>
            </w:r>
          </w:p>
        </w:tc>
        <w:tc>
          <w:tcPr>
            <w:tcW w:w="740" w:type="dxa"/>
          </w:tcPr>
          <w:p w14:paraId="070E60B4"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719</w:t>
            </w:r>
          </w:p>
        </w:tc>
      </w:tr>
      <w:tr w:rsidR="00997FC5" w:rsidRPr="00997FC5" w14:paraId="48D68C4E" w14:textId="77777777" w:rsidTr="00C16112">
        <w:trPr>
          <w:trHeight w:val="280"/>
          <w:jc w:val="center"/>
        </w:trPr>
        <w:tc>
          <w:tcPr>
            <w:tcW w:w="700" w:type="dxa"/>
          </w:tcPr>
          <w:p w14:paraId="2188867F"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w:t>
            </w:r>
          </w:p>
        </w:tc>
        <w:tc>
          <w:tcPr>
            <w:tcW w:w="740" w:type="dxa"/>
          </w:tcPr>
          <w:p w14:paraId="0D9C863D"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570</w:t>
            </w:r>
          </w:p>
        </w:tc>
      </w:tr>
      <w:tr w:rsidR="00997FC5" w:rsidRPr="00997FC5" w14:paraId="49A611D4" w14:textId="77777777" w:rsidTr="00C16112">
        <w:trPr>
          <w:trHeight w:val="280"/>
          <w:jc w:val="center"/>
        </w:trPr>
        <w:tc>
          <w:tcPr>
            <w:tcW w:w="700" w:type="dxa"/>
          </w:tcPr>
          <w:p w14:paraId="69D16460"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w:t>
            </w:r>
          </w:p>
        </w:tc>
        <w:tc>
          <w:tcPr>
            <w:tcW w:w="740" w:type="dxa"/>
          </w:tcPr>
          <w:p w14:paraId="2104A120"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559</w:t>
            </w:r>
          </w:p>
        </w:tc>
      </w:tr>
      <w:tr w:rsidR="00997FC5" w:rsidRPr="00997FC5" w14:paraId="314052EA" w14:textId="77777777" w:rsidTr="00C16112">
        <w:trPr>
          <w:trHeight w:val="280"/>
          <w:jc w:val="center"/>
        </w:trPr>
        <w:tc>
          <w:tcPr>
            <w:tcW w:w="700" w:type="dxa"/>
          </w:tcPr>
          <w:p w14:paraId="0306DD9E"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3</w:t>
            </w:r>
          </w:p>
        </w:tc>
        <w:tc>
          <w:tcPr>
            <w:tcW w:w="740" w:type="dxa"/>
          </w:tcPr>
          <w:p w14:paraId="3970A395"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275</w:t>
            </w:r>
          </w:p>
        </w:tc>
      </w:tr>
      <w:tr w:rsidR="00997FC5" w:rsidRPr="00997FC5" w14:paraId="17527003" w14:textId="77777777" w:rsidTr="00C16112">
        <w:trPr>
          <w:trHeight w:val="280"/>
          <w:jc w:val="center"/>
        </w:trPr>
        <w:tc>
          <w:tcPr>
            <w:tcW w:w="700" w:type="dxa"/>
          </w:tcPr>
          <w:p w14:paraId="0BB9A5F1"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c</w:t>
            </w:r>
          </w:p>
        </w:tc>
        <w:tc>
          <w:tcPr>
            <w:tcW w:w="740" w:type="dxa"/>
          </w:tcPr>
          <w:p w14:paraId="6C1FB43D"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205</w:t>
            </w:r>
          </w:p>
        </w:tc>
      </w:tr>
      <w:tr w:rsidR="00997FC5" w:rsidRPr="00997FC5" w14:paraId="32A48F4D" w14:textId="77777777" w:rsidTr="00C16112">
        <w:trPr>
          <w:trHeight w:val="280"/>
          <w:jc w:val="center"/>
        </w:trPr>
        <w:tc>
          <w:tcPr>
            <w:tcW w:w="700" w:type="dxa"/>
          </w:tcPr>
          <w:p w14:paraId="509FF3A3"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2</w:t>
            </w:r>
          </w:p>
        </w:tc>
        <w:tc>
          <w:tcPr>
            <w:tcW w:w="740" w:type="dxa"/>
          </w:tcPr>
          <w:p w14:paraId="2352982C"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22</w:t>
            </w:r>
          </w:p>
        </w:tc>
      </w:tr>
      <w:tr w:rsidR="00997FC5" w:rsidRPr="00997FC5" w14:paraId="45737D04" w14:textId="77777777" w:rsidTr="00C16112">
        <w:trPr>
          <w:trHeight w:val="280"/>
          <w:jc w:val="center"/>
        </w:trPr>
        <w:tc>
          <w:tcPr>
            <w:tcW w:w="700" w:type="dxa"/>
          </w:tcPr>
          <w:p w14:paraId="6E1A431A"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4</w:t>
            </w:r>
          </w:p>
        </w:tc>
        <w:tc>
          <w:tcPr>
            <w:tcW w:w="740" w:type="dxa"/>
          </w:tcPr>
          <w:p w14:paraId="008D3D40"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80</w:t>
            </w:r>
          </w:p>
        </w:tc>
      </w:tr>
      <w:tr w:rsidR="00997FC5" w:rsidRPr="00997FC5" w14:paraId="18D473BE" w14:textId="77777777" w:rsidTr="00C16112">
        <w:trPr>
          <w:trHeight w:val="280"/>
          <w:jc w:val="center"/>
        </w:trPr>
        <w:tc>
          <w:tcPr>
            <w:tcW w:w="700" w:type="dxa"/>
          </w:tcPr>
          <w:p w14:paraId="7A8FE834"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3</w:t>
            </w:r>
          </w:p>
        </w:tc>
        <w:tc>
          <w:tcPr>
            <w:tcW w:w="740" w:type="dxa"/>
          </w:tcPr>
          <w:p w14:paraId="7DCC11D1"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29</w:t>
            </w:r>
          </w:p>
        </w:tc>
      </w:tr>
      <w:tr w:rsidR="00997FC5" w:rsidRPr="00997FC5" w14:paraId="22CF4A51" w14:textId="77777777" w:rsidTr="00C16112">
        <w:trPr>
          <w:trHeight w:val="280"/>
          <w:jc w:val="center"/>
        </w:trPr>
        <w:tc>
          <w:tcPr>
            <w:tcW w:w="700" w:type="dxa"/>
          </w:tcPr>
          <w:p w14:paraId="2968FA65"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5</w:t>
            </w:r>
          </w:p>
        </w:tc>
        <w:tc>
          <w:tcPr>
            <w:tcW w:w="740" w:type="dxa"/>
          </w:tcPr>
          <w:p w14:paraId="3B5ABB46"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25</w:t>
            </w:r>
          </w:p>
        </w:tc>
      </w:tr>
      <w:tr w:rsidR="00997FC5" w:rsidRPr="00997FC5" w14:paraId="4C176DE6" w14:textId="77777777" w:rsidTr="00C16112">
        <w:trPr>
          <w:trHeight w:val="280"/>
          <w:jc w:val="center"/>
        </w:trPr>
        <w:tc>
          <w:tcPr>
            <w:tcW w:w="700" w:type="dxa"/>
          </w:tcPr>
          <w:p w14:paraId="0562CFC2"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4</w:t>
            </w:r>
          </w:p>
        </w:tc>
        <w:tc>
          <w:tcPr>
            <w:tcW w:w="740" w:type="dxa"/>
          </w:tcPr>
          <w:p w14:paraId="3AC90025"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3</w:t>
            </w:r>
          </w:p>
        </w:tc>
      </w:tr>
      <w:tr w:rsidR="00997FC5" w:rsidRPr="00997FC5" w14:paraId="6F627D52" w14:textId="77777777" w:rsidTr="00C16112">
        <w:trPr>
          <w:trHeight w:val="280"/>
          <w:jc w:val="center"/>
        </w:trPr>
        <w:tc>
          <w:tcPr>
            <w:tcW w:w="700" w:type="dxa"/>
          </w:tcPr>
          <w:p w14:paraId="39DFDDF5"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5</w:t>
            </w:r>
          </w:p>
        </w:tc>
        <w:tc>
          <w:tcPr>
            <w:tcW w:w="740" w:type="dxa"/>
          </w:tcPr>
          <w:p w14:paraId="5C52CBD4"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8</w:t>
            </w:r>
          </w:p>
        </w:tc>
      </w:tr>
      <w:tr w:rsidR="00997FC5" w:rsidRPr="00997FC5" w14:paraId="65267DC7" w14:textId="77777777" w:rsidTr="00C16112">
        <w:trPr>
          <w:trHeight w:val="280"/>
          <w:jc w:val="center"/>
        </w:trPr>
        <w:tc>
          <w:tcPr>
            <w:tcW w:w="700" w:type="dxa"/>
          </w:tcPr>
          <w:p w14:paraId="306EB5EA"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6</w:t>
            </w:r>
          </w:p>
        </w:tc>
        <w:tc>
          <w:tcPr>
            <w:tcW w:w="740" w:type="dxa"/>
          </w:tcPr>
          <w:p w14:paraId="2245A70E"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7</w:t>
            </w:r>
          </w:p>
        </w:tc>
      </w:tr>
      <w:tr w:rsidR="00997FC5" w:rsidRPr="00997FC5" w14:paraId="3AC4123E" w14:textId="77777777" w:rsidTr="00C16112">
        <w:trPr>
          <w:trHeight w:val="280"/>
          <w:jc w:val="center"/>
        </w:trPr>
        <w:tc>
          <w:tcPr>
            <w:tcW w:w="700" w:type="dxa"/>
          </w:tcPr>
          <w:p w14:paraId="10B43641"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6</w:t>
            </w:r>
          </w:p>
        </w:tc>
        <w:tc>
          <w:tcPr>
            <w:tcW w:w="740" w:type="dxa"/>
          </w:tcPr>
          <w:p w14:paraId="6C9211DC"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6</w:t>
            </w:r>
          </w:p>
        </w:tc>
      </w:tr>
      <w:tr w:rsidR="00997FC5" w:rsidRPr="00997FC5" w14:paraId="018A6C06" w14:textId="77777777" w:rsidTr="00C16112">
        <w:trPr>
          <w:trHeight w:val="280"/>
          <w:jc w:val="center"/>
        </w:trPr>
        <w:tc>
          <w:tcPr>
            <w:tcW w:w="700" w:type="dxa"/>
          </w:tcPr>
          <w:p w14:paraId="0EFCAEF7"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8</w:t>
            </w:r>
          </w:p>
        </w:tc>
        <w:tc>
          <w:tcPr>
            <w:tcW w:w="740" w:type="dxa"/>
          </w:tcPr>
          <w:p w14:paraId="0ED0F66D"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5</w:t>
            </w:r>
          </w:p>
        </w:tc>
      </w:tr>
      <w:tr w:rsidR="00997FC5" w:rsidRPr="00997FC5" w14:paraId="30BDCFD2" w14:textId="77777777" w:rsidTr="00C16112">
        <w:trPr>
          <w:trHeight w:val="280"/>
          <w:jc w:val="center"/>
        </w:trPr>
        <w:tc>
          <w:tcPr>
            <w:tcW w:w="700" w:type="dxa"/>
          </w:tcPr>
          <w:p w14:paraId="365ECD0A"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7</w:t>
            </w:r>
          </w:p>
        </w:tc>
        <w:tc>
          <w:tcPr>
            <w:tcW w:w="740" w:type="dxa"/>
          </w:tcPr>
          <w:p w14:paraId="6DECCE93"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3</w:t>
            </w:r>
          </w:p>
        </w:tc>
      </w:tr>
      <w:tr w:rsidR="00997FC5" w:rsidRPr="00997FC5" w14:paraId="19316C5D" w14:textId="77777777" w:rsidTr="00C16112">
        <w:trPr>
          <w:trHeight w:val="280"/>
          <w:jc w:val="center"/>
        </w:trPr>
        <w:tc>
          <w:tcPr>
            <w:tcW w:w="700" w:type="dxa"/>
          </w:tcPr>
          <w:p w14:paraId="7CDA6CD9"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7</w:t>
            </w:r>
          </w:p>
        </w:tc>
        <w:tc>
          <w:tcPr>
            <w:tcW w:w="740" w:type="dxa"/>
          </w:tcPr>
          <w:p w14:paraId="628EBE8F"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3</w:t>
            </w:r>
          </w:p>
        </w:tc>
      </w:tr>
      <w:tr w:rsidR="00997FC5" w:rsidRPr="00997FC5" w14:paraId="30076347" w14:textId="77777777" w:rsidTr="00C16112">
        <w:trPr>
          <w:trHeight w:val="280"/>
          <w:jc w:val="center"/>
        </w:trPr>
        <w:tc>
          <w:tcPr>
            <w:tcW w:w="700" w:type="dxa"/>
          </w:tcPr>
          <w:p w14:paraId="1816DB4B"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8</w:t>
            </w:r>
          </w:p>
        </w:tc>
        <w:tc>
          <w:tcPr>
            <w:tcW w:w="740" w:type="dxa"/>
          </w:tcPr>
          <w:p w14:paraId="3FE785DE"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3</w:t>
            </w:r>
          </w:p>
        </w:tc>
      </w:tr>
      <w:tr w:rsidR="00997FC5" w:rsidRPr="00997FC5" w14:paraId="3BDBFFFE" w14:textId="77777777" w:rsidTr="00C16112">
        <w:trPr>
          <w:trHeight w:val="280"/>
          <w:jc w:val="center"/>
        </w:trPr>
        <w:tc>
          <w:tcPr>
            <w:tcW w:w="700" w:type="dxa"/>
          </w:tcPr>
          <w:p w14:paraId="2678552A"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1</w:t>
            </w:r>
          </w:p>
        </w:tc>
        <w:tc>
          <w:tcPr>
            <w:tcW w:w="740" w:type="dxa"/>
          </w:tcPr>
          <w:p w14:paraId="7167F2D6"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w:t>
            </w:r>
          </w:p>
        </w:tc>
      </w:tr>
      <w:tr w:rsidR="00997FC5" w:rsidRPr="00997FC5" w14:paraId="7F238C2A" w14:textId="77777777" w:rsidTr="00C16112">
        <w:trPr>
          <w:trHeight w:val="280"/>
          <w:jc w:val="center"/>
        </w:trPr>
        <w:tc>
          <w:tcPr>
            <w:tcW w:w="700" w:type="dxa"/>
          </w:tcPr>
          <w:p w14:paraId="01F87DAE"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9</w:t>
            </w:r>
          </w:p>
        </w:tc>
        <w:tc>
          <w:tcPr>
            <w:tcW w:w="740" w:type="dxa"/>
          </w:tcPr>
          <w:p w14:paraId="34FA3DD9"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w:t>
            </w:r>
          </w:p>
        </w:tc>
      </w:tr>
      <w:tr w:rsidR="00997FC5" w:rsidRPr="00997FC5" w14:paraId="7AF7EA6D" w14:textId="77777777" w:rsidTr="00C16112">
        <w:trPr>
          <w:trHeight w:val="280"/>
          <w:jc w:val="center"/>
        </w:trPr>
        <w:tc>
          <w:tcPr>
            <w:tcW w:w="700" w:type="dxa"/>
          </w:tcPr>
          <w:p w14:paraId="11C53267" w14:textId="77777777" w:rsidR="00997FC5" w:rsidRPr="00997FC5" w:rsidRDefault="00997FC5">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20</w:t>
            </w:r>
          </w:p>
        </w:tc>
        <w:tc>
          <w:tcPr>
            <w:tcW w:w="740" w:type="dxa"/>
          </w:tcPr>
          <w:p w14:paraId="552B58BB" w14:textId="77777777" w:rsidR="00997FC5" w:rsidRPr="00997FC5" w:rsidRDefault="00997FC5">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997FC5">
              <w:rPr>
                <w:rFonts w:asciiTheme="minorBidi" w:eastAsiaTheme="minorHAnsi" w:hAnsiTheme="minorBidi" w:cstheme="minorBidi"/>
                <w:color w:val="000000"/>
                <w:sz w:val="20"/>
                <w:szCs w:val="20"/>
              </w:rPr>
              <w:t>1</w:t>
            </w:r>
          </w:p>
        </w:tc>
      </w:tr>
    </w:tbl>
    <w:p w14:paraId="7128C371" w14:textId="77777777" w:rsidR="00997FC5" w:rsidRDefault="00997FC5" w:rsidP="00326EF8">
      <w:pPr>
        <w:ind w:firstLine="0"/>
        <w:jc w:val="center"/>
        <w:sectPr w:rsidR="00997FC5" w:rsidSect="00997FC5">
          <w:type w:val="continuous"/>
          <w:pgSz w:w="11894" w:h="16834"/>
          <w:pgMar w:top="1440" w:right="1440" w:bottom="1800" w:left="1440" w:header="720" w:footer="720" w:gutter="0"/>
          <w:cols w:num="3" w:space="720"/>
          <w:docGrid w:linePitch="360"/>
        </w:sectPr>
      </w:pPr>
    </w:p>
    <w:p w14:paraId="477AEFB6" w14:textId="43DEC966" w:rsidR="00326EF8" w:rsidRDefault="00326EF8" w:rsidP="00997FC5">
      <w:pPr>
        <w:spacing w:line="240" w:lineRule="auto"/>
        <w:ind w:firstLine="0"/>
      </w:pPr>
    </w:p>
    <w:p w14:paraId="54E137ED" w14:textId="48CA374C" w:rsidR="00997FC5" w:rsidRDefault="000C30E9" w:rsidP="00997FC5">
      <w:pPr>
        <w:ind w:firstLine="0"/>
      </w:pPr>
      <w:r>
        <w:t>S</w:t>
      </w:r>
      <w:r w:rsidR="00D96443">
        <w:t xml:space="preserve">implified verbal </w:t>
      </w:r>
      <w:r>
        <w:t>and</w:t>
      </w:r>
      <w:r w:rsidR="00D96443">
        <w:t xml:space="preserve"> preverbal </w:t>
      </w:r>
      <w:r>
        <w:t>counts are</w:t>
      </w:r>
      <w:r w:rsidR="002F30BD">
        <w:t xml:space="preserve"> below along with their proportion</w:t>
      </w:r>
      <w:r w:rsidR="002D4681">
        <w:t xml:space="preserve">s. </w:t>
      </w:r>
      <w:r w:rsidR="00B435E7">
        <w:t>With Van der Merwe, the "-c"</w:t>
      </w:r>
      <w:r w:rsidR="003F5AAD">
        <w:t xml:space="preserve"> </w:t>
      </w:r>
      <w:r w:rsidR="003F5AAD">
        <w:rPr>
          <w:rFonts w:hint="cs"/>
          <w:rtl/>
        </w:rPr>
        <w:t>ו</w:t>
      </w:r>
      <w:r w:rsidR="00DE525E">
        <w:rPr>
          <w:rFonts w:hint="cs"/>
          <w:rtl/>
        </w:rPr>
        <w:t>ַיְּהִי</w:t>
      </w:r>
      <w:r w:rsidR="00B435E7">
        <w:t xml:space="preserve"> type is considered part of </w:t>
      </w:r>
      <w:r w:rsidR="007F106A">
        <w:t>a</w:t>
      </w:r>
      <w:r w:rsidR="00B435E7">
        <w:t xml:space="preserve"> subsequent clause and </w:t>
      </w:r>
      <w:r w:rsidR="001E42D3">
        <w:t xml:space="preserve">is </w:t>
      </w:r>
      <w:r w:rsidR="00B435E7">
        <w:t>preverbal.</w:t>
      </w:r>
      <w:r w:rsidR="0018082D" w:rsidRPr="00E65E29">
        <w:rPr>
          <w:rStyle w:val="FootnoteReference"/>
        </w:rPr>
        <w:footnoteReference w:id="123"/>
      </w:r>
    </w:p>
    <w:p w14:paraId="51B3E648" w14:textId="0252B05D" w:rsidR="002A61BE" w:rsidRDefault="002A61BE" w:rsidP="002A61BE">
      <w:pPr>
        <w:pStyle w:val="Heading1"/>
      </w:pPr>
      <w:r>
        <w:t xml:space="preserve">Figure </w:t>
      </w:r>
      <w:fldSimple w:instr=" SEQ Figure \* ARABIC ">
        <w:r w:rsidR="00E65E29">
          <w:rPr>
            <w:noProof/>
          </w:rPr>
          <w:t>29</w:t>
        </w:r>
      </w:fldSimple>
      <w:r>
        <w:t>: Simplified Time Adverbial Position Counts</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000" w:firstRow="0" w:lastRow="0" w:firstColumn="0" w:lastColumn="0" w:noHBand="0" w:noVBand="0"/>
      </w:tblPr>
      <w:tblGrid>
        <w:gridCol w:w="1206"/>
        <w:gridCol w:w="661"/>
        <w:gridCol w:w="439"/>
      </w:tblGrid>
      <w:tr w:rsidR="00B44D3A" w:rsidRPr="00B44D3A" w14:paraId="51D2EA7D" w14:textId="77777777" w:rsidTr="00B44D3A">
        <w:trPr>
          <w:trHeight w:val="280"/>
          <w:jc w:val="center"/>
        </w:trPr>
        <w:tc>
          <w:tcPr>
            <w:tcW w:w="0" w:type="auto"/>
            <w:tcBorders>
              <w:top w:val="nil"/>
              <w:left w:val="nil"/>
            </w:tcBorders>
          </w:tcPr>
          <w:p w14:paraId="2D3556C5" w14:textId="77777777" w:rsidR="00B44D3A" w:rsidRPr="00B44D3A" w:rsidRDefault="00B44D3A">
            <w:pPr>
              <w:autoSpaceDE w:val="0"/>
              <w:autoSpaceDN w:val="0"/>
              <w:adjustRightInd w:val="0"/>
              <w:spacing w:line="240" w:lineRule="auto"/>
              <w:ind w:firstLine="0"/>
              <w:jc w:val="right"/>
              <w:rPr>
                <w:rFonts w:ascii="Arial" w:eastAsiaTheme="minorHAnsi" w:hAnsi="Arial" w:cs="Arial"/>
                <w:color w:val="000000"/>
                <w:sz w:val="20"/>
                <w:szCs w:val="20"/>
              </w:rPr>
            </w:pPr>
          </w:p>
        </w:tc>
        <w:tc>
          <w:tcPr>
            <w:tcW w:w="0" w:type="auto"/>
          </w:tcPr>
          <w:p w14:paraId="724E8F17" w14:textId="77777777" w:rsidR="00B44D3A" w:rsidRPr="00B44D3A" w:rsidRDefault="00B44D3A">
            <w:pPr>
              <w:autoSpaceDE w:val="0"/>
              <w:autoSpaceDN w:val="0"/>
              <w:adjustRightInd w:val="0"/>
              <w:spacing w:line="240" w:lineRule="auto"/>
              <w:ind w:firstLine="0"/>
              <w:jc w:val="center"/>
              <w:rPr>
                <w:rFonts w:ascii="Arial" w:eastAsiaTheme="minorHAnsi" w:hAnsi="Arial" w:cs="Arial"/>
                <w:color w:val="000000"/>
                <w:sz w:val="20"/>
                <w:szCs w:val="20"/>
              </w:rPr>
            </w:pPr>
            <w:r w:rsidRPr="00B44D3A">
              <w:rPr>
                <w:rFonts w:ascii="Arial" w:eastAsiaTheme="minorHAnsi" w:hAnsi="Arial" w:cs="Arial"/>
                <w:color w:val="000000"/>
                <w:sz w:val="20"/>
                <w:szCs w:val="20"/>
              </w:rPr>
              <w:t>Total</w:t>
            </w:r>
          </w:p>
        </w:tc>
        <w:tc>
          <w:tcPr>
            <w:tcW w:w="0" w:type="auto"/>
          </w:tcPr>
          <w:p w14:paraId="4AD46927" w14:textId="77777777" w:rsidR="00B44D3A" w:rsidRPr="00B44D3A" w:rsidRDefault="00B44D3A">
            <w:pPr>
              <w:autoSpaceDE w:val="0"/>
              <w:autoSpaceDN w:val="0"/>
              <w:adjustRightInd w:val="0"/>
              <w:spacing w:line="240" w:lineRule="auto"/>
              <w:ind w:firstLine="0"/>
              <w:jc w:val="center"/>
              <w:rPr>
                <w:rFonts w:ascii="Arial" w:eastAsiaTheme="minorHAnsi" w:hAnsi="Arial" w:cs="Arial"/>
                <w:color w:val="000000"/>
                <w:sz w:val="20"/>
                <w:szCs w:val="20"/>
              </w:rPr>
            </w:pPr>
            <w:r w:rsidRPr="00B44D3A">
              <w:rPr>
                <w:rFonts w:ascii="Arial" w:eastAsiaTheme="minorHAnsi" w:hAnsi="Arial" w:cs="Arial"/>
                <w:color w:val="000000"/>
                <w:sz w:val="20"/>
                <w:szCs w:val="20"/>
              </w:rPr>
              <w:t>%</w:t>
            </w:r>
          </w:p>
        </w:tc>
      </w:tr>
      <w:tr w:rsidR="00B44D3A" w:rsidRPr="00B44D3A" w14:paraId="0E926146" w14:textId="77777777" w:rsidTr="00B44D3A">
        <w:trPr>
          <w:trHeight w:val="280"/>
          <w:jc w:val="center"/>
        </w:trPr>
        <w:tc>
          <w:tcPr>
            <w:tcW w:w="0" w:type="auto"/>
          </w:tcPr>
          <w:p w14:paraId="237A97C7" w14:textId="501BE57D" w:rsidR="00B44D3A" w:rsidRPr="00B44D3A" w:rsidRDefault="00B44D3A">
            <w:pPr>
              <w:autoSpaceDE w:val="0"/>
              <w:autoSpaceDN w:val="0"/>
              <w:adjustRightInd w:val="0"/>
              <w:spacing w:line="240" w:lineRule="auto"/>
              <w:ind w:firstLine="0"/>
              <w:jc w:val="center"/>
              <w:rPr>
                <w:rFonts w:ascii="Arial" w:eastAsiaTheme="minorHAnsi" w:hAnsi="Arial" w:cs="Arial"/>
                <w:color w:val="000000"/>
                <w:sz w:val="20"/>
                <w:szCs w:val="20"/>
              </w:rPr>
            </w:pPr>
            <w:r w:rsidRPr="00B44D3A">
              <w:rPr>
                <w:rFonts w:ascii="Arial" w:eastAsiaTheme="minorHAnsi" w:hAnsi="Arial" w:cs="Arial"/>
                <w:color w:val="000000"/>
                <w:sz w:val="20"/>
                <w:szCs w:val="20"/>
              </w:rPr>
              <w:t>post-verbal</w:t>
            </w:r>
          </w:p>
        </w:tc>
        <w:tc>
          <w:tcPr>
            <w:tcW w:w="0" w:type="auto"/>
          </w:tcPr>
          <w:p w14:paraId="311D6305" w14:textId="77777777" w:rsidR="00B44D3A" w:rsidRPr="00B44D3A" w:rsidRDefault="00B44D3A">
            <w:pPr>
              <w:autoSpaceDE w:val="0"/>
              <w:autoSpaceDN w:val="0"/>
              <w:adjustRightInd w:val="0"/>
              <w:spacing w:line="240" w:lineRule="auto"/>
              <w:ind w:firstLine="0"/>
              <w:jc w:val="right"/>
              <w:rPr>
                <w:rFonts w:ascii="Arial" w:eastAsiaTheme="minorHAnsi" w:hAnsi="Arial" w:cs="Arial"/>
                <w:color w:val="000000"/>
                <w:sz w:val="20"/>
                <w:szCs w:val="20"/>
              </w:rPr>
            </w:pPr>
            <w:r w:rsidRPr="00B44D3A">
              <w:rPr>
                <w:rFonts w:ascii="Arial" w:eastAsiaTheme="minorHAnsi" w:hAnsi="Arial" w:cs="Arial"/>
                <w:color w:val="000000"/>
                <w:sz w:val="20"/>
                <w:szCs w:val="20"/>
              </w:rPr>
              <w:t>1673</w:t>
            </w:r>
          </w:p>
        </w:tc>
        <w:tc>
          <w:tcPr>
            <w:tcW w:w="0" w:type="auto"/>
          </w:tcPr>
          <w:p w14:paraId="4F6C735C" w14:textId="77777777" w:rsidR="00B44D3A" w:rsidRPr="00B44D3A" w:rsidRDefault="00B44D3A">
            <w:pPr>
              <w:autoSpaceDE w:val="0"/>
              <w:autoSpaceDN w:val="0"/>
              <w:adjustRightInd w:val="0"/>
              <w:spacing w:line="240" w:lineRule="auto"/>
              <w:ind w:firstLine="0"/>
              <w:jc w:val="right"/>
              <w:rPr>
                <w:rFonts w:ascii="Arial" w:eastAsiaTheme="minorHAnsi" w:hAnsi="Arial" w:cs="Arial"/>
                <w:color w:val="000000"/>
                <w:sz w:val="20"/>
                <w:szCs w:val="20"/>
              </w:rPr>
            </w:pPr>
            <w:r w:rsidRPr="00B44D3A">
              <w:rPr>
                <w:rFonts w:ascii="Arial" w:eastAsiaTheme="minorHAnsi" w:hAnsi="Arial" w:cs="Arial"/>
                <w:color w:val="000000"/>
                <w:sz w:val="20"/>
                <w:szCs w:val="20"/>
              </w:rPr>
              <w:t>63</w:t>
            </w:r>
          </w:p>
        </w:tc>
      </w:tr>
      <w:tr w:rsidR="00B44D3A" w:rsidRPr="00B44D3A" w14:paraId="0519101F" w14:textId="77777777" w:rsidTr="00B44D3A">
        <w:trPr>
          <w:trHeight w:val="280"/>
          <w:jc w:val="center"/>
        </w:trPr>
        <w:tc>
          <w:tcPr>
            <w:tcW w:w="0" w:type="auto"/>
          </w:tcPr>
          <w:p w14:paraId="20AA6D88" w14:textId="12729070" w:rsidR="00B44D3A" w:rsidRPr="00B44D3A" w:rsidRDefault="00B44D3A">
            <w:pPr>
              <w:autoSpaceDE w:val="0"/>
              <w:autoSpaceDN w:val="0"/>
              <w:adjustRightInd w:val="0"/>
              <w:spacing w:line="240" w:lineRule="auto"/>
              <w:ind w:firstLine="0"/>
              <w:jc w:val="center"/>
              <w:rPr>
                <w:rFonts w:ascii="Arial" w:eastAsiaTheme="minorHAnsi" w:hAnsi="Arial" w:cs="Arial"/>
                <w:color w:val="000000"/>
                <w:sz w:val="20"/>
                <w:szCs w:val="20"/>
              </w:rPr>
            </w:pPr>
            <w:r w:rsidRPr="00B44D3A">
              <w:rPr>
                <w:rFonts w:ascii="Arial" w:eastAsiaTheme="minorHAnsi" w:hAnsi="Arial" w:cs="Arial"/>
                <w:color w:val="000000"/>
                <w:sz w:val="20"/>
                <w:szCs w:val="20"/>
              </w:rPr>
              <w:t>preverbal</w:t>
            </w:r>
          </w:p>
        </w:tc>
        <w:tc>
          <w:tcPr>
            <w:tcW w:w="0" w:type="auto"/>
          </w:tcPr>
          <w:p w14:paraId="4538CF9A" w14:textId="77777777" w:rsidR="00B44D3A" w:rsidRPr="00B44D3A" w:rsidRDefault="00B44D3A">
            <w:pPr>
              <w:autoSpaceDE w:val="0"/>
              <w:autoSpaceDN w:val="0"/>
              <w:adjustRightInd w:val="0"/>
              <w:spacing w:line="240" w:lineRule="auto"/>
              <w:ind w:firstLine="0"/>
              <w:jc w:val="right"/>
              <w:rPr>
                <w:rFonts w:ascii="Arial" w:eastAsiaTheme="minorHAnsi" w:hAnsi="Arial" w:cs="Arial"/>
                <w:color w:val="000000"/>
                <w:sz w:val="20"/>
                <w:szCs w:val="20"/>
              </w:rPr>
            </w:pPr>
            <w:r w:rsidRPr="00B44D3A">
              <w:rPr>
                <w:rFonts w:ascii="Arial" w:eastAsiaTheme="minorHAnsi" w:hAnsi="Arial" w:cs="Arial"/>
                <w:color w:val="000000"/>
                <w:sz w:val="20"/>
                <w:szCs w:val="20"/>
              </w:rPr>
              <w:t>962</w:t>
            </w:r>
          </w:p>
        </w:tc>
        <w:tc>
          <w:tcPr>
            <w:tcW w:w="0" w:type="auto"/>
          </w:tcPr>
          <w:p w14:paraId="2F810E94" w14:textId="77777777" w:rsidR="00B44D3A" w:rsidRPr="00B44D3A" w:rsidRDefault="00B44D3A">
            <w:pPr>
              <w:autoSpaceDE w:val="0"/>
              <w:autoSpaceDN w:val="0"/>
              <w:adjustRightInd w:val="0"/>
              <w:spacing w:line="240" w:lineRule="auto"/>
              <w:ind w:firstLine="0"/>
              <w:jc w:val="right"/>
              <w:rPr>
                <w:rFonts w:ascii="Arial" w:eastAsiaTheme="minorHAnsi" w:hAnsi="Arial" w:cs="Arial"/>
                <w:color w:val="000000"/>
                <w:sz w:val="20"/>
                <w:szCs w:val="20"/>
              </w:rPr>
            </w:pPr>
            <w:r w:rsidRPr="00B44D3A">
              <w:rPr>
                <w:rFonts w:ascii="Arial" w:eastAsiaTheme="minorHAnsi" w:hAnsi="Arial" w:cs="Arial"/>
                <w:color w:val="000000"/>
                <w:sz w:val="20"/>
                <w:szCs w:val="20"/>
              </w:rPr>
              <w:t>37</w:t>
            </w:r>
          </w:p>
        </w:tc>
      </w:tr>
    </w:tbl>
    <w:p w14:paraId="69C2A777" w14:textId="0454744F" w:rsidR="00A634D3" w:rsidRDefault="00A634D3" w:rsidP="00A634D3">
      <w:pPr>
        <w:spacing w:line="240" w:lineRule="auto"/>
        <w:ind w:firstLine="0"/>
      </w:pPr>
    </w:p>
    <w:p w14:paraId="36FEA20A" w14:textId="4AB66E44" w:rsidR="00A634D3" w:rsidRDefault="00A634D3" w:rsidP="00A634D3">
      <w:pPr>
        <w:ind w:firstLine="0"/>
      </w:pPr>
      <w:r>
        <w:lastRenderedPageBreak/>
        <w:t xml:space="preserve">The post-verbal </w:t>
      </w:r>
      <w:r w:rsidR="008A47ED">
        <w:t xml:space="preserve">uses account for 63% of all occurrences, strikingly close to Van der Merwe's </w:t>
      </w:r>
      <w:r w:rsidR="009A7D5F">
        <w:t xml:space="preserve">68% in 1 Samuel. </w:t>
      </w:r>
      <w:r w:rsidR="00435948">
        <w:t>T</w:t>
      </w:r>
      <w:r w:rsidR="008E3273">
        <w:t>he</w:t>
      </w:r>
      <w:r w:rsidR="001D32A6">
        <w:t xml:space="preserve"> majority of cases, </w:t>
      </w:r>
      <w:r w:rsidR="00994CA9">
        <w:t>7</w:t>
      </w:r>
      <w:r w:rsidR="00800BA3">
        <w:t>5</w:t>
      </w:r>
      <w:r w:rsidR="00994CA9">
        <w:t xml:space="preserve">%, </w:t>
      </w:r>
      <w:r w:rsidR="00800BA3">
        <w:t>are only 1 or 2 constituents removed from the verb.</w:t>
      </w:r>
      <w:r w:rsidR="008A1D4D">
        <w:t xml:space="preserve"> </w:t>
      </w:r>
      <w:r w:rsidR="00B10D89">
        <w:t>Further research</w:t>
      </w:r>
      <w:r w:rsidR="00233620">
        <w:t xml:space="preserve"> </w:t>
      </w:r>
      <w:r w:rsidR="00BC3B88">
        <w:t xml:space="preserve">will </w:t>
      </w:r>
      <w:r w:rsidR="00FA166D">
        <w:t>expand on</w:t>
      </w:r>
      <w:r w:rsidR="00F2429B">
        <w:t xml:space="preserve"> </w:t>
      </w:r>
      <w:r w:rsidR="009D5EE4">
        <w:t>th</w:t>
      </w:r>
      <w:r w:rsidR="00EB0F62">
        <w:t xml:space="preserve">is </w:t>
      </w:r>
      <w:r w:rsidR="00C9749F">
        <w:t xml:space="preserve">and </w:t>
      </w:r>
      <w:r w:rsidR="00EC400B">
        <w:t>its</w:t>
      </w:r>
      <w:r w:rsidR="00C9749F">
        <w:t xml:space="preserve"> functional </w:t>
      </w:r>
      <w:r w:rsidR="00CC5912">
        <w:t>effects</w:t>
      </w:r>
      <w:r w:rsidR="00080D95">
        <w:t>.</w:t>
      </w:r>
    </w:p>
    <w:p w14:paraId="6868B1CA" w14:textId="1FC07CBA" w:rsidR="00C932C1" w:rsidRDefault="00FF25CF" w:rsidP="00C932C1">
      <w:r>
        <w:t>One area not</w:t>
      </w:r>
      <w:r w:rsidR="00E1189D">
        <w:t xml:space="preserve"> </w:t>
      </w:r>
      <w:r>
        <w:t>addressed by Van der Merwe</w:t>
      </w:r>
      <w:r w:rsidR="003A6F3E">
        <w:t xml:space="preserve"> </w:t>
      </w:r>
      <w:r>
        <w:t>is the</w:t>
      </w:r>
      <w:r w:rsidR="004516C3">
        <w:t xml:space="preserve"> potential for associations between</w:t>
      </w:r>
      <w:r w:rsidR="001A1708">
        <w:t xml:space="preserve"> position </w:t>
      </w:r>
      <w:r w:rsidR="004516C3">
        <w:t xml:space="preserve">and verb </w:t>
      </w:r>
      <w:r w:rsidR="003A6F3E">
        <w:t>tense</w:t>
      </w:r>
      <w:r w:rsidR="004516C3">
        <w:t xml:space="preserve">. </w:t>
      </w:r>
      <w:r w:rsidR="00621529">
        <w:t xml:space="preserve">The table and heatmap show </w:t>
      </w:r>
      <w:r w:rsidR="004E5852">
        <w:t xml:space="preserve">that </w:t>
      </w:r>
      <w:r w:rsidR="00B21B4F">
        <w:t>position is</w:t>
      </w:r>
      <w:r w:rsidR="00A82AEE">
        <w:t xml:space="preserve"> </w:t>
      </w:r>
      <w:r w:rsidR="00B21B4F">
        <w:t xml:space="preserve">associated with </w:t>
      </w:r>
      <w:r w:rsidR="00F265C6">
        <w:t>verb choice.</w:t>
      </w:r>
    </w:p>
    <w:p w14:paraId="23EDB9D9" w14:textId="04168BC9" w:rsidR="00947EA0" w:rsidRDefault="00947EA0" w:rsidP="00947EA0">
      <w:pPr>
        <w:pStyle w:val="Heading1"/>
      </w:pPr>
      <w:r>
        <w:t xml:space="preserve">Figure </w:t>
      </w:r>
      <w:fldSimple w:instr=" SEQ Figure \* ARABIC ">
        <w:r w:rsidR="00E65E29">
          <w:rPr>
            <w:noProof/>
          </w:rPr>
          <w:t>30</w:t>
        </w:r>
      </w:fldSimple>
      <w:r>
        <w:t xml:space="preserve">: Time Adverbial Position </w:t>
      </w:r>
      <w:r w:rsidR="00363CF9">
        <w:t xml:space="preserve">and </w:t>
      </w:r>
      <w:r>
        <w:t>Verb Tense</w:t>
      </w:r>
      <w:r w:rsidR="00363CF9">
        <w:t xml:space="preserve"> Collocations </w:t>
      </w:r>
      <w:r>
        <w:t>(heatmap with Fisher's So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947EA0" w14:paraId="085F61CB" w14:textId="77777777" w:rsidTr="00947EA0">
        <w:tc>
          <w:tcPr>
            <w:tcW w:w="4502" w:type="dxa"/>
            <w:vAlign w:val="center"/>
          </w:tcPr>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000" w:firstRow="0" w:lastRow="0" w:firstColumn="0" w:lastColumn="0" w:noHBand="0" w:noVBand="0"/>
            </w:tblPr>
            <w:tblGrid>
              <w:gridCol w:w="833"/>
              <w:gridCol w:w="1418"/>
              <w:gridCol w:w="1372"/>
            </w:tblGrid>
            <w:tr w:rsidR="00947EA0" w:rsidRPr="005905FE" w14:paraId="2B174120" w14:textId="77777777" w:rsidTr="005905FE">
              <w:trPr>
                <w:trHeight w:val="280"/>
                <w:jc w:val="center"/>
              </w:trPr>
              <w:tc>
                <w:tcPr>
                  <w:tcW w:w="833" w:type="dxa"/>
                  <w:tcBorders>
                    <w:top w:val="nil"/>
                    <w:left w:val="nil"/>
                  </w:tcBorders>
                </w:tcPr>
                <w:p w14:paraId="4EB1A91F"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p>
              </w:tc>
              <w:tc>
                <w:tcPr>
                  <w:tcW w:w="1418" w:type="dxa"/>
                </w:tcPr>
                <w:p w14:paraId="10B1F4AA" w14:textId="583181E3"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postverbal</w:t>
                  </w:r>
                  <w:r w:rsidR="005905FE" w:rsidRPr="005905FE">
                    <w:rPr>
                      <w:rFonts w:asciiTheme="minorBidi" w:eastAsiaTheme="minorHAnsi" w:hAnsiTheme="minorBidi" w:cstheme="minorBidi"/>
                      <w:color w:val="000000"/>
                      <w:sz w:val="20"/>
                      <w:szCs w:val="20"/>
                    </w:rPr>
                    <w:t xml:space="preserve"> (raw counts)</w:t>
                  </w:r>
                </w:p>
              </w:tc>
              <w:tc>
                <w:tcPr>
                  <w:tcW w:w="1372" w:type="dxa"/>
                </w:tcPr>
                <w:p w14:paraId="2FE50F40" w14:textId="2E2C6262" w:rsidR="00947EA0" w:rsidRPr="005905FE" w:rsidRDefault="00426FBF"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Pr>
                      <w:rFonts w:asciiTheme="minorBidi" w:eastAsiaTheme="minorHAnsi" w:hAnsiTheme="minorBidi" w:cstheme="minorBidi"/>
                      <w:color w:val="000000"/>
                      <w:sz w:val="20"/>
                      <w:szCs w:val="20"/>
                    </w:rPr>
                    <w:t>fronted</w:t>
                  </w:r>
                </w:p>
                <w:p w14:paraId="1603CE8A" w14:textId="0186D435" w:rsidR="005905FE" w:rsidRPr="005905FE" w:rsidRDefault="005905FE"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raw counts)</w:t>
                  </w:r>
                </w:p>
              </w:tc>
            </w:tr>
            <w:tr w:rsidR="00947EA0" w:rsidRPr="005905FE" w14:paraId="50F350EB" w14:textId="77777777" w:rsidTr="005905FE">
              <w:trPr>
                <w:trHeight w:val="280"/>
                <w:jc w:val="center"/>
              </w:trPr>
              <w:tc>
                <w:tcPr>
                  <w:tcW w:w="833" w:type="dxa"/>
                </w:tcPr>
                <w:p w14:paraId="362A3CEC"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wayq</w:t>
                  </w:r>
                </w:p>
              </w:tc>
              <w:tc>
                <w:tcPr>
                  <w:tcW w:w="1418" w:type="dxa"/>
                </w:tcPr>
                <w:p w14:paraId="0D6FEA7A"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469</w:t>
                  </w:r>
                </w:p>
              </w:tc>
              <w:tc>
                <w:tcPr>
                  <w:tcW w:w="1372" w:type="dxa"/>
                </w:tcPr>
                <w:p w14:paraId="1982FB67"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141</w:t>
                  </w:r>
                </w:p>
              </w:tc>
            </w:tr>
            <w:tr w:rsidR="00947EA0" w:rsidRPr="005905FE" w14:paraId="6DE25DDB" w14:textId="77777777" w:rsidTr="005905FE">
              <w:trPr>
                <w:trHeight w:val="280"/>
                <w:jc w:val="center"/>
              </w:trPr>
              <w:tc>
                <w:tcPr>
                  <w:tcW w:w="833" w:type="dxa"/>
                </w:tcPr>
                <w:p w14:paraId="2174318C"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perf</w:t>
                  </w:r>
                </w:p>
              </w:tc>
              <w:tc>
                <w:tcPr>
                  <w:tcW w:w="1418" w:type="dxa"/>
                </w:tcPr>
                <w:p w14:paraId="019D8A1A"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366</w:t>
                  </w:r>
                </w:p>
              </w:tc>
              <w:tc>
                <w:tcPr>
                  <w:tcW w:w="1372" w:type="dxa"/>
                </w:tcPr>
                <w:p w14:paraId="13C7AA71"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317</w:t>
                  </w:r>
                </w:p>
              </w:tc>
            </w:tr>
            <w:tr w:rsidR="00947EA0" w:rsidRPr="005905FE" w14:paraId="7ABB8808" w14:textId="77777777" w:rsidTr="005905FE">
              <w:trPr>
                <w:trHeight w:val="280"/>
                <w:jc w:val="center"/>
              </w:trPr>
              <w:tc>
                <w:tcPr>
                  <w:tcW w:w="833" w:type="dxa"/>
                </w:tcPr>
                <w:p w14:paraId="203797BB"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impf</w:t>
                  </w:r>
                </w:p>
              </w:tc>
              <w:tc>
                <w:tcPr>
                  <w:tcW w:w="1418" w:type="dxa"/>
                </w:tcPr>
                <w:p w14:paraId="0FC491DD"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355</w:t>
                  </w:r>
                </w:p>
              </w:tc>
              <w:tc>
                <w:tcPr>
                  <w:tcW w:w="1372" w:type="dxa"/>
                </w:tcPr>
                <w:p w14:paraId="031C9638"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421</w:t>
                  </w:r>
                </w:p>
              </w:tc>
            </w:tr>
            <w:tr w:rsidR="00947EA0" w:rsidRPr="005905FE" w14:paraId="091DB793" w14:textId="77777777" w:rsidTr="005905FE">
              <w:trPr>
                <w:trHeight w:val="280"/>
                <w:jc w:val="center"/>
              </w:trPr>
              <w:tc>
                <w:tcPr>
                  <w:tcW w:w="833" w:type="dxa"/>
                </w:tcPr>
                <w:p w14:paraId="075E82C3"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weqt</w:t>
                  </w:r>
                </w:p>
              </w:tc>
              <w:tc>
                <w:tcPr>
                  <w:tcW w:w="1418" w:type="dxa"/>
                </w:tcPr>
                <w:p w14:paraId="4FCB33F4"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157</w:t>
                  </w:r>
                </w:p>
              </w:tc>
              <w:tc>
                <w:tcPr>
                  <w:tcW w:w="1372" w:type="dxa"/>
                </w:tcPr>
                <w:p w14:paraId="4194EB8F"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27</w:t>
                  </w:r>
                </w:p>
              </w:tc>
            </w:tr>
            <w:tr w:rsidR="00947EA0" w:rsidRPr="005905FE" w14:paraId="7AA13243" w14:textId="77777777" w:rsidTr="005905FE">
              <w:trPr>
                <w:trHeight w:val="280"/>
                <w:jc w:val="center"/>
              </w:trPr>
              <w:tc>
                <w:tcPr>
                  <w:tcW w:w="833" w:type="dxa"/>
                </w:tcPr>
                <w:p w14:paraId="54184816"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ptca</w:t>
                  </w:r>
                </w:p>
              </w:tc>
              <w:tc>
                <w:tcPr>
                  <w:tcW w:w="1418" w:type="dxa"/>
                </w:tcPr>
                <w:p w14:paraId="42924AFC"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147</w:t>
                  </w:r>
                </w:p>
              </w:tc>
              <w:tc>
                <w:tcPr>
                  <w:tcW w:w="1372" w:type="dxa"/>
                </w:tcPr>
                <w:p w14:paraId="01537AF8"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37</w:t>
                  </w:r>
                </w:p>
              </w:tc>
            </w:tr>
            <w:tr w:rsidR="00947EA0" w:rsidRPr="005905FE" w14:paraId="4849DF7D" w14:textId="77777777" w:rsidTr="005905FE">
              <w:trPr>
                <w:trHeight w:val="280"/>
                <w:jc w:val="center"/>
              </w:trPr>
              <w:tc>
                <w:tcPr>
                  <w:tcW w:w="833" w:type="dxa"/>
                </w:tcPr>
                <w:p w14:paraId="1512410F"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infc</w:t>
                  </w:r>
                </w:p>
              </w:tc>
              <w:tc>
                <w:tcPr>
                  <w:tcW w:w="1418" w:type="dxa"/>
                </w:tcPr>
                <w:p w14:paraId="7856A01B"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102</w:t>
                  </w:r>
                </w:p>
              </w:tc>
              <w:tc>
                <w:tcPr>
                  <w:tcW w:w="1372" w:type="dxa"/>
                </w:tcPr>
                <w:p w14:paraId="2E492CD6"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2</w:t>
                  </w:r>
                </w:p>
              </w:tc>
            </w:tr>
            <w:tr w:rsidR="00947EA0" w:rsidRPr="005905FE" w14:paraId="4A1C767E" w14:textId="77777777" w:rsidTr="005905FE">
              <w:trPr>
                <w:trHeight w:val="280"/>
                <w:jc w:val="center"/>
              </w:trPr>
              <w:tc>
                <w:tcPr>
                  <w:tcW w:w="833" w:type="dxa"/>
                </w:tcPr>
                <w:p w14:paraId="550F9EC4"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impv</w:t>
                  </w:r>
                </w:p>
              </w:tc>
              <w:tc>
                <w:tcPr>
                  <w:tcW w:w="1418" w:type="dxa"/>
                </w:tcPr>
                <w:p w14:paraId="534AB5AB"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65</w:t>
                  </w:r>
                </w:p>
              </w:tc>
              <w:tc>
                <w:tcPr>
                  <w:tcW w:w="1372" w:type="dxa"/>
                </w:tcPr>
                <w:p w14:paraId="7428539C"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12</w:t>
                  </w:r>
                </w:p>
              </w:tc>
            </w:tr>
            <w:tr w:rsidR="00947EA0" w:rsidRPr="005905FE" w14:paraId="09D37F2C" w14:textId="77777777" w:rsidTr="005905FE">
              <w:trPr>
                <w:trHeight w:val="280"/>
                <w:jc w:val="center"/>
              </w:trPr>
              <w:tc>
                <w:tcPr>
                  <w:tcW w:w="833" w:type="dxa"/>
                </w:tcPr>
                <w:p w14:paraId="40FA8C20"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ptcp</w:t>
                  </w:r>
                </w:p>
              </w:tc>
              <w:tc>
                <w:tcPr>
                  <w:tcW w:w="1418" w:type="dxa"/>
                </w:tcPr>
                <w:p w14:paraId="66DE84FC"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8</w:t>
                  </w:r>
                </w:p>
              </w:tc>
              <w:tc>
                <w:tcPr>
                  <w:tcW w:w="1372" w:type="dxa"/>
                </w:tcPr>
                <w:p w14:paraId="01A09DD4"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3</w:t>
                  </w:r>
                </w:p>
              </w:tc>
            </w:tr>
            <w:tr w:rsidR="00947EA0" w:rsidRPr="005905FE" w14:paraId="4F992274" w14:textId="77777777" w:rsidTr="005905FE">
              <w:trPr>
                <w:trHeight w:val="280"/>
                <w:jc w:val="center"/>
              </w:trPr>
              <w:tc>
                <w:tcPr>
                  <w:tcW w:w="833" w:type="dxa"/>
                </w:tcPr>
                <w:p w14:paraId="11C27475" w14:textId="77777777" w:rsidR="00947EA0" w:rsidRPr="005905FE" w:rsidRDefault="00947EA0" w:rsidP="00947EA0">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infa</w:t>
                  </w:r>
                </w:p>
              </w:tc>
              <w:tc>
                <w:tcPr>
                  <w:tcW w:w="1418" w:type="dxa"/>
                </w:tcPr>
                <w:p w14:paraId="6BFA77B1"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4</w:t>
                  </w:r>
                </w:p>
              </w:tc>
              <w:tc>
                <w:tcPr>
                  <w:tcW w:w="1372" w:type="dxa"/>
                </w:tcPr>
                <w:p w14:paraId="02CEB8EE" w14:textId="77777777" w:rsidR="00947EA0" w:rsidRPr="005905FE" w:rsidRDefault="00947EA0" w:rsidP="00947EA0">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905FE">
                    <w:rPr>
                      <w:rFonts w:asciiTheme="minorBidi" w:eastAsiaTheme="minorHAnsi" w:hAnsiTheme="minorBidi" w:cstheme="minorBidi"/>
                      <w:color w:val="000000"/>
                      <w:sz w:val="20"/>
                      <w:szCs w:val="20"/>
                    </w:rPr>
                    <w:t>2</w:t>
                  </w:r>
                </w:p>
              </w:tc>
            </w:tr>
          </w:tbl>
          <w:p w14:paraId="1E29BD35" w14:textId="77777777" w:rsidR="00947EA0" w:rsidRDefault="00947EA0" w:rsidP="00947EA0">
            <w:pPr>
              <w:spacing w:line="240" w:lineRule="auto"/>
              <w:ind w:firstLine="0"/>
            </w:pPr>
          </w:p>
        </w:tc>
        <w:tc>
          <w:tcPr>
            <w:tcW w:w="4502" w:type="dxa"/>
            <w:vAlign w:val="center"/>
          </w:tcPr>
          <w:p w14:paraId="424C68DB" w14:textId="4AD9C8FC" w:rsidR="00947EA0" w:rsidRDefault="00947EA0" w:rsidP="00947EA0">
            <w:pPr>
              <w:spacing w:line="240" w:lineRule="auto"/>
              <w:ind w:firstLine="0"/>
              <w:jc w:val="center"/>
            </w:pPr>
            <w:r>
              <w:rPr>
                <w:rFonts w:hint="cs"/>
                <w:noProof/>
              </w:rPr>
              <w:drawing>
                <wp:inline distT="0" distB="0" distL="0" distR="0" wp14:anchorId="200041B7" wp14:editId="5F619499">
                  <wp:extent cx="2029968" cy="3035808"/>
                  <wp:effectExtent l="0" t="0" r="2540" b="0"/>
                  <wp:docPr id="15" name="heatmap_time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eatmap_timePOS.png"/>
                          <pic:cNvPicPr/>
                        </pic:nvPicPr>
                        <pic:blipFill>
                          <a:blip r:embed="rId39" r:link="rId40">
                            <a:extLst>
                              <a:ext uri="{28A0092B-C50C-407E-A947-70E740481C1C}">
                                <a14:useLocalDpi xmlns:a14="http://schemas.microsoft.com/office/drawing/2010/main" val="0"/>
                              </a:ext>
                            </a:extLst>
                          </a:blip>
                          <a:stretch>
                            <a:fillRect/>
                          </a:stretch>
                        </pic:blipFill>
                        <pic:spPr>
                          <a:xfrm>
                            <a:off x="0" y="0"/>
                            <a:ext cx="2029968" cy="3035808"/>
                          </a:xfrm>
                          <a:prstGeom prst="rect">
                            <a:avLst/>
                          </a:prstGeom>
                        </pic:spPr>
                      </pic:pic>
                    </a:graphicData>
                  </a:graphic>
                </wp:inline>
              </w:drawing>
            </w:r>
          </w:p>
        </w:tc>
      </w:tr>
    </w:tbl>
    <w:p w14:paraId="7FCE74DB" w14:textId="2827CF21" w:rsidR="00947EA0" w:rsidRDefault="00947EA0" w:rsidP="00144014">
      <w:pPr>
        <w:spacing w:line="240" w:lineRule="auto"/>
        <w:ind w:firstLine="0"/>
      </w:pPr>
    </w:p>
    <w:p w14:paraId="752BE8A6" w14:textId="1AA0D8FE" w:rsidR="00A936F0" w:rsidRDefault="00B5224B" w:rsidP="00374972">
      <w:pPr>
        <w:ind w:firstLine="0"/>
      </w:pPr>
      <w:r>
        <w:t xml:space="preserve">The heatmap contains </w:t>
      </w:r>
      <w:r w:rsidR="001E3DBB">
        <w:t xml:space="preserve">the Fisher's association scores, with red or salmon representing strong associations and blue, black, or </w:t>
      </w:r>
      <w:r w:rsidR="00A25868">
        <w:t xml:space="preserve">ice-color representing strong disassociations. </w:t>
      </w:r>
      <w:r w:rsidR="00E272B4">
        <w:t xml:space="preserve">The data shows that the </w:t>
      </w:r>
      <w:r w:rsidR="00E272B4">
        <w:rPr>
          <w:i/>
          <w:iCs/>
        </w:rPr>
        <w:t>qatal</w:t>
      </w:r>
      <w:r w:rsidR="00E272B4">
        <w:t xml:space="preserve"> ("perf") and </w:t>
      </w:r>
      <w:r w:rsidR="00E272B4">
        <w:rPr>
          <w:i/>
          <w:iCs/>
        </w:rPr>
        <w:t>yiqtol</w:t>
      </w:r>
      <w:r w:rsidR="00E272B4">
        <w:t xml:space="preserve"> ("impf") both have strong associations with preverbal </w:t>
      </w:r>
      <w:r w:rsidR="005F3ED2">
        <w:rPr>
          <w:smallCaps/>
        </w:rPr>
        <w:t>time</w:t>
      </w:r>
      <w:r w:rsidR="005F3ED2">
        <w:t xml:space="preserve">. </w:t>
      </w:r>
      <w:r w:rsidR="00B701F8">
        <w:t xml:space="preserve">The </w:t>
      </w:r>
      <w:r w:rsidR="00B701F8">
        <w:rPr>
          <w:i/>
          <w:iCs/>
        </w:rPr>
        <w:t>wayyiqtol</w:t>
      </w:r>
      <w:r w:rsidR="00B701F8">
        <w:t xml:space="preserve"> and </w:t>
      </w:r>
      <w:r w:rsidR="00B701F8">
        <w:rPr>
          <w:i/>
          <w:iCs/>
        </w:rPr>
        <w:t>weqetal</w:t>
      </w:r>
      <w:r w:rsidR="00B701F8">
        <w:t xml:space="preserve">, on the other hand, strongly prefer </w:t>
      </w:r>
      <w:r w:rsidR="00B701F8" w:rsidRPr="00023285">
        <w:t>postverbal</w:t>
      </w:r>
      <w:r w:rsidR="00B701F8">
        <w:t xml:space="preserve"> </w:t>
      </w:r>
      <w:r w:rsidR="00B701F8">
        <w:rPr>
          <w:smallCaps/>
        </w:rPr>
        <w:t>time</w:t>
      </w:r>
      <w:r w:rsidR="00B701F8">
        <w:t>.</w:t>
      </w:r>
      <w:r w:rsidR="00CE1501">
        <w:t xml:space="preserve"> The final project will</w:t>
      </w:r>
      <w:r w:rsidR="00524B87">
        <w:t xml:space="preserve"> </w:t>
      </w:r>
      <w:r w:rsidR="00CE1501">
        <w:t xml:space="preserve">explain </w:t>
      </w:r>
      <w:r w:rsidR="00A051E3">
        <w:t xml:space="preserve">the semantic </w:t>
      </w:r>
      <w:r w:rsidR="008F6AD7">
        <w:t>causations behind these differences</w:t>
      </w:r>
      <w:r w:rsidR="004F4902">
        <w:t>, but it is possible to glean some</w:t>
      </w:r>
      <w:r w:rsidR="00524B87">
        <w:t xml:space="preserve"> initial</w:t>
      </w:r>
      <w:r w:rsidR="004F4902">
        <w:t xml:space="preserve"> clues by looking at which </w:t>
      </w:r>
      <w:r w:rsidR="004F4902">
        <w:rPr>
          <w:smallCaps/>
        </w:rPr>
        <w:t>time</w:t>
      </w:r>
      <w:r w:rsidR="004F4902">
        <w:t xml:space="preserve"> adverbials </w:t>
      </w:r>
      <w:r w:rsidR="0033678C">
        <w:t>the tenses prefer.</w:t>
      </w:r>
    </w:p>
    <w:p w14:paraId="53EC43F4" w14:textId="1435F745" w:rsidR="00374972" w:rsidRDefault="001713DD" w:rsidP="00374972">
      <w:r>
        <w:t>V</w:t>
      </w:r>
      <w:r w:rsidR="00DC14A0">
        <w:t xml:space="preserve">erb tense and </w:t>
      </w:r>
      <w:r w:rsidR="00DC14A0">
        <w:rPr>
          <w:smallCaps/>
        </w:rPr>
        <w:t>time</w:t>
      </w:r>
      <w:r w:rsidR="00DC14A0">
        <w:t xml:space="preserve"> collocation tendencies </w:t>
      </w:r>
      <w:r>
        <w:t xml:space="preserve">can be retrieved </w:t>
      </w:r>
      <w:r w:rsidR="00DC14A0">
        <w:t xml:space="preserve">by counting co-occurrences between tense and groups of </w:t>
      </w:r>
      <w:r w:rsidR="00DC14A0">
        <w:rPr>
          <w:smallCaps/>
        </w:rPr>
        <w:t>time</w:t>
      </w:r>
      <w:r w:rsidR="00DC14A0">
        <w:t xml:space="preserve"> adverbials</w:t>
      </w:r>
      <w:r w:rsidR="0011718C">
        <w:t>.</w:t>
      </w:r>
      <w:r w:rsidR="002915AB">
        <w:t xml:space="preserve"> </w:t>
      </w:r>
      <w:r w:rsidR="009B7C36">
        <w:t xml:space="preserve">The 18 main clusters identified </w:t>
      </w:r>
      <w:r w:rsidR="00A70596">
        <w:t xml:space="preserve">in section 1 can be </w:t>
      </w:r>
      <w:r w:rsidR="00A70596">
        <w:lastRenderedPageBreak/>
        <w:t xml:space="preserve">simplified into a 4 part tag, consisting of </w:t>
      </w:r>
      <w:r w:rsidR="00041F01">
        <w:t>1. preposition</w:t>
      </w:r>
      <w:r w:rsidR="00EE7E6F">
        <w:t xml:space="preserve"> lexeme</w:t>
      </w:r>
      <w:r w:rsidR="00041F01">
        <w:t xml:space="preserve"> </w:t>
      </w:r>
      <w:r w:rsidR="003E50CF">
        <w:t>/</w:t>
      </w:r>
      <w:r w:rsidR="00041F01">
        <w:t xml:space="preserve"> ø</w:t>
      </w:r>
      <w:r w:rsidR="00C55194">
        <w:t>,</w:t>
      </w:r>
      <w:r w:rsidR="00041F01">
        <w:t xml:space="preserve"> 2. </w:t>
      </w:r>
      <w:r w:rsidR="00041F01">
        <w:rPr>
          <w:smallCaps/>
        </w:rPr>
        <w:t>time head</w:t>
      </w:r>
      <w:r w:rsidR="00041F01">
        <w:t xml:space="preserve"> (if adverb construction</w:t>
      </w:r>
      <w:r w:rsidR="006371A0">
        <w:t xml:space="preserve">, then </w:t>
      </w:r>
      <w:r w:rsidR="00041F01">
        <w:t>use the lexeme), 3. quantity (sg/pl)</w:t>
      </w:r>
      <w:r w:rsidR="007063E7">
        <w:t>,</w:t>
      </w:r>
      <w:r w:rsidR="003B38BF" w:rsidRPr="00E65E29">
        <w:rPr>
          <w:rStyle w:val="FootnoteReference"/>
        </w:rPr>
        <w:footnoteReference w:id="124"/>
      </w:r>
      <w:r w:rsidR="007063E7">
        <w:t xml:space="preserve"> and 4. near/far demonstratives (</w:t>
      </w:r>
      <w:r w:rsidR="007063E7">
        <w:rPr>
          <w:rFonts w:hint="cs"/>
          <w:rtl/>
        </w:rPr>
        <w:t>הַ</w:t>
      </w:r>
      <w:r w:rsidR="007063E7">
        <w:t xml:space="preserve">, </w:t>
      </w:r>
      <w:r w:rsidR="007063E7">
        <w:rPr>
          <w:rFonts w:hint="cs"/>
          <w:rtl/>
        </w:rPr>
        <w:t>זֶה</w:t>
      </w:r>
      <w:r w:rsidR="007063E7">
        <w:t xml:space="preserve">, </w:t>
      </w:r>
      <w:r w:rsidR="007063E7">
        <w:rPr>
          <w:rFonts w:hint="cs"/>
          <w:rtl/>
        </w:rPr>
        <w:t>הִיא</w:t>
      </w:r>
      <w:r w:rsidR="007063E7">
        <w:t xml:space="preserve">, etc.). </w:t>
      </w:r>
      <w:r w:rsidR="00DA31DA">
        <w:t>A</w:t>
      </w:r>
      <w:r w:rsidR="006E7344">
        <w:t xml:space="preserve">nnotating </w:t>
      </w:r>
      <w:r w:rsidR="006E7344">
        <w:rPr>
          <w:smallCaps/>
        </w:rPr>
        <w:t xml:space="preserve">time </w:t>
      </w:r>
      <w:r w:rsidR="006E7344">
        <w:t>adverbials with these tags</w:t>
      </w:r>
      <w:r w:rsidR="00553889">
        <w:t xml:space="preserve"> results in </w:t>
      </w:r>
      <w:r w:rsidR="00E12752">
        <w:t>102 unique combinations</w:t>
      </w:r>
      <w:r w:rsidR="00553889">
        <w:t>.</w:t>
      </w:r>
      <w:r w:rsidR="00FA7B65">
        <w:t xml:space="preserve"> </w:t>
      </w:r>
      <w:r w:rsidR="00802401">
        <w:t xml:space="preserve">The heatmap below contains the most </w:t>
      </w:r>
      <w:r w:rsidR="001F25C1">
        <w:t xml:space="preserve">"polarizing" </w:t>
      </w:r>
      <w:r w:rsidR="0088513C">
        <w:rPr>
          <w:smallCaps/>
        </w:rPr>
        <w:t>time</w:t>
      </w:r>
      <w:r w:rsidR="0088513C">
        <w:t xml:space="preserve"> adverbials and their </w:t>
      </w:r>
      <w:r w:rsidR="00580791">
        <w:t xml:space="preserve">Fisher's </w:t>
      </w:r>
      <w:r w:rsidR="0088513C">
        <w:t xml:space="preserve">associations with </w:t>
      </w:r>
      <w:r w:rsidR="004745AC">
        <w:t>tenses.</w:t>
      </w:r>
      <w:r w:rsidR="003C1F0C">
        <w:t xml:space="preserve"> The Hebrew is transcribed </w:t>
      </w:r>
      <w:r w:rsidR="005735A3">
        <w:t xml:space="preserve">for </w:t>
      </w:r>
      <w:r w:rsidR="006C7C76">
        <w:t>technical reasons.</w:t>
      </w:r>
      <w:r w:rsidR="00E4126E" w:rsidRPr="00E65E29">
        <w:rPr>
          <w:rStyle w:val="FootnoteReference"/>
        </w:rPr>
        <w:footnoteReference w:id="125"/>
      </w:r>
    </w:p>
    <w:p w14:paraId="20EECDFB" w14:textId="252E7469" w:rsidR="00407ABB" w:rsidRDefault="00407ABB" w:rsidP="00407ABB">
      <w:pPr>
        <w:pStyle w:val="Heading1"/>
      </w:pPr>
      <w:r>
        <w:t xml:space="preserve">Figure </w:t>
      </w:r>
      <w:fldSimple w:instr=" SEQ Figure \* ARABIC ">
        <w:r w:rsidR="00E65E29">
          <w:rPr>
            <w:noProof/>
          </w:rPr>
          <w:t>31</w:t>
        </w:r>
      </w:fldSimple>
      <w:r>
        <w:t>: Heatmap of Time Adverbial Tag and Verb Tense Collocations\</w:t>
      </w:r>
    </w:p>
    <w:p w14:paraId="6B6B31E1" w14:textId="5007521A" w:rsidR="00670F93" w:rsidRDefault="00407ABB" w:rsidP="00407ABB">
      <w:pPr>
        <w:ind w:firstLine="0"/>
        <w:jc w:val="center"/>
      </w:pPr>
      <w:r>
        <w:rPr>
          <w:rFonts w:hint="cs"/>
          <w:noProof/>
        </w:rPr>
        <w:drawing>
          <wp:inline distT="0" distB="0" distL="0" distR="0" wp14:anchorId="35D6C372" wp14:editId="05BCB5FA">
            <wp:extent cx="4910328" cy="3831336"/>
            <wp:effectExtent l="0" t="0" r="5080" b="4445"/>
            <wp:docPr id="16" name="heatmap_ten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eatmap_tenses.png"/>
                    <pic:cNvPicPr/>
                  </pic:nvPicPr>
                  <pic:blipFill>
                    <a:blip r:embed="rId41" r:link="rId42">
                      <a:extLst>
                        <a:ext uri="{28A0092B-C50C-407E-A947-70E740481C1C}">
                          <a14:useLocalDpi xmlns:a14="http://schemas.microsoft.com/office/drawing/2010/main" val="0"/>
                        </a:ext>
                      </a:extLst>
                    </a:blip>
                    <a:stretch>
                      <a:fillRect/>
                    </a:stretch>
                  </pic:blipFill>
                  <pic:spPr>
                    <a:xfrm>
                      <a:off x="0" y="0"/>
                      <a:ext cx="4910328" cy="3831336"/>
                    </a:xfrm>
                    <a:prstGeom prst="rect">
                      <a:avLst/>
                    </a:prstGeom>
                  </pic:spPr>
                </pic:pic>
              </a:graphicData>
            </a:graphic>
          </wp:inline>
        </w:drawing>
      </w:r>
    </w:p>
    <w:p w14:paraId="43E5A1F0" w14:textId="2BDBAFCD" w:rsidR="00407ABB" w:rsidRDefault="00050B9D" w:rsidP="00407ABB">
      <w:pPr>
        <w:ind w:firstLine="0"/>
      </w:pPr>
      <w:r>
        <w:t xml:space="preserve">Strong associations can be seen in </w:t>
      </w:r>
      <w:r>
        <w:rPr>
          <w:i/>
          <w:iCs/>
        </w:rPr>
        <w:t>wayyiqtol</w:t>
      </w:r>
      <w:r>
        <w:t xml:space="preserve">, </w:t>
      </w:r>
      <w:r>
        <w:rPr>
          <w:i/>
          <w:iCs/>
        </w:rPr>
        <w:t>yiqtol</w:t>
      </w:r>
      <w:r>
        <w:t xml:space="preserve">, </w:t>
      </w:r>
      <w:r>
        <w:rPr>
          <w:i/>
          <w:iCs/>
        </w:rPr>
        <w:t>weqetal</w:t>
      </w:r>
      <w:r>
        <w:t xml:space="preserve">. </w:t>
      </w:r>
      <w:r w:rsidR="00782ABE">
        <w:t xml:space="preserve">Most striking is the opposition between </w:t>
      </w:r>
      <w:r w:rsidR="00782ABE">
        <w:rPr>
          <w:i/>
          <w:iCs/>
        </w:rPr>
        <w:t>yiqtol</w:t>
      </w:r>
      <w:r w:rsidR="00782ABE">
        <w:t xml:space="preserve"> and </w:t>
      </w:r>
      <w:r w:rsidR="00782ABE">
        <w:rPr>
          <w:i/>
          <w:iCs/>
        </w:rPr>
        <w:t>wayyiqtol</w:t>
      </w:r>
      <w:r w:rsidR="00782ABE">
        <w:t xml:space="preserve">, as seen below with their </w:t>
      </w:r>
      <w:r w:rsidR="002C710B">
        <w:t xml:space="preserve">coordinated </w:t>
      </w:r>
      <w:r w:rsidR="00782ABE">
        <w:t>top associations</w:t>
      </w:r>
      <w:r w:rsidR="0099788A">
        <w:t>.</w:t>
      </w:r>
    </w:p>
    <w:p w14:paraId="4ED6ADD8" w14:textId="492F374A" w:rsidR="00545F12" w:rsidRDefault="00545F12" w:rsidP="00545F12">
      <w:pPr>
        <w:pStyle w:val="Heading1"/>
      </w:pPr>
      <w:r>
        <w:lastRenderedPageBreak/>
        <w:t xml:space="preserve">Figure </w:t>
      </w:r>
      <w:fldSimple w:instr=" SEQ Figure \* ARABIC ">
        <w:r w:rsidR="00E65E29">
          <w:rPr>
            <w:noProof/>
          </w:rPr>
          <w:t>32</w:t>
        </w:r>
      </w:fldSimple>
      <w:r>
        <w:t xml:space="preserve">: </w:t>
      </w:r>
      <w:r>
        <w:rPr>
          <w:i/>
          <w:iCs/>
        </w:rPr>
        <w:t>Wayyiqtol</w:t>
      </w:r>
      <w:r>
        <w:t>/</w:t>
      </w:r>
      <w:r>
        <w:rPr>
          <w:i/>
          <w:iCs/>
        </w:rPr>
        <w:t>Yiqtol</w:t>
      </w:r>
      <w:r>
        <w:t xml:space="preserve"> Adverbial Associations, sorted for associ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A12CA2" w14:paraId="65C7DD6A" w14:textId="77777777" w:rsidTr="00545F12">
        <w:tc>
          <w:tcPr>
            <w:tcW w:w="4502" w:type="dxa"/>
          </w:tcPr>
          <w:p w14:paraId="19ED427D" w14:textId="31A0BA93" w:rsidR="00A12CA2" w:rsidRDefault="00A12CA2" w:rsidP="00A12CA2">
            <w:pPr>
              <w:spacing w:line="240" w:lineRule="auto"/>
              <w:ind w:firstLine="0"/>
            </w:pPr>
            <w:r>
              <w:rPr>
                <w:rFonts w:hint="cs"/>
                <w:noProof/>
              </w:rPr>
              <w:drawing>
                <wp:inline distT="0" distB="0" distL="0" distR="0" wp14:anchorId="7E225E08" wp14:editId="75A2224C">
                  <wp:extent cx="2624328" cy="2331720"/>
                  <wp:effectExtent l="0" t="0" r="5080" b="5080"/>
                  <wp:docPr id="17" name="heatmap_wayq_yi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eatmap_wayq_yiqt.png"/>
                          <pic:cNvPicPr/>
                        </pic:nvPicPr>
                        <pic:blipFill>
                          <a:blip r:embed="rId43" r:link="rId44">
                            <a:extLst>
                              <a:ext uri="{28A0092B-C50C-407E-A947-70E740481C1C}">
                                <a14:useLocalDpi xmlns:a14="http://schemas.microsoft.com/office/drawing/2010/main" val="0"/>
                              </a:ext>
                            </a:extLst>
                          </a:blip>
                          <a:stretch>
                            <a:fillRect/>
                          </a:stretch>
                        </pic:blipFill>
                        <pic:spPr>
                          <a:xfrm>
                            <a:off x="0" y="0"/>
                            <a:ext cx="2624328" cy="2331720"/>
                          </a:xfrm>
                          <a:prstGeom prst="rect">
                            <a:avLst/>
                          </a:prstGeom>
                        </pic:spPr>
                      </pic:pic>
                    </a:graphicData>
                  </a:graphic>
                </wp:inline>
              </w:drawing>
            </w:r>
          </w:p>
        </w:tc>
        <w:tc>
          <w:tcPr>
            <w:tcW w:w="4502" w:type="dxa"/>
          </w:tcPr>
          <w:p w14:paraId="3E1C7BD8" w14:textId="7C468728" w:rsidR="00A12CA2" w:rsidRDefault="00A12CA2" w:rsidP="00A12CA2">
            <w:pPr>
              <w:spacing w:line="240" w:lineRule="auto"/>
              <w:ind w:firstLine="0"/>
            </w:pPr>
            <w:r>
              <w:rPr>
                <w:rFonts w:hint="cs"/>
                <w:noProof/>
              </w:rPr>
              <w:drawing>
                <wp:inline distT="0" distB="0" distL="0" distR="0" wp14:anchorId="38BBF4D4" wp14:editId="173CE3B4">
                  <wp:extent cx="2670048" cy="2322576"/>
                  <wp:effectExtent l="0" t="0" r="0" b="1905"/>
                  <wp:docPr id="21" name="heatmap_yqtl_wyq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eatmap_yqtl_wyqt.png"/>
                          <pic:cNvPicPr/>
                        </pic:nvPicPr>
                        <pic:blipFill>
                          <a:blip r:embed="rId45" r:link="rId46">
                            <a:extLst>
                              <a:ext uri="{28A0092B-C50C-407E-A947-70E740481C1C}">
                                <a14:useLocalDpi xmlns:a14="http://schemas.microsoft.com/office/drawing/2010/main" val="0"/>
                              </a:ext>
                            </a:extLst>
                          </a:blip>
                          <a:stretch>
                            <a:fillRect/>
                          </a:stretch>
                        </pic:blipFill>
                        <pic:spPr>
                          <a:xfrm>
                            <a:off x="0" y="0"/>
                            <a:ext cx="2670048" cy="2322576"/>
                          </a:xfrm>
                          <a:prstGeom prst="rect">
                            <a:avLst/>
                          </a:prstGeom>
                        </pic:spPr>
                      </pic:pic>
                    </a:graphicData>
                  </a:graphic>
                </wp:inline>
              </w:drawing>
            </w:r>
          </w:p>
        </w:tc>
      </w:tr>
    </w:tbl>
    <w:p w14:paraId="52E3A68E" w14:textId="031DECDF" w:rsidR="00EF4789" w:rsidRDefault="00EF4789" w:rsidP="00F726B7">
      <w:pPr>
        <w:spacing w:line="240" w:lineRule="auto"/>
        <w:ind w:firstLine="0"/>
      </w:pPr>
    </w:p>
    <w:p w14:paraId="2E14E069" w14:textId="674A2AB4" w:rsidR="00F726B7" w:rsidRDefault="00A100D5" w:rsidP="00407ABB">
      <w:pPr>
        <w:ind w:firstLine="0"/>
      </w:pPr>
      <w:r>
        <w:rPr>
          <w:i/>
          <w:iCs/>
        </w:rPr>
        <w:t>Wayyiqtol</w:t>
      </w:r>
      <w:r>
        <w:t xml:space="preserve"> shows strong associations with </w:t>
      </w:r>
      <w:r>
        <w:rPr>
          <w:rFonts w:hint="cs"/>
          <w:rtl/>
        </w:rPr>
        <w:t>מִמָּחֳרָת</w:t>
      </w:r>
      <w:r>
        <w:t xml:space="preserve">, </w:t>
      </w:r>
      <w:r w:rsidR="00EC5FDE">
        <w:rPr>
          <w:rFonts w:hint="cs"/>
          <w:rtl/>
        </w:rPr>
        <w:t>בְּ</w:t>
      </w:r>
      <w:r w:rsidR="00EC5FDE">
        <w:t xml:space="preserve"> + </w:t>
      </w:r>
      <w:r w:rsidR="00EC5FDE" w:rsidRPr="00762333">
        <w:rPr>
          <w:smallCaps/>
        </w:rPr>
        <w:t>times</w:t>
      </w:r>
      <w:r w:rsidR="00EC5FDE">
        <w:t xml:space="preserve"> with far demonstratives (e.g.</w:t>
      </w:r>
      <w:r w:rsidR="00F63303" w:rsidRPr="00F63303">
        <w:rPr>
          <w:rFonts w:hint="cs"/>
          <w:rtl/>
        </w:rPr>
        <w:t xml:space="preserve"> </w:t>
      </w:r>
      <w:r w:rsidR="00F63303">
        <w:rPr>
          <w:rFonts w:hint="cs"/>
          <w:rtl/>
        </w:rPr>
        <w:t>בַּיוֹם הַהוּא</w:t>
      </w:r>
      <w:r w:rsidR="00EC5FDE">
        <w:t xml:space="preserve">), </w:t>
      </w:r>
      <w:r w:rsidR="006E4453">
        <w:rPr>
          <w:rFonts w:hint="cs"/>
          <w:rtl/>
        </w:rPr>
        <w:t>עַד</w:t>
      </w:r>
      <w:r w:rsidR="006E4453">
        <w:t xml:space="preserve"> + </w:t>
      </w:r>
      <w:r w:rsidR="006E4453">
        <w:rPr>
          <w:smallCaps/>
        </w:rPr>
        <w:t>times</w:t>
      </w:r>
      <w:r w:rsidR="006E4453">
        <w:t xml:space="preserve"> with near demonstratives (e.g. </w:t>
      </w:r>
      <w:r w:rsidR="006E4453">
        <w:rPr>
          <w:rFonts w:hint="cs"/>
          <w:rtl/>
        </w:rPr>
        <w:t>עַד הַיוֹם הַזֶה</w:t>
      </w:r>
      <w:r w:rsidR="006E4453">
        <w:t>),</w:t>
      </w:r>
      <w:r w:rsidR="000774CF">
        <w:t xml:space="preserve"> quantified times</w:t>
      </w:r>
      <w:r w:rsidR="006E4453">
        <w:t xml:space="preserve"> </w:t>
      </w:r>
      <w:r w:rsidR="000774CF">
        <w:t xml:space="preserve">(duratives), </w:t>
      </w:r>
      <w:r w:rsidR="00547575">
        <w:t xml:space="preserve">and the adverb construction with </w:t>
      </w:r>
      <w:r w:rsidR="00547575">
        <w:rPr>
          <w:rFonts w:hint="cs"/>
          <w:rtl/>
        </w:rPr>
        <w:t>לָיְלָה</w:t>
      </w:r>
      <w:r w:rsidR="00547575">
        <w:t xml:space="preserve">. </w:t>
      </w:r>
      <w:r w:rsidR="00D81118" w:rsidRPr="00D81118">
        <w:t>The</w:t>
      </w:r>
      <w:r w:rsidR="00D81118">
        <w:rPr>
          <w:i/>
          <w:iCs/>
        </w:rPr>
        <w:t xml:space="preserve"> y</w:t>
      </w:r>
      <w:r w:rsidR="007363D1">
        <w:rPr>
          <w:i/>
          <w:iCs/>
        </w:rPr>
        <w:t>iqtol</w:t>
      </w:r>
      <w:r w:rsidR="00D81118">
        <w:t xml:space="preserve"> has more associations with </w:t>
      </w:r>
      <w:r w:rsidR="007363D1">
        <w:t>adverb constructions</w:t>
      </w:r>
      <w:r w:rsidR="00D81118">
        <w:t xml:space="preserve">, especially </w:t>
      </w:r>
      <w:r w:rsidR="00D81118">
        <w:rPr>
          <w:rFonts w:hint="cs"/>
          <w:rtl/>
        </w:rPr>
        <w:t>לָנֶצַח</w:t>
      </w:r>
      <w:r w:rsidR="00D81118">
        <w:t xml:space="preserve">, </w:t>
      </w:r>
      <w:r w:rsidR="00D81118">
        <w:rPr>
          <w:rFonts w:hint="cs"/>
          <w:rtl/>
        </w:rPr>
        <w:t>לְעוֹלָם</w:t>
      </w:r>
      <w:r w:rsidR="00D81118">
        <w:t xml:space="preserve">, </w:t>
      </w:r>
      <w:r w:rsidR="00D81118">
        <w:rPr>
          <w:rFonts w:hint="cs"/>
          <w:rtl/>
        </w:rPr>
        <w:t>עַד־מָתַי</w:t>
      </w:r>
      <w:r w:rsidR="00D81118">
        <w:t xml:space="preserve">, </w:t>
      </w:r>
      <w:r w:rsidR="00933C88">
        <w:rPr>
          <w:rFonts w:hint="cs"/>
          <w:rtl/>
        </w:rPr>
        <w:t>אַחַר</w:t>
      </w:r>
      <w:r w:rsidR="00933C88">
        <w:t xml:space="preserve">, </w:t>
      </w:r>
      <w:r w:rsidR="00933C88">
        <w:rPr>
          <w:rFonts w:hint="cs"/>
          <w:rtl/>
        </w:rPr>
        <w:t>מַחַר</w:t>
      </w:r>
      <w:r w:rsidR="00933C88">
        <w:t>,</w:t>
      </w:r>
      <w:r w:rsidR="003A3363">
        <w:t xml:space="preserve"> </w:t>
      </w:r>
      <w:r w:rsidR="00804D99">
        <w:rPr>
          <w:rFonts w:hint="cs"/>
          <w:rtl/>
        </w:rPr>
        <w:t>לְעַד</w:t>
      </w:r>
      <w:r w:rsidR="003A3363">
        <w:t>,</w:t>
      </w:r>
      <w:r w:rsidR="007F7893">
        <w:t xml:space="preserve"> and </w:t>
      </w:r>
      <w:r w:rsidR="007F7893">
        <w:rPr>
          <w:rFonts w:hint="cs"/>
          <w:rtl/>
        </w:rPr>
        <w:t>טֶרֶם</w:t>
      </w:r>
      <w:r w:rsidR="007F7893">
        <w:t>.</w:t>
      </w:r>
      <w:r w:rsidR="003A3363">
        <w:t xml:space="preserve"> </w:t>
      </w:r>
      <w:r w:rsidR="00D73FCE">
        <w:t xml:space="preserve">In general, the </w:t>
      </w:r>
      <w:r w:rsidR="00D73FCE">
        <w:rPr>
          <w:i/>
          <w:iCs/>
        </w:rPr>
        <w:t>wayyiqtol</w:t>
      </w:r>
      <w:r w:rsidR="00D73FCE">
        <w:t xml:space="preserve"> </w:t>
      </w:r>
      <w:r w:rsidR="00B74A61">
        <w:rPr>
          <w:smallCaps/>
        </w:rPr>
        <w:t>times</w:t>
      </w:r>
      <w:r w:rsidR="00B74A61">
        <w:t xml:space="preserve"> </w:t>
      </w:r>
      <w:r w:rsidR="00C3446D">
        <w:t xml:space="preserve">indicate points near or far to </w:t>
      </w:r>
      <w:r w:rsidR="007B684C">
        <w:t xml:space="preserve">narrative time whereas </w:t>
      </w:r>
      <w:r w:rsidR="009151BE">
        <w:t xml:space="preserve">the </w:t>
      </w:r>
      <w:r w:rsidR="009151BE">
        <w:rPr>
          <w:i/>
          <w:iCs/>
        </w:rPr>
        <w:t>yiqtol</w:t>
      </w:r>
      <w:r w:rsidR="009151BE">
        <w:t xml:space="preserve"> </w:t>
      </w:r>
      <w:r w:rsidR="009151BE">
        <w:rPr>
          <w:smallCaps/>
        </w:rPr>
        <w:t>times</w:t>
      </w:r>
      <w:r w:rsidR="009151BE">
        <w:t xml:space="preserve"> </w:t>
      </w:r>
      <w:r w:rsidR="00C237D9">
        <w:t xml:space="preserve">prefer </w:t>
      </w:r>
      <w:r w:rsidR="0077240C">
        <w:t>unbounded durations.</w:t>
      </w:r>
      <w:r w:rsidR="00D3399E">
        <w:t xml:space="preserve"> </w:t>
      </w:r>
      <w:r w:rsidR="00421775">
        <w:t>This offer</w:t>
      </w:r>
      <w:r w:rsidR="005808FA">
        <w:t xml:space="preserve">s </w:t>
      </w:r>
      <w:r w:rsidR="00520929">
        <w:t xml:space="preserve">at least </w:t>
      </w:r>
      <w:r w:rsidR="00141B3E">
        <w:t xml:space="preserve">a </w:t>
      </w:r>
      <w:r w:rsidR="00C63C76">
        <w:t>preliminary and general</w:t>
      </w:r>
      <w:r w:rsidR="00141B3E">
        <w:t xml:space="preserve"> confirmation of the </w:t>
      </w:r>
      <w:r w:rsidR="000C5293">
        <w:t>well-known</w:t>
      </w:r>
      <w:r w:rsidR="00F36DB7">
        <w:t xml:space="preserve"> aspectual opposition</w:t>
      </w:r>
      <w:r w:rsidR="00E1194D">
        <w:t>s</w:t>
      </w:r>
      <w:r w:rsidR="00F36DB7">
        <w:t xml:space="preserve"> between </w:t>
      </w:r>
      <w:r w:rsidR="00F36DB7">
        <w:rPr>
          <w:i/>
          <w:iCs/>
        </w:rPr>
        <w:t>yiqtol</w:t>
      </w:r>
      <w:r w:rsidR="00F36DB7">
        <w:t xml:space="preserve"> and </w:t>
      </w:r>
      <w:r w:rsidR="00F36DB7">
        <w:rPr>
          <w:i/>
          <w:iCs/>
        </w:rPr>
        <w:t>wayyiqtol</w:t>
      </w:r>
      <w:r w:rsidR="00F36DB7">
        <w:t>.</w:t>
      </w:r>
      <w:r w:rsidR="00956252">
        <w:t xml:space="preserve"> Finally, the strong association between the active participle (ptca) </w:t>
      </w:r>
      <w:r w:rsidR="008F6E48">
        <w:t xml:space="preserve">is likewise intriguing, </w:t>
      </w:r>
      <w:r w:rsidR="005D404E">
        <w:t xml:space="preserve">deriving from </w:t>
      </w:r>
      <w:r w:rsidR="00CC1759">
        <w:t>regular co-occurrence with</w:t>
      </w:r>
      <w:r w:rsidR="00224748">
        <w:t xml:space="preserve"> the</w:t>
      </w:r>
      <w:r w:rsidR="00C739FC">
        <w:t xml:space="preserve"> standalone </w:t>
      </w:r>
      <w:r w:rsidR="00C739FC">
        <w:rPr>
          <w:rFonts w:hint="cs"/>
          <w:rtl/>
        </w:rPr>
        <w:t>הַ</w:t>
      </w:r>
      <w:r w:rsidR="00C739FC">
        <w:t xml:space="preserve"> demonstrative, e.g. </w:t>
      </w:r>
      <w:r w:rsidR="00CC1759">
        <w:rPr>
          <w:rFonts w:hint="cs"/>
          <w:rtl/>
        </w:rPr>
        <w:t>הַיוֹם</w:t>
      </w:r>
      <w:r w:rsidR="00AD4106">
        <w:t xml:space="preserve">, indicating </w:t>
      </w:r>
      <w:r w:rsidR="00440DC1">
        <w:t xml:space="preserve">time relative to the present </w:t>
      </w:r>
      <w:r w:rsidR="00A57711">
        <w:t>text time.</w:t>
      </w:r>
      <w:r w:rsidR="006C469C" w:rsidRPr="00E65E29">
        <w:rPr>
          <w:rStyle w:val="FootnoteReference"/>
        </w:rPr>
        <w:footnoteReference w:id="126"/>
      </w:r>
    </w:p>
    <w:p w14:paraId="67C12EA2" w14:textId="2F6586D8" w:rsidR="00491C0C" w:rsidRPr="003616CA" w:rsidRDefault="006E75D2" w:rsidP="00491C0C">
      <w:r>
        <w:t xml:space="preserve">The fact that </w:t>
      </w:r>
      <w:r w:rsidR="00C05CF1">
        <w:t xml:space="preserve">that </w:t>
      </w:r>
      <w:r w:rsidR="00C05CF1">
        <w:rPr>
          <w:i/>
          <w:iCs/>
        </w:rPr>
        <w:t>wayyiqtol</w:t>
      </w:r>
      <w:r w:rsidR="00C05CF1">
        <w:t xml:space="preserve"> with its </w:t>
      </w:r>
      <w:r w:rsidR="000536B0">
        <w:t>p</w:t>
      </w:r>
      <w:r w:rsidR="008E5050">
        <w:t xml:space="preserve">unctual </w:t>
      </w:r>
      <w:r w:rsidR="008E5050">
        <w:rPr>
          <w:smallCaps/>
        </w:rPr>
        <w:t>time</w:t>
      </w:r>
      <w:r w:rsidR="008E5050">
        <w:t xml:space="preserve"> preference </w:t>
      </w:r>
      <w:r w:rsidR="00CA46A9">
        <w:t xml:space="preserve">also shows association with the </w:t>
      </w:r>
      <w:r w:rsidR="00860736">
        <w:t xml:space="preserve">durative construction (ø.time.pl.ø) </w:t>
      </w:r>
      <w:r w:rsidR="00ED4632">
        <w:t xml:space="preserve">shows that verb tense </w:t>
      </w:r>
      <w:r w:rsidR="000E4ECE">
        <w:t xml:space="preserve">is not the only relevant factor in </w:t>
      </w:r>
      <w:r w:rsidR="006974AE">
        <w:t xml:space="preserve">verb </w:t>
      </w:r>
      <w:r w:rsidR="006974AE">
        <w:lastRenderedPageBreak/>
        <w:t xml:space="preserve">and </w:t>
      </w:r>
      <w:r w:rsidR="006974AE">
        <w:rPr>
          <w:smallCaps/>
        </w:rPr>
        <w:t>time</w:t>
      </w:r>
      <w:r w:rsidR="006974AE">
        <w:t xml:space="preserve"> collocations</w:t>
      </w:r>
      <w:r w:rsidR="00B47F81">
        <w:t xml:space="preserve">. </w:t>
      </w:r>
      <w:r w:rsidR="002C00DD">
        <w:t>The lexical aspect content (</w:t>
      </w:r>
      <w:r w:rsidR="002C00DD">
        <w:rPr>
          <w:i/>
          <w:iCs/>
        </w:rPr>
        <w:t>Aktionsart</w:t>
      </w:r>
      <w:r w:rsidR="002C00DD">
        <w:t xml:space="preserve">) </w:t>
      </w:r>
      <w:r w:rsidR="003C185E">
        <w:t xml:space="preserve">of the primary verb </w:t>
      </w:r>
      <w:r w:rsidR="002C00DD">
        <w:t>also plays a role.</w:t>
      </w:r>
      <w:r w:rsidR="00017AFA">
        <w:t xml:space="preserve"> </w:t>
      </w:r>
      <w:r w:rsidR="00E96EE1">
        <w:t xml:space="preserve">Lexical aspect refers to Vendler's </w:t>
      </w:r>
      <w:r w:rsidR="00E03EAA">
        <w:t>classes</w:t>
      </w:r>
      <w:r w:rsidR="0002061C">
        <w:t xml:space="preserve"> </w:t>
      </w:r>
      <w:r w:rsidR="003616CA">
        <w:t>of verb</w:t>
      </w:r>
      <w:r w:rsidR="0069048C">
        <w:t xml:space="preserve">s </w:t>
      </w:r>
      <w:r w:rsidR="003616CA">
        <w:t>as seen below:</w:t>
      </w:r>
    </w:p>
    <w:p w14:paraId="2624207A" w14:textId="0E0C7A96" w:rsidR="00491C0C" w:rsidRDefault="00491C0C" w:rsidP="00491C0C">
      <w:pPr>
        <w:pStyle w:val="Heading1"/>
      </w:pPr>
      <w:r>
        <w:t xml:space="preserve">Figure </w:t>
      </w:r>
      <w:fldSimple w:instr=" SEQ Figure \* ARABIC ">
        <w:r w:rsidR="00E65E29">
          <w:rPr>
            <w:noProof/>
          </w:rPr>
          <w:t>33</w:t>
        </w:r>
      </w:fldSimple>
      <w:r>
        <w:t>: Vendler's Lexical Verb Classes (+semelfactive)</w:t>
      </w:r>
      <w:r w:rsidR="00E50CE8" w:rsidRPr="00E65E29">
        <w:rPr>
          <w:rStyle w:val="FootnoteReference"/>
        </w:rPr>
        <w:footnoteReference w:id="127"/>
      </w:r>
    </w:p>
    <w:tbl>
      <w:tblPr>
        <w:tblStyle w:val="TableGrid"/>
        <w:tblW w:w="0" w:type="auto"/>
        <w:jc w:val="center"/>
        <w:tblLook w:val="04A0" w:firstRow="1" w:lastRow="0" w:firstColumn="1" w:lastColumn="0" w:noHBand="0" w:noVBand="1"/>
      </w:tblPr>
      <w:tblGrid>
        <w:gridCol w:w="1535"/>
        <w:gridCol w:w="669"/>
        <w:gridCol w:w="912"/>
        <w:gridCol w:w="607"/>
      </w:tblGrid>
      <w:tr w:rsidR="00491C0C" w:rsidRPr="00491C0C" w14:paraId="6779E2BD" w14:textId="77777777" w:rsidTr="00491C0C">
        <w:trPr>
          <w:jc w:val="center"/>
        </w:trPr>
        <w:tc>
          <w:tcPr>
            <w:tcW w:w="0" w:type="auto"/>
          </w:tcPr>
          <w:p w14:paraId="2908ADC5" w14:textId="3B099A1F" w:rsidR="00491C0C" w:rsidRPr="00491C0C" w:rsidRDefault="00491C0C" w:rsidP="00491C0C">
            <w:pPr>
              <w:spacing w:line="240" w:lineRule="auto"/>
              <w:ind w:firstLine="0"/>
              <w:rPr>
                <w:b/>
                <w:bCs/>
                <w:sz w:val="20"/>
                <w:szCs w:val="20"/>
              </w:rPr>
            </w:pPr>
            <w:r w:rsidRPr="00491C0C">
              <w:rPr>
                <w:b/>
                <w:bCs/>
                <w:sz w:val="20"/>
                <w:szCs w:val="20"/>
              </w:rPr>
              <w:t>Situations</w:t>
            </w:r>
          </w:p>
        </w:tc>
        <w:tc>
          <w:tcPr>
            <w:tcW w:w="0" w:type="auto"/>
          </w:tcPr>
          <w:p w14:paraId="4CFF3748" w14:textId="132BF27C" w:rsidR="00491C0C" w:rsidRPr="00491C0C" w:rsidRDefault="00491C0C" w:rsidP="00491C0C">
            <w:pPr>
              <w:spacing w:line="240" w:lineRule="auto"/>
              <w:ind w:firstLine="0"/>
              <w:rPr>
                <w:b/>
                <w:bCs/>
                <w:sz w:val="20"/>
                <w:szCs w:val="20"/>
              </w:rPr>
            </w:pPr>
            <w:r w:rsidRPr="00491C0C">
              <w:rPr>
                <w:b/>
                <w:bCs/>
                <w:sz w:val="20"/>
                <w:szCs w:val="20"/>
              </w:rPr>
              <w:t>Static</w:t>
            </w:r>
          </w:p>
        </w:tc>
        <w:tc>
          <w:tcPr>
            <w:tcW w:w="0" w:type="auto"/>
          </w:tcPr>
          <w:p w14:paraId="75F8A164" w14:textId="273DDB2C" w:rsidR="00491C0C" w:rsidRPr="00491C0C" w:rsidRDefault="00491C0C" w:rsidP="00491C0C">
            <w:pPr>
              <w:spacing w:line="240" w:lineRule="auto"/>
              <w:ind w:firstLine="0"/>
              <w:rPr>
                <w:b/>
                <w:bCs/>
                <w:sz w:val="20"/>
                <w:szCs w:val="20"/>
              </w:rPr>
            </w:pPr>
            <w:r w:rsidRPr="00491C0C">
              <w:rPr>
                <w:b/>
                <w:bCs/>
                <w:sz w:val="20"/>
                <w:szCs w:val="20"/>
              </w:rPr>
              <w:t>Durative</w:t>
            </w:r>
          </w:p>
        </w:tc>
        <w:tc>
          <w:tcPr>
            <w:tcW w:w="0" w:type="auto"/>
          </w:tcPr>
          <w:p w14:paraId="5E546A2B" w14:textId="456DC788" w:rsidR="00491C0C" w:rsidRPr="00491C0C" w:rsidRDefault="00491C0C" w:rsidP="00491C0C">
            <w:pPr>
              <w:spacing w:line="240" w:lineRule="auto"/>
              <w:ind w:firstLine="0"/>
              <w:rPr>
                <w:b/>
                <w:bCs/>
                <w:sz w:val="20"/>
                <w:szCs w:val="20"/>
              </w:rPr>
            </w:pPr>
            <w:r w:rsidRPr="00491C0C">
              <w:rPr>
                <w:b/>
                <w:bCs/>
                <w:sz w:val="20"/>
                <w:szCs w:val="20"/>
              </w:rPr>
              <w:t>Telic</w:t>
            </w:r>
          </w:p>
        </w:tc>
      </w:tr>
      <w:tr w:rsidR="00491C0C" w:rsidRPr="00491C0C" w14:paraId="09A80CAE" w14:textId="77777777" w:rsidTr="00491C0C">
        <w:trPr>
          <w:jc w:val="center"/>
        </w:trPr>
        <w:tc>
          <w:tcPr>
            <w:tcW w:w="0" w:type="auto"/>
          </w:tcPr>
          <w:p w14:paraId="49FC54CF" w14:textId="58756DFF" w:rsidR="00491C0C" w:rsidRPr="00491C0C" w:rsidRDefault="00491C0C" w:rsidP="00491C0C">
            <w:pPr>
              <w:spacing w:line="240" w:lineRule="auto"/>
              <w:ind w:firstLine="0"/>
              <w:rPr>
                <w:sz w:val="20"/>
                <w:szCs w:val="20"/>
              </w:rPr>
            </w:pPr>
            <w:r w:rsidRPr="00491C0C">
              <w:rPr>
                <w:sz w:val="20"/>
                <w:szCs w:val="20"/>
              </w:rPr>
              <w:t>State</w:t>
            </w:r>
          </w:p>
        </w:tc>
        <w:tc>
          <w:tcPr>
            <w:tcW w:w="0" w:type="auto"/>
          </w:tcPr>
          <w:p w14:paraId="704E7578" w14:textId="3BE771E4" w:rsidR="00491C0C" w:rsidRPr="00491C0C" w:rsidRDefault="00D9664F" w:rsidP="00E50CE8">
            <w:pPr>
              <w:spacing w:line="240" w:lineRule="auto"/>
              <w:ind w:firstLine="0"/>
              <w:jc w:val="center"/>
              <w:rPr>
                <w:sz w:val="20"/>
                <w:szCs w:val="20"/>
              </w:rPr>
            </w:pPr>
            <w:r>
              <w:rPr>
                <w:sz w:val="20"/>
                <w:szCs w:val="20"/>
              </w:rPr>
              <w:t>+</w:t>
            </w:r>
          </w:p>
        </w:tc>
        <w:tc>
          <w:tcPr>
            <w:tcW w:w="0" w:type="auto"/>
          </w:tcPr>
          <w:p w14:paraId="0CFD687E" w14:textId="3908FE43" w:rsidR="00491C0C" w:rsidRPr="00491C0C" w:rsidRDefault="00D9664F" w:rsidP="00E50CE8">
            <w:pPr>
              <w:spacing w:line="240" w:lineRule="auto"/>
              <w:ind w:firstLine="0"/>
              <w:jc w:val="center"/>
              <w:rPr>
                <w:sz w:val="20"/>
                <w:szCs w:val="20"/>
              </w:rPr>
            </w:pPr>
            <w:r>
              <w:rPr>
                <w:sz w:val="20"/>
                <w:szCs w:val="20"/>
              </w:rPr>
              <w:t>+</w:t>
            </w:r>
          </w:p>
        </w:tc>
        <w:tc>
          <w:tcPr>
            <w:tcW w:w="0" w:type="auto"/>
          </w:tcPr>
          <w:p w14:paraId="709E72D3" w14:textId="290F204A" w:rsidR="00491C0C" w:rsidRPr="00491C0C" w:rsidRDefault="00D9664F" w:rsidP="00E50CE8">
            <w:pPr>
              <w:spacing w:line="240" w:lineRule="auto"/>
              <w:ind w:firstLine="0"/>
              <w:jc w:val="center"/>
              <w:rPr>
                <w:sz w:val="20"/>
                <w:szCs w:val="20"/>
              </w:rPr>
            </w:pPr>
            <w:r>
              <w:rPr>
                <w:sz w:val="20"/>
                <w:szCs w:val="20"/>
              </w:rPr>
              <w:t>-</w:t>
            </w:r>
          </w:p>
        </w:tc>
      </w:tr>
      <w:tr w:rsidR="00491C0C" w:rsidRPr="00491C0C" w14:paraId="4DE7FEB7" w14:textId="77777777" w:rsidTr="00491C0C">
        <w:trPr>
          <w:jc w:val="center"/>
        </w:trPr>
        <w:tc>
          <w:tcPr>
            <w:tcW w:w="0" w:type="auto"/>
          </w:tcPr>
          <w:p w14:paraId="0EFB24CA" w14:textId="3C0D8309" w:rsidR="00491C0C" w:rsidRPr="00491C0C" w:rsidRDefault="00491C0C" w:rsidP="00491C0C">
            <w:pPr>
              <w:spacing w:line="240" w:lineRule="auto"/>
              <w:ind w:firstLine="0"/>
              <w:rPr>
                <w:sz w:val="20"/>
                <w:szCs w:val="20"/>
              </w:rPr>
            </w:pPr>
            <w:r w:rsidRPr="00491C0C">
              <w:rPr>
                <w:sz w:val="20"/>
                <w:szCs w:val="20"/>
              </w:rPr>
              <w:t>Activity</w:t>
            </w:r>
          </w:p>
        </w:tc>
        <w:tc>
          <w:tcPr>
            <w:tcW w:w="0" w:type="auto"/>
          </w:tcPr>
          <w:p w14:paraId="53BF07FD" w14:textId="44568974" w:rsidR="00491C0C" w:rsidRPr="00491C0C" w:rsidRDefault="00D9664F" w:rsidP="00E50CE8">
            <w:pPr>
              <w:spacing w:line="240" w:lineRule="auto"/>
              <w:ind w:firstLine="0"/>
              <w:jc w:val="center"/>
              <w:rPr>
                <w:sz w:val="20"/>
                <w:szCs w:val="20"/>
              </w:rPr>
            </w:pPr>
            <w:r>
              <w:rPr>
                <w:sz w:val="20"/>
                <w:szCs w:val="20"/>
              </w:rPr>
              <w:t>-</w:t>
            </w:r>
          </w:p>
        </w:tc>
        <w:tc>
          <w:tcPr>
            <w:tcW w:w="0" w:type="auto"/>
          </w:tcPr>
          <w:p w14:paraId="62A24E00" w14:textId="46E4076C" w:rsidR="00491C0C" w:rsidRPr="00491C0C" w:rsidRDefault="00D9664F" w:rsidP="00E50CE8">
            <w:pPr>
              <w:spacing w:line="240" w:lineRule="auto"/>
              <w:ind w:firstLine="0"/>
              <w:jc w:val="center"/>
              <w:rPr>
                <w:sz w:val="20"/>
                <w:szCs w:val="20"/>
              </w:rPr>
            </w:pPr>
            <w:r>
              <w:rPr>
                <w:sz w:val="20"/>
                <w:szCs w:val="20"/>
              </w:rPr>
              <w:t>+</w:t>
            </w:r>
          </w:p>
        </w:tc>
        <w:tc>
          <w:tcPr>
            <w:tcW w:w="0" w:type="auto"/>
          </w:tcPr>
          <w:p w14:paraId="07972EB8" w14:textId="34FDA3BC" w:rsidR="00491C0C" w:rsidRPr="00491C0C" w:rsidRDefault="00D9664F" w:rsidP="00E50CE8">
            <w:pPr>
              <w:spacing w:line="240" w:lineRule="auto"/>
              <w:ind w:firstLine="0"/>
              <w:jc w:val="center"/>
              <w:rPr>
                <w:sz w:val="20"/>
                <w:szCs w:val="20"/>
              </w:rPr>
            </w:pPr>
            <w:r>
              <w:rPr>
                <w:sz w:val="20"/>
                <w:szCs w:val="20"/>
              </w:rPr>
              <w:t>-</w:t>
            </w:r>
          </w:p>
        </w:tc>
      </w:tr>
      <w:tr w:rsidR="00491C0C" w:rsidRPr="00491C0C" w14:paraId="38F121ED" w14:textId="77777777" w:rsidTr="00491C0C">
        <w:trPr>
          <w:jc w:val="center"/>
        </w:trPr>
        <w:tc>
          <w:tcPr>
            <w:tcW w:w="0" w:type="auto"/>
          </w:tcPr>
          <w:p w14:paraId="5823A352" w14:textId="18F0061F" w:rsidR="00491C0C" w:rsidRPr="00491C0C" w:rsidRDefault="00491C0C" w:rsidP="00491C0C">
            <w:pPr>
              <w:spacing w:line="240" w:lineRule="auto"/>
              <w:ind w:firstLine="0"/>
              <w:rPr>
                <w:sz w:val="20"/>
                <w:szCs w:val="20"/>
              </w:rPr>
            </w:pPr>
            <w:r w:rsidRPr="00491C0C">
              <w:rPr>
                <w:sz w:val="20"/>
                <w:szCs w:val="20"/>
              </w:rPr>
              <w:t>Accomplishment</w:t>
            </w:r>
          </w:p>
        </w:tc>
        <w:tc>
          <w:tcPr>
            <w:tcW w:w="0" w:type="auto"/>
          </w:tcPr>
          <w:p w14:paraId="6A3D6FC1" w14:textId="017F338D" w:rsidR="00491C0C" w:rsidRPr="00491C0C" w:rsidRDefault="00D9664F" w:rsidP="00E50CE8">
            <w:pPr>
              <w:spacing w:line="240" w:lineRule="auto"/>
              <w:ind w:firstLine="0"/>
              <w:jc w:val="center"/>
              <w:rPr>
                <w:sz w:val="20"/>
                <w:szCs w:val="20"/>
              </w:rPr>
            </w:pPr>
            <w:r>
              <w:rPr>
                <w:sz w:val="20"/>
                <w:szCs w:val="20"/>
              </w:rPr>
              <w:t>-</w:t>
            </w:r>
          </w:p>
        </w:tc>
        <w:tc>
          <w:tcPr>
            <w:tcW w:w="0" w:type="auto"/>
          </w:tcPr>
          <w:p w14:paraId="51F53FB1" w14:textId="07E949F2" w:rsidR="00491C0C" w:rsidRPr="00491C0C" w:rsidRDefault="00D9664F" w:rsidP="00E50CE8">
            <w:pPr>
              <w:spacing w:line="240" w:lineRule="auto"/>
              <w:ind w:firstLine="0"/>
              <w:jc w:val="center"/>
              <w:rPr>
                <w:sz w:val="20"/>
                <w:szCs w:val="20"/>
              </w:rPr>
            </w:pPr>
            <w:r>
              <w:rPr>
                <w:sz w:val="20"/>
                <w:szCs w:val="20"/>
              </w:rPr>
              <w:t>+</w:t>
            </w:r>
          </w:p>
        </w:tc>
        <w:tc>
          <w:tcPr>
            <w:tcW w:w="0" w:type="auto"/>
          </w:tcPr>
          <w:p w14:paraId="48993773" w14:textId="1BC6725A" w:rsidR="00491C0C" w:rsidRPr="00491C0C" w:rsidRDefault="00D9664F" w:rsidP="00E50CE8">
            <w:pPr>
              <w:spacing w:line="240" w:lineRule="auto"/>
              <w:ind w:firstLine="0"/>
              <w:jc w:val="center"/>
              <w:rPr>
                <w:sz w:val="20"/>
                <w:szCs w:val="20"/>
              </w:rPr>
            </w:pPr>
            <w:r>
              <w:rPr>
                <w:sz w:val="20"/>
                <w:szCs w:val="20"/>
              </w:rPr>
              <w:t>+</w:t>
            </w:r>
          </w:p>
        </w:tc>
      </w:tr>
      <w:tr w:rsidR="00491C0C" w:rsidRPr="00491C0C" w14:paraId="5A66D5AB" w14:textId="77777777" w:rsidTr="00491C0C">
        <w:trPr>
          <w:jc w:val="center"/>
        </w:trPr>
        <w:tc>
          <w:tcPr>
            <w:tcW w:w="0" w:type="auto"/>
          </w:tcPr>
          <w:p w14:paraId="15AF5133" w14:textId="1A4C2B02" w:rsidR="00491C0C" w:rsidRPr="00491C0C" w:rsidRDefault="00491C0C" w:rsidP="00491C0C">
            <w:pPr>
              <w:spacing w:line="240" w:lineRule="auto"/>
              <w:ind w:firstLine="0"/>
              <w:rPr>
                <w:sz w:val="20"/>
                <w:szCs w:val="20"/>
              </w:rPr>
            </w:pPr>
            <w:r w:rsidRPr="00491C0C">
              <w:rPr>
                <w:sz w:val="20"/>
                <w:szCs w:val="20"/>
              </w:rPr>
              <w:t>Semelfactive</w:t>
            </w:r>
          </w:p>
        </w:tc>
        <w:tc>
          <w:tcPr>
            <w:tcW w:w="0" w:type="auto"/>
          </w:tcPr>
          <w:p w14:paraId="01CACBAD" w14:textId="271DB6D5" w:rsidR="00491C0C" w:rsidRPr="00491C0C" w:rsidRDefault="00D9664F" w:rsidP="00E50CE8">
            <w:pPr>
              <w:spacing w:line="240" w:lineRule="auto"/>
              <w:ind w:firstLine="0"/>
              <w:jc w:val="center"/>
              <w:rPr>
                <w:sz w:val="20"/>
                <w:szCs w:val="20"/>
              </w:rPr>
            </w:pPr>
            <w:r>
              <w:rPr>
                <w:sz w:val="20"/>
                <w:szCs w:val="20"/>
              </w:rPr>
              <w:t>-</w:t>
            </w:r>
          </w:p>
        </w:tc>
        <w:tc>
          <w:tcPr>
            <w:tcW w:w="0" w:type="auto"/>
          </w:tcPr>
          <w:p w14:paraId="5BF45D86" w14:textId="39FBDA31" w:rsidR="00491C0C" w:rsidRPr="00491C0C" w:rsidRDefault="00D9664F" w:rsidP="00E50CE8">
            <w:pPr>
              <w:spacing w:line="240" w:lineRule="auto"/>
              <w:ind w:firstLine="0"/>
              <w:jc w:val="center"/>
              <w:rPr>
                <w:sz w:val="20"/>
                <w:szCs w:val="20"/>
              </w:rPr>
            </w:pPr>
            <w:r>
              <w:rPr>
                <w:sz w:val="20"/>
                <w:szCs w:val="20"/>
              </w:rPr>
              <w:t>-</w:t>
            </w:r>
          </w:p>
        </w:tc>
        <w:tc>
          <w:tcPr>
            <w:tcW w:w="0" w:type="auto"/>
          </w:tcPr>
          <w:p w14:paraId="48B4C7EE" w14:textId="0DEE4C9A" w:rsidR="00491C0C" w:rsidRPr="00491C0C" w:rsidRDefault="00D9664F" w:rsidP="00E50CE8">
            <w:pPr>
              <w:spacing w:line="240" w:lineRule="auto"/>
              <w:ind w:firstLine="0"/>
              <w:jc w:val="center"/>
              <w:rPr>
                <w:sz w:val="20"/>
                <w:szCs w:val="20"/>
              </w:rPr>
            </w:pPr>
            <w:r>
              <w:rPr>
                <w:sz w:val="20"/>
                <w:szCs w:val="20"/>
              </w:rPr>
              <w:t>-</w:t>
            </w:r>
          </w:p>
        </w:tc>
      </w:tr>
      <w:tr w:rsidR="00491C0C" w:rsidRPr="00491C0C" w14:paraId="0C10ADE1" w14:textId="77777777" w:rsidTr="00491C0C">
        <w:trPr>
          <w:jc w:val="center"/>
        </w:trPr>
        <w:tc>
          <w:tcPr>
            <w:tcW w:w="0" w:type="auto"/>
          </w:tcPr>
          <w:p w14:paraId="361FE3A7" w14:textId="235F9D97" w:rsidR="00491C0C" w:rsidRPr="00491C0C" w:rsidRDefault="00491C0C" w:rsidP="00491C0C">
            <w:pPr>
              <w:spacing w:line="240" w:lineRule="auto"/>
              <w:ind w:firstLine="0"/>
              <w:rPr>
                <w:sz w:val="20"/>
                <w:szCs w:val="20"/>
              </w:rPr>
            </w:pPr>
            <w:r w:rsidRPr="00491C0C">
              <w:rPr>
                <w:sz w:val="20"/>
                <w:szCs w:val="20"/>
              </w:rPr>
              <w:t>Achievement</w:t>
            </w:r>
          </w:p>
        </w:tc>
        <w:tc>
          <w:tcPr>
            <w:tcW w:w="0" w:type="auto"/>
          </w:tcPr>
          <w:p w14:paraId="006D520B" w14:textId="496C7AE7" w:rsidR="00491C0C" w:rsidRPr="00491C0C" w:rsidRDefault="00E50CE8" w:rsidP="00E50CE8">
            <w:pPr>
              <w:spacing w:line="240" w:lineRule="auto"/>
              <w:ind w:firstLine="0"/>
              <w:jc w:val="center"/>
              <w:rPr>
                <w:sz w:val="20"/>
                <w:szCs w:val="20"/>
              </w:rPr>
            </w:pPr>
            <w:r>
              <w:rPr>
                <w:sz w:val="20"/>
                <w:szCs w:val="20"/>
              </w:rPr>
              <w:t>-</w:t>
            </w:r>
          </w:p>
        </w:tc>
        <w:tc>
          <w:tcPr>
            <w:tcW w:w="0" w:type="auto"/>
          </w:tcPr>
          <w:p w14:paraId="7CF11156" w14:textId="61B3BE84" w:rsidR="00491C0C" w:rsidRPr="00491C0C" w:rsidRDefault="00E50CE8" w:rsidP="00E50CE8">
            <w:pPr>
              <w:spacing w:line="240" w:lineRule="auto"/>
              <w:ind w:firstLine="0"/>
              <w:jc w:val="center"/>
              <w:rPr>
                <w:sz w:val="20"/>
                <w:szCs w:val="20"/>
              </w:rPr>
            </w:pPr>
            <w:r>
              <w:rPr>
                <w:sz w:val="20"/>
                <w:szCs w:val="20"/>
              </w:rPr>
              <w:t>-</w:t>
            </w:r>
          </w:p>
        </w:tc>
        <w:tc>
          <w:tcPr>
            <w:tcW w:w="0" w:type="auto"/>
          </w:tcPr>
          <w:p w14:paraId="473309ED" w14:textId="47A0BC8C" w:rsidR="00491C0C" w:rsidRPr="00491C0C" w:rsidRDefault="00E50CE8" w:rsidP="00E50CE8">
            <w:pPr>
              <w:spacing w:line="240" w:lineRule="auto"/>
              <w:ind w:firstLine="0"/>
              <w:jc w:val="center"/>
              <w:rPr>
                <w:sz w:val="20"/>
                <w:szCs w:val="20"/>
              </w:rPr>
            </w:pPr>
            <w:r>
              <w:rPr>
                <w:sz w:val="20"/>
                <w:szCs w:val="20"/>
              </w:rPr>
              <w:t>+</w:t>
            </w:r>
          </w:p>
        </w:tc>
      </w:tr>
    </w:tbl>
    <w:p w14:paraId="567B9EE2" w14:textId="32E3C9CB" w:rsidR="006E75D2" w:rsidRPr="003616CA" w:rsidRDefault="006E75D2" w:rsidP="009615EF">
      <w:pPr>
        <w:spacing w:line="240" w:lineRule="auto"/>
        <w:ind w:firstLine="0"/>
      </w:pPr>
    </w:p>
    <w:p w14:paraId="6012D9E7" w14:textId="77777777" w:rsidR="00A95A62" w:rsidRDefault="00883312" w:rsidP="00407ABB">
      <w:pPr>
        <w:ind w:firstLine="0"/>
      </w:pPr>
      <w:r>
        <w:t>R</w:t>
      </w:r>
      <w:r w:rsidR="00327626">
        <w:t xml:space="preserve">ecent research has focused on a broader definition of lexical aspect to include other arguments in the clause, thus looking at a whole </w:t>
      </w:r>
      <w:r w:rsidR="00327626">
        <w:rPr>
          <w:smallCaps/>
        </w:rPr>
        <w:t>event</w:t>
      </w:r>
      <w:r w:rsidR="00327626">
        <w:t xml:space="preserve"> rather than a single verb.</w:t>
      </w:r>
      <w:r w:rsidR="00327626" w:rsidRPr="00E65E29">
        <w:rPr>
          <w:rStyle w:val="FootnoteReference"/>
        </w:rPr>
        <w:footnoteReference w:id="128"/>
      </w:r>
      <w:r w:rsidR="00327626">
        <w:t xml:space="preserve"> </w:t>
      </w:r>
      <w:r w:rsidR="009615EF">
        <w:t xml:space="preserve">The combinability of </w:t>
      </w:r>
      <w:r w:rsidR="009615EF">
        <w:rPr>
          <w:smallCaps/>
        </w:rPr>
        <w:t>time</w:t>
      </w:r>
      <w:r w:rsidR="009615EF">
        <w:t xml:space="preserve"> adverbials with </w:t>
      </w:r>
      <w:r w:rsidR="00F918E9">
        <w:t xml:space="preserve">a given </w:t>
      </w:r>
      <w:r w:rsidR="00327626">
        <w:rPr>
          <w:smallCaps/>
        </w:rPr>
        <w:t>event</w:t>
      </w:r>
      <w:r w:rsidR="00F918E9">
        <w:t xml:space="preserve"> is </w:t>
      </w:r>
      <w:r w:rsidR="00620157">
        <w:t xml:space="preserve">used as a test for </w:t>
      </w:r>
      <w:r w:rsidR="00C7559E">
        <w:t xml:space="preserve">the </w:t>
      </w:r>
      <w:r w:rsidR="004552E4">
        <w:rPr>
          <w:smallCaps/>
        </w:rPr>
        <w:t>event</w:t>
      </w:r>
      <w:r w:rsidR="004552E4">
        <w:t>'s</w:t>
      </w:r>
      <w:r w:rsidR="00C7559E">
        <w:t xml:space="preserve"> </w:t>
      </w:r>
      <w:r w:rsidR="00E838A4">
        <w:t xml:space="preserve">aspectual </w:t>
      </w:r>
      <w:r w:rsidR="00C7559E">
        <w:t>class.</w:t>
      </w:r>
      <w:r w:rsidR="00F97083" w:rsidRPr="00E65E29">
        <w:rPr>
          <w:rStyle w:val="FootnoteReference"/>
        </w:rPr>
        <w:footnoteReference w:id="129"/>
      </w:r>
      <w:r w:rsidR="007B3506">
        <w:t xml:space="preserve"> </w:t>
      </w:r>
      <w:r w:rsidR="00330DEA">
        <w:t>T</w:t>
      </w:r>
      <w:r w:rsidR="000A2000">
        <w:t xml:space="preserve">he </w:t>
      </w:r>
      <w:r w:rsidR="00F6351C">
        <w:t xml:space="preserve">durative construction (ø.time.pl.ø) </w:t>
      </w:r>
      <w:r w:rsidR="00FE4697">
        <w:t xml:space="preserve">is expected to collocate with </w:t>
      </w:r>
      <w:r w:rsidR="00B54C1D">
        <w:rPr>
          <w:smallCaps/>
        </w:rPr>
        <w:t>events</w:t>
      </w:r>
      <w:r w:rsidR="00B54C1D">
        <w:t xml:space="preserve"> that </w:t>
      </w:r>
      <w:r w:rsidR="00FD1B36">
        <w:t>are compatible with durativity</w:t>
      </w:r>
      <w:r w:rsidR="006E330F">
        <w:t xml:space="preserve"> (states, activities, </w:t>
      </w:r>
      <w:r w:rsidR="005D6E1F">
        <w:t>accomplishments</w:t>
      </w:r>
      <w:r w:rsidR="00A91740">
        <w:t xml:space="preserve"> but not achievements). </w:t>
      </w:r>
    </w:p>
    <w:p w14:paraId="0C2E66E2" w14:textId="564642D5" w:rsidR="00D81118" w:rsidRDefault="0072500B" w:rsidP="00A95A62">
      <w:r>
        <w:t>In Biblical Hebrew</w:t>
      </w:r>
      <w:r w:rsidR="00CD38E7">
        <w:t>,</w:t>
      </w:r>
      <w:r>
        <w:t xml:space="preserve"> </w:t>
      </w:r>
      <w:r w:rsidR="00EF2F80">
        <w:t xml:space="preserve">unmarked durative </w:t>
      </w:r>
      <w:r w:rsidR="00EF2F80" w:rsidRPr="00EF2F80">
        <w:rPr>
          <w:smallCaps/>
        </w:rPr>
        <w:t>times</w:t>
      </w:r>
      <w:r w:rsidR="00EF2F80">
        <w:t xml:space="preserve"> </w:t>
      </w:r>
      <w:r w:rsidR="000908F5">
        <w:t xml:space="preserve">are </w:t>
      </w:r>
      <w:r w:rsidR="001624C9">
        <w:t>strongly separated from other adverbials on the basis of the</w:t>
      </w:r>
      <w:r w:rsidR="00B245E1">
        <w:t>ir</w:t>
      </w:r>
      <w:r w:rsidR="001624C9">
        <w:t xml:space="preserve"> verb collocation preferences. </w:t>
      </w:r>
      <w:r w:rsidR="001156F6">
        <w:t>I</w:t>
      </w:r>
      <w:r w:rsidR="00EE6B79">
        <w:t xml:space="preserve">t is possible </w:t>
      </w:r>
      <w:r w:rsidR="00645574">
        <w:t>to show this using</w:t>
      </w:r>
      <w:r w:rsidR="00854473">
        <w:t xml:space="preserve"> the 4-part </w:t>
      </w:r>
      <w:r w:rsidR="00854473">
        <w:rPr>
          <w:smallCaps/>
        </w:rPr>
        <w:t>time</w:t>
      </w:r>
      <w:r w:rsidR="00854473">
        <w:t xml:space="preserve"> tags</w:t>
      </w:r>
      <w:r w:rsidR="00446DAF">
        <w:t xml:space="preserve"> and association tests with verb lexemes</w:t>
      </w:r>
      <w:r w:rsidR="00854473">
        <w:t>.</w:t>
      </w:r>
      <w:r w:rsidR="001F754F">
        <w:t xml:space="preserve"> </w:t>
      </w:r>
      <w:r w:rsidR="00E41BFA">
        <w:t xml:space="preserve">Principle Component Analysis is a </w:t>
      </w:r>
      <w:r w:rsidR="00AA30D5">
        <w:t xml:space="preserve">statistical </w:t>
      </w:r>
      <w:r w:rsidR="00E41BFA">
        <w:t xml:space="preserve">method </w:t>
      </w:r>
      <w:r w:rsidR="00CE5E60">
        <w:t>that</w:t>
      </w:r>
      <w:r w:rsidR="00AA30D5">
        <w:t xml:space="preserve"> </w:t>
      </w:r>
      <w:r w:rsidR="007C39FC">
        <w:t xml:space="preserve">can reveal </w:t>
      </w:r>
      <w:r w:rsidR="00C75AFA">
        <w:t xml:space="preserve">distances between </w:t>
      </w:r>
      <w:r w:rsidR="00A27483">
        <w:t xml:space="preserve">items </w:t>
      </w:r>
      <w:r w:rsidR="00821B5B">
        <w:t xml:space="preserve">in a dataset based on </w:t>
      </w:r>
      <w:r w:rsidR="00FF0BAA">
        <w:t xml:space="preserve">the similarity and dissimilarity of </w:t>
      </w:r>
      <w:r w:rsidR="00B65DFF">
        <w:t xml:space="preserve">their </w:t>
      </w:r>
      <w:r w:rsidR="006027A9">
        <w:t>feature counts.</w:t>
      </w:r>
      <w:r w:rsidR="00B57ED8" w:rsidRPr="00E65E29">
        <w:rPr>
          <w:rStyle w:val="FootnoteReference"/>
        </w:rPr>
        <w:footnoteReference w:id="130"/>
      </w:r>
      <w:r w:rsidR="00C05444">
        <w:t xml:space="preserve"> </w:t>
      </w:r>
      <w:r w:rsidR="000E2A54">
        <w:t xml:space="preserve">The result is a two-dimensional space that can be plotted to visualize the differences. </w:t>
      </w:r>
      <w:r w:rsidR="005624A4">
        <w:t xml:space="preserve">The graph below shows the </w:t>
      </w:r>
      <w:r w:rsidR="003B1A84">
        <w:t xml:space="preserve">resulting </w:t>
      </w:r>
      <w:r w:rsidR="005624A4">
        <w:t>distan</w:t>
      </w:r>
      <w:r w:rsidR="003B1A84">
        <w:t xml:space="preserve">ce </w:t>
      </w:r>
      <w:r w:rsidR="004C4083">
        <w:t>between</w:t>
      </w:r>
      <w:r w:rsidR="002F6FEB">
        <w:t xml:space="preserve"> durative adverbials </w:t>
      </w:r>
      <w:r w:rsidR="004C4083">
        <w:t>and</w:t>
      </w:r>
      <w:r w:rsidR="003B610F">
        <w:t xml:space="preserve"> other </w:t>
      </w:r>
      <w:r w:rsidR="003B610F">
        <w:lastRenderedPageBreak/>
        <w:t xml:space="preserve">adverbials. </w:t>
      </w:r>
      <w:r w:rsidR="002F65C2">
        <w:t xml:space="preserve">The size of the point </w:t>
      </w:r>
      <w:r w:rsidR="00FA2ED5">
        <w:t>is relative to</w:t>
      </w:r>
      <w:r w:rsidR="002F65C2">
        <w:t xml:space="preserve"> the </w:t>
      </w:r>
      <w:r w:rsidR="00B6280D">
        <w:t>number</w:t>
      </w:r>
      <w:r w:rsidR="002F65C2">
        <w:t xml:space="preserve"> of </w:t>
      </w:r>
      <w:r w:rsidR="00205131">
        <w:t>adverbials the point represents</w:t>
      </w:r>
      <w:r w:rsidR="004D5335">
        <w:t xml:space="preserve">, with bigger points </w:t>
      </w:r>
      <w:r w:rsidR="002835BA">
        <w:t>representing</w:t>
      </w:r>
      <w:r w:rsidR="004D5335">
        <w:t xml:space="preserve"> more.</w:t>
      </w:r>
    </w:p>
    <w:p w14:paraId="64BF7C44" w14:textId="55D21F2B" w:rsidR="00770A41" w:rsidRDefault="00770A41" w:rsidP="00770A41">
      <w:pPr>
        <w:pStyle w:val="Heading1"/>
      </w:pPr>
      <w:r>
        <w:t xml:space="preserve">Figure </w:t>
      </w:r>
      <w:fldSimple w:instr=" SEQ Figure \* ARABIC ">
        <w:r w:rsidR="00E65E29">
          <w:rPr>
            <w:noProof/>
          </w:rPr>
          <w:t>34</w:t>
        </w:r>
      </w:fldSimple>
      <w:r>
        <w:t>: Principle Component Space for Verb Lexeme and Adverbial Collocation Preferences</w:t>
      </w:r>
    </w:p>
    <w:p w14:paraId="616FE4E2" w14:textId="4C96D1B4" w:rsidR="009603CE" w:rsidRPr="00854473" w:rsidRDefault="00A225F8" w:rsidP="009B3EA7">
      <w:pPr>
        <w:ind w:firstLine="0"/>
        <w:jc w:val="center"/>
      </w:pPr>
      <w:r>
        <w:rPr>
          <w:noProof/>
        </w:rPr>
        <w:drawing>
          <wp:inline distT="0" distB="0" distL="0" distR="0" wp14:anchorId="50F7BB22" wp14:editId="5316C6C6">
            <wp:extent cx="5723890" cy="2884170"/>
            <wp:effectExtent l="0" t="0" r="3810" b="0"/>
            <wp:docPr id="22" name="aspect_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spect_pca.png"/>
                    <pic:cNvPicPr/>
                  </pic:nvPicPr>
                  <pic:blipFill>
                    <a:blip r:embed="rId47" r:link="rId48">
                      <a:extLst>
                        <a:ext uri="{28A0092B-C50C-407E-A947-70E740481C1C}">
                          <a14:useLocalDpi xmlns:a14="http://schemas.microsoft.com/office/drawing/2010/main" val="0"/>
                        </a:ext>
                      </a:extLst>
                    </a:blip>
                    <a:stretch>
                      <a:fillRect/>
                    </a:stretch>
                  </pic:blipFill>
                  <pic:spPr>
                    <a:xfrm>
                      <a:off x="0" y="0"/>
                      <a:ext cx="5723890" cy="2884170"/>
                    </a:xfrm>
                    <a:prstGeom prst="rect">
                      <a:avLst/>
                    </a:prstGeom>
                  </pic:spPr>
                </pic:pic>
              </a:graphicData>
            </a:graphic>
          </wp:inline>
        </w:drawing>
      </w:r>
    </w:p>
    <w:p w14:paraId="51B9F224" w14:textId="1A2971F7" w:rsidR="00D81118" w:rsidRDefault="009B3EA7" w:rsidP="00407ABB">
      <w:pPr>
        <w:ind w:firstLine="0"/>
      </w:pPr>
      <w:r>
        <w:t xml:space="preserve">The PCA algorithm separates the unmarked durative </w:t>
      </w:r>
      <w:r>
        <w:rPr>
          <w:smallCaps/>
        </w:rPr>
        <w:t>time</w:t>
      </w:r>
      <w:r>
        <w:t xml:space="preserve"> </w:t>
      </w:r>
      <w:r w:rsidR="00AB2D47">
        <w:t xml:space="preserve">constructions (red) </w:t>
      </w:r>
      <w:r>
        <w:t xml:space="preserve">on the basis </w:t>
      </w:r>
      <w:r w:rsidR="00B65C2C">
        <w:t xml:space="preserve">of the following </w:t>
      </w:r>
      <w:r w:rsidR="001E4F13">
        <w:t>influences</w:t>
      </w:r>
      <w:r w:rsidR="00F65FE8">
        <w:t xml:space="preserve"> (loading scores):</w:t>
      </w:r>
    </w:p>
    <w:tbl>
      <w:tblPr>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00" w:firstRow="0" w:lastRow="0" w:firstColumn="0" w:lastColumn="0" w:noHBand="0" w:noVBand="0"/>
      </w:tblPr>
      <w:tblGrid>
        <w:gridCol w:w="970"/>
        <w:gridCol w:w="1820"/>
      </w:tblGrid>
      <w:tr w:rsidR="004D21C7" w:rsidRPr="0086539D" w14:paraId="0F39DC1D" w14:textId="77777777" w:rsidTr="004967A5">
        <w:trPr>
          <w:trHeight w:val="280"/>
          <w:jc w:val="center"/>
        </w:trPr>
        <w:tc>
          <w:tcPr>
            <w:tcW w:w="970" w:type="dxa"/>
            <w:tcBorders>
              <w:top w:val="nil"/>
              <w:left w:val="nil"/>
            </w:tcBorders>
          </w:tcPr>
          <w:p w14:paraId="76141343"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p>
        </w:tc>
        <w:tc>
          <w:tcPr>
            <w:tcW w:w="1820" w:type="dxa"/>
          </w:tcPr>
          <w:p w14:paraId="7B33D9DD" w14:textId="656EAD07" w:rsidR="004D21C7" w:rsidRPr="0086539D" w:rsidRDefault="001E4F13">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Influence (Loading Scores)</w:t>
            </w:r>
          </w:p>
        </w:tc>
      </w:tr>
      <w:tr w:rsidR="004D21C7" w:rsidRPr="0086539D" w14:paraId="5DD44FAB" w14:textId="77777777" w:rsidTr="004967A5">
        <w:trPr>
          <w:trHeight w:val="280"/>
          <w:jc w:val="center"/>
        </w:trPr>
        <w:tc>
          <w:tcPr>
            <w:tcW w:w="970" w:type="dxa"/>
          </w:tcPr>
          <w:p w14:paraId="39BDFC82" w14:textId="6392DF10"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hint="cs"/>
                <w:color w:val="000000"/>
                <w:rtl/>
              </w:rPr>
              <w:t>מלך</w:t>
            </w:r>
            <w:r w:rsidR="004D21C7" w:rsidRPr="0086539D">
              <w:rPr>
                <w:rFonts w:asciiTheme="minorBidi" w:eastAsiaTheme="minorHAnsi" w:hAnsiTheme="minorBidi" w:cstheme="minorBidi"/>
                <w:color w:val="000000"/>
                <w:sz w:val="20"/>
                <w:szCs w:val="20"/>
              </w:rPr>
              <w:t>.qal</w:t>
            </w:r>
          </w:p>
        </w:tc>
        <w:tc>
          <w:tcPr>
            <w:tcW w:w="1820" w:type="dxa"/>
          </w:tcPr>
          <w:p w14:paraId="488CD500"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4.579893</w:t>
            </w:r>
          </w:p>
        </w:tc>
      </w:tr>
      <w:tr w:rsidR="004D21C7" w:rsidRPr="0086539D" w14:paraId="215E722C" w14:textId="77777777" w:rsidTr="004967A5">
        <w:trPr>
          <w:trHeight w:val="280"/>
          <w:jc w:val="center"/>
        </w:trPr>
        <w:tc>
          <w:tcPr>
            <w:tcW w:w="970" w:type="dxa"/>
          </w:tcPr>
          <w:p w14:paraId="350137D3" w14:textId="61AB41AC"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hint="cs"/>
                <w:color w:val="000000"/>
                <w:rtl/>
              </w:rPr>
              <w:t>חיה</w:t>
            </w:r>
            <w:r w:rsidR="004D21C7" w:rsidRPr="0086539D">
              <w:rPr>
                <w:rFonts w:ascii="SBL BibLit" w:eastAsiaTheme="minorHAnsi" w:hAnsi="SBL BibLit"/>
                <w:color w:val="000000"/>
                <w:sz w:val="20"/>
                <w:szCs w:val="20"/>
              </w:rPr>
              <w:t>.</w:t>
            </w:r>
            <w:r w:rsidR="004D21C7" w:rsidRPr="0086539D">
              <w:rPr>
                <w:rFonts w:asciiTheme="minorBidi" w:eastAsiaTheme="minorHAnsi" w:hAnsiTheme="minorBidi" w:cstheme="minorBidi"/>
                <w:color w:val="000000"/>
                <w:sz w:val="20"/>
                <w:szCs w:val="20"/>
              </w:rPr>
              <w:t>qal</w:t>
            </w:r>
          </w:p>
        </w:tc>
        <w:tc>
          <w:tcPr>
            <w:tcW w:w="1820" w:type="dxa"/>
          </w:tcPr>
          <w:p w14:paraId="0AC7784A"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2.215228</w:t>
            </w:r>
          </w:p>
        </w:tc>
      </w:tr>
      <w:tr w:rsidR="004D21C7" w:rsidRPr="0086539D" w14:paraId="5397222E" w14:textId="77777777" w:rsidTr="004967A5">
        <w:trPr>
          <w:trHeight w:val="280"/>
          <w:jc w:val="center"/>
        </w:trPr>
        <w:tc>
          <w:tcPr>
            <w:tcW w:w="970" w:type="dxa"/>
          </w:tcPr>
          <w:p w14:paraId="3F4EB9CE" w14:textId="1819F8CE"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hint="cs"/>
                <w:color w:val="000000"/>
                <w:rtl/>
              </w:rPr>
              <w:t>עבד</w:t>
            </w:r>
            <w:r w:rsidR="004D21C7" w:rsidRPr="0086539D">
              <w:rPr>
                <w:rFonts w:ascii="SBL BibLit" w:eastAsiaTheme="minorHAnsi" w:hAnsi="SBL BibLit"/>
                <w:color w:val="000000"/>
                <w:sz w:val="20"/>
                <w:szCs w:val="20"/>
              </w:rPr>
              <w:t>.</w:t>
            </w:r>
            <w:r w:rsidR="004D21C7" w:rsidRPr="0086539D">
              <w:rPr>
                <w:rFonts w:asciiTheme="minorBidi" w:eastAsiaTheme="minorHAnsi" w:hAnsiTheme="minorBidi" w:cstheme="minorBidi"/>
                <w:color w:val="000000"/>
                <w:sz w:val="20"/>
                <w:szCs w:val="20"/>
              </w:rPr>
              <w:t>qal</w:t>
            </w:r>
          </w:p>
        </w:tc>
        <w:tc>
          <w:tcPr>
            <w:tcW w:w="1820" w:type="dxa"/>
          </w:tcPr>
          <w:p w14:paraId="4A3AFA0A"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0.951635</w:t>
            </w:r>
          </w:p>
        </w:tc>
      </w:tr>
      <w:tr w:rsidR="004D21C7" w:rsidRPr="0086539D" w14:paraId="79DBC3D1" w14:textId="77777777" w:rsidTr="004967A5">
        <w:trPr>
          <w:trHeight w:val="280"/>
          <w:jc w:val="center"/>
        </w:trPr>
        <w:tc>
          <w:tcPr>
            <w:tcW w:w="970" w:type="dxa"/>
          </w:tcPr>
          <w:p w14:paraId="680722AA" w14:textId="58949E47"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hint="cs"/>
                <w:color w:val="000000"/>
                <w:sz w:val="20"/>
                <w:szCs w:val="20"/>
                <w:rtl/>
              </w:rPr>
              <w:t>.</w:t>
            </w:r>
            <w:r w:rsidRPr="0086539D">
              <w:rPr>
                <w:rFonts w:ascii="SBL BibLit" w:eastAsiaTheme="minorHAnsi" w:hAnsi="SBL BibLit" w:hint="cs"/>
                <w:color w:val="000000"/>
                <w:rtl/>
              </w:rPr>
              <w:t>ישׁב</w:t>
            </w:r>
            <w:r w:rsidR="004D21C7" w:rsidRPr="0086539D">
              <w:rPr>
                <w:rFonts w:asciiTheme="minorBidi" w:eastAsiaTheme="minorHAnsi" w:hAnsiTheme="minorBidi" w:cstheme="minorBidi"/>
                <w:color w:val="000000"/>
                <w:sz w:val="20"/>
                <w:szCs w:val="20"/>
              </w:rPr>
              <w:t>qal</w:t>
            </w:r>
          </w:p>
        </w:tc>
        <w:tc>
          <w:tcPr>
            <w:tcW w:w="1820" w:type="dxa"/>
          </w:tcPr>
          <w:p w14:paraId="74C9B96F"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0.665403</w:t>
            </w:r>
          </w:p>
        </w:tc>
      </w:tr>
      <w:tr w:rsidR="004D21C7" w:rsidRPr="0086539D" w14:paraId="0CBB63DC" w14:textId="77777777" w:rsidTr="004967A5">
        <w:trPr>
          <w:trHeight w:val="280"/>
          <w:jc w:val="center"/>
        </w:trPr>
        <w:tc>
          <w:tcPr>
            <w:tcW w:w="970" w:type="dxa"/>
          </w:tcPr>
          <w:p w14:paraId="7EF429B9" w14:textId="22200C59"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hint="cs"/>
                <w:color w:val="000000"/>
                <w:rtl/>
              </w:rPr>
              <w:t>סגר</w:t>
            </w:r>
            <w:r w:rsidR="004D21C7" w:rsidRPr="0086539D">
              <w:rPr>
                <w:rFonts w:ascii="SBL BibLit" w:eastAsiaTheme="minorHAnsi" w:hAnsi="SBL BibLit"/>
                <w:color w:val="000000"/>
                <w:sz w:val="20"/>
                <w:szCs w:val="20"/>
              </w:rPr>
              <w:t>.</w:t>
            </w:r>
            <w:r w:rsidR="004D21C7" w:rsidRPr="0086539D">
              <w:rPr>
                <w:rFonts w:asciiTheme="minorBidi" w:eastAsiaTheme="minorHAnsi" w:hAnsiTheme="minorBidi" w:cstheme="minorBidi"/>
                <w:color w:val="000000"/>
                <w:sz w:val="20"/>
                <w:szCs w:val="20"/>
              </w:rPr>
              <w:t>hif</w:t>
            </w:r>
          </w:p>
        </w:tc>
        <w:tc>
          <w:tcPr>
            <w:tcW w:w="1820" w:type="dxa"/>
          </w:tcPr>
          <w:p w14:paraId="77F1A7B3"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0.540989</w:t>
            </w:r>
          </w:p>
        </w:tc>
      </w:tr>
      <w:tr w:rsidR="004D21C7" w:rsidRPr="0086539D" w14:paraId="446DED45" w14:textId="77777777" w:rsidTr="004967A5">
        <w:trPr>
          <w:trHeight w:val="280"/>
          <w:jc w:val="center"/>
        </w:trPr>
        <w:tc>
          <w:tcPr>
            <w:tcW w:w="970" w:type="dxa"/>
          </w:tcPr>
          <w:p w14:paraId="0BF29CB5" w14:textId="10FC1D3D"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hint="cs"/>
                <w:color w:val="000000"/>
                <w:rtl/>
              </w:rPr>
              <w:t>ירא</w:t>
            </w:r>
            <w:r w:rsidR="004D21C7" w:rsidRPr="0086539D">
              <w:rPr>
                <w:rFonts w:ascii="SBL BibLit" w:eastAsiaTheme="minorHAnsi" w:hAnsi="SBL BibLit"/>
                <w:color w:val="000000"/>
                <w:sz w:val="20"/>
                <w:szCs w:val="20"/>
              </w:rPr>
              <w:t>.</w:t>
            </w:r>
            <w:r w:rsidR="004D21C7" w:rsidRPr="0086539D">
              <w:rPr>
                <w:rFonts w:asciiTheme="minorBidi" w:eastAsiaTheme="minorHAnsi" w:hAnsiTheme="minorBidi" w:cstheme="minorBidi"/>
                <w:color w:val="000000"/>
                <w:sz w:val="20"/>
                <w:szCs w:val="20"/>
              </w:rPr>
              <w:t>qal</w:t>
            </w:r>
          </w:p>
        </w:tc>
        <w:tc>
          <w:tcPr>
            <w:tcW w:w="1820" w:type="dxa"/>
          </w:tcPr>
          <w:p w14:paraId="75727E8D"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0.305794</w:t>
            </w:r>
          </w:p>
        </w:tc>
      </w:tr>
      <w:tr w:rsidR="004D21C7" w:rsidRPr="0086539D" w14:paraId="537DC26F" w14:textId="77777777" w:rsidTr="004967A5">
        <w:trPr>
          <w:trHeight w:val="280"/>
          <w:jc w:val="center"/>
        </w:trPr>
        <w:tc>
          <w:tcPr>
            <w:tcW w:w="970" w:type="dxa"/>
          </w:tcPr>
          <w:p w14:paraId="48344842" w14:textId="1C67B1CD"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color w:val="000000"/>
                <w:rtl/>
              </w:rPr>
              <w:t>אבל</w:t>
            </w:r>
            <w:r w:rsidR="004D21C7" w:rsidRPr="0086539D">
              <w:rPr>
                <w:rFonts w:asciiTheme="minorBidi" w:eastAsiaTheme="minorHAnsi" w:hAnsiTheme="minorBidi" w:cstheme="minorBidi"/>
                <w:color w:val="000000"/>
                <w:sz w:val="20"/>
                <w:szCs w:val="20"/>
              </w:rPr>
              <w:t>.hit</w:t>
            </w:r>
          </w:p>
        </w:tc>
        <w:tc>
          <w:tcPr>
            <w:tcW w:w="1820" w:type="dxa"/>
          </w:tcPr>
          <w:p w14:paraId="18C4DDCD"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0.281892</w:t>
            </w:r>
          </w:p>
        </w:tc>
      </w:tr>
      <w:tr w:rsidR="004D21C7" w:rsidRPr="0086539D" w14:paraId="06F100D9" w14:textId="77777777" w:rsidTr="004967A5">
        <w:trPr>
          <w:trHeight w:val="280"/>
          <w:jc w:val="center"/>
        </w:trPr>
        <w:tc>
          <w:tcPr>
            <w:tcW w:w="970" w:type="dxa"/>
          </w:tcPr>
          <w:p w14:paraId="1A9908AC" w14:textId="0BF3F85A" w:rsidR="004D21C7" w:rsidRPr="0086539D" w:rsidRDefault="0086539D">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86539D">
              <w:rPr>
                <w:rFonts w:ascii="SBL BibLit" w:eastAsiaTheme="minorHAnsi" w:hAnsi="SBL BibLit"/>
                <w:color w:val="000000"/>
                <w:rtl/>
              </w:rPr>
              <w:t>הלך</w:t>
            </w:r>
            <w:r w:rsidR="004D21C7" w:rsidRPr="0086539D">
              <w:rPr>
                <w:rFonts w:asciiTheme="minorBidi" w:eastAsiaTheme="minorHAnsi" w:hAnsiTheme="minorBidi" w:cstheme="minorBidi"/>
                <w:color w:val="000000"/>
                <w:sz w:val="20"/>
                <w:szCs w:val="20"/>
              </w:rPr>
              <w:t>.hif</w:t>
            </w:r>
          </w:p>
        </w:tc>
        <w:tc>
          <w:tcPr>
            <w:tcW w:w="1820" w:type="dxa"/>
          </w:tcPr>
          <w:p w14:paraId="7BEE7AFC"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0.277388</w:t>
            </w:r>
          </w:p>
        </w:tc>
      </w:tr>
      <w:tr w:rsidR="004D21C7" w:rsidRPr="0086539D" w14:paraId="26F53FC8" w14:textId="77777777" w:rsidTr="004967A5">
        <w:trPr>
          <w:trHeight w:val="280"/>
          <w:jc w:val="center"/>
        </w:trPr>
        <w:tc>
          <w:tcPr>
            <w:tcW w:w="970" w:type="dxa"/>
          </w:tcPr>
          <w:p w14:paraId="66BA3C80" w14:textId="2C0D5395" w:rsidR="004D21C7" w:rsidRPr="0086539D" w:rsidRDefault="0086539D" w:rsidP="0086539D">
            <w:pPr>
              <w:tabs>
                <w:tab w:val="center" w:pos="557"/>
              </w:tabs>
              <w:autoSpaceDE w:val="0"/>
              <w:autoSpaceDN w:val="0"/>
              <w:adjustRightInd w:val="0"/>
              <w:spacing w:line="240" w:lineRule="auto"/>
              <w:ind w:firstLine="0"/>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ab/>
            </w:r>
            <w:r w:rsidRPr="0086539D">
              <w:rPr>
                <w:rFonts w:ascii="SBL BibLit" w:eastAsiaTheme="minorHAnsi" w:hAnsi="SBL BibLit"/>
                <w:color w:val="000000"/>
                <w:rtl/>
              </w:rPr>
              <w:t>אכל</w:t>
            </w:r>
            <w:r w:rsidR="004D21C7" w:rsidRPr="0086539D">
              <w:rPr>
                <w:rFonts w:asciiTheme="minorBidi" w:eastAsiaTheme="minorHAnsi" w:hAnsiTheme="minorBidi" w:cstheme="minorBidi"/>
                <w:color w:val="000000"/>
                <w:sz w:val="20"/>
                <w:szCs w:val="20"/>
              </w:rPr>
              <w:t>.qal</w:t>
            </w:r>
          </w:p>
        </w:tc>
        <w:tc>
          <w:tcPr>
            <w:tcW w:w="1820" w:type="dxa"/>
          </w:tcPr>
          <w:p w14:paraId="11AFF922" w14:textId="77777777" w:rsidR="004D21C7" w:rsidRPr="0086539D" w:rsidRDefault="004D21C7">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86539D">
              <w:rPr>
                <w:rFonts w:asciiTheme="minorBidi" w:eastAsiaTheme="minorHAnsi" w:hAnsiTheme="minorBidi" w:cstheme="minorBidi"/>
                <w:color w:val="000000"/>
                <w:sz w:val="20"/>
                <w:szCs w:val="20"/>
              </w:rPr>
              <w:t>0.225016</w:t>
            </w:r>
          </w:p>
        </w:tc>
      </w:tr>
    </w:tbl>
    <w:p w14:paraId="4CBD678D" w14:textId="68DC55D3" w:rsidR="00F65FE8" w:rsidRDefault="00F65FE8" w:rsidP="001A18F3">
      <w:pPr>
        <w:spacing w:line="240" w:lineRule="auto"/>
        <w:ind w:firstLine="0"/>
      </w:pPr>
    </w:p>
    <w:p w14:paraId="67D56ADF" w14:textId="14D79F35" w:rsidR="001A18F3" w:rsidRDefault="00E34279" w:rsidP="00407ABB">
      <w:pPr>
        <w:ind w:firstLine="0"/>
      </w:pPr>
      <w:r>
        <w:t xml:space="preserve">The verbs </w:t>
      </w:r>
      <w:r>
        <w:rPr>
          <w:rFonts w:hint="cs"/>
          <w:rtl/>
        </w:rPr>
        <w:t>מָלַךְ</w:t>
      </w:r>
      <w:r>
        <w:t xml:space="preserve">, </w:t>
      </w:r>
      <w:r>
        <w:rPr>
          <w:rFonts w:hint="cs"/>
          <w:rtl/>
        </w:rPr>
        <w:t>חָיָה</w:t>
      </w:r>
      <w:r>
        <w:t xml:space="preserve">, </w:t>
      </w:r>
      <w:r>
        <w:rPr>
          <w:rFonts w:hint="cs"/>
          <w:rtl/>
        </w:rPr>
        <w:t>עָבַד</w:t>
      </w:r>
      <w:r>
        <w:t xml:space="preserve">, </w:t>
      </w:r>
      <w:r>
        <w:rPr>
          <w:rFonts w:hint="cs"/>
          <w:rtl/>
        </w:rPr>
        <w:t>יָשַׁב</w:t>
      </w:r>
      <w:r>
        <w:t>,</w:t>
      </w:r>
      <w:r w:rsidR="00834919">
        <w:t xml:space="preserve"> </w:t>
      </w:r>
      <w:r>
        <w:rPr>
          <w:rFonts w:hint="cs"/>
          <w:rtl/>
        </w:rPr>
        <w:t>אָבַל</w:t>
      </w:r>
      <w:r w:rsidR="00130CC5">
        <w:t xml:space="preserve">, and </w:t>
      </w:r>
      <w:r w:rsidR="00130CC5">
        <w:rPr>
          <w:rFonts w:hint="cs"/>
          <w:rtl/>
        </w:rPr>
        <w:t>הָלַךְ</w:t>
      </w:r>
      <w:r w:rsidR="00301504">
        <w:t xml:space="preserve"> are a</w:t>
      </w:r>
      <w:r w:rsidR="00B61CFA">
        <w:t xml:space="preserve">ll </w:t>
      </w:r>
      <w:r w:rsidR="008B2C5B">
        <w:t xml:space="preserve">states or activities </w:t>
      </w:r>
      <w:r w:rsidR="00F21CF4">
        <w:t xml:space="preserve">which </w:t>
      </w:r>
      <w:r w:rsidR="00B61CFA">
        <w:t>are</w:t>
      </w:r>
      <w:r w:rsidR="00F21CF4">
        <w:t xml:space="preserve"> expected to collocate with </w:t>
      </w:r>
      <w:r w:rsidR="00415E9D">
        <w:t xml:space="preserve">durative </w:t>
      </w:r>
      <w:r w:rsidR="00415E9D">
        <w:rPr>
          <w:smallCaps/>
        </w:rPr>
        <w:t>time</w:t>
      </w:r>
      <w:r w:rsidR="00415E9D">
        <w:t xml:space="preserve"> adverbials. </w:t>
      </w:r>
      <w:r w:rsidR="00130CC5">
        <w:t xml:space="preserve">However there are some surprises, especially </w:t>
      </w:r>
      <w:r w:rsidR="00130CC5">
        <w:rPr>
          <w:rFonts w:hint="cs"/>
          <w:rtl/>
        </w:rPr>
        <w:t>סָגַר</w:t>
      </w:r>
      <w:r w:rsidR="007235A3">
        <w:t xml:space="preserve"> </w:t>
      </w:r>
      <w:r w:rsidR="00130CC5">
        <w:t xml:space="preserve">and </w:t>
      </w:r>
      <w:r w:rsidR="00130CC5">
        <w:rPr>
          <w:rFonts w:hint="cs"/>
          <w:rtl/>
        </w:rPr>
        <w:t>אָכַל</w:t>
      </w:r>
      <w:r w:rsidR="00130CC5">
        <w:t>,</w:t>
      </w:r>
      <w:r w:rsidR="007235A3">
        <w:t xml:space="preserve"> which are typically </w:t>
      </w:r>
      <w:r w:rsidR="00262CB8">
        <w:t>achievements</w:t>
      </w:r>
      <w:r w:rsidR="00057BF4">
        <w:t xml:space="preserve"> and thus considered </w:t>
      </w:r>
      <w:r w:rsidR="00C92B5C">
        <w:t>not associated with duration</w:t>
      </w:r>
      <w:r w:rsidR="00057BF4">
        <w:t>.</w:t>
      </w:r>
      <w:r w:rsidR="00A654EB">
        <w:t xml:space="preserve"> </w:t>
      </w:r>
      <w:r w:rsidR="00AC149B">
        <w:t>Examples of those occurrences are shown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tblGrid>
      <w:tr w:rsidR="00C641A3" w14:paraId="6911E1C4" w14:textId="77777777" w:rsidTr="00D53245">
        <w:trPr>
          <w:jc w:val="center"/>
        </w:trPr>
        <w:tc>
          <w:tcPr>
            <w:tcW w:w="3420" w:type="dxa"/>
          </w:tcPr>
          <w:p w14:paraId="3CE2EFAF" w14:textId="7D7FF91C" w:rsidR="00C641A3" w:rsidRPr="005B56E7" w:rsidRDefault="00C641A3" w:rsidP="00586EA8">
            <w:pPr>
              <w:pStyle w:val="Heading1"/>
            </w:pPr>
            <w:r>
              <w:lastRenderedPageBreak/>
              <w:t>Lev 13:4b</w:t>
            </w:r>
          </w:p>
        </w:tc>
      </w:tr>
      <w:tr w:rsidR="00C641A3" w14:paraId="520712E1" w14:textId="77777777" w:rsidTr="00D53245">
        <w:trPr>
          <w:jc w:val="center"/>
        </w:trPr>
        <w:tc>
          <w:tcPr>
            <w:tcW w:w="3420" w:type="dxa"/>
          </w:tcPr>
          <w:p w14:paraId="6E0F0A32" w14:textId="3C77FF18" w:rsidR="00C641A3" w:rsidRPr="00C641A3" w:rsidRDefault="00C641A3" w:rsidP="00C641A3">
            <w:pPr>
              <w:spacing w:after="120" w:line="240" w:lineRule="auto"/>
              <w:ind w:firstLine="0"/>
              <w:jc w:val="right"/>
            </w:pPr>
            <w:r w:rsidRPr="00C641A3">
              <w:rPr>
                <w:rtl/>
              </w:rPr>
              <w:t>וְהִסְגִּ֧יר הַכֹּהֵ֛ן אֶת־הַנֶּ֖גַע שִׁבְעַ֥ת יָמִֽים׃</w:t>
            </w:r>
          </w:p>
        </w:tc>
      </w:tr>
      <w:tr w:rsidR="00C641A3" w14:paraId="72F4C83A" w14:textId="77777777" w:rsidTr="00D53245">
        <w:trPr>
          <w:jc w:val="center"/>
        </w:trPr>
        <w:tc>
          <w:tcPr>
            <w:tcW w:w="3420" w:type="dxa"/>
          </w:tcPr>
          <w:p w14:paraId="746C1F2C" w14:textId="7014384D" w:rsidR="00C641A3" w:rsidRPr="005B56E7" w:rsidRDefault="00C641A3" w:rsidP="00D53245">
            <w:pPr>
              <w:spacing w:after="120" w:line="240" w:lineRule="auto"/>
              <w:ind w:firstLine="0"/>
              <w:jc w:val="center"/>
              <w:rPr>
                <w:rtl/>
              </w:rPr>
            </w:pPr>
            <w:r>
              <w:t>"And the priest shall close up the wound for seven days."</w:t>
            </w:r>
          </w:p>
        </w:tc>
      </w:tr>
    </w:tbl>
    <w:p w14:paraId="1BC65DCF" w14:textId="0BBDA44C" w:rsidR="001A1876" w:rsidRDefault="001A1876" w:rsidP="00D53245">
      <w:pPr>
        <w:spacing w:line="240" w:lineRule="auto"/>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540"/>
      </w:tblGrid>
      <w:tr w:rsidR="00D53245" w14:paraId="465515D6" w14:textId="77777777" w:rsidTr="00586EA8">
        <w:trPr>
          <w:jc w:val="center"/>
        </w:trPr>
        <w:tc>
          <w:tcPr>
            <w:tcW w:w="3420" w:type="dxa"/>
            <w:gridSpan w:val="2"/>
          </w:tcPr>
          <w:p w14:paraId="1C56BB1D" w14:textId="16F32739" w:rsidR="00D53245" w:rsidRPr="005B56E7" w:rsidRDefault="003B6717" w:rsidP="00586EA8">
            <w:pPr>
              <w:pStyle w:val="Heading1"/>
            </w:pPr>
            <w:r>
              <w:t>Gen 3:15b2</w:t>
            </w:r>
          </w:p>
        </w:tc>
      </w:tr>
      <w:tr w:rsidR="00D53245" w14:paraId="5893EE16" w14:textId="77777777" w:rsidTr="003B6717">
        <w:trPr>
          <w:gridAfter w:val="1"/>
          <w:wAfter w:w="540" w:type="dxa"/>
          <w:jc w:val="center"/>
        </w:trPr>
        <w:tc>
          <w:tcPr>
            <w:tcW w:w="2880" w:type="dxa"/>
          </w:tcPr>
          <w:p w14:paraId="49338576" w14:textId="4C7CCD7C" w:rsidR="00D53245" w:rsidRPr="00C641A3" w:rsidRDefault="003B6717" w:rsidP="003B6717">
            <w:pPr>
              <w:spacing w:after="120" w:line="240" w:lineRule="auto"/>
              <w:ind w:firstLine="0"/>
              <w:jc w:val="right"/>
            </w:pPr>
            <w:r w:rsidRPr="003B6717">
              <w:rPr>
                <w:rtl/>
              </w:rPr>
              <w:t>וְעָפָ֥ר תֹּאכַ֖ל כָּל־יְמֵ֥י חַיֶּֽיךָ׃</w:t>
            </w:r>
          </w:p>
        </w:tc>
      </w:tr>
      <w:tr w:rsidR="00D53245" w14:paraId="2B809F40" w14:textId="77777777" w:rsidTr="00586EA8">
        <w:trPr>
          <w:jc w:val="center"/>
        </w:trPr>
        <w:tc>
          <w:tcPr>
            <w:tcW w:w="3420" w:type="dxa"/>
            <w:gridSpan w:val="2"/>
          </w:tcPr>
          <w:p w14:paraId="3E21A340" w14:textId="4E53A45F" w:rsidR="00D53245" w:rsidRPr="005B56E7" w:rsidRDefault="003B6717" w:rsidP="00586EA8">
            <w:pPr>
              <w:spacing w:after="120" w:line="240" w:lineRule="auto"/>
              <w:ind w:firstLine="0"/>
              <w:jc w:val="center"/>
              <w:rPr>
                <w:rtl/>
              </w:rPr>
            </w:pPr>
            <w:r>
              <w:t>"And dust you shall eat for all the days of your life."</w:t>
            </w:r>
          </w:p>
        </w:tc>
      </w:tr>
    </w:tbl>
    <w:p w14:paraId="04C5C111" w14:textId="77777777" w:rsidR="007F23DB" w:rsidRDefault="007F23DB" w:rsidP="007F23DB">
      <w:pPr>
        <w:spacing w:line="240" w:lineRule="auto"/>
        <w:ind w:firstLine="0"/>
      </w:pPr>
    </w:p>
    <w:p w14:paraId="0554ABFD" w14:textId="5FA9CE02" w:rsidR="00203667" w:rsidRDefault="007F23DB" w:rsidP="00407ABB">
      <w:pPr>
        <w:ind w:firstLine="0"/>
      </w:pPr>
      <w:r>
        <w:t xml:space="preserve">These cases demonstrate how </w:t>
      </w:r>
      <w:r w:rsidR="00C47692">
        <w:t xml:space="preserve">events which are normally </w:t>
      </w:r>
      <w:r w:rsidR="00B107A5">
        <w:t>achiev</w:t>
      </w:r>
      <w:r w:rsidR="009C357D">
        <w:t>e</w:t>
      </w:r>
      <w:r w:rsidR="00B107A5">
        <w:t>ments</w:t>
      </w:r>
      <w:r w:rsidR="00F60742">
        <w:t xml:space="preserve"> </w:t>
      </w:r>
      <w:r w:rsidR="00D85CFD">
        <w:t xml:space="preserve">can be construed </w:t>
      </w:r>
      <w:r w:rsidR="00CA769F">
        <w:t>i</w:t>
      </w:r>
      <w:r w:rsidR="007A2E74">
        <w:t xml:space="preserve">n different ways. </w:t>
      </w:r>
      <w:r w:rsidR="00E936A7">
        <w:t xml:space="preserve">The first case </w:t>
      </w:r>
      <w:r w:rsidR="00914811">
        <w:t>is an example of what Haspelmath calls the "purposive extent</w:t>
      </w:r>
      <w:r w:rsidR="00284421">
        <w:t>,</w:t>
      </w:r>
      <w:r w:rsidR="00914811">
        <w:t>"</w:t>
      </w:r>
      <w:r w:rsidR="00284421">
        <w:t xml:space="preserve"> in which the durative does not </w:t>
      </w:r>
      <w:r w:rsidR="00772F16">
        <w:t xml:space="preserve">condition the </w:t>
      </w:r>
      <w:r w:rsidR="001B59FA">
        <w:t>aspect</w:t>
      </w:r>
      <w:r w:rsidR="00E236E1">
        <w:t xml:space="preserve"> </w:t>
      </w:r>
      <w:r w:rsidR="001B59FA">
        <w:t xml:space="preserve">of the </w:t>
      </w:r>
      <w:r w:rsidR="00D34FB8">
        <w:t>action</w:t>
      </w:r>
      <w:r w:rsidR="001B59FA">
        <w:t>, but rather of the resulting state.</w:t>
      </w:r>
      <w:r w:rsidR="00775999" w:rsidRPr="00E65E29">
        <w:rPr>
          <w:rStyle w:val="FootnoteReference"/>
        </w:rPr>
        <w:footnoteReference w:id="131"/>
      </w:r>
      <w:r w:rsidR="00F3273B">
        <w:t xml:space="preserve"> </w:t>
      </w:r>
      <w:r w:rsidR="005330AB">
        <w:t xml:space="preserve">The latter case is </w:t>
      </w:r>
      <w:r w:rsidR="00740513">
        <w:t>an example whe</w:t>
      </w:r>
      <w:r w:rsidR="00885ACB">
        <w:t xml:space="preserve">re the action is construed as </w:t>
      </w:r>
      <w:r w:rsidR="005C2A8E">
        <w:t>"</w:t>
      </w:r>
      <w:r w:rsidR="00885ACB">
        <w:t>habitual</w:t>
      </w:r>
      <w:r w:rsidR="005C2A8E">
        <w:t>" and thus repeating</w:t>
      </w:r>
      <w:r w:rsidR="00885ACB">
        <w:t>.</w:t>
      </w:r>
      <w:r w:rsidR="00A87FBF" w:rsidRPr="00E65E29">
        <w:rPr>
          <w:rStyle w:val="FootnoteReference"/>
        </w:rPr>
        <w:footnoteReference w:id="132"/>
      </w:r>
      <w:r w:rsidR="00460552">
        <w:t xml:space="preserve"> </w:t>
      </w:r>
      <w:r w:rsidR="00800620">
        <w:t xml:space="preserve">Note that these uses </w:t>
      </w:r>
      <w:r w:rsidR="00DA50AC">
        <w:t>also contain</w:t>
      </w:r>
      <w:r w:rsidR="00B338A5">
        <w:t xml:space="preserve"> a</w:t>
      </w:r>
      <w:r w:rsidR="00985D12">
        <w:t xml:space="preserve">n amenable </w:t>
      </w:r>
      <w:r w:rsidR="00B338A5">
        <w:t>verb tense (</w:t>
      </w:r>
      <w:r w:rsidR="00B338A5">
        <w:rPr>
          <w:i/>
          <w:iCs/>
        </w:rPr>
        <w:t>weqetal</w:t>
      </w:r>
      <w:r w:rsidR="00B338A5">
        <w:t xml:space="preserve"> and </w:t>
      </w:r>
      <w:r w:rsidR="00B338A5">
        <w:rPr>
          <w:i/>
          <w:iCs/>
        </w:rPr>
        <w:t>yiqtol</w:t>
      </w:r>
      <w:r w:rsidR="00B338A5">
        <w:t xml:space="preserve">). </w:t>
      </w:r>
      <w:r w:rsidR="00C11E7A">
        <w:t xml:space="preserve">Identifying further cases of </w:t>
      </w:r>
      <w:r w:rsidR="00C92611">
        <w:t>th</w:t>
      </w:r>
      <w:r w:rsidR="00592133">
        <w:t>ese</w:t>
      </w:r>
      <w:r w:rsidR="00C92611">
        <w:t xml:space="preserve"> </w:t>
      </w:r>
      <w:r w:rsidR="003016CC">
        <w:t>construals</w:t>
      </w:r>
      <w:r w:rsidR="00C92611">
        <w:t xml:space="preserve"> is </w:t>
      </w:r>
      <w:r w:rsidR="005C253B">
        <w:t>a task for the complete project.</w:t>
      </w:r>
      <w:r w:rsidR="00310532" w:rsidRPr="00E65E29">
        <w:rPr>
          <w:rStyle w:val="FootnoteReference"/>
        </w:rPr>
        <w:footnoteReference w:id="133"/>
      </w:r>
    </w:p>
    <w:p w14:paraId="4D977156" w14:textId="77777777" w:rsidR="00203667" w:rsidRDefault="00203667">
      <w:pPr>
        <w:spacing w:line="240" w:lineRule="auto"/>
        <w:ind w:firstLine="0"/>
      </w:pPr>
      <w:r>
        <w:br w:type="page"/>
      </w:r>
    </w:p>
    <w:p w14:paraId="64FDAECB" w14:textId="600D25A7" w:rsidR="00D53245" w:rsidRDefault="0024222B" w:rsidP="0024222B">
      <w:pPr>
        <w:ind w:firstLine="0"/>
        <w:jc w:val="center"/>
        <w:rPr>
          <w:b/>
          <w:bCs/>
        </w:rPr>
      </w:pPr>
      <w:r>
        <w:rPr>
          <w:b/>
          <w:bCs/>
        </w:rPr>
        <w:lastRenderedPageBreak/>
        <w:t>Conclusions</w:t>
      </w:r>
    </w:p>
    <w:p w14:paraId="4139E9BD" w14:textId="4BCA6400" w:rsidR="009C5C4B" w:rsidRDefault="00DC4D60" w:rsidP="00D36920">
      <w:pPr>
        <w:sectPr w:rsidR="009C5C4B" w:rsidSect="00997FC5">
          <w:type w:val="continuous"/>
          <w:pgSz w:w="11894" w:h="16834"/>
          <w:pgMar w:top="1440" w:right="1440" w:bottom="1800" w:left="1440" w:header="720" w:footer="720" w:gutter="0"/>
          <w:cols w:space="720"/>
          <w:docGrid w:linePitch="360"/>
        </w:sectPr>
      </w:pPr>
      <w:r>
        <w:t xml:space="preserve">It has been shown that </w:t>
      </w:r>
      <w:r>
        <w:rPr>
          <w:smallCaps/>
        </w:rPr>
        <w:t>time</w:t>
      </w:r>
      <w:r>
        <w:t xml:space="preserve"> adverbials are a vital </w:t>
      </w:r>
      <w:r w:rsidR="0056154D">
        <w:t xml:space="preserve">component of </w:t>
      </w:r>
      <w:r w:rsidR="008A7806">
        <w:t>Biblical Hebrew</w:t>
      </w:r>
      <w:r w:rsidR="003049BF">
        <w:t xml:space="preserve">, possessing both a broad </w:t>
      </w:r>
      <w:r w:rsidR="00790A5F">
        <w:t xml:space="preserve">distribution </w:t>
      </w:r>
      <w:r w:rsidR="008B4210">
        <w:t>across</w:t>
      </w:r>
      <w:r w:rsidR="00790A5F">
        <w:t xml:space="preserve"> the corpus, as well as a productive repertoire for</w:t>
      </w:r>
      <w:r w:rsidR="0043202D">
        <w:t xml:space="preserve"> </w:t>
      </w:r>
      <w:r w:rsidR="007A3552">
        <w:t xml:space="preserve">expressing </w:t>
      </w:r>
      <w:r w:rsidR="002E0F51">
        <w:t xml:space="preserve">temporality. </w:t>
      </w:r>
      <w:r w:rsidR="00887837">
        <w:t>Each part of</w:t>
      </w:r>
      <w:r w:rsidR="000F550B">
        <w:t xml:space="preserve"> a</w:t>
      </w:r>
      <w:r w:rsidR="00887837">
        <w:t xml:space="preserve"> </w:t>
      </w:r>
      <w:r w:rsidR="00887837">
        <w:rPr>
          <w:smallCaps/>
        </w:rPr>
        <w:t xml:space="preserve">time </w:t>
      </w:r>
      <w:r w:rsidR="00887837" w:rsidRPr="00887837">
        <w:t>adverb</w:t>
      </w:r>
      <w:r w:rsidR="00887837">
        <w:t>ial construction</w:t>
      </w:r>
      <w:r w:rsidR="000F550B">
        <w:t xml:space="preserve"> </w:t>
      </w:r>
      <w:r w:rsidR="00887837">
        <w:t>is not random</w:t>
      </w:r>
      <w:r w:rsidR="005A57C1">
        <w:t xml:space="preserve"> or isolated</w:t>
      </w:r>
      <w:r w:rsidR="009C5C4B">
        <w:t xml:space="preserve"> </w:t>
      </w:r>
      <w:r w:rsidR="00887837">
        <w:t xml:space="preserve">but </w:t>
      </w:r>
      <w:r w:rsidR="003F27E9">
        <w:t xml:space="preserve">exists in relationship to </w:t>
      </w:r>
      <w:r w:rsidR="00153B86">
        <w:t xml:space="preserve">surrounding </w:t>
      </w:r>
      <w:r w:rsidR="003F27E9">
        <w:t>components</w:t>
      </w:r>
      <w:r w:rsidR="00153B86">
        <w:t xml:space="preserve">. That is true both within </w:t>
      </w:r>
      <w:r w:rsidR="00153B86">
        <w:rPr>
          <w:smallCaps/>
        </w:rPr>
        <w:t>time</w:t>
      </w:r>
      <w:r w:rsidR="00153B86">
        <w:t xml:space="preserve"> constructions and without. </w:t>
      </w:r>
      <w:r w:rsidR="004E41CD">
        <w:t xml:space="preserve">This essay has shown the potential promise a full description of </w:t>
      </w:r>
      <w:r w:rsidR="004E41CD">
        <w:rPr>
          <w:smallCaps/>
        </w:rPr>
        <w:t>time</w:t>
      </w:r>
      <w:r w:rsidR="004E41CD">
        <w:t xml:space="preserve"> </w:t>
      </w:r>
      <w:r w:rsidR="00453D6B">
        <w:t>has</w:t>
      </w:r>
      <w:r w:rsidR="004E41CD">
        <w:t xml:space="preserve"> for </w:t>
      </w:r>
      <w:r w:rsidR="00CB7C84">
        <w:t xml:space="preserve">analysis of the verbal </w:t>
      </w:r>
      <w:r w:rsidR="00987BC3">
        <w:t>system</w:t>
      </w:r>
      <w:r w:rsidR="00CB7C84">
        <w:t>.</w:t>
      </w:r>
      <w:r w:rsidR="00987BC3">
        <w:t xml:space="preserve"> </w:t>
      </w:r>
      <w:r w:rsidR="00395877">
        <w:t xml:space="preserve">And it has demonstrated that broad </w:t>
      </w:r>
      <w:r w:rsidR="00B046A4">
        <w:t>and comp</w:t>
      </w:r>
      <w:r w:rsidR="000F6170">
        <w:t xml:space="preserve">lex </w:t>
      </w:r>
      <w:r w:rsidR="004268DF">
        <w:t>phenomena</w:t>
      </w:r>
      <w:r w:rsidR="003B2BC0">
        <w:t xml:space="preserve"> can be captured using state-of-the art </w:t>
      </w:r>
      <w:r w:rsidR="00EE2AC5">
        <w:t xml:space="preserve">computational linguistic techniques. </w:t>
      </w:r>
      <w:r w:rsidR="00F931CD">
        <w:t xml:space="preserve">A </w:t>
      </w:r>
      <w:r w:rsidR="00C33969">
        <w:t>complete</w:t>
      </w:r>
      <w:r w:rsidR="00F931CD">
        <w:t xml:space="preserve"> study will expand on </w:t>
      </w:r>
      <w:r w:rsidR="00DC7FC5">
        <w:t>this data</w:t>
      </w:r>
      <w:r w:rsidR="00AE48C7">
        <w:t>,</w:t>
      </w:r>
      <w:r w:rsidR="001B4F59">
        <w:t xml:space="preserve"> </w:t>
      </w:r>
      <w:r w:rsidR="00AE48C7">
        <w:t>exploring the</w:t>
      </w:r>
      <w:r w:rsidR="0065568B">
        <w:t xml:space="preserve"> many</w:t>
      </w:r>
      <w:r w:rsidR="00AE48C7">
        <w:t xml:space="preserve"> exciting and intricate </w:t>
      </w:r>
      <w:r w:rsidR="0033383C">
        <w:t xml:space="preserve">functions and </w:t>
      </w:r>
      <w:r w:rsidR="006A671C">
        <w:t>tendencies</w:t>
      </w:r>
      <w:r w:rsidR="00AE48C7">
        <w:t xml:space="preserve"> of Biblical Hebrew </w:t>
      </w:r>
      <w:r w:rsidR="00AE48C7">
        <w:rPr>
          <w:smallCaps/>
        </w:rPr>
        <w:t>time</w:t>
      </w:r>
      <w:r w:rsidR="00AE48C7">
        <w:t xml:space="preserve"> adverbials.</w:t>
      </w:r>
    </w:p>
    <w:p w14:paraId="736A73BF" w14:textId="1191A527" w:rsidR="0024222B" w:rsidRDefault="009C5C4B" w:rsidP="009C5C4B">
      <w:pPr>
        <w:ind w:firstLine="0"/>
        <w:jc w:val="center"/>
        <w:rPr>
          <w:b/>
          <w:bCs/>
        </w:rPr>
      </w:pPr>
      <w:r w:rsidRPr="009C5C4B">
        <w:rPr>
          <w:b/>
          <w:bCs/>
        </w:rPr>
        <w:lastRenderedPageBreak/>
        <w:t>Bibliography</w:t>
      </w:r>
    </w:p>
    <w:p w14:paraId="5C7B733D" w14:textId="77777777" w:rsidR="009C5C4B" w:rsidRPr="009C5C4B" w:rsidRDefault="009C5C4B" w:rsidP="009C5C4B">
      <w:pPr>
        <w:pStyle w:val="Bibliography"/>
      </w:pPr>
      <w:r>
        <w:fldChar w:fldCharType="begin"/>
      </w:r>
      <w:r>
        <w:instrText xml:space="preserve"> ADDIN ZOTERO_BIBL {"uncited":[],"omitted":[],"custom":[]} CSL_BIBLIOGRAPHY </w:instrText>
      </w:r>
      <w:r>
        <w:fldChar w:fldCharType="separate"/>
      </w:r>
      <w:r w:rsidRPr="009C5C4B">
        <w:t xml:space="preserve">Arnold, Bill T., and John H. Choi. </w:t>
      </w:r>
      <w:r w:rsidRPr="009C5C4B">
        <w:rPr>
          <w:i/>
          <w:iCs/>
        </w:rPr>
        <w:t>A Guide to Biblical Hebrew Syntax</w:t>
      </w:r>
      <w:r w:rsidRPr="009C5C4B">
        <w:t>. New York, N.Y: Cambridge University Press, 2003.</w:t>
      </w:r>
    </w:p>
    <w:p w14:paraId="0700E3E0" w14:textId="77777777" w:rsidR="009C5C4B" w:rsidRPr="009C5C4B" w:rsidRDefault="009C5C4B" w:rsidP="009C5C4B">
      <w:pPr>
        <w:pStyle w:val="Bibliography"/>
      </w:pPr>
      <w:r w:rsidRPr="009C5C4B">
        <w:t xml:space="preserve">Bauer, Hans, Pontus Leander, and Paul Kahle. </w:t>
      </w:r>
      <w:r w:rsidRPr="009C5C4B">
        <w:rPr>
          <w:i/>
          <w:iCs/>
        </w:rPr>
        <w:t>Historische Grammatik Der Hebräischen Sprache Des Alten Testamentes</w:t>
      </w:r>
      <w:r w:rsidRPr="009C5C4B">
        <w:t>. Halle A.S.: M. Niemeyer, 1922.</w:t>
      </w:r>
    </w:p>
    <w:p w14:paraId="4832AD64" w14:textId="77777777" w:rsidR="009C5C4B" w:rsidRPr="009C5C4B" w:rsidRDefault="009C5C4B" w:rsidP="009C5C4B">
      <w:pPr>
        <w:pStyle w:val="Bibliography"/>
      </w:pPr>
      <w:r w:rsidRPr="009C5C4B">
        <w:t xml:space="preserve">Brin, Gershon. </w:t>
      </w:r>
      <w:r w:rsidRPr="009C5C4B">
        <w:rPr>
          <w:i/>
          <w:iCs/>
        </w:rPr>
        <w:t>The Concept of Time in the Bible and the Dead Sea Scrolls</w:t>
      </w:r>
      <w:r w:rsidRPr="009C5C4B">
        <w:t>. Studies on the Texts of the Desert of Judah 39. Leiden: Brill, 2001.</w:t>
      </w:r>
    </w:p>
    <w:p w14:paraId="5B32A4D3" w14:textId="77777777" w:rsidR="009C5C4B" w:rsidRPr="009C5C4B" w:rsidRDefault="009C5C4B" w:rsidP="009C5C4B">
      <w:pPr>
        <w:pStyle w:val="Bibliography"/>
      </w:pPr>
      <w:r w:rsidRPr="009C5C4B">
        <w:t xml:space="preserve">Brockelmann, Carl. </w:t>
      </w:r>
      <w:r w:rsidRPr="009C5C4B">
        <w:rPr>
          <w:i/>
          <w:iCs/>
        </w:rPr>
        <w:t>Hebräische Syntax</w:t>
      </w:r>
      <w:r w:rsidRPr="009C5C4B">
        <w:t>. Neukirchen: Kreis Moers, Verlag der Buchhandliung des Erziehungsvereins, 1956.</w:t>
      </w:r>
    </w:p>
    <w:p w14:paraId="40EA2824" w14:textId="77777777" w:rsidR="009C5C4B" w:rsidRPr="009C5C4B" w:rsidRDefault="009C5C4B" w:rsidP="009C5C4B">
      <w:pPr>
        <w:pStyle w:val="Bibliography"/>
      </w:pPr>
      <w:r w:rsidRPr="009C5C4B">
        <w:t xml:space="preserve">Cook, John A. “Current Issues in the Study of the Biblical Hebrew Verbal System.” </w:t>
      </w:r>
      <w:r w:rsidRPr="009C5C4B">
        <w:rPr>
          <w:i/>
          <w:iCs/>
        </w:rPr>
        <w:t>Kleine Untersuchungen zur Sprache des Alten Testaments und seiner Umwelt</w:t>
      </w:r>
      <w:r w:rsidRPr="009C5C4B">
        <w:t xml:space="preserve"> 17 (2014): 79–108.</w:t>
      </w:r>
    </w:p>
    <w:p w14:paraId="7212BFB9" w14:textId="77777777" w:rsidR="009C5C4B" w:rsidRPr="009C5C4B" w:rsidRDefault="009C5C4B" w:rsidP="009C5C4B">
      <w:pPr>
        <w:pStyle w:val="Bibliography"/>
      </w:pPr>
      <w:r w:rsidRPr="009C5C4B">
        <w:t xml:space="preserve">———. </w:t>
      </w:r>
      <w:r w:rsidRPr="009C5C4B">
        <w:rPr>
          <w:i/>
          <w:iCs/>
        </w:rPr>
        <w:t>Time and the Biblical Hebrew Verb: The Expression of Tense, Aspect, and Modality in Biblical Hebrew</w:t>
      </w:r>
      <w:r w:rsidRPr="009C5C4B">
        <w:t>. Linguistic Studies in Ancient West Semitic 7. Winona Lake: Eisenbrauns, 2012.</w:t>
      </w:r>
    </w:p>
    <w:p w14:paraId="54520375" w14:textId="77777777" w:rsidR="009C5C4B" w:rsidRPr="009C5C4B" w:rsidRDefault="009C5C4B" w:rsidP="009C5C4B">
      <w:pPr>
        <w:pStyle w:val="Bibliography"/>
      </w:pPr>
      <w:r w:rsidRPr="009C5C4B">
        <w:t xml:space="preserve">Croft, William. </w:t>
      </w:r>
      <w:r w:rsidRPr="009C5C4B">
        <w:rPr>
          <w:i/>
          <w:iCs/>
        </w:rPr>
        <w:t>Radical Construction Grammar: Syntactic Theory in Typological Perspective</w:t>
      </w:r>
      <w:r w:rsidRPr="009C5C4B">
        <w:t>. Oxford ; New York: Oxford University Press, 2001.</w:t>
      </w:r>
    </w:p>
    <w:p w14:paraId="695B8508" w14:textId="77777777" w:rsidR="009C5C4B" w:rsidRPr="009C5C4B" w:rsidRDefault="009C5C4B" w:rsidP="009C5C4B">
      <w:pPr>
        <w:pStyle w:val="Bibliography"/>
      </w:pPr>
      <w:r w:rsidRPr="009C5C4B">
        <w:t xml:space="preserve">———. </w:t>
      </w:r>
      <w:r w:rsidRPr="009C5C4B">
        <w:rPr>
          <w:i/>
          <w:iCs/>
        </w:rPr>
        <w:t>Verbs: Aspect and Causal Structure</w:t>
      </w:r>
      <w:r w:rsidRPr="009C5C4B">
        <w:t>. Oxford: Oxford University Press, 2012.</w:t>
      </w:r>
    </w:p>
    <w:p w14:paraId="770B6276" w14:textId="77777777" w:rsidR="009C5C4B" w:rsidRPr="009C5C4B" w:rsidRDefault="009C5C4B" w:rsidP="009C5C4B">
      <w:pPr>
        <w:pStyle w:val="Bibliography"/>
      </w:pPr>
      <w:r w:rsidRPr="009C5C4B">
        <w:t xml:space="preserve">DeVries, Simon J. </w:t>
      </w:r>
      <w:r w:rsidRPr="009C5C4B">
        <w:rPr>
          <w:i/>
          <w:iCs/>
        </w:rPr>
        <w:t>Yesterday, Today and Tomorrow: Time and History in the Old Testament</w:t>
      </w:r>
      <w:r w:rsidRPr="009C5C4B">
        <w:t>. USA: Eerdmans, 1975.</w:t>
      </w:r>
    </w:p>
    <w:p w14:paraId="0ACD51EA" w14:textId="77777777" w:rsidR="009C5C4B" w:rsidRPr="009C5C4B" w:rsidRDefault="009C5C4B" w:rsidP="009C5C4B">
      <w:pPr>
        <w:pStyle w:val="Bibliography"/>
      </w:pPr>
      <w:r w:rsidRPr="009C5C4B">
        <w:t xml:space="preserve">Ellis, Nick C., Matthew Brook O’Donnell, and Ute Römer. “Usage-Based Language: Investigating the Latent Structures That Underpin Acquisition: Usage-Based Language.” </w:t>
      </w:r>
      <w:r w:rsidRPr="009C5C4B">
        <w:rPr>
          <w:i/>
          <w:iCs/>
        </w:rPr>
        <w:t>Language Learning</w:t>
      </w:r>
      <w:r w:rsidRPr="009C5C4B">
        <w:t xml:space="preserve"> 63 (March 2013): 25–51.</w:t>
      </w:r>
    </w:p>
    <w:p w14:paraId="01CC3A08" w14:textId="77777777" w:rsidR="009C5C4B" w:rsidRPr="009C5C4B" w:rsidRDefault="009C5C4B" w:rsidP="009C5C4B">
      <w:pPr>
        <w:pStyle w:val="Bibliography"/>
      </w:pPr>
      <w:r w:rsidRPr="009C5C4B">
        <w:t xml:space="preserve">Fillmore, Charles. “Mini-Grammars of Some Time-When Expressions in English.” In </w:t>
      </w:r>
      <w:r w:rsidRPr="009C5C4B">
        <w:rPr>
          <w:i/>
          <w:iCs/>
        </w:rPr>
        <w:t>Complex Sentences in Grammar and Discourse: Essays in Honor of Sandra A. Thompson</w:t>
      </w:r>
      <w:r w:rsidRPr="009C5C4B">
        <w:t>, edited by Joan L. Bybee, Sandra A. Thompson, and Michael Noonan. Amsterdam: Benjamins, 2002.</w:t>
      </w:r>
    </w:p>
    <w:p w14:paraId="12DAE4FB" w14:textId="77777777" w:rsidR="009C5C4B" w:rsidRPr="009C5C4B" w:rsidRDefault="009C5C4B" w:rsidP="009C5C4B">
      <w:pPr>
        <w:pStyle w:val="Bibliography"/>
      </w:pPr>
      <w:r w:rsidRPr="009C5C4B">
        <w:t xml:space="preserve">Fuhs, Stefan. “The Aspectual Coercion of the English Durative Adverbial.” In </w:t>
      </w:r>
      <w:r w:rsidRPr="009C5C4B">
        <w:rPr>
          <w:i/>
          <w:iCs/>
        </w:rPr>
        <w:t>Quantitative Methods in Cognitive Semantics: Corpus-Driven Approaches</w:t>
      </w:r>
      <w:r w:rsidRPr="009C5C4B">
        <w:t>, edited by Dylan Glynn and Kerstin Fischer, 137–154. Cognitive Linguistics Research 46. Berlin: De Gruyter Mouton, 2010.</w:t>
      </w:r>
    </w:p>
    <w:p w14:paraId="728F1AC5" w14:textId="77777777" w:rsidR="009C5C4B" w:rsidRPr="009C5C4B" w:rsidRDefault="009C5C4B" w:rsidP="009C5C4B">
      <w:pPr>
        <w:pStyle w:val="Bibliography"/>
      </w:pPr>
      <w:r w:rsidRPr="009C5C4B">
        <w:t xml:space="preserve">Gesenius, Wilhelm, Emiel Friedrich Kautsch, and A.E. Cowley. </w:t>
      </w:r>
      <w:r w:rsidRPr="009C5C4B">
        <w:rPr>
          <w:i/>
          <w:iCs/>
        </w:rPr>
        <w:t>Gesenius’ Hebrew Grammar</w:t>
      </w:r>
      <w:r w:rsidRPr="009C5C4B">
        <w:t>. Second. Oxford: Clarendon Press, 1909.</w:t>
      </w:r>
    </w:p>
    <w:p w14:paraId="7702E123" w14:textId="77777777" w:rsidR="009C5C4B" w:rsidRPr="009C5C4B" w:rsidRDefault="009C5C4B" w:rsidP="009C5C4B">
      <w:pPr>
        <w:pStyle w:val="Bibliography"/>
      </w:pPr>
      <w:r w:rsidRPr="009C5C4B">
        <w:t xml:space="preserve">Gibson, John C. L. </w:t>
      </w:r>
      <w:r w:rsidRPr="009C5C4B">
        <w:rPr>
          <w:i/>
          <w:iCs/>
        </w:rPr>
        <w:t>Davidson’s Introductory Hebrew Grammar Syntax</w:t>
      </w:r>
      <w:r w:rsidRPr="009C5C4B">
        <w:t>. 4. ed. Edinburgh: Clark, 1994.</w:t>
      </w:r>
    </w:p>
    <w:p w14:paraId="4483F95F" w14:textId="77777777" w:rsidR="009C5C4B" w:rsidRPr="009C5C4B" w:rsidRDefault="009C5C4B" w:rsidP="009C5C4B">
      <w:pPr>
        <w:pStyle w:val="Bibliography"/>
      </w:pPr>
      <w:r w:rsidRPr="009C5C4B">
        <w:t xml:space="preserve">Goldberg, Adele E. </w:t>
      </w:r>
      <w:r w:rsidRPr="009C5C4B">
        <w:rPr>
          <w:i/>
          <w:iCs/>
        </w:rPr>
        <w:t>Constructions: A Construction Grammar Approach to Argument Structure</w:t>
      </w:r>
      <w:r w:rsidRPr="009C5C4B">
        <w:t>. Chicago: University of Chicago Press, 1995.</w:t>
      </w:r>
    </w:p>
    <w:p w14:paraId="16027C85" w14:textId="77777777" w:rsidR="009C5C4B" w:rsidRPr="009C5C4B" w:rsidRDefault="009C5C4B" w:rsidP="009C5C4B">
      <w:pPr>
        <w:pStyle w:val="Bibliography"/>
      </w:pPr>
      <w:r w:rsidRPr="009C5C4B">
        <w:t xml:space="preserve">———. </w:t>
      </w:r>
      <w:r w:rsidRPr="009C5C4B">
        <w:rPr>
          <w:i/>
          <w:iCs/>
        </w:rPr>
        <w:t>Constructions at Work: The Nature of Generalization in Language</w:t>
      </w:r>
      <w:r w:rsidRPr="009C5C4B">
        <w:t>. Oxford linguistics. Oxford ; New York: Oxford University Press, 2006.</w:t>
      </w:r>
    </w:p>
    <w:p w14:paraId="786FA6F8" w14:textId="77777777" w:rsidR="009C5C4B" w:rsidRPr="009C5C4B" w:rsidRDefault="009C5C4B" w:rsidP="009C5C4B">
      <w:pPr>
        <w:pStyle w:val="Bibliography"/>
      </w:pPr>
      <w:r w:rsidRPr="009C5C4B">
        <w:t xml:space="preserve">———. </w:t>
      </w:r>
      <w:r w:rsidRPr="009C5C4B">
        <w:rPr>
          <w:i/>
          <w:iCs/>
        </w:rPr>
        <w:t>Explain Me This: Creativity, Competition, and the Partial Productivity of Constructions</w:t>
      </w:r>
      <w:r w:rsidRPr="009C5C4B">
        <w:t>. Princeton, NJ: Princeton University Press, 2019.</w:t>
      </w:r>
    </w:p>
    <w:p w14:paraId="6E65822F" w14:textId="77777777" w:rsidR="009C5C4B" w:rsidRPr="009C5C4B" w:rsidRDefault="009C5C4B" w:rsidP="009C5C4B">
      <w:pPr>
        <w:pStyle w:val="Bibliography"/>
      </w:pPr>
      <w:r w:rsidRPr="009C5C4B">
        <w:lastRenderedPageBreak/>
        <w:t xml:space="preserve">Goldberg, Adele E., Devin M. Casenhiser, and Nitya Sethuraman. “Learning Argument Structure Generalizations.” </w:t>
      </w:r>
      <w:r w:rsidRPr="009C5C4B">
        <w:rPr>
          <w:i/>
          <w:iCs/>
        </w:rPr>
        <w:t>Cognitive Linguistics</w:t>
      </w:r>
      <w:r w:rsidRPr="009C5C4B">
        <w:t xml:space="preserve"> 15, no. 3 (2004): 289–316.</w:t>
      </w:r>
    </w:p>
    <w:p w14:paraId="47403C49" w14:textId="77777777" w:rsidR="009C5C4B" w:rsidRPr="009C5C4B" w:rsidRDefault="009C5C4B" w:rsidP="009C5C4B">
      <w:pPr>
        <w:pStyle w:val="Bibliography"/>
      </w:pPr>
      <w:r w:rsidRPr="009C5C4B">
        <w:t xml:space="preserve">Gries, Stefan Th. “Dispersions and Adjusted Frequencies in Corpora.” </w:t>
      </w:r>
      <w:r w:rsidRPr="009C5C4B">
        <w:rPr>
          <w:i/>
          <w:iCs/>
        </w:rPr>
        <w:t>International Journal of Corpus Linguistics</w:t>
      </w:r>
      <w:r w:rsidRPr="009C5C4B">
        <w:t xml:space="preserve"> 13, no. 4 (2008): 403–437.</w:t>
      </w:r>
    </w:p>
    <w:p w14:paraId="06559610" w14:textId="77777777" w:rsidR="009C5C4B" w:rsidRPr="009C5C4B" w:rsidRDefault="009C5C4B" w:rsidP="009C5C4B">
      <w:pPr>
        <w:pStyle w:val="Bibliography"/>
      </w:pPr>
      <w:r w:rsidRPr="009C5C4B">
        <w:t xml:space="preserve">Gries, Stefan Th., and Anatol Stefanowitsch. “Extending Collostructional Analysis: A Corpus-Based Perspective on ‘Alternations.’” </w:t>
      </w:r>
      <w:r w:rsidRPr="009C5C4B">
        <w:rPr>
          <w:i/>
          <w:iCs/>
        </w:rPr>
        <w:t>International Journal of Corpus Linguistics</w:t>
      </w:r>
      <w:r w:rsidRPr="009C5C4B">
        <w:t xml:space="preserve"> 9, no. 1 (2004): 97–125.</w:t>
      </w:r>
    </w:p>
    <w:p w14:paraId="1C6A999D" w14:textId="77777777" w:rsidR="009C5C4B" w:rsidRPr="009C5C4B" w:rsidRDefault="009C5C4B" w:rsidP="009C5C4B">
      <w:pPr>
        <w:pStyle w:val="Bibliography"/>
      </w:pPr>
      <w:r w:rsidRPr="009C5C4B">
        <w:t xml:space="preserve">Gross, Walter. </w:t>
      </w:r>
      <w:r w:rsidRPr="009C5C4B">
        <w:rPr>
          <w:i/>
          <w:iCs/>
        </w:rPr>
        <w:t>Die Satzteilfolge im Verbalsatz alttestamentlicher Prosa : untersucht an den Büchern Dtn, Ri und 2Kön / von Walter Gross ; unter Mitarbeit von Andreas Disse und Andreas Michel.</w:t>
      </w:r>
      <w:r w:rsidRPr="009C5C4B">
        <w:t xml:space="preserve"> Forschungen zum Alten Testament ; 17. Tübingen: Mohr, 1996.</w:t>
      </w:r>
    </w:p>
    <w:p w14:paraId="4093DF8C" w14:textId="77777777" w:rsidR="009C5C4B" w:rsidRPr="009C5C4B" w:rsidRDefault="009C5C4B" w:rsidP="009C5C4B">
      <w:pPr>
        <w:pStyle w:val="Bibliography"/>
      </w:pPr>
      <w:r w:rsidRPr="009C5C4B">
        <w:t xml:space="preserve">Harkness, Janet. “Time Adverbials in English and Reference Time.” In </w:t>
      </w:r>
      <w:r w:rsidRPr="009C5C4B">
        <w:rPr>
          <w:i/>
          <w:iCs/>
        </w:rPr>
        <w:t>Essays on Tensing in English</w:t>
      </w:r>
      <w:r w:rsidRPr="009C5C4B">
        <w:t>, edited by Alfred Schopf, 71–110. Linguistische Arbeiten 185, 228. Tübingen: Max Niemeyer Verlag, 1987.</w:t>
      </w:r>
    </w:p>
    <w:p w14:paraId="03F3CA97" w14:textId="77777777" w:rsidR="009C5C4B" w:rsidRPr="009C5C4B" w:rsidRDefault="009C5C4B" w:rsidP="009C5C4B">
      <w:pPr>
        <w:pStyle w:val="Bibliography"/>
      </w:pPr>
      <w:r w:rsidRPr="009C5C4B">
        <w:t xml:space="preserve">Haspelmath, Martin. </w:t>
      </w:r>
      <w:r w:rsidRPr="009C5C4B">
        <w:rPr>
          <w:i/>
          <w:iCs/>
        </w:rPr>
        <w:t>From Space to Time: Temporal Adverbials in the World’s Languages</w:t>
      </w:r>
      <w:r w:rsidRPr="009C5C4B">
        <w:t>. LINCOM Studies in Theoretical Linguistics 2. Münchn: Lincom Europa, 1997.</w:t>
      </w:r>
    </w:p>
    <w:p w14:paraId="3AAFB655" w14:textId="77777777" w:rsidR="009C5C4B" w:rsidRPr="009C5C4B" w:rsidRDefault="009C5C4B" w:rsidP="009C5C4B">
      <w:pPr>
        <w:pStyle w:val="Bibliography"/>
      </w:pPr>
      <w:r w:rsidRPr="009C5C4B">
        <w:t xml:space="preserve">———. “Pre-Established Categories Don’t Exist: Consequences for Language Description and Typology.” </w:t>
      </w:r>
      <w:r w:rsidRPr="009C5C4B">
        <w:rPr>
          <w:i/>
          <w:iCs/>
        </w:rPr>
        <w:t>Linguistic Typology</w:t>
      </w:r>
      <w:r w:rsidRPr="009C5C4B">
        <w:t xml:space="preserve"> 11 (2007): 119–132.</w:t>
      </w:r>
    </w:p>
    <w:p w14:paraId="01F2AC8E" w14:textId="77777777" w:rsidR="009C5C4B" w:rsidRPr="009C5C4B" w:rsidRDefault="009C5C4B" w:rsidP="009C5C4B">
      <w:pPr>
        <w:pStyle w:val="Bibliography"/>
      </w:pPr>
      <w:r w:rsidRPr="009C5C4B">
        <w:t xml:space="preserve">Hunston, Susan, and Gill Francis. </w:t>
      </w:r>
      <w:r w:rsidRPr="009C5C4B">
        <w:rPr>
          <w:i/>
          <w:iCs/>
        </w:rPr>
        <w:t>Pattern Grammar: A Corpus-Driven Approach to the Lexical Grammar of English</w:t>
      </w:r>
      <w:r w:rsidRPr="009C5C4B">
        <w:t>. Vol. 4. Studies in Corpus Linguistics. Amsterdam: John Benjamins, 2000.</w:t>
      </w:r>
    </w:p>
    <w:p w14:paraId="55D2769C" w14:textId="77777777" w:rsidR="009C5C4B" w:rsidRPr="009C5C4B" w:rsidRDefault="009C5C4B" w:rsidP="009C5C4B">
      <w:pPr>
        <w:pStyle w:val="Bibliography"/>
      </w:pPr>
      <w:r w:rsidRPr="009C5C4B">
        <w:t xml:space="preserve">Hunter, John D. “Matplotlib: A 2D Graphics Environment.” </w:t>
      </w:r>
      <w:r w:rsidRPr="009C5C4B">
        <w:rPr>
          <w:i/>
          <w:iCs/>
        </w:rPr>
        <w:t>Computing in Science &amp; Engineering</w:t>
      </w:r>
      <w:r w:rsidRPr="009C5C4B">
        <w:t xml:space="preserve"> 9 (2007): 90–95.</w:t>
      </w:r>
    </w:p>
    <w:p w14:paraId="061D3344" w14:textId="77777777" w:rsidR="009C5C4B" w:rsidRPr="009C5C4B" w:rsidRDefault="009C5C4B" w:rsidP="009C5C4B">
      <w:pPr>
        <w:pStyle w:val="Bibliography"/>
      </w:pPr>
      <w:r w:rsidRPr="009C5C4B">
        <w:t xml:space="preserve">Jolliffe, I. T. </w:t>
      </w:r>
      <w:r w:rsidRPr="009C5C4B">
        <w:rPr>
          <w:i/>
          <w:iCs/>
        </w:rPr>
        <w:t>Principal Component Analysis</w:t>
      </w:r>
      <w:r w:rsidRPr="009C5C4B">
        <w:t>. 2nd ed. Springer series in statistics. New York: Springer, 2002.</w:t>
      </w:r>
    </w:p>
    <w:p w14:paraId="29447419" w14:textId="77777777" w:rsidR="009C5C4B" w:rsidRPr="009C5C4B" w:rsidRDefault="009C5C4B" w:rsidP="009C5C4B">
      <w:pPr>
        <w:pStyle w:val="Bibliography"/>
      </w:pPr>
      <w:r w:rsidRPr="009C5C4B">
        <w:t xml:space="preserve">Jones, Eric, Travis Oliphant, Pearu Peterson, and others. </w:t>
      </w:r>
      <w:r w:rsidRPr="009C5C4B">
        <w:rPr>
          <w:i/>
          <w:iCs/>
        </w:rPr>
        <w:t>SciPy: Open Source Scientific Tools for Python</w:t>
      </w:r>
      <w:r w:rsidRPr="009C5C4B">
        <w:t>, 2001. http://www.scipy.org/.</w:t>
      </w:r>
    </w:p>
    <w:p w14:paraId="4226A5FE" w14:textId="77777777" w:rsidR="009C5C4B" w:rsidRPr="009C5C4B" w:rsidRDefault="009C5C4B" w:rsidP="009C5C4B">
      <w:pPr>
        <w:pStyle w:val="Bibliography"/>
      </w:pPr>
      <w:r w:rsidRPr="009C5C4B">
        <w:t xml:space="preserve">Joosten, Jan. </w:t>
      </w:r>
      <w:r w:rsidRPr="009C5C4B">
        <w:rPr>
          <w:i/>
          <w:iCs/>
        </w:rPr>
        <w:t>The Verbal System of Biblical Hebrew</w:t>
      </w:r>
      <w:r w:rsidRPr="009C5C4B">
        <w:t>. Jerusalem Biblical Studies 10. Jerusalem: Simor Ltd., 2012.</w:t>
      </w:r>
    </w:p>
    <w:p w14:paraId="5FBAE2FA" w14:textId="77777777" w:rsidR="009C5C4B" w:rsidRPr="009C5C4B" w:rsidRDefault="009C5C4B" w:rsidP="009C5C4B">
      <w:pPr>
        <w:pStyle w:val="Bibliography"/>
      </w:pPr>
      <w:r w:rsidRPr="009C5C4B">
        <w:t xml:space="preserve">Joüon, Paul, and T. Muraoka. </w:t>
      </w:r>
      <w:r w:rsidRPr="009C5C4B">
        <w:rPr>
          <w:i/>
          <w:iCs/>
        </w:rPr>
        <w:t>A Grammar of Biblical Hebrew</w:t>
      </w:r>
      <w:r w:rsidRPr="009C5C4B">
        <w:t>. Subsidia Biblica 14/1-14/2. Roma: Editrice Pontificio Istituto Biblio, 1996.</w:t>
      </w:r>
    </w:p>
    <w:p w14:paraId="1FA28BA1" w14:textId="77777777" w:rsidR="009C5C4B" w:rsidRPr="009C5C4B" w:rsidRDefault="009C5C4B" w:rsidP="009C5C4B">
      <w:pPr>
        <w:pStyle w:val="Bibliography"/>
      </w:pPr>
      <w:r w:rsidRPr="009C5C4B">
        <w:t>Khan, Geoffrey. “Extraposition and Pronominal Agreement in Semitic Languages.” SOAS University of London, 1984.</w:t>
      </w:r>
    </w:p>
    <w:p w14:paraId="39D36E2A" w14:textId="77777777" w:rsidR="009C5C4B" w:rsidRPr="009C5C4B" w:rsidRDefault="009C5C4B" w:rsidP="009C5C4B">
      <w:pPr>
        <w:pStyle w:val="Bibliography"/>
      </w:pPr>
      <w:r w:rsidRPr="009C5C4B">
        <w:t xml:space="preserve">Kingham, Cody, and Wido Van Peursen. “The ETCBC Database of the Hebrew Bible.” </w:t>
      </w:r>
      <w:r w:rsidRPr="009C5C4B">
        <w:rPr>
          <w:i/>
          <w:iCs/>
        </w:rPr>
        <w:t>Journal for Semitics</w:t>
      </w:r>
      <w:r w:rsidRPr="009C5C4B">
        <w:t xml:space="preserve"> 27, no. 1 (2018): 1–13.</w:t>
      </w:r>
    </w:p>
    <w:p w14:paraId="7F361074" w14:textId="77777777" w:rsidR="009C5C4B" w:rsidRPr="009C5C4B" w:rsidRDefault="009C5C4B" w:rsidP="009C5C4B">
      <w:pPr>
        <w:pStyle w:val="Bibliography"/>
      </w:pPr>
      <w:r w:rsidRPr="009C5C4B">
        <w:t xml:space="preserve">Klein, Wolfgang. </w:t>
      </w:r>
      <w:r w:rsidRPr="009C5C4B">
        <w:rPr>
          <w:i/>
          <w:iCs/>
        </w:rPr>
        <w:t>Time in Language</w:t>
      </w:r>
      <w:r w:rsidRPr="009C5C4B">
        <w:t>. Germanic Linguistics. London: Routledge, 1994.</w:t>
      </w:r>
    </w:p>
    <w:p w14:paraId="5822321E" w14:textId="77777777" w:rsidR="009C5C4B" w:rsidRPr="009C5C4B" w:rsidRDefault="009C5C4B" w:rsidP="009C5C4B">
      <w:pPr>
        <w:pStyle w:val="Bibliography"/>
      </w:pPr>
      <w:r w:rsidRPr="009C5C4B">
        <w:t xml:space="preserve">König, Eduard. </w:t>
      </w:r>
      <w:r w:rsidRPr="009C5C4B">
        <w:rPr>
          <w:i/>
          <w:iCs/>
        </w:rPr>
        <w:t>Historisch-Kritisches Lehrgebäude Der Hebräischen Sprache</w:t>
      </w:r>
      <w:r w:rsidRPr="009C5C4B">
        <w:t>. Leipzig: J.C. Hinrichs’sche Buchhandlung, 1895.</w:t>
      </w:r>
    </w:p>
    <w:p w14:paraId="32E98C08" w14:textId="77777777" w:rsidR="009C5C4B" w:rsidRPr="009C5C4B" w:rsidRDefault="009C5C4B" w:rsidP="009C5C4B">
      <w:pPr>
        <w:pStyle w:val="Bibliography"/>
      </w:pPr>
      <w:r w:rsidRPr="009C5C4B">
        <w:lastRenderedPageBreak/>
        <w:t xml:space="preserve">Lettinga, Jan Pieter. </w:t>
      </w:r>
      <w:r w:rsidRPr="009C5C4B">
        <w:rPr>
          <w:i/>
          <w:iCs/>
        </w:rPr>
        <w:t>Grammaire de l’hébreu biblique</w:t>
      </w:r>
      <w:r w:rsidRPr="009C5C4B">
        <w:t>. Leiden ; Boston: Brill, 1999.</w:t>
      </w:r>
    </w:p>
    <w:p w14:paraId="44ADCE4C" w14:textId="77777777" w:rsidR="009C5C4B" w:rsidRPr="009C5C4B" w:rsidRDefault="009C5C4B" w:rsidP="009C5C4B">
      <w:pPr>
        <w:pStyle w:val="Bibliography"/>
      </w:pPr>
      <w:r w:rsidRPr="009C5C4B">
        <w:t xml:space="preserve">Levshina, Natalia. </w:t>
      </w:r>
      <w:r w:rsidRPr="009C5C4B">
        <w:rPr>
          <w:i/>
          <w:iCs/>
        </w:rPr>
        <w:t>How to Do Linguistics with R: Data Exploration and Statistical Analysis</w:t>
      </w:r>
      <w:r w:rsidRPr="009C5C4B">
        <w:t>. Amsterdam: John Benjamins, 2015.</w:t>
      </w:r>
    </w:p>
    <w:p w14:paraId="5AD006B6" w14:textId="77777777" w:rsidR="009C5C4B" w:rsidRPr="009C5C4B" w:rsidRDefault="009C5C4B" w:rsidP="009C5C4B">
      <w:pPr>
        <w:pStyle w:val="Bibliography"/>
      </w:pPr>
      <w:r w:rsidRPr="009C5C4B">
        <w:t xml:space="preserve">Levshina, Natalia, and Kris Heylen. “A Radically Data-Driven Construction Grammar: Experiments with Dutch Causative Constructions.” In </w:t>
      </w:r>
      <w:r w:rsidRPr="009C5C4B">
        <w:rPr>
          <w:i/>
          <w:iCs/>
        </w:rPr>
        <w:t>Extending the Scope of Construction Grammar</w:t>
      </w:r>
      <w:r w:rsidRPr="009C5C4B">
        <w:t>, edited by Ronny Boogaart, Timothy Colleman, and Gijsbert Rutten, 17–46. Cognitive Linguistics Research 54. Berlin: De Gruyter Mouton, 2014.</w:t>
      </w:r>
    </w:p>
    <w:p w14:paraId="799E4A6E" w14:textId="77777777" w:rsidR="009C5C4B" w:rsidRPr="009C5C4B" w:rsidRDefault="009C5C4B" w:rsidP="009C5C4B">
      <w:pPr>
        <w:pStyle w:val="Bibliography"/>
      </w:pPr>
      <w:r w:rsidRPr="009C5C4B">
        <w:t xml:space="preserve">Lyavdansky, Alexey. “Temporal Deictic Adverbs as Discourse Markers in Hebrew, Aramaic and Akkadian.” </w:t>
      </w:r>
      <w:r w:rsidRPr="009C5C4B">
        <w:rPr>
          <w:i/>
          <w:iCs/>
        </w:rPr>
        <w:t>Journal of Language Relationship</w:t>
      </w:r>
      <w:r w:rsidRPr="009C5C4B">
        <w:t xml:space="preserve"> 3 (2010): 22–42.</w:t>
      </w:r>
    </w:p>
    <w:p w14:paraId="489A67C1" w14:textId="77777777" w:rsidR="009C5C4B" w:rsidRPr="009C5C4B" w:rsidRDefault="009C5C4B" w:rsidP="009C5C4B">
      <w:pPr>
        <w:pStyle w:val="Bibliography"/>
      </w:pPr>
      <w:r w:rsidRPr="009C5C4B">
        <w:t xml:space="preserve">McFall, Leslie. </w:t>
      </w:r>
      <w:r w:rsidRPr="009C5C4B">
        <w:rPr>
          <w:i/>
          <w:iCs/>
        </w:rPr>
        <w:t>The Enigma of the Hebrew Verbal System: Solutions from Ewald to the Present Day</w:t>
      </w:r>
      <w:r w:rsidRPr="009C5C4B">
        <w:t>. Historic Texts and Interpreters in Biblical Scholarship. The Almond Press, 1982.</w:t>
      </w:r>
    </w:p>
    <w:p w14:paraId="668B3273" w14:textId="77777777" w:rsidR="009C5C4B" w:rsidRPr="009C5C4B" w:rsidRDefault="009C5C4B" w:rsidP="009C5C4B">
      <w:pPr>
        <w:pStyle w:val="Bibliography"/>
      </w:pPr>
      <w:r w:rsidRPr="009C5C4B">
        <w:t xml:space="preserve">Miller-Naudé, Cynthia L., and Jacobus A. Naudé. “A Re-Examination of Grammatical Categorization in Biblical Hebrew.” In </w:t>
      </w:r>
      <w:r w:rsidRPr="009C5C4B">
        <w:rPr>
          <w:i/>
          <w:iCs/>
        </w:rPr>
        <w:t>From Ancient Manuscripts to Modern Dictionaries: Select Studies in Aramaic, Hebrew and Greek</w:t>
      </w:r>
      <w:r w:rsidRPr="009C5C4B">
        <w:t>, edited by Society of Biblical Literature, Tarsee Li, and Keith D. Dyer, 273–308. Perspectives on linguistics and ancient languages 9. Piscataway, NJ: Gorgias Press, 2017.</w:t>
      </w:r>
    </w:p>
    <w:p w14:paraId="051B4FBB" w14:textId="77777777" w:rsidR="009C5C4B" w:rsidRPr="009C5C4B" w:rsidRDefault="009C5C4B" w:rsidP="009C5C4B">
      <w:pPr>
        <w:pStyle w:val="Bibliography"/>
      </w:pPr>
      <w:r w:rsidRPr="009C5C4B">
        <w:t xml:space="preserve">Penner, Ken. “Verbal System, History of the Research.” In </w:t>
      </w:r>
      <w:r w:rsidRPr="009C5C4B">
        <w:rPr>
          <w:i/>
          <w:iCs/>
        </w:rPr>
        <w:t>Encyclopedia of Hebrew Language and Linguistics</w:t>
      </w:r>
      <w:r w:rsidRPr="009C5C4B">
        <w:t>, edited by Geoffrey Khan, 3:918–921. Leiden: Brill, 2013.</w:t>
      </w:r>
    </w:p>
    <w:p w14:paraId="03CE6645" w14:textId="77777777" w:rsidR="009C5C4B" w:rsidRPr="009C5C4B" w:rsidRDefault="009C5C4B" w:rsidP="009C5C4B">
      <w:pPr>
        <w:pStyle w:val="Bibliography"/>
      </w:pPr>
      <w:r w:rsidRPr="009C5C4B">
        <w:t xml:space="preserve">Quirk, Randolph, ed. </w:t>
      </w:r>
      <w:r w:rsidRPr="009C5C4B">
        <w:rPr>
          <w:i/>
          <w:iCs/>
        </w:rPr>
        <w:t>A Comprehensive Grammar of the English Language</w:t>
      </w:r>
      <w:r w:rsidRPr="009C5C4B">
        <w:t>. London ; New York: Longman, 1985.</w:t>
      </w:r>
    </w:p>
    <w:p w14:paraId="2036146C" w14:textId="77777777" w:rsidR="009C5C4B" w:rsidRPr="009C5C4B" w:rsidRDefault="009C5C4B" w:rsidP="009C5C4B">
      <w:pPr>
        <w:pStyle w:val="Bibliography"/>
      </w:pPr>
      <w:r w:rsidRPr="009C5C4B">
        <w:t xml:space="preserve">Roorda, Dirk. “The Hebrew Bible as Data: Laboratory - Sharing - Experiences.” In </w:t>
      </w:r>
      <w:r w:rsidRPr="009C5C4B">
        <w:rPr>
          <w:i/>
          <w:iCs/>
        </w:rPr>
        <w:t>Clarin in the Low Countries</w:t>
      </w:r>
      <w:r w:rsidRPr="009C5C4B">
        <w:t>, edited by J. Odijk and A. Van Hessen. London: Ubiquity Press, 2017.</w:t>
      </w:r>
    </w:p>
    <w:p w14:paraId="55BA4548" w14:textId="77777777" w:rsidR="009C5C4B" w:rsidRPr="009C5C4B" w:rsidRDefault="009C5C4B" w:rsidP="009C5C4B">
      <w:pPr>
        <w:pStyle w:val="Bibliography"/>
      </w:pPr>
      <w:r w:rsidRPr="009C5C4B">
        <w:t xml:space="preserve">Roorda, Dirk, Cody Kingham, Christiaan Erwich, and Wido Van Peursen. </w:t>
      </w:r>
      <w:r w:rsidRPr="009C5C4B">
        <w:rPr>
          <w:i/>
          <w:iCs/>
        </w:rPr>
        <w:t>ETCBC/Bhsa</w:t>
      </w:r>
      <w:r w:rsidRPr="009C5C4B">
        <w:t>. Zenodo, 2019. Accessed April 23, 2019. https://zenodo.org/record/2554324.</w:t>
      </w:r>
    </w:p>
    <w:p w14:paraId="6600B106" w14:textId="77777777" w:rsidR="009C5C4B" w:rsidRPr="009C5C4B" w:rsidRDefault="009C5C4B" w:rsidP="009C5C4B">
      <w:pPr>
        <w:pStyle w:val="Bibliography"/>
      </w:pPr>
      <w:r w:rsidRPr="009C5C4B">
        <w:t xml:space="preserve">Roorda, Dirk, Constantijn Sikkel, Wido Van Peursen, Martijn Naaijer, Christiaan Erwich, and Cody Kingham. “Biblia Hebraica Stuttgartensia (Amstelodamensis) Documentation.” Documentation. </w:t>
      </w:r>
      <w:r w:rsidRPr="009C5C4B">
        <w:rPr>
          <w:i/>
          <w:iCs/>
        </w:rPr>
        <w:t>ETCBC Github</w:t>
      </w:r>
      <w:r w:rsidRPr="009C5C4B">
        <w:t>. Last modified April 10, 2019. Accessed April 23, 2019. https://etcbc.github.io/bhsa/.</w:t>
      </w:r>
    </w:p>
    <w:p w14:paraId="4394132A" w14:textId="77777777" w:rsidR="009C5C4B" w:rsidRPr="009C5C4B" w:rsidRDefault="009C5C4B" w:rsidP="009C5C4B">
      <w:pPr>
        <w:pStyle w:val="Bibliography"/>
      </w:pPr>
      <w:r w:rsidRPr="009C5C4B">
        <w:t xml:space="preserve">Shead, Stephen L. </w:t>
      </w:r>
      <w:r w:rsidRPr="009C5C4B">
        <w:rPr>
          <w:i/>
          <w:iCs/>
        </w:rPr>
        <w:t>Radical Frame Semantics and Biblical Hebrew: Exploring Lexical Semantics</w:t>
      </w:r>
      <w:r w:rsidRPr="009C5C4B">
        <w:t>. BibInt 108. Leiden: Brill, 2011.</w:t>
      </w:r>
    </w:p>
    <w:p w14:paraId="22AFFFE3" w14:textId="77777777" w:rsidR="009C5C4B" w:rsidRPr="009C5C4B" w:rsidRDefault="009C5C4B" w:rsidP="009C5C4B">
      <w:pPr>
        <w:pStyle w:val="Bibliography"/>
      </w:pPr>
      <w:r w:rsidRPr="009C5C4B">
        <w:t xml:space="preserve">Smith, Carolota S. </w:t>
      </w:r>
      <w:r w:rsidRPr="009C5C4B">
        <w:rPr>
          <w:i/>
          <w:iCs/>
        </w:rPr>
        <w:t>The Parameter of Aspect</w:t>
      </w:r>
      <w:r w:rsidRPr="009C5C4B">
        <w:t>. Second. Studies in Linguistics and Philosophy 43. Dordrecht: Kluwer Academic Publishers, 1997.</w:t>
      </w:r>
    </w:p>
    <w:p w14:paraId="54F861D5" w14:textId="77777777" w:rsidR="009C5C4B" w:rsidRPr="009C5C4B" w:rsidRDefault="009C5C4B" w:rsidP="009C5C4B">
      <w:pPr>
        <w:pStyle w:val="Bibliography"/>
      </w:pPr>
      <w:r w:rsidRPr="009C5C4B">
        <w:t xml:space="preserve">Stefanowitsch, Anatol. “Empirical Cognitive Semantics: Some Thoughts.” In </w:t>
      </w:r>
      <w:r w:rsidRPr="009C5C4B">
        <w:rPr>
          <w:i/>
          <w:iCs/>
        </w:rPr>
        <w:t>Quantitative Methods in Cognitive Semantics: Corpus-Driven Approaches</w:t>
      </w:r>
      <w:r w:rsidRPr="009C5C4B">
        <w:t>, edited by Dylan Glynn and Kertin Fischer, 355–380. Cognitive Linguistics Research 46. Berlin: De Gruyter Mouton, 2010.</w:t>
      </w:r>
    </w:p>
    <w:p w14:paraId="57CE1553" w14:textId="77777777" w:rsidR="009C5C4B" w:rsidRPr="009C5C4B" w:rsidRDefault="009C5C4B" w:rsidP="009C5C4B">
      <w:pPr>
        <w:pStyle w:val="Bibliography"/>
      </w:pPr>
      <w:r w:rsidRPr="009C5C4B">
        <w:t xml:space="preserve">Stefanowitsch, Anatol, and Stefan Th. Gries. “Collostructions: Investigating the Interaction of Words and Constructions.” </w:t>
      </w:r>
      <w:r w:rsidRPr="009C5C4B">
        <w:rPr>
          <w:i/>
          <w:iCs/>
        </w:rPr>
        <w:t>International Journal of Corpus Linguistics</w:t>
      </w:r>
      <w:r w:rsidRPr="009C5C4B">
        <w:t xml:space="preserve"> 8, no. 2 (2003): 209–243.</w:t>
      </w:r>
    </w:p>
    <w:p w14:paraId="1814EF0A" w14:textId="77777777" w:rsidR="009C5C4B" w:rsidRPr="009C5C4B" w:rsidRDefault="009C5C4B" w:rsidP="009C5C4B">
      <w:pPr>
        <w:pStyle w:val="Bibliography"/>
      </w:pPr>
      <w:r w:rsidRPr="009C5C4B">
        <w:lastRenderedPageBreak/>
        <w:t xml:space="preserve">Van der Merwe, C. H. J., J. A. Naudé, and Jan Kroeze. </w:t>
      </w:r>
      <w:r w:rsidRPr="009C5C4B">
        <w:rPr>
          <w:i/>
          <w:iCs/>
        </w:rPr>
        <w:t>A Biblical Hebrew Reference Grammar</w:t>
      </w:r>
      <w:r w:rsidRPr="009C5C4B">
        <w:t>. Second edition. New York: Bloomsbury T&amp;T Clark, 2017.</w:t>
      </w:r>
    </w:p>
    <w:p w14:paraId="76231CF5" w14:textId="77777777" w:rsidR="009C5C4B" w:rsidRPr="009C5C4B" w:rsidRDefault="009C5C4B" w:rsidP="009C5C4B">
      <w:pPr>
        <w:pStyle w:val="Bibliography"/>
      </w:pPr>
      <w:r w:rsidRPr="009C5C4B">
        <w:t xml:space="preserve">Van der Merwe, Christo H.J. “Reconsidering Biblical Hebrew Temporal Expressions.” </w:t>
      </w:r>
      <w:r w:rsidRPr="009C5C4B">
        <w:rPr>
          <w:i/>
          <w:iCs/>
        </w:rPr>
        <w:t>ZAH</w:t>
      </w:r>
      <w:r w:rsidRPr="009C5C4B">
        <w:t xml:space="preserve"> 10, no. 1 (1997): 42–62.</w:t>
      </w:r>
    </w:p>
    <w:p w14:paraId="3C1AEA66" w14:textId="77777777" w:rsidR="009C5C4B" w:rsidRPr="009C5C4B" w:rsidRDefault="009C5C4B" w:rsidP="009C5C4B">
      <w:pPr>
        <w:pStyle w:val="Bibliography"/>
      </w:pPr>
      <w:r w:rsidRPr="009C5C4B">
        <w:t xml:space="preserve">———. “‘Reference Time’ in Some Biblical Temporal Constructions.” </w:t>
      </w:r>
      <w:r w:rsidRPr="009C5C4B">
        <w:rPr>
          <w:i/>
          <w:iCs/>
        </w:rPr>
        <w:t>Biblica</w:t>
      </w:r>
      <w:r w:rsidRPr="009C5C4B">
        <w:t xml:space="preserve"> 78, no. 4 (1997): 503–524.</w:t>
      </w:r>
    </w:p>
    <w:p w14:paraId="6F9F2D95" w14:textId="77777777" w:rsidR="009C5C4B" w:rsidRPr="009C5C4B" w:rsidRDefault="009C5C4B" w:rsidP="009C5C4B">
      <w:pPr>
        <w:pStyle w:val="Bibliography"/>
      </w:pPr>
      <w:r w:rsidRPr="009C5C4B">
        <w:t xml:space="preserve">Vendler, Zeno. </w:t>
      </w:r>
      <w:r w:rsidRPr="009C5C4B">
        <w:rPr>
          <w:i/>
          <w:iCs/>
        </w:rPr>
        <w:t>Linguistics in Philosophy</w:t>
      </w:r>
      <w:r w:rsidRPr="009C5C4B">
        <w:t>. Ithaca: Cornell University Press, 1967.</w:t>
      </w:r>
    </w:p>
    <w:p w14:paraId="48A4A7DC" w14:textId="77777777" w:rsidR="009C5C4B" w:rsidRPr="009C5C4B" w:rsidRDefault="009C5C4B" w:rsidP="009C5C4B">
      <w:pPr>
        <w:pStyle w:val="Bibliography"/>
      </w:pPr>
      <w:r w:rsidRPr="009C5C4B">
        <w:t xml:space="preserve">Waltke, Bruce, and M. O’Connor. </w:t>
      </w:r>
      <w:r w:rsidRPr="009C5C4B">
        <w:rPr>
          <w:i/>
          <w:iCs/>
        </w:rPr>
        <w:t>An Introduction to Biblical Hebrew Syntax</w:t>
      </w:r>
      <w:r w:rsidRPr="009C5C4B">
        <w:t>. Winona Lake: Eisenbrauns, 1990.</w:t>
      </w:r>
    </w:p>
    <w:p w14:paraId="6FC89124" w14:textId="77777777" w:rsidR="009C5C4B" w:rsidRPr="009C5C4B" w:rsidRDefault="009C5C4B" w:rsidP="009C5C4B">
      <w:pPr>
        <w:pStyle w:val="Bibliography"/>
      </w:pPr>
      <w:r w:rsidRPr="009C5C4B">
        <w:t xml:space="preserve">Warner, Josh, Jason Sexauer, Scikit-Fuzzy, Twmeggs, S. Alexandre M., Aishwarya Unnikrishnan, Guilherme Castelão, Fernando Batista, The Gitter Badger, and Himanshu Mishra. </w:t>
      </w:r>
      <w:r w:rsidRPr="009C5C4B">
        <w:rPr>
          <w:i/>
          <w:iCs/>
        </w:rPr>
        <w:t>Jdwarner/Scikit-Fuzzy: Scikit-Fuzzy 0.3.1</w:t>
      </w:r>
      <w:r w:rsidRPr="009C5C4B">
        <w:t>. Zenodo, 2017. Accessed April 26, 2019. https://zenodo.org/record/1002946.</w:t>
      </w:r>
    </w:p>
    <w:p w14:paraId="7C74F355" w14:textId="77777777" w:rsidR="009C5C4B" w:rsidRPr="009C5C4B" w:rsidRDefault="009C5C4B" w:rsidP="009C5C4B">
      <w:pPr>
        <w:pStyle w:val="Bibliography"/>
      </w:pPr>
      <w:r w:rsidRPr="009C5C4B">
        <w:t xml:space="preserve">Williams, Ronald J., and John C. Beckman. </w:t>
      </w:r>
      <w:r w:rsidRPr="009C5C4B">
        <w:rPr>
          <w:i/>
          <w:iCs/>
        </w:rPr>
        <w:t>Williams’ Hebrew Syntax</w:t>
      </w:r>
      <w:r w:rsidRPr="009C5C4B">
        <w:t>. 3rd ed. Toronto: University of Toronto Press, 2007.</w:t>
      </w:r>
    </w:p>
    <w:p w14:paraId="2DA7FB64" w14:textId="77777777" w:rsidR="009C5C4B" w:rsidRPr="009C5C4B" w:rsidRDefault="009C5C4B" w:rsidP="009C5C4B">
      <w:pPr>
        <w:pStyle w:val="Bibliography"/>
      </w:pPr>
      <w:r w:rsidRPr="009C5C4B">
        <w:t xml:space="preserve">Xiao, R. “Collocation.” In </w:t>
      </w:r>
      <w:r w:rsidRPr="009C5C4B">
        <w:rPr>
          <w:i/>
          <w:iCs/>
        </w:rPr>
        <w:t>The Cambridge Handbook of English Corpus Linguistics</w:t>
      </w:r>
      <w:r w:rsidRPr="009C5C4B">
        <w:t>, edited by D. Biber and R. Reppen, 106–124. Cambridge: Cambridge University, 2015.</w:t>
      </w:r>
    </w:p>
    <w:p w14:paraId="2063FA61" w14:textId="77777777" w:rsidR="009C5C4B" w:rsidRPr="009C5C4B" w:rsidRDefault="009C5C4B" w:rsidP="009C5C4B">
      <w:pPr>
        <w:pStyle w:val="Bibliography"/>
      </w:pPr>
      <w:r w:rsidRPr="009C5C4B">
        <w:t xml:space="preserve">“Normalizing Word Counts.” </w:t>
      </w:r>
      <w:r w:rsidRPr="009C5C4B">
        <w:rPr>
          <w:i/>
          <w:iCs/>
        </w:rPr>
        <w:t>The Grammar Lab</w:t>
      </w:r>
      <w:r w:rsidRPr="009C5C4B">
        <w:t>. Accessed April 26, 2019. http://www.thegrammarlab.com/?p=160.</w:t>
      </w:r>
    </w:p>
    <w:p w14:paraId="1B79730E" w14:textId="0274AF4A" w:rsidR="009C5C4B" w:rsidRPr="009C5C4B" w:rsidRDefault="009C5C4B" w:rsidP="009C5C4B">
      <w:pPr>
        <w:ind w:firstLine="0"/>
      </w:pPr>
      <w:r>
        <w:fldChar w:fldCharType="end"/>
      </w:r>
    </w:p>
    <w:sectPr w:rsidR="009C5C4B" w:rsidRPr="009C5C4B" w:rsidSect="009C5C4B">
      <w:pgSz w:w="11894" w:h="16834"/>
      <w:pgMar w:top="144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B2D83" w14:textId="77777777" w:rsidR="00D04154" w:rsidRDefault="00D04154" w:rsidP="00DB4276">
      <w:r>
        <w:separator/>
      </w:r>
    </w:p>
  </w:endnote>
  <w:endnote w:type="continuationSeparator" w:id="0">
    <w:p w14:paraId="0466ABC3" w14:textId="77777777" w:rsidR="00D04154" w:rsidRDefault="00D04154" w:rsidP="00DB42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w:panose1 w:val="02020502070401020303"/>
    <w:charset w:val="00"/>
    <w:family w:val="roman"/>
    <w:pitch w:val="variable"/>
    <w:sig w:usb0="80000067" w:usb1="02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SBL BibLit">
    <w:panose1 w:val="02000000000000000000"/>
    <w:charset w:val="00"/>
    <w:family w:val="auto"/>
    <w:pitch w:val="variable"/>
    <w:sig w:usb0="E00008FF" w:usb1="5201E0EB" w:usb2="02000020" w:usb3="00000000" w:csb0="000000BB" w:csb1="00000000"/>
  </w:font>
  <w:font w:name="Brill Roman">
    <w:panose1 w:val="020F0602050406030203"/>
    <w:charset w:val="00"/>
    <w:family w:val="swiss"/>
    <w:pitch w:val="variable"/>
    <w:sig w:usb0="E00002FF" w:usb1="4200E4FB" w:usb2="02000000" w:usb3="00000000" w:csb0="0000019F" w:csb1="00000000"/>
  </w:font>
  <w:font w:name="Times New Roman">
    <w:panose1 w:val="02020603050405020304"/>
    <w:charset w:val="00"/>
    <w:family w:val="roman"/>
    <w:pitch w:val="variable"/>
    <w:sig w:usb0="20002A87" w:usb1="80000000" w:usb2="00000008"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37616" w14:textId="77777777" w:rsidR="00D04154" w:rsidRDefault="00D04154" w:rsidP="00DB4276">
      <w:r>
        <w:separator/>
      </w:r>
    </w:p>
  </w:footnote>
  <w:footnote w:type="continuationSeparator" w:id="0">
    <w:p w14:paraId="1D4BAAE0" w14:textId="77777777" w:rsidR="00D04154" w:rsidRDefault="00D04154" w:rsidP="00DB4276">
      <w:r>
        <w:continuationSeparator/>
      </w:r>
    </w:p>
  </w:footnote>
  <w:footnote w:id="1">
    <w:p w14:paraId="0882A199" w14:textId="5BBDF2CD" w:rsidR="00C76A13" w:rsidRDefault="00C76A13">
      <w:pPr>
        <w:pStyle w:val="FootnoteText"/>
      </w:pPr>
      <w:r w:rsidRPr="00E65E29">
        <w:rPr>
          <w:rStyle w:val="FootnoteReference"/>
        </w:rPr>
        <w:footnoteRef/>
      </w:r>
      <w:r>
        <w:t xml:space="preserve"> E.g. </w:t>
      </w:r>
      <w:r>
        <w:fldChar w:fldCharType="begin"/>
      </w:r>
      <w:r>
        <w:instrText xml:space="preserve"> ADDIN ZOTERO_ITEM CSL_CITATION {"citationID":"iSbrIOI1","properties":{"formattedCitation":"Ken Penner, \\uc0\\u8220{}Verbal System, History of the Research,\\uc0\\u8221{} in {\\i{}Encyclopedia of Hebrew Language and Linguistics}, ed. Geoffrey Khan, vol. 3 (Leiden: Brill, 2013), 918\\uc0\\u8211{}921; John A. Cook, \\uc0\\u8220{}Current Issues in the Study of the Biblical Hebrew Verbal System,\\uc0\\u8221{} {\\i{}Kleine Untersuchungen zur Sprache des Alten Testaments und seiner Umwelt} 17 (2014): 79\\uc0\\u8211{}108; Leslie McFall, {\\i{}The Enigma of the Hebrew Verbal System: Solutions from Ewald to the Present Day}, Historic Texts and Interpreters in Biblical Scholarship (The Almond Press, 1982).","plainCitation":"Ken Penner, “Verbal System, History of the Research,” in Encyclopedia of Hebrew Language and Linguistics, ed. Geoffrey Khan, vol. 3 (Leiden: Brill, 2013), 918–921; John A. Cook, “Current Issues in the Study of the Biblical Hebrew Verbal System,” Kleine Untersuchungen zur Sprache des Alten Testaments und seiner Umwelt 17 (2014): 79–108; Leslie McFall, The Enigma of the Hebrew Verbal System: Solutions from Ewald to the Present Day, Historic Texts and Interpreters in Biblical Scholarship (The Almond Press, 1982).","noteIndex":1},"citationItems":[{"id":133,"uris":["http://zotero.org/users/4501072/items/NIT6N8R3"],"uri":["http://zotero.org/users/4501072/items/NIT6N8R3"],"itemData":{"id":133,"type":"chapter","title":"Verbal System, History of the Research","container-title":"Encyclopedia of Hebrew Language and Linguistics","publisher":"Brill","publisher-place":"Leiden","page":"918-921","volume":"3","event-place":"Leiden","title-short":"History of the Research","author":[{"family":"Penner","given":"Ken"}],"editor":[{"family":"Khan","given":"Geoffrey"}],"issued":{"date-parts":[["2013"]]}}},{"id":331,"uris":["http://zotero.org/users/4501072/items/BAH29K7Y"],"uri":["http://zotero.org/users/4501072/items/BAH29K7Y"],"itemData":{"id":331,"type":"article-journal","title":"Current issues in the study of the Biblical Hebrew verbal system","container-title":"Kleine Untersuchungen zur Sprache des Alten Testaments und seiner Umwelt","page":"79-108","volume":"17","title-short":"Current Issues","author":[{"family":"Cook","given":"John A."}],"issued":{"date-parts":[["2014"]]}}},{"id":2,"uris":["http://zotero.org/users/4501072/items/ZXKVJ7RM"],"uri":["http://zotero.org/users/4501072/items/ZXKVJ7RM"],"itemData":{"id":2,"type":"book","title":"The Enigma of the Hebrew Verbal System: Solutions from Ewald to the Present Day","collection-title":"Historic Texts and Interpreters in Biblical Scholarship","publisher":"The Almond Press","title-short":"Enigma","author":[{"family":"McFall","given":"Leslie"}],"issued":{"date-parts":[["1982"]]}}}],"schema":"https://github.com/citation-style-language/schema/raw/master/csl-citation.json"} </w:instrText>
      </w:r>
      <w:r>
        <w:fldChar w:fldCharType="separate"/>
      </w:r>
      <w:r w:rsidRPr="00270CA2">
        <w:rPr>
          <w:rFonts w:cs="Times New Roman"/>
        </w:rPr>
        <w:t xml:space="preserve">Ken Penner, “Verbal System, History of the Research,” in </w:t>
      </w:r>
      <w:r w:rsidRPr="00270CA2">
        <w:rPr>
          <w:rFonts w:cs="Times New Roman"/>
          <w:i/>
          <w:iCs/>
        </w:rPr>
        <w:t>Encyclopedia of Hebrew Language and Linguistics</w:t>
      </w:r>
      <w:r w:rsidRPr="00270CA2">
        <w:rPr>
          <w:rFonts w:cs="Times New Roman"/>
        </w:rPr>
        <w:t xml:space="preserve">, ed. Geoffrey Khan, vol. 3 (Leiden: Brill, 2013), 918–921; John A. Cook, “Current Issues in the Study of the Biblical Hebrew Verbal System,” </w:t>
      </w:r>
      <w:r w:rsidRPr="00270CA2">
        <w:rPr>
          <w:rFonts w:cs="Times New Roman"/>
          <w:i/>
          <w:iCs/>
        </w:rPr>
        <w:t>Kleine Untersuchungen zur Sprache des Alten Testaments und seiner Umwelt</w:t>
      </w:r>
      <w:r w:rsidRPr="00270CA2">
        <w:rPr>
          <w:rFonts w:cs="Times New Roman"/>
        </w:rPr>
        <w:t xml:space="preserve"> 17 (2014): 79–108; Leslie McFall, </w:t>
      </w:r>
      <w:r w:rsidRPr="00270CA2">
        <w:rPr>
          <w:rFonts w:cs="Times New Roman"/>
          <w:i/>
          <w:iCs/>
        </w:rPr>
        <w:t>The Enigma of the Hebrew Verbal System: Solutions from Ewald to the Present Day</w:t>
      </w:r>
      <w:r w:rsidRPr="00270CA2">
        <w:rPr>
          <w:rFonts w:cs="Times New Roman"/>
        </w:rPr>
        <w:t>, Historic Texts and Interpreters in Biblical Scholarship (The Almond Press, 1982).</w:t>
      </w:r>
      <w:r>
        <w:fldChar w:fldCharType="end"/>
      </w:r>
    </w:p>
  </w:footnote>
  <w:footnote w:id="2">
    <w:p w14:paraId="020623B9" w14:textId="6CA1006F" w:rsidR="00C76A13" w:rsidRDefault="00C76A13" w:rsidP="007E2DCD">
      <w:pPr>
        <w:pStyle w:val="FootnoteText"/>
      </w:pPr>
      <w:r w:rsidRPr="00E65E29">
        <w:rPr>
          <w:rStyle w:val="FootnoteReference"/>
        </w:rPr>
        <w:footnoteRef/>
      </w:r>
      <w:r>
        <w:t xml:space="preserve"> "This is so much so that it creates the impression that BH did not have any conventions in this regard that were unique to it and that could be used to express significant [temporal] nuances in a BH narrative." </w:t>
      </w:r>
      <w:r>
        <w:fldChar w:fldCharType="begin"/>
      </w:r>
      <w:r>
        <w:instrText xml:space="preserve"> ADDIN ZOTERO_ITEM CSL_CITATION {"citationID":"oyLbzH3h","properties":{"formattedCitation":"Christo H.J. Van der Merwe, \\uc0\\u8220{}Reconsidering Biblical Hebrew Temporal Expressions,\\uc0\\u8221{} {\\i{}ZAH} 10, no. 1 (1997): 42.","plainCitation":"Christo H.J. Van der Merwe, “Reconsidering Biblical Hebrew Temporal Expressions,” ZAH 10, no. 1 (1997): 42.","noteIndex":2},"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2"}],"schema":"https://github.com/citation-style-language/schema/raw/master/csl-citation.json"} </w:instrText>
      </w:r>
      <w:r>
        <w:fldChar w:fldCharType="separate"/>
      </w:r>
      <w:r w:rsidRPr="00647402">
        <w:rPr>
          <w:rFonts w:cs="Times New Roman"/>
        </w:rPr>
        <w:t xml:space="preserve">Christo H.J. Van der Merwe, “Reconsidering Biblical Hebrew Temporal Expressions,” </w:t>
      </w:r>
      <w:r w:rsidRPr="00647402">
        <w:rPr>
          <w:rFonts w:cs="Times New Roman"/>
          <w:i/>
          <w:iCs/>
        </w:rPr>
        <w:t>ZAH</w:t>
      </w:r>
      <w:r w:rsidRPr="00647402">
        <w:rPr>
          <w:rFonts w:cs="Times New Roman"/>
        </w:rPr>
        <w:t xml:space="preserve"> 10, no. 1 (1997): 42.</w:t>
      </w:r>
      <w:r>
        <w:fldChar w:fldCharType="end"/>
      </w:r>
    </w:p>
  </w:footnote>
  <w:footnote w:id="3">
    <w:p w14:paraId="15F10BE1" w14:textId="4CD8BB8F" w:rsidR="00C76A13" w:rsidRDefault="00C76A13" w:rsidP="00DC7142">
      <w:pPr>
        <w:pStyle w:val="FootnoteText"/>
      </w:pPr>
      <w:r w:rsidRPr="00E65E29">
        <w:rPr>
          <w:rStyle w:val="FootnoteReference"/>
        </w:rPr>
        <w:footnoteRef/>
      </w:r>
      <w:r>
        <w:t xml:space="preserve"> E.g. </w:t>
      </w:r>
      <w:r>
        <w:fldChar w:fldCharType="begin"/>
      </w:r>
      <w:r>
        <w:instrText xml:space="preserve"> ADDIN ZOTERO_ITEM CSL_CITATION {"citationID":"bJB9F1sA","properties":{"formattedCitation":"Wolfgang Klein, {\\i{}Time in Language}, Germanic Linguistics (London: Routledge, 1994); Martin Haspelmath, {\\i{}From Space to Time: Temporal Adverbials in the World\\uc0\\u8217{}s Languages}, LINCOM Studies in Theoretical Linguistics 2 (M\\uc0\\u252{}nchn: Lincom Europa, 1997).","plainCitation":"Wolfgang Klein, Time in Language, Germanic Linguistics (London: Routledge, 1994); Martin Haspelmath, From Space to Time: Temporal Adverbials in the World’s Languages, LINCOM Studies in Theoretical Linguistics 2 (Münchn: Lincom Europa, 1997).","noteIndex":3},"citationItems":[{"id":77,"uris":["http://zotero.org/users/4501072/items/G26FECIV"],"uri":["http://zotero.org/users/4501072/items/G26FECIV"],"itemData":{"id":77,"type":"book","title":"Time in Language","collection-title":"Germanic Linguistics","publisher":"Routledge","publisher-place":"London","event-place":"London","title-short":"Time","author":[{"family":"Klein","given":"Wolfgang"}],"issued":{"date-parts":[["1994"]]}}},{"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schema":"https://github.com/citation-style-language/schema/raw/master/csl-citation.json"} </w:instrText>
      </w:r>
      <w:r>
        <w:fldChar w:fldCharType="separate"/>
      </w:r>
      <w:r w:rsidRPr="00811CEE">
        <w:rPr>
          <w:rFonts w:cs="Times New Roman"/>
        </w:rPr>
        <w:t xml:space="preserve">Wolfgang Klein, </w:t>
      </w:r>
      <w:r w:rsidRPr="00811CEE">
        <w:rPr>
          <w:rFonts w:cs="Times New Roman"/>
          <w:i/>
          <w:iCs/>
        </w:rPr>
        <w:t>Time in Language</w:t>
      </w:r>
      <w:r w:rsidRPr="00811CEE">
        <w:rPr>
          <w:rFonts w:cs="Times New Roman"/>
        </w:rPr>
        <w:t xml:space="preserve">, Germanic Linguistics (London: Routledge, 1994); Martin Haspelmath, </w:t>
      </w:r>
      <w:r w:rsidRPr="00811CEE">
        <w:rPr>
          <w:rFonts w:cs="Times New Roman"/>
          <w:i/>
          <w:iCs/>
        </w:rPr>
        <w:t>From Space to Time: Temporal Adverbials in the World’s Languages</w:t>
      </w:r>
      <w:r w:rsidRPr="00811CEE">
        <w:rPr>
          <w:rFonts w:cs="Times New Roman"/>
        </w:rPr>
        <w:t>, LINCOM Studies in Theoretical Linguistics 2 (Münchn: Lincom Europa, 1997).</w:t>
      </w:r>
      <w:r>
        <w:fldChar w:fldCharType="end"/>
      </w:r>
    </w:p>
  </w:footnote>
  <w:footnote w:id="4">
    <w:p w14:paraId="3ED10861" w14:textId="4EED479D"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ZE8ToGF3","properties":{"formattedCitation":"Christo H.J. Van der Merwe, \\uc0\\u8220{}\\uc0\\u8216{}Reference Time\\uc0\\u8217{} in Some Biblical Temporal Constructions,\\uc0\\u8221{} {\\i{}Biblica} 78, no. 4 (1997): 503\\uc0\\u8211{}524; Geoffrey Khan, \\uc0\\u8220{}Extraposition and Pronominal Agreement in Semitic Languages\\uc0\\u8221{} (SOAS University of London, 1984), 79.","plainCitation":"Christo H.J. Van der Merwe, “‘Reference Time’ in Some Biblical Temporal Constructions,” Biblica 78, no. 4 (1997): 503–524; Geoffrey Khan, “Extraposition and Pronominal Agreement in Semitic Languages” (SOAS University of London, 1984), 79.","noteIndex":4},"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id":328,"uris":["http://zotero.org/users/4501072/items/X3KLQRZE"],"uri":["http://zotero.org/users/4501072/items/X3KLQRZE"],"itemData":{"id":328,"type":"thesis","title":"Extraposition and pronominal agreement in Semitic languages","publisher":"SOAS University of London","publisher-place":"London","event-place":"London","title-short":"Extraposition","author":[{"family":"Khan","given":"Geoffrey"}],"issued":{"date-parts":[["1984"]]}},"locator":"79"}],"schema":"https://github.com/citation-style-language/schema/raw/master/csl-citation.json"} </w:instrText>
      </w:r>
      <w:r>
        <w:fldChar w:fldCharType="separate"/>
      </w:r>
      <w:r w:rsidRPr="00680D64">
        <w:rPr>
          <w:rFonts w:cs="Times New Roman"/>
        </w:rPr>
        <w:t xml:space="preserve">Christo H.J. Van der Merwe, “‘Reference Time’ in Some Biblical Temporal Constructions,” </w:t>
      </w:r>
      <w:r w:rsidRPr="00680D64">
        <w:rPr>
          <w:rFonts w:cs="Times New Roman"/>
          <w:i/>
          <w:iCs/>
        </w:rPr>
        <w:t>Biblica</w:t>
      </w:r>
      <w:r w:rsidRPr="00680D64">
        <w:rPr>
          <w:rFonts w:cs="Times New Roman"/>
        </w:rPr>
        <w:t xml:space="preserve"> 78, no. 4 (1997): 503–524; Geoffrey Khan, “Extraposition and Pronominal Agreement in Semitic Languages” (SOAS University of London, 1984), 79.</w:t>
      </w:r>
      <w:r>
        <w:fldChar w:fldCharType="end"/>
      </w:r>
    </w:p>
  </w:footnote>
  <w:footnote w:id="5">
    <w:p w14:paraId="7342A480" w14:textId="05B74C3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Fcti9MDf","properties":{"formattedCitation":"Jan Joosten, {\\i{}The Verbal System of Biblical Hebrew}, Jerusalem Biblical Studies 10 (Jerusalem: Simor Ltd., 2012), 95\\uc0\\u8211{}123; John A. Cook, {\\i{}Time and the Biblical Hebrew Verb: The Expression of Tense, Aspect, and Modality in Biblical Hebrew}, Linguistic Studies in Ancient West Semitic 7 (Winona Lake: Eisenbrauns, 2012), 281\\uc0\\u8211{}283.","plainCitation":"Jan Joosten, The Verbal System of Biblical Hebrew, Jerusalem Biblical Studies 10 (Jerusalem: Simor Ltd., 2012), 95–123; John A. Cook, Time and the Biblical Hebrew Verb: The Expression of Tense, Aspect, and Modality in Biblical Hebrew, Linguistic Studies in Ancient West Semitic 7 (Winona Lake: Eisenbrauns, 2012), 281–283.","noteIndex":5},"citationItems":[{"id":52,"uris":["http://zotero.org/users/4501072/items/CLNSBQ2A"],"uri":["http://zotero.org/users/4501072/items/CLNSBQ2A"],"itemData":{"id":52,"type":"book","title":"The Verbal System of Biblical Hebrew","collection-title":"Jerusalem Biblical Studies","collection-number":"10","publisher":"Simor Ltd.","publisher-place":"Jerusalem","event-place":"Jerusalem","title-short":"Verbal System","author":[{"family":"Joosten","given":"Jan"}],"issued":{"date-parts":[["2012"]]}},"locator":"95-123"},{"id":51,"uris":["http://zotero.org/users/4501072/items/2BMV82SQ"],"uri":["http://zotero.org/users/4501072/items/2BMV82SQ"],"itemData":{"id":51,"type":"book","title":"Time and the Biblical Hebrew Verb: The Expression of Tense, Aspect, and Modality in Biblical Hebrew","collection-title":"Linguistic Studies in Ancient West Semitic","collection-number":"7","publisher":"Eisenbrauns","publisher-place":"Winona Lake","event-place":"Winona Lake","title-short":"Time","author":[{"family":"Cook","given":"John A."}],"issued":{"date-parts":[["2012"]]}},"locator":"281-283"}],"schema":"https://github.com/citation-style-language/schema/raw/master/csl-citation.json"} </w:instrText>
      </w:r>
      <w:r>
        <w:fldChar w:fldCharType="separate"/>
      </w:r>
      <w:r w:rsidRPr="00387EE8">
        <w:rPr>
          <w:rFonts w:cs="Times New Roman"/>
        </w:rPr>
        <w:t xml:space="preserve">Jan Joosten, </w:t>
      </w:r>
      <w:r w:rsidRPr="00387EE8">
        <w:rPr>
          <w:rFonts w:cs="Times New Roman"/>
          <w:i/>
          <w:iCs/>
        </w:rPr>
        <w:t>The Verbal System of Biblical Hebrew</w:t>
      </w:r>
      <w:r w:rsidRPr="00387EE8">
        <w:rPr>
          <w:rFonts w:cs="Times New Roman"/>
        </w:rPr>
        <w:t xml:space="preserve">, Jerusalem Biblical Studies 10 (Jerusalem: Simor Ltd., 2012), 95–123; John A. Cook, </w:t>
      </w:r>
      <w:r w:rsidRPr="00387EE8">
        <w:rPr>
          <w:rFonts w:cs="Times New Roman"/>
          <w:i/>
          <w:iCs/>
        </w:rPr>
        <w:t>Time and the Biblical Hebrew Verb: The Expression of Tense, Aspect, and Modality in Biblical Hebrew</w:t>
      </w:r>
      <w:r w:rsidRPr="00387EE8">
        <w:rPr>
          <w:rFonts w:cs="Times New Roman"/>
        </w:rPr>
        <w:t>, Linguistic Studies in Ancient West Semitic 7 (Winona Lake: Eisenbrauns, 2012), 281–283.</w:t>
      </w:r>
      <w:r>
        <w:fldChar w:fldCharType="end"/>
      </w:r>
    </w:p>
  </w:footnote>
  <w:footnote w:id="6">
    <w:p w14:paraId="762CCBDF" w14:textId="10141BE0"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5oilpSWW","properties":{"formattedCitation":"C. H. J. Van der Merwe, J. A. Naud\\uc0\\u233{}, and Jan Kroeze, {\\i{}A Biblical Hebrew Reference Grammar}, Second edition. (New York: Bloomsbury T&amp;T Clark, 2017), 427, 429; Alexey Lyavdansky, \\uc0\\u8220{}Temporal Deictic Adverbs as Discourse Markers in Hebrew, Aramaic and Akkadian,\\uc0\\u8221{} {\\i{}Journal of Language Relationship} 3 (2010): 22\\uc0\\u8211{}42.","plainCitation":"C. H. J. Van der Merwe, J. A. Naudé, and Jan Kroeze, A Biblical Hebrew Reference Grammar, Second edition. (New York: Bloomsbury T&amp;T Clark, 2017), 427, 429; Alexey Lyavdansky, “Temporal Deictic Adverbs as Discourse Markers in Hebrew, Aramaic and Akkadian,” Journal of Language Relationship 3 (2010): 22–42.","noteIndex":6},"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427, 429"},{"id":333,"uris":["http://zotero.org/users/4501072/items/S6SU2G67"],"uri":["http://zotero.org/users/4501072/items/S6SU2G67"],"itemData":{"id":333,"type":"article-journal","title":"Temporal deictic adverbs as discourse markers in Hebrew, Aramaic and Akkadian","container-title":"Journal of Language Relationship","page":"22-42","volume":"3","title-short":"Temporal Deictic Adverbs","author":[{"family":"Lyavdansky","given":"Alexey"}],"issued":{"date-parts":[["2010"]]}}}],"schema":"https://github.com/citation-style-language/schema/raw/master/csl-citation.json"} </w:instrText>
      </w:r>
      <w:r>
        <w:fldChar w:fldCharType="separate"/>
      </w:r>
      <w:r w:rsidRPr="002B524A">
        <w:rPr>
          <w:rFonts w:cs="Times New Roman"/>
        </w:rPr>
        <w:t xml:space="preserve">C. H. J. Van der Merwe, J. A. Naudé, and Jan Kroeze, </w:t>
      </w:r>
      <w:r w:rsidRPr="002B524A">
        <w:rPr>
          <w:rFonts w:cs="Times New Roman"/>
          <w:i/>
          <w:iCs/>
        </w:rPr>
        <w:t>A Biblical Hebrew Reference Grammar</w:t>
      </w:r>
      <w:r w:rsidRPr="002B524A">
        <w:rPr>
          <w:rFonts w:cs="Times New Roman"/>
        </w:rPr>
        <w:t xml:space="preserve">, Second edition. (New York: Bloomsbury T&amp;T Clark, 2017), 427, 429; Alexey Lyavdansky, “Temporal Deictic Adverbs as Discourse Markers in Hebrew, Aramaic and Akkadian,” </w:t>
      </w:r>
      <w:r w:rsidRPr="002B524A">
        <w:rPr>
          <w:rFonts w:cs="Times New Roman"/>
          <w:i/>
          <w:iCs/>
        </w:rPr>
        <w:t>Journal of Language Relationship</w:t>
      </w:r>
      <w:r w:rsidRPr="002B524A">
        <w:rPr>
          <w:rFonts w:cs="Times New Roman"/>
        </w:rPr>
        <w:t xml:space="preserve"> 3 (2010): 22–42.</w:t>
      </w:r>
      <w:r>
        <w:fldChar w:fldCharType="end"/>
      </w:r>
    </w:p>
  </w:footnote>
  <w:footnote w:id="7">
    <w:p w14:paraId="3B0D46D1" w14:textId="03633ABE" w:rsidR="00C76A13" w:rsidRDefault="00C76A13">
      <w:pPr>
        <w:pStyle w:val="FootnoteText"/>
      </w:pPr>
      <w:r w:rsidRPr="00E65E29">
        <w:rPr>
          <w:rStyle w:val="FootnoteReference"/>
        </w:rPr>
        <w:footnoteRef/>
      </w:r>
      <w:r>
        <w:t xml:space="preserve"> The closest are the works of De Vries and Brin, to be reviewed below. </w:t>
      </w:r>
      <w:r>
        <w:fldChar w:fldCharType="begin"/>
      </w:r>
      <w:r>
        <w:instrText xml:space="preserve"> ADDIN ZOTERO_ITEM CSL_CITATION {"citationID":"l6OPAxHm","properties":{"formattedCitation":"Simon J. DeVries, {\\i{}Yesterday, Today and Tomorrow: Time and History in the Old Testament} (USA: Eerdmans, 1975); Gershon Brin, {\\i{}The Concept of Time in the Bible and the Dead Sea Scrolls}, Studies on the Texts of the Desert of Judah 39 (Leiden: Brill, 2001).","plainCitation":"Simon J. DeVries, Yesterday, Today and Tomorrow: Time and History in the Old Testament (USA: Eerdmans, 1975); Gershon Brin, The Concept of Time in the Bible and the Dead Sea Scrolls, Studies on the Texts of the Desert of Judah 39 (Leiden: Brill, 2001).","noteIndex":7},"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schema":"https://github.com/citation-style-language/schema/raw/master/csl-citation.json"} </w:instrText>
      </w:r>
      <w:r>
        <w:fldChar w:fldCharType="separate"/>
      </w:r>
      <w:r w:rsidRPr="00561ACF">
        <w:rPr>
          <w:rFonts w:cs="Times New Roman"/>
        </w:rPr>
        <w:t xml:space="preserve">Simon J. DeVries, </w:t>
      </w:r>
      <w:r w:rsidRPr="00561ACF">
        <w:rPr>
          <w:rFonts w:cs="Times New Roman"/>
          <w:i/>
          <w:iCs/>
        </w:rPr>
        <w:t>Yesterday, Today and Tomorrow: Time and History in the Old Testament</w:t>
      </w:r>
      <w:r w:rsidRPr="00561ACF">
        <w:rPr>
          <w:rFonts w:cs="Times New Roman"/>
        </w:rPr>
        <w:t xml:space="preserve"> (USA: Eerdmans, 1975); Gershon Brin, </w:t>
      </w:r>
      <w:r w:rsidRPr="00561ACF">
        <w:rPr>
          <w:rFonts w:cs="Times New Roman"/>
          <w:i/>
          <w:iCs/>
        </w:rPr>
        <w:t>The Concept of Time in the Bible and the Dead Sea Scrolls</w:t>
      </w:r>
      <w:r w:rsidRPr="00561ACF">
        <w:rPr>
          <w:rFonts w:cs="Times New Roman"/>
        </w:rPr>
        <w:t>, Studies on the Texts of the Desert of Judah 39 (Leiden: Brill, 2001).</w:t>
      </w:r>
      <w:r>
        <w:fldChar w:fldCharType="end"/>
      </w:r>
    </w:p>
  </w:footnote>
  <w:footnote w:id="8">
    <w:p w14:paraId="67DDDF2B" w14:textId="730EABCD" w:rsidR="00C76A13" w:rsidRDefault="00C76A13">
      <w:pPr>
        <w:pStyle w:val="FootnoteText"/>
      </w:pPr>
      <w:r w:rsidRPr="00E65E29">
        <w:rPr>
          <w:rStyle w:val="FootnoteReference"/>
        </w:rPr>
        <w:footnoteRef/>
      </w:r>
      <w:r>
        <w:t xml:space="preserve"> See footnote </w:t>
      </w:r>
      <w:r>
        <w:fldChar w:fldCharType="begin"/>
      </w:r>
      <w:r>
        <w:instrText xml:space="preserve"> NOTEREF _Ref6768145 \h </w:instrText>
      </w:r>
      <w:r>
        <w:fldChar w:fldCharType="separate"/>
      </w:r>
      <w:r w:rsidR="00E65E29">
        <w:t>11</w:t>
      </w:r>
      <w:r>
        <w:fldChar w:fldCharType="end"/>
      </w:r>
      <w:r>
        <w:t>.</w:t>
      </w:r>
    </w:p>
  </w:footnote>
  <w:footnote w:id="9">
    <w:p w14:paraId="4D9D8E03" w14:textId="3C357B48" w:rsidR="00C76A13" w:rsidRDefault="00C76A13">
      <w:pPr>
        <w:pStyle w:val="FootnoteText"/>
      </w:pPr>
      <w:r w:rsidRPr="00E65E29">
        <w:rPr>
          <w:rStyle w:val="FootnoteReference"/>
        </w:rPr>
        <w:footnoteRef/>
      </w:r>
      <w:r>
        <w:t xml:space="preserve"> E.g. </w:t>
      </w:r>
      <w:r>
        <w:fldChar w:fldCharType="begin"/>
      </w:r>
      <w:r>
        <w:instrText xml:space="preserve"> ADDIN ZOTERO_ITEM CSL_CITATION {"citationID":"tn9rhKYq","properties":{"formattedCitation":"Adele E. Goldberg, Devin M. Casenhiser, and Nitya Sethuraman, \\uc0\\u8220{}Learning Argument Structure Generalizations,\\uc0\\u8221{} {\\i{}Cognitive Linguistics} 15, no. 3 (2004): 289\\uc0\\u8211{}316; Susan Hunston and Gill Francis, {\\i{}Pattern Grammar: A Corpus-Driven Approach to the Lexical Grammar of English}, vol. 4, Studies in Corpus Linguistics (Amsterdam: John Benjamins, 2000).","plainCitation":"Adele E. Goldberg, Devin M. Casenhiser, and Nitya Sethuraman, “Learning Argument Structure Generalizations,” Cognitive Linguistics 15, no. 3 (2004): 289–316; Susan Hunston and Gill Francis, Pattern Grammar: A Corpus-Driven Approach to the Lexical Grammar of English, vol. 4, Studies in Corpus Linguistics (Amsterdam: John Benjamins, 2000).","noteIndex":9},"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id":112,"uris":["http://zotero.org/users/4501072/items/DB7SE74A"],"uri":["http://zotero.org/users/4501072/items/DB7SE74A"],"itemData":{"id":112,"type":"book","title":"Pattern Grammar: A Corpus-Driven Approach to the Lexical Grammar of English","collection-title":"Studies in Corpus Linguistics","publisher":"John Benjamins","publisher-place":"Amsterdam","volume":"4","event-place":"Amsterdam","title-short":"Pattern Grammar","author":[{"family":"Hunston","given":"Susan"},{"family":"Francis","given":"Gill"}],"issued":{"date-parts":[["2000"]]}}}],"schema":"https://github.com/citation-style-language/schema/raw/master/csl-citation.json"} </w:instrText>
      </w:r>
      <w:r>
        <w:fldChar w:fldCharType="separate"/>
      </w:r>
      <w:r w:rsidRPr="00764A21">
        <w:rPr>
          <w:rFonts w:cs="Times New Roman"/>
        </w:rPr>
        <w:t xml:space="preserve">Adele E. Goldberg, Devin M. Casenhiser, and Nitya Sethuraman, “Learning Argument Structure Generalizations,” </w:t>
      </w:r>
      <w:r w:rsidRPr="00764A21">
        <w:rPr>
          <w:rFonts w:cs="Times New Roman"/>
          <w:i/>
          <w:iCs/>
        </w:rPr>
        <w:t>Cognitive Linguistics</w:t>
      </w:r>
      <w:r w:rsidRPr="00764A21">
        <w:rPr>
          <w:rFonts w:cs="Times New Roman"/>
        </w:rPr>
        <w:t xml:space="preserve"> 15, no. 3 (2004): 289–316; Susan Hunston and Gill Francis, </w:t>
      </w:r>
      <w:r w:rsidRPr="00764A21">
        <w:rPr>
          <w:rFonts w:cs="Times New Roman"/>
          <w:i/>
          <w:iCs/>
        </w:rPr>
        <w:t>Pattern Grammar: A Corpus-Driven Approach to the Lexical Grammar of English</w:t>
      </w:r>
      <w:r w:rsidRPr="00764A21">
        <w:rPr>
          <w:rFonts w:cs="Times New Roman"/>
        </w:rPr>
        <w:t>, vol. 4, Studies in Corpus Linguistics (Amsterdam: John Benjamins, 2000).</w:t>
      </w:r>
      <w:r>
        <w:fldChar w:fldCharType="end"/>
      </w:r>
    </w:p>
  </w:footnote>
  <w:footnote w:id="10">
    <w:p w14:paraId="4C6CC270" w14:textId="300C7180" w:rsidR="00C76A13" w:rsidRDefault="00C76A13">
      <w:pPr>
        <w:pStyle w:val="FootnoteText"/>
      </w:pPr>
      <w:r w:rsidRPr="00E65E29">
        <w:rPr>
          <w:rStyle w:val="FootnoteReference"/>
        </w:rPr>
        <w:footnoteRef/>
      </w:r>
      <w:r>
        <w:t xml:space="preserve"> E.g. </w:t>
      </w:r>
      <w:r>
        <w:fldChar w:fldCharType="begin"/>
      </w:r>
      <w:r>
        <w:instrText xml:space="preserve"> ADDIN ZOTERO_ITEM CSL_CITATION {"citationID":"MzV3BF8Z","properties":{"formattedCitation":"Natalia Levshina and Kris Heylen, \\uc0\\u8220{}A Radically Data-Driven Construction Grammar: Experiments with Dutch Causative Constructions,\\uc0\\u8221{} in {\\i{}Extending the Scope of Construction Grammar}, ed. Ronny Boogaart, Timothy Colleman, and Gijsbert Rutten, Cognitive Linguistics Research 54 (Berlin: De Gruyter Mouton, 2014), 17\\uc0\\u8211{}46.","plainCitation":"Natalia Levshina and Kris Heylen, “A Radically Data-Driven Construction Grammar: Experiments with Dutch Causative Constructions,” in Extending the Scope of Construction Grammar, ed. Ronny Boogaart, Timothy Colleman, and Gijsbert Rutten, Cognitive Linguistics Research 54 (Berlin: De Gruyter Mouton, 2014), 17–46.","noteIndex":10},"citationItems":[{"id":187,"uris":["http://zotero.org/users/4501072/items/JACEJML8"],"uri":["http://zotero.org/users/4501072/items/JACEJML8"],"itemData":{"id":187,"type":"chapter","title":"A Radically Data-Driven Construction Grammar: Experiments with Dutch Causative Constructions","container-title":"Extending the Scope of Construction Grammar","collection-title":"Cognitive Linguistics Research","collection-number":"54","publisher":"De Gruyter Mouton","publisher-place":"Berlin","page":"17-46","event-place":"Berlin","title-short":"Experiments with Dutch Causative Constructions","author":[{"family":"Levshina","given":"Natalia"},{"family":"Heylen","given":"Kris"}],"editor":[{"family":"Boogaart","given":"Ronny"},{"family":"Colleman","given":"Timothy"},{"family":"Rutten","given":"Gijsbert"}],"issued":{"date-parts":[["2014"]]}}}],"schema":"https://github.com/citation-style-language/schema/raw/master/csl-citation.json"} </w:instrText>
      </w:r>
      <w:r>
        <w:fldChar w:fldCharType="separate"/>
      </w:r>
      <w:r w:rsidRPr="00E447FE">
        <w:rPr>
          <w:rFonts w:cs="Times New Roman"/>
        </w:rPr>
        <w:t xml:space="preserve">Natalia Levshina and Kris Heylen, “A Radically Data-Driven Construction Grammar: Experiments with Dutch Causative Constructions,” in </w:t>
      </w:r>
      <w:r w:rsidRPr="00E447FE">
        <w:rPr>
          <w:rFonts w:cs="Times New Roman"/>
          <w:i/>
          <w:iCs/>
        </w:rPr>
        <w:t>Extending the Scope of Construction Grammar</w:t>
      </w:r>
      <w:r w:rsidRPr="00E447FE">
        <w:rPr>
          <w:rFonts w:cs="Times New Roman"/>
        </w:rPr>
        <w:t>, ed. Ronny Boogaart, Timothy Colleman, and Gijsbert Rutten, Cognitive Linguistics Research 54 (Berlin: De Gruyter Mouton, 2014), 17–46.</w:t>
      </w:r>
      <w:r>
        <w:fldChar w:fldCharType="end"/>
      </w:r>
    </w:p>
  </w:footnote>
  <w:footnote w:id="11">
    <w:p w14:paraId="36752724" w14:textId="6B805756"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1Rhw941Z","properties":{"formattedCitation":"Wilhelm Gesenius, Emiel Friedrich Kautsch, and A.E. Cowley, {\\i{}Gesenius\\uc0\\u8217{} Hebrew Grammar}, Second. (Oxford: Clarendon Press, 1909), \\uc0\\u167{}100, 118; Paul Jo\\uc0\\u252{}on and T. Muraoka, {\\i{}A Grammar of Biblical Hebrew}, Subsidia Biblica 14/1-14/2 (Roma: Editrice Pontificio Istituto Biblio, 1996), \\uc0\\u167{}102a-c, 126i, 133; Bruce Waltke and M. O\\uc0\\u8217{}Connor, {\\i{}An Introduction to Biblical Hebrew Syntax} (Winona Lake: Eisenbrauns, 1990), \\uc0\\u167{}10.2.2c, 11.2, 39.3.1h; Carl Brockelmann, {\\i{}Hebr\\uc0\\u228{}ische Syntax} (Neukirchen: Kreis Moers, Verlag der Buchhandliung des Erziehungsvereins, 1956), 92, 98\\uc0\\u8211{}109; Bill T. Arnold and John H. Choi, {\\i{}A Guide to Biblical Hebrew Syntax} (New York, N.Y: Cambridge University Press, 2003), 18\\uc0\\u8211{}19, 103\\uc0\\u8211{}110, 127; Ronald J. Williams and John C. Beckman, {\\i{}Williams\\uc0\\u8217{} Hebrew Syntax}, 3rd ed. (Toronto: University of Toronto Press, 2007), 21, 137, 97\\uc0\\u8211{}136; Jan Pieter Lettinga, {\\i{}Grammaire de l\\uc0\\u8217{}h\\uc0\\u233{}breu biblique} (Leiden\\uc0\\u8239{}; Boston: Brill, 1999), 144, 177; Eduard K\\uc0\\u246{}nig, {\\i{}Historisch-Kritisches Lehrgeb\\uc0\\u228{}ude Der Hebr\\uc0\\u228{}ischen Sprache} (Leipzig: J.C. Hinrichs\\uc0\\u8217{}sche Buchhandlung, 1895), 234, 262\\uc0\\u8211{}265; Hans Bauer, Pontus Leander, and Paul Kahle, {\\i{}Historische Grammatik Der Hebr\\uc0\\u228{}ischen Sprache Des Alten Testamentes} (Halle A.S.: M. Niemeyer, 1922), \\uc0\\u167{}80, 80l.","plainCitation":"Wilhelm Gesenius, Emiel Friedrich Kautsch, and A.E. Cowley, Gesenius’ Hebrew Grammar, Second. (Oxford: Clarendon Press, 1909), §100, 118; Paul Joüon and T. Muraoka, A Grammar of Biblical Hebrew, Subsidia Biblica 14/1-14/2 (Roma: Editrice Pontificio Istituto Biblio, 1996), §102a-c, 126i, 133; Bruce Waltke and M. O’Connor, An Introduction to Biblical Hebrew Syntax (Winona Lake: Eisenbrauns, 1990), §10.2.2c, 11.2, 39.3.1h; Carl Brockelmann, Hebräische Syntax (Neukirchen: Kreis Moers, Verlag der Buchhandliung des Erziehungsvereins, 1956), 92, 98–109; Bill T. Arnold and John H. Choi, A Guide to Biblical Hebrew Syntax (New York, N.Y: Cambridge University Press, 2003), 18–19, 103–110, 127; Ronald J. Williams and John C. Beckman, Williams’ Hebrew Syntax, 3rd ed. (Toronto: University of Toronto Press, 2007), 21, 137, 97–136; Jan Pieter Lettinga, Grammaire de l’hébreu biblique (Leiden ; Boston: Brill, 1999), 144, 177; Eduard König, Historisch-Kritisches Lehrgebäude Der Hebräischen Sprache (Leipzig: J.C. Hinrichs’sche Buchhandlung, 1895), 234, 262–265; Hans Bauer, Pontus Leander, and Paul Kahle, Historische Grammatik Der Hebräischen Sprache Des Alten Testamentes (Halle A.S.: M. Niemeyer, 1922), §80, 80l.","noteIndex":11},"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00, 118"},{"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02a-c, 126i, 133"},{"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0.2.2c, 11.2, 39.3.1h"},{"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 98-109"},{"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8-19, 103-110, 127"},{"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21, 137, 97-136"},{"id":342,"uris":["http://zotero.org/users/4501072/items/WWYBG2NP"],"uri":["http://zotero.org/users/4501072/items/WWYBG2NP"],"itemData":{"id":342,"type":"book","title":"Grammaire de l'hébreu biblique","publisher":"Brill","publisher-place":"Leiden ; Boston","number-of-pages":"202","source":"Library of Congress ISBN","event-place":"Leiden ; Boston","ISBN":"978-90-04-11471-5","call-number":"PJ4567.3 .L4714 1999","note":"OCLC: ocm43855738","language":"fre heb","author":[{"family":"Lettinga","given":"Jan Pieter"}],"issued":{"date-parts":[["1999"]]}},"locator":"144, 177"},{"id":345,"uris":["http://zotero.org/users/4501072/items/6GYL6AGF"],"uri":["http://zotero.org/users/4501072/items/6GYL6AGF"],"itemData":{"id":345,"type":"book","title":"Historisch-Kritisches Lehrgebäude der Hebräischen Sprache","publisher":"J.C. Hinrichs'sche Buchhandlung","publisher-place":"Leipzig","event-place":"Leipzig","author":[{"family":"König","given":"Eduard"}],"issued":{"date-parts":[["1895"]]}},"locator":"234, 262-265"},{"id":354,"uris":["http://zotero.org/users/4501072/items/G9Z7K5ML"],"uri":["http://zotero.org/users/4501072/items/G9Z7K5ML"],"itemData":{"id":354,"type":"book","title":"Historische Grammatik der Hebräischen Sprache des Alten Testamentes","publisher":"M. Niemeyer","publisher-place":"Halle A.S.","event-place":"Halle A.S.","title-short":"Historische Grammatik","author":[{"family":"Bauer","given":"Hans"},{"family":"Leander","given":"Pontus"},{"family":"Kahle","given":"Paul"}],"issued":{"date-parts":[["1922"]]}},"locator":"§80, 80l"}],"schema":"https://github.com/citation-style-language/schema/raw/master/csl-citation.json"} </w:instrText>
      </w:r>
      <w:r>
        <w:fldChar w:fldCharType="separate"/>
      </w:r>
      <w:r w:rsidRPr="005C50DA">
        <w:rPr>
          <w:rFonts w:cs="Times New Roman"/>
        </w:rPr>
        <w:t xml:space="preserve">Wilhelm Gesenius, Emiel Friedrich Kautsch, and A.E. Cowley, </w:t>
      </w:r>
      <w:r w:rsidRPr="005C50DA">
        <w:rPr>
          <w:rFonts w:cs="Times New Roman"/>
          <w:i/>
          <w:iCs/>
        </w:rPr>
        <w:t>Gesenius’ Hebrew Grammar</w:t>
      </w:r>
      <w:r w:rsidRPr="005C50DA">
        <w:rPr>
          <w:rFonts w:cs="Times New Roman"/>
        </w:rPr>
        <w:t xml:space="preserve">, Second. (Oxford: Clarendon Press, 1909), §100, 118; Paul Joüon and T. Muraoka, </w:t>
      </w:r>
      <w:r w:rsidRPr="005C50DA">
        <w:rPr>
          <w:rFonts w:cs="Times New Roman"/>
          <w:i/>
          <w:iCs/>
        </w:rPr>
        <w:t>A Grammar of Biblical Hebrew</w:t>
      </w:r>
      <w:r w:rsidRPr="005C50DA">
        <w:rPr>
          <w:rFonts w:cs="Times New Roman"/>
        </w:rPr>
        <w:t xml:space="preserve">, Subsidia Biblica 14/1-14/2 (Roma: Editrice Pontificio Istituto Biblio, 1996), §102a-c, 126i, 133; Bruce Waltke and M. O’Connor, </w:t>
      </w:r>
      <w:r w:rsidRPr="005C50DA">
        <w:rPr>
          <w:rFonts w:cs="Times New Roman"/>
          <w:i/>
          <w:iCs/>
        </w:rPr>
        <w:t>An Introduction to Biblical Hebrew Syntax</w:t>
      </w:r>
      <w:r w:rsidRPr="005C50DA">
        <w:rPr>
          <w:rFonts w:cs="Times New Roman"/>
        </w:rPr>
        <w:t xml:space="preserve"> (Winona Lake: Eisenbrauns, 1990), §10.2.2c, 11.2, 39.3.1h; Carl Brockelmann, </w:t>
      </w:r>
      <w:r w:rsidRPr="005C50DA">
        <w:rPr>
          <w:rFonts w:cs="Times New Roman"/>
          <w:i/>
          <w:iCs/>
        </w:rPr>
        <w:t>Hebräische Syntax</w:t>
      </w:r>
      <w:r w:rsidRPr="005C50DA">
        <w:rPr>
          <w:rFonts w:cs="Times New Roman"/>
        </w:rPr>
        <w:t xml:space="preserve"> (Neukirchen: Kreis Moers, Verlag der Buchhandliung des Erziehungsvereins, 1956), 92, 98–109; Bill T. Arnold and John H. Choi, </w:t>
      </w:r>
      <w:r w:rsidRPr="005C50DA">
        <w:rPr>
          <w:rFonts w:cs="Times New Roman"/>
          <w:i/>
          <w:iCs/>
        </w:rPr>
        <w:t>A Guide to Biblical Hebrew Syntax</w:t>
      </w:r>
      <w:r w:rsidRPr="005C50DA">
        <w:rPr>
          <w:rFonts w:cs="Times New Roman"/>
        </w:rPr>
        <w:t xml:space="preserve"> (New York, N.Y: Cambridge University Press, 2003), 18–19, 103–110, 127; Ronald J. Williams and John C. Beckman, </w:t>
      </w:r>
      <w:r w:rsidRPr="005C50DA">
        <w:rPr>
          <w:rFonts w:cs="Times New Roman"/>
          <w:i/>
          <w:iCs/>
        </w:rPr>
        <w:t>Williams’ Hebrew Syntax</w:t>
      </w:r>
      <w:r w:rsidRPr="005C50DA">
        <w:rPr>
          <w:rFonts w:cs="Times New Roman"/>
        </w:rPr>
        <w:t xml:space="preserve">, 3rd ed. (Toronto: University of Toronto Press, 2007), 21, 137, 97–136; Jan Pieter Lettinga, </w:t>
      </w:r>
      <w:r w:rsidRPr="005C50DA">
        <w:rPr>
          <w:rFonts w:cs="Times New Roman"/>
          <w:i/>
          <w:iCs/>
        </w:rPr>
        <w:t>Grammaire de l’hébreu biblique</w:t>
      </w:r>
      <w:r w:rsidRPr="005C50DA">
        <w:rPr>
          <w:rFonts w:cs="Times New Roman"/>
        </w:rPr>
        <w:t xml:space="preserve"> (Leiden ; Boston: Brill, 1999), 144, 177; Eduard König, </w:t>
      </w:r>
      <w:r w:rsidRPr="005C50DA">
        <w:rPr>
          <w:rFonts w:cs="Times New Roman"/>
          <w:i/>
          <w:iCs/>
        </w:rPr>
        <w:t>Historisch-Kritisches Lehrgebäude Der Hebräischen Sprache</w:t>
      </w:r>
      <w:r w:rsidRPr="005C50DA">
        <w:rPr>
          <w:rFonts w:cs="Times New Roman"/>
        </w:rPr>
        <w:t xml:space="preserve"> (Leipzig: J.C. Hinrichs’sche Buchhandlung, 1895), 234, 262–265; Hans Bauer, Pontus Leander, and Paul Kahle, </w:t>
      </w:r>
      <w:r w:rsidRPr="005C50DA">
        <w:rPr>
          <w:rFonts w:cs="Times New Roman"/>
          <w:i/>
          <w:iCs/>
        </w:rPr>
        <w:t>Historische Grammatik Der Hebräischen Sprache Des Alten Testamentes</w:t>
      </w:r>
      <w:r w:rsidRPr="005C50DA">
        <w:rPr>
          <w:rFonts w:cs="Times New Roman"/>
        </w:rPr>
        <w:t xml:space="preserve"> (Halle A.S.: M. Niemeyer, 1922), §80, 80l.</w:t>
      </w:r>
      <w:r>
        <w:fldChar w:fldCharType="end"/>
      </w:r>
    </w:p>
  </w:footnote>
  <w:footnote w:id="12">
    <w:p w14:paraId="65589A6B" w14:textId="0690287D"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BcebJGUk","properties":{"formattedCitation":"{\\i{}Jo\\uc0\\u252{}on}, \\uc0\\u167{}102b, 166k; {\\i{}IBHS}, 39.3.1h.","plainCitation":"Joüon, §102b, 166k; IBHS, 39.3.1h.","noteIndex":12},"citationItems":[{"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02b, 166k","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74589E">
        <w:rPr>
          <w:rFonts w:cs="Times New Roman"/>
          <w:i/>
          <w:iCs/>
        </w:rPr>
        <w:t>Joüon</w:t>
      </w:r>
      <w:r w:rsidRPr="0074589E">
        <w:rPr>
          <w:rFonts w:cs="Times New Roman"/>
        </w:rPr>
        <w:t xml:space="preserve">, §102b, 166k; </w:t>
      </w:r>
      <w:r w:rsidRPr="0074589E">
        <w:rPr>
          <w:rFonts w:cs="Times New Roman"/>
          <w:i/>
          <w:iCs/>
        </w:rPr>
        <w:t>IBHS</w:t>
      </w:r>
      <w:r w:rsidRPr="0074589E">
        <w:rPr>
          <w:rFonts w:cs="Times New Roman"/>
        </w:rPr>
        <w:t>, 39.3.1h.</w:t>
      </w:r>
      <w:r>
        <w:fldChar w:fldCharType="end"/>
      </w:r>
    </w:p>
  </w:footnote>
  <w:footnote w:id="13">
    <w:p w14:paraId="46003650" w14:textId="7A46EB92" w:rsidR="00C76A13" w:rsidRDefault="00C76A13">
      <w:pPr>
        <w:pStyle w:val="FootnoteText"/>
      </w:pPr>
      <w:r w:rsidRPr="00E65E29">
        <w:rPr>
          <w:rStyle w:val="FootnoteReference"/>
        </w:rPr>
        <w:footnoteRef/>
      </w:r>
      <w:r>
        <w:t xml:space="preserve"> See references in </w:t>
      </w:r>
      <w:r>
        <w:fldChar w:fldCharType="begin"/>
      </w:r>
      <w:r>
        <w:instrText xml:space="preserve"> NOTEREF _Ref6768145 \h </w:instrText>
      </w:r>
      <w:r>
        <w:fldChar w:fldCharType="separate"/>
      </w:r>
      <w:r w:rsidR="00E65E29">
        <w:t>11</w:t>
      </w:r>
      <w:r>
        <w:fldChar w:fldCharType="end"/>
      </w:r>
      <w:r>
        <w:fldChar w:fldCharType="begin"/>
      </w:r>
      <w:r>
        <w:instrText xml:space="preserve"> NOTEREF _Ref6768145 \h </w:instrText>
      </w:r>
      <w:r>
        <w:fldChar w:fldCharType="separate"/>
      </w:r>
      <w:r w:rsidR="00E65E29">
        <w:t>11</w:t>
      </w:r>
      <w:r>
        <w:fldChar w:fldCharType="end"/>
      </w:r>
      <w:r>
        <w:t xml:space="preserve">. Gibson, however, refuses the terminology of "accusative." </w:t>
      </w:r>
      <w:r>
        <w:fldChar w:fldCharType="begin"/>
      </w:r>
      <w:r>
        <w:instrText xml:space="preserve"> ADDIN ZOTERO_ITEM CSL_CITATION {"citationID":"Jlx5wcsn","properties":{"formattedCitation":"John C. L. Gibson, {\\i{}Davidson\\uc0\\u8217{}s Introductory Hebrew Grammar Syntax}, 4. ed. (Edinburgh: Clark, 1994), 24.","plainCitation":"John C. L. Gibson, Davidson’s Introductory Hebrew Grammar Syntax, 4. ed. (Edinburgh: Clark, 1994), 24.","noteIndex":13},"citationItems":[{"id":337,"uris":["http://zotero.org/users/4501072/items/ZNNH85XW"],"uri":["http://zotero.org/users/4501072/items/ZNNH85XW"],"itemData":{"id":337,"type":"book","title":"Davidson's introductory Hebrew grammar syntax","publisher":"Clark","publisher-place":"Edinburgh","number-of-pages":"229","edition":"4. ed","source":"Gemeinsamer Bibliotheksverbund ISBN","event-place":"Edinburgh","ISBN":"978-0-567-09713-2","note":"OCLC: 246525204","title-short":"Davidson's","author":[{"family":"Gibson","given":"John C. L."}],"issued":{"date-parts":[["1994"]]}},"locator":"24"}],"schema":"https://github.com/citation-style-language/schema/raw/master/csl-citation.json"} </w:instrText>
      </w:r>
      <w:r>
        <w:fldChar w:fldCharType="separate"/>
      </w:r>
      <w:r w:rsidRPr="001C4645">
        <w:rPr>
          <w:rFonts w:cs="Times New Roman"/>
        </w:rPr>
        <w:t xml:space="preserve">John C. L. Gibson, </w:t>
      </w:r>
      <w:r w:rsidRPr="001C4645">
        <w:rPr>
          <w:rFonts w:cs="Times New Roman"/>
          <w:i/>
          <w:iCs/>
        </w:rPr>
        <w:t>Davidson’s Introductory Hebrew Grammar Syntax</w:t>
      </w:r>
      <w:r w:rsidRPr="001C4645">
        <w:rPr>
          <w:rFonts w:cs="Times New Roman"/>
        </w:rPr>
        <w:t>, 4. ed. (Edinburgh: Clark, 1994), 24.</w:t>
      </w:r>
      <w:r>
        <w:fldChar w:fldCharType="end"/>
      </w:r>
    </w:p>
  </w:footnote>
  <w:footnote w:id="14">
    <w:p w14:paraId="343DA292" w14:textId="016CE449" w:rsidR="00C76A13" w:rsidRDefault="00C76A13" w:rsidP="004512CD">
      <w:pPr>
        <w:pStyle w:val="FootnoteText"/>
      </w:pPr>
      <w:r w:rsidRPr="00E65E29">
        <w:rPr>
          <w:rStyle w:val="FootnoteReference"/>
        </w:rPr>
        <w:footnoteRef/>
      </w:r>
      <w:r>
        <w:t xml:space="preserve"> </w:t>
      </w:r>
      <w:r>
        <w:fldChar w:fldCharType="begin"/>
      </w:r>
      <w:r>
        <w:instrText xml:space="preserve"> ADDIN ZOTERO_ITEM CSL_CITATION {"citationID":"bY3sj0m7","properties":{"formattedCitation":"{\\i{}IBHS}, \\uc0\\u167{}8.1.","plainCitation":"IBHS, §8.1.","noteIndex":14},"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8.1","suppress-author":true}],"schema":"https://github.com/citation-style-language/schema/raw/master/csl-citation.json"} </w:instrText>
      </w:r>
      <w:r>
        <w:fldChar w:fldCharType="separate"/>
      </w:r>
      <w:r w:rsidRPr="004512CD">
        <w:rPr>
          <w:rFonts w:cs="Times New Roman"/>
          <w:i/>
          <w:iCs/>
        </w:rPr>
        <w:t>IBHS</w:t>
      </w:r>
      <w:r w:rsidRPr="004512CD">
        <w:rPr>
          <w:rFonts w:cs="Times New Roman"/>
        </w:rPr>
        <w:t>, §8.1.</w:t>
      </w:r>
      <w:r>
        <w:fldChar w:fldCharType="end"/>
      </w:r>
    </w:p>
  </w:footnote>
  <w:footnote w:id="15">
    <w:p w14:paraId="74D5A022" w14:textId="164F9998"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3dX93xn3","properties":{"formattedCitation":"Van der Merwe, Naud\\uc0\\u233{}, and Kroeze, {\\i{}BHRG}, \\uc0\\u167{}33.1; {\\i{}Jo\\uc0\\u252{}on}, 440.","plainCitation":"Van der Merwe, Naudé, and Kroeze, BHRG, §33.1; Joüon, 440.","noteIndex":15},"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1"},{"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440","suppress-author":true}],"schema":"https://github.com/citation-style-language/schema/raw/master/csl-citation.json"} </w:instrText>
      </w:r>
      <w:r>
        <w:fldChar w:fldCharType="separate"/>
      </w:r>
      <w:r w:rsidRPr="0062229C">
        <w:rPr>
          <w:rFonts w:cs="Times New Roman"/>
        </w:rPr>
        <w:t xml:space="preserve">Van der Merwe, Naudé, and Kroeze, </w:t>
      </w:r>
      <w:r w:rsidRPr="0062229C">
        <w:rPr>
          <w:rFonts w:cs="Times New Roman"/>
          <w:i/>
          <w:iCs/>
        </w:rPr>
        <w:t>BHRG</w:t>
      </w:r>
      <w:r w:rsidRPr="0062229C">
        <w:rPr>
          <w:rFonts w:cs="Times New Roman"/>
        </w:rPr>
        <w:t xml:space="preserve">, §33.1; </w:t>
      </w:r>
      <w:r w:rsidRPr="0062229C">
        <w:rPr>
          <w:rFonts w:cs="Times New Roman"/>
          <w:i/>
          <w:iCs/>
        </w:rPr>
        <w:t>Joüon</w:t>
      </w:r>
      <w:r w:rsidRPr="0062229C">
        <w:rPr>
          <w:rFonts w:cs="Times New Roman"/>
        </w:rPr>
        <w:t>, 440.</w:t>
      </w:r>
      <w:r>
        <w:fldChar w:fldCharType="end"/>
      </w:r>
    </w:p>
  </w:footnote>
  <w:footnote w:id="16">
    <w:p w14:paraId="2E369152" w14:textId="74BD6F1B"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NSVDYcIQ","properties":{"formattedCitation":"{\\i{}GKC}, \\uc0\\u167{}118; {\\i{}Jo\\uc0\\u252{}on}, \\uc0\\u167{}126; {\\i{}IBHS}, \\uc0\\u167{}39.3.1d; Brockelmann, {\\i{}Hebr\\uc0\\u228{}ische Syntax}, 92; Arnold and Choi, {\\i{}A Guide}, 18\\uc0\\u8211{}21; Gibson, {\\i{}Davidson\\uc0\\u8217{}s}, 140.","plainCitation":"GKC, §118; Joüon, §126; IBHS, §39.3.1d; Brockelmann, Hebräische Syntax, 92; Arnold and Choi, A Guide, 18–21; Gibson, Davidson’s, 140.","noteIndex":16},"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d","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8-21"},{"id":337,"uris":["http://zotero.org/users/4501072/items/ZNNH85XW"],"uri":["http://zotero.org/users/4501072/items/ZNNH85XW"],"itemData":{"id":337,"type":"book","title":"Davidson's introductory Hebrew grammar syntax","publisher":"Clark","publisher-place":"Edinburgh","number-of-pages":"229","edition":"4. ed","source":"Gemeinsamer Bibliotheksverbund ISBN","event-place":"Edinburgh","ISBN":"978-0-567-09713-2","note":"OCLC: 246525204","title-short":"Davidson's","author":[{"family":"Gibson","given":"John C. L."}],"issued":{"date-parts":[["1994"]]}},"locator":"140"}],"schema":"https://github.com/citation-style-language/schema/raw/master/csl-citation.json"} </w:instrText>
      </w:r>
      <w:r>
        <w:fldChar w:fldCharType="separate"/>
      </w:r>
      <w:r w:rsidRPr="00867C75">
        <w:rPr>
          <w:rFonts w:cs="Times New Roman"/>
          <w:i/>
          <w:iCs/>
        </w:rPr>
        <w:t>GKC</w:t>
      </w:r>
      <w:r w:rsidRPr="00867C75">
        <w:rPr>
          <w:rFonts w:cs="Times New Roman"/>
        </w:rPr>
        <w:t xml:space="preserve">, §118; </w:t>
      </w:r>
      <w:r w:rsidRPr="00867C75">
        <w:rPr>
          <w:rFonts w:cs="Times New Roman"/>
          <w:i/>
          <w:iCs/>
        </w:rPr>
        <w:t>Joüon</w:t>
      </w:r>
      <w:r w:rsidRPr="00867C75">
        <w:rPr>
          <w:rFonts w:cs="Times New Roman"/>
        </w:rPr>
        <w:t xml:space="preserve">, §126; </w:t>
      </w:r>
      <w:r w:rsidRPr="00867C75">
        <w:rPr>
          <w:rFonts w:cs="Times New Roman"/>
          <w:i/>
          <w:iCs/>
        </w:rPr>
        <w:t>IBHS</w:t>
      </w:r>
      <w:r w:rsidRPr="00867C75">
        <w:rPr>
          <w:rFonts w:cs="Times New Roman"/>
        </w:rPr>
        <w:t xml:space="preserve">, §39.3.1d; Brockelmann, </w:t>
      </w:r>
      <w:r w:rsidRPr="00867C75">
        <w:rPr>
          <w:rFonts w:cs="Times New Roman"/>
          <w:i/>
          <w:iCs/>
        </w:rPr>
        <w:t>Hebräische Syntax</w:t>
      </w:r>
      <w:r w:rsidRPr="00867C75">
        <w:rPr>
          <w:rFonts w:cs="Times New Roman"/>
        </w:rPr>
        <w:t xml:space="preserve">, 92; Arnold and Choi, </w:t>
      </w:r>
      <w:r w:rsidRPr="00867C75">
        <w:rPr>
          <w:rFonts w:cs="Times New Roman"/>
          <w:i/>
          <w:iCs/>
        </w:rPr>
        <w:t>A Guide</w:t>
      </w:r>
      <w:r w:rsidRPr="00867C75">
        <w:rPr>
          <w:rFonts w:cs="Times New Roman"/>
        </w:rPr>
        <w:t xml:space="preserve">, 18–21; Gibson, </w:t>
      </w:r>
      <w:r w:rsidRPr="00867C75">
        <w:rPr>
          <w:rFonts w:cs="Times New Roman"/>
          <w:i/>
          <w:iCs/>
        </w:rPr>
        <w:t>Davidson’s</w:t>
      </w:r>
      <w:r w:rsidRPr="00867C75">
        <w:rPr>
          <w:rFonts w:cs="Times New Roman"/>
        </w:rPr>
        <w:t>, 140.</w:t>
      </w:r>
      <w:r>
        <w:fldChar w:fldCharType="end"/>
      </w:r>
    </w:p>
  </w:footnote>
  <w:footnote w:id="17">
    <w:p w14:paraId="2C3B2EFF" w14:textId="3C84D657"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jqlR4IWV","properties":{"formattedCitation":"{\\i{}GKC}, \\uc0\\u167{}118i; {\\i{}Jo\\uc0\\u252{}on}, \\uc0\\u167{}126i; {\\i{}IBHS}, \\uc0\\u167{}10.2.2c.","plainCitation":"GKC, §118i; Joüon, §126i; IBHS, §10.2.2c.","noteIndex":17},"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i","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i","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0.2.2c","suppress-author":true}],"schema":"https://github.com/citation-style-language/schema/raw/master/csl-citation.json"} </w:instrText>
      </w:r>
      <w:r>
        <w:fldChar w:fldCharType="separate"/>
      </w:r>
      <w:r w:rsidRPr="00F21336">
        <w:rPr>
          <w:rFonts w:cs="Times New Roman"/>
          <w:i/>
          <w:iCs/>
        </w:rPr>
        <w:t>GKC</w:t>
      </w:r>
      <w:r w:rsidRPr="00F21336">
        <w:rPr>
          <w:rFonts w:cs="Times New Roman"/>
        </w:rPr>
        <w:t xml:space="preserve">, §118i; </w:t>
      </w:r>
      <w:r w:rsidRPr="00F21336">
        <w:rPr>
          <w:rFonts w:cs="Times New Roman"/>
          <w:i/>
          <w:iCs/>
        </w:rPr>
        <w:t>Joüon</w:t>
      </w:r>
      <w:r w:rsidRPr="00F21336">
        <w:rPr>
          <w:rFonts w:cs="Times New Roman"/>
        </w:rPr>
        <w:t xml:space="preserve">, §126i; </w:t>
      </w:r>
      <w:r w:rsidRPr="00F21336">
        <w:rPr>
          <w:rFonts w:cs="Times New Roman"/>
          <w:i/>
          <w:iCs/>
        </w:rPr>
        <w:t>IBHS</w:t>
      </w:r>
      <w:r w:rsidRPr="00F21336">
        <w:rPr>
          <w:rFonts w:cs="Times New Roman"/>
        </w:rPr>
        <w:t>, §10.2.2c.</w:t>
      </w:r>
      <w:r>
        <w:fldChar w:fldCharType="end"/>
      </w:r>
    </w:p>
  </w:footnote>
  <w:footnote w:id="18">
    <w:p w14:paraId="15BFB5D1" w14:textId="4EC7A20A"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NKSoIwLV","properties":{"formattedCitation":"{\\i{}GKC}, \\uc0\\u167{}118i,k; {\\i{}Jo\\uc0\\u252{}on}, 126i; Van der Merwe, Naud\\uc0\\u233{}, and Kroeze, {\\i{}BHRG}, \\uc0\\u167{}33.3; Brockelmann, {\\i{}Hebr\\uc0\\u228{}ische Syntax}, 92; Arnold and Choi, {\\i{}A Guide}, 19; Williams and Beckman, {\\i{}Williams\\uc0\\u8217{}}, 21.","plainCitation":"GKC, §118i,k; Joüon, 126i; Van der Merwe, Naudé, and Kroeze, BHRG, §33.3; Brockelmann, Hebräische Syntax, 92; Arnold and Choi, A Guide, 19; Williams and Beckman, Williams’, 21.","noteIndex":18},"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i,k","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i","suppress-author":true},{"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3"},{"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9"},{"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21"}],"schema":"https://github.com/citation-style-language/schema/raw/master/csl-citation.json"} </w:instrText>
      </w:r>
      <w:r>
        <w:fldChar w:fldCharType="separate"/>
      </w:r>
      <w:r w:rsidRPr="0095520F">
        <w:rPr>
          <w:rFonts w:cs="Times New Roman"/>
          <w:i/>
          <w:iCs/>
        </w:rPr>
        <w:t>GKC</w:t>
      </w:r>
      <w:r w:rsidRPr="0095520F">
        <w:rPr>
          <w:rFonts w:cs="Times New Roman"/>
        </w:rPr>
        <w:t xml:space="preserve">, §118i,k; </w:t>
      </w:r>
      <w:r w:rsidRPr="0095520F">
        <w:rPr>
          <w:rFonts w:cs="Times New Roman"/>
          <w:i/>
          <w:iCs/>
        </w:rPr>
        <w:t>Joüon</w:t>
      </w:r>
      <w:r w:rsidRPr="0095520F">
        <w:rPr>
          <w:rFonts w:cs="Times New Roman"/>
        </w:rPr>
        <w:t xml:space="preserve">, 126i; Van der Merwe, Naudé, and Kroeze, </w:t>
      </w:r>
      <w:r w:rsidRPr="0095520F">
        <w:rPr>
          <w:rFonts w:cs="Times New Roman"/>
          <w:i/>
          <w:iCs/>
        </w:rPr>
        <w:t>BHRG</w:t>
      </w:r>
      <w:r w:rsidRPr="0095520F">
        <w:rPr>
          <w:rFonts w:cs="Times New Roman"/>
        </w:rPr>
        <w:t xml:space="preserve">, §33.3; Brockelmann, </w:t>
      </w:r>
      <w:r w:rsidRPr="0095520F">
        <w:rPr>
          <w:rFonts w:cs="Times New Roman"/>
          <w:i/>
          <w:iCs/>
        </w:rPr>
        <w:t>Hebräische Syntax</w:t>
      </w:r>
      <w:r w:rsidRPr="0095520F">
        <w:rPr>
          <w:rFonts w:cs="Times New Roman"/>
        </w:rPr>
        <w:t xml:space="preserve">, 92; Arnold and Choi, </w:t>
      </w:r>
      <w:r w:rsidRPr="0095520F">
        <w:rPr>
          <w:rFonts w:cs="Times New Roman"/>
          <w:i/>
          <w:iCs/>
        </w:rPr>
        <w:t>A Guide</w:t>
      </w:r>
      <w:r w:rsidRPr="0095520F">
        <w:rPr>
          <w:rFonts w:cs="Times New Roman"/>
        </w:rPr>
        <w:t xml:space="preserve">, 19; Williams and Beckman, </w:t>
      </w:r>
      <w:r w:rsidRPr="0095520F">
        <w:rPr>
          <w:rFonts w:cs="Times New Roman"/>
          <w:i/>
          <w:iCs/>
        </w:rPr>
        <w:t>Williams’</w:t>
      </w:r>
      <w:r w:rsidRPr="0095520F">
        <w:rPr>
          <w:rFonts w:cs="Times New Roman"/>
        </w:rPr>
        <w:t>, 21.</w:t>
      </w:r>
      <w:r>
        <w:fldChar w:fldCharType="end"/>
      </w:r>
      <w:r>
        <w:t xml:space="preserve"> But see the more nuanced approach of Waltke and O'Connor, who divide into "deictics" and "independents." </w:t>
      </w:r>
      <w:r>
        <w:fldChar w:fldCharType="begin"/>
      </w:r>
      <w:r>
        <w:instrText xml:space="preserve"> ADDIN ZOTERO_ITEM CSL_CITATION {"citationID":"MdPTPi6s","properties":{"formattedCitation":"{\\i{}IBHS}, 39.3.1h.","plainCitation":"IBHS, 39.3.1h.","noteIndex":18},"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014F39">
        <w:rPr>
          <w:rFonts w:cs="Times New Roman"/>
          <w:i/>
          <w:iCs/>
        </w:rPr>
        <w:t>IBHS</w:t>
      </w:r>
      <w:r w:rsidRPr="00014F39">
        <w:rPr>
          <w:rFonts w:cs="Times New Roman"/>
        </w:rPr>
        <w:t>, 39.3.1h.</w:t>
      </w:r>
      <w:r>
        <w:fldChar w:fldCharType="end"/>
      </w:r>
    </w:p>
  </w:footnote>
  <w:footnote w:id="19">
    <w:p w14:paraId="78E9CF4E" w14:textId="7384D88B"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fZsIG8qO","properties":{"formattedCitation":"Van der Merwe, Naud\\uc0\\u233{}, and Kroeze, {\\i{}BHRG}, \\uc0\\u167{}39; {\\i{}GKC}, \\uc0\\u167{}119; {\\i{}Jo\\uc0\\u252{}on}, \\uc0\\u167{}133; {\\i{}IBHS}, \\uc0\\u167{}11; Brockelmann, {\\i{}Hebr\\uc0\\u228{}ische Syntax}, 98\\uc0\\u8211{}109; Williams and Beckman, {\\i{}Williams\\uc0\\u8217{}}, 97\\uc0\\u8211{}136.","plainCitation":"Van der Merwe, Naudé, and Kroeze, BHRG, §39; GKC, §119; Joüon, §133; IBHS, §11; Brockelmann, Hebräische Syntax, 98–109; Williams and Beckman, Williams’, 97–136.","noteIndex":19},"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9","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33","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1","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8-109"},{"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97-136"}],"schema":"https://github.com/citation-style-language/schema/raw/master/csl-citation.json"} </w:instrText>
      </w:r>
      <w:r>
        <w:fldChar w:fldCharType="separate"/>
      </w:r>
      <w:r w:rsidRPr="00923AE2">
        <w:rPr>
          <w:rFonts w:cs="Times New Roman"/>
        </w:rPr>
        <w:t xml:space="preserve">Van der Merwe, Naudé, and Kroeze, </w:t>
      </w:r>
      <w:r w:rsidRPr="00923AE2">
        <w:rPr>
          <w:rFonts w:cs="Times New Roman"/>
          <w:i/>
          <w:iCs/>
        </w:rPr>
        <w:t>BHRG</w:t>
      </w:r>
      <w:r w:rsidRPr="00923AE2">
        <w:rPr>
          <w:rFonts w:cs="Times New Roman"/>
        </w:rPr>
        <w:t xml:space="preserve">, §39; </w:t>
      </w:r>
      <w:r w:rsidRPr="00923AE2">
        <w:rPr>
          <w:rFonts w:cs="Times New Roman"/>
          <w:i/>
          <w:iCs/>
        </w:rPr>
        <w:t>GKC</w:t>
      </w:r>
      <w:r w:rsidRPr="00923AE2">
        <w:rPr>
          <w:rFonts w:cs="Times New Roman"/>
        </w:rPr>
        <w:t xml:space="preserve">, §119; </w:t>
      </w:r>
      <w:r w:rsidRPr="00923AE2">
        <w:rPr>
          <w:rFonts w:cs="Times New Roman"/>
          <w:i/>
          <w:iCs/>
        </w:rPr>
        <w:t>Joüon</w:t>
      </w:r>
      <w:r w:rsidRPr="00923AE2">
        <w:rPr>
          <w:rFonts w:cs="Times New Roman"/>
        </w:rPr>
        <w:t xml:space="preserve">, §133; </w:t>
      </w:r>
      <w:r w:rsidRPr="00923AE2">
        <w:rPr>
          <w:rFonts w:cs="Times New Roman"/>
          <w:i/>
          <w:iCs/>
        </w:rPr>
        <w:t>IBHS</w:t>
      </w:r>
      <w:r w:rsidRPr="00923AE2">
        <w:rPr>
          <w:rFonts w:cs="Times New Roman"/>
        </w:rPr>
        <w:t xml:space="preserve">, §11; Brockelmann, </w:t>
      </w:r>
      <w:r w:rsidRPr="00923AE2">
        <w:rPr>
          <w:rFonts w:cs="Times New Roman"/>
          <w:i/>
          <w:iCs/>
        </w:rPr>
        <w:t>Hebräische Syntax</w:t>
      </w:r>
      <w:r w:rsidRPr="00923AE2">
        <w:rPr>
          <w:rFonts w:cs="Times New Roman"/>
        </w:rPr>
        <w:t xml:space="preserve">, 98–109; Williams and Beckman, </w:t>
      </w:r>
      <w:r w:rsidRPr="00923AE2">
        <w:rPr>
          <w:rFonts w:cs="Times New Roman"/>
          <w:i/>
          <w:iCs/>
        </w:rPr>
        <w:t>Williams’</w:t>
      </w:r>
      <w:r w:rsidRPr="00923AE2">
        <w:rPr>
          <w:rFonts w:cs="Times New Roman"/>
        </w:rPr>
        <w:t>, 97–136.</w:t>
      </w:r>
      <w:r>
        <w:fldChar w:fldCharType="end"/>
      </w:r>
    </w:p>
  </w:footnote>
  <w:footnote w:id="20">
    <w:p w14:paraId="69A7B7B5" w14:textId="47ADFF38"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8WIJzmDw","properties":{"formattedCitation":"Van der Merwe, Naud\\uc0\\u233{}, and Kroeze, {\\i{}BHRG}, \\uc0\\u167{}39.1.4.","plainCitation":"Van der Merwe, Naudé, and Kroeze, BHRG, §39.1.4.","noteIndex":22},"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schema":"https://github.com/citation-style-language/schema/raw/master/csl-citation.json"} </w:instrText>
      </w:r>
      <w:r>
        <w:fldChar w:fldCharType="separate"/>
      </w:r>
      <w:r w:rsidRPr="001A3C88">
        <w:rPr>
          <w:rFonts w:cs="Times New Roman"/>
        </w:rPr>
        <w:t xml:space="preserve">Van der Merwe, Naudé, and Kroeze, </w:t>
      </w:r>
      <w:r w:rsidRPr="001A3C88">
        <w:rPr>
          <w:rFonts w:cs="Times New Roman"/>
          <w:i/>
          <w:iCs/>
        </w:rPr>
        <w:t>BHRG</w:t>
      </w:r>
      <w:r w:rsidRPr="001A3C88">
        <w:rPr>
          <w:rFonts w:cs="Times New Roman"/>
        </w:rPr>
        <w:t>, §39.1.4.</w:t>
      </w:r>
      <w:r>
        <w:fldChar w:fldCharType="end"/>
      </w:r>
    </w:p>
  </w:footnote>
  <w:footnote w:id="21">
    <w:p w14:paraId="4524CDB0" w14:textId="35F79880"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XQisDgKX","properties":{"formattedCitation":"Ibid.; {\\i{}GKC}, \\uc0\\u167{}119a; {\\i{}IBHS}, \\uc0\\u167{}11.2d; Brockelmann, {\\i{}Hebr\\uc0\\u228{}ische Syntax}, 92.","plainCitation":"Ibid.; GKC, §119a; IBHS, §11.2d; Brockelmann, Hebräische Syntax, 92.","noteIndex":21},"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9a","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1.2d","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schema":"https://github.com/citation-style-language/schema/raw/master/csl-citation.json"} </w:instrText>
      </w:r>
      <w:r>
        <w:fldChar w:fldCharType="separate"/>
      </w:r>
      <w:r w:rsidRPr="001A3C88">
        <w:rPr>
          <w:rFonts w:cs="Times New Roman"/>
        </w:rPr>
        <w:t xml:space="preserve">Ibid.; </w:t>
      </w:r>
      <w:r w:rsidRPr="001A3C88">
        <w:rPr>
          <w:rFonts w:cs="Times New Roman"/>
          <w:i/>
          <w:iCs/>
        </w:rPr>
        <w:t>GKC</w:t>
      </w:r>
      <w:r w:rsidRPr="001A3C88">
        <w:rPr>
          <w:rFonts w:cs="Times New Roman"/>
        </w:rPr>
        <w:t xml:space="preserve">, §119a; </w:t>
      </w:r>
      <w:r w:rsidRPr="001A3C88">
        <w:rPr>
          <w:rFonts w:cs="Times New Roman"/>
          <w:i/>
          <w:iCs/>
        </w:rPr>
        <w:t>IBHS</w:t>
      </w:r>
      <w:r w:rsidRPr="001A3C88">
        <w:rPr>
          <w:rFonts w:cs="Times New Roman"/>
        </w:rPr>
        <w:t xml:space="preserve">, §11.2d; Brockelmann, </w:t>
      </w:r>
      <w:r w:rsidRPr="001A3C88">
        <w:rPr>
          <w:rFonts w:cs="Times New Roman"/>
          <w:i/>
          <w:iCs/>
        </w:rPr>
        <w:t>Hebräische Syntax</w:t>
      </w:r>
      <w:r w:rsidRPr="001A3C88">
        <w:rPr>
          <w:rFonts w:cs="Times New Roman"/>
        </w:rPr>
        <w:t>, 92.</w:t>
      </w:r>
      <w:r>
        <w:fldChar w:fldCharType="end"/>
      </w:r>
    </w:p>
  </w:footnote>
  <w:footnote w:id="22">
    <w:p w14:paraId="2BA6591B" w14:textId="45B0443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Xo05mHmx","properties":{"formattedCitation":"DeVries, {\\i{}Yesterday}; Brin, {\\i{}The Concept of Time}.","plainCitation":"DeVries, Yesterday; Brin, The Concept of Time.","noteIndex":24},"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schema":"https://github.com/citation-style-language/schema/raw/master/csl-citation.json"} </w:instrText>
      </w:r>
      <w:r>
        <w:fldChar w:fldCharType="separate"/>
      </w:r>
      <w:r w:rsidRPr="00E1729B">
        <w:rPr>
          <w:rFonts w:cs="Times New Roman"/>
        </w:rPr>
        <w:t xml:space="preserve">DeVries, </w:t>
      </w:r>
      <w:r w:rsidRPr="00E1729B">
        <w:rPr>
          <w:rFonts w:cs="Times New Roman"/>
          <w:i/>
          <w:iCs/>
        </w:rPr>
        <w:t>Yesterday</w:t>
      </w:r>
      <w:r w:rsidRPr="00E1729B">
        <w:rPr>
          <w:rFonts w:cs="Times New Roman"/>
        </w:rPr>
        <w:t xml:space="preserve">; Brin, </w:t>
      </w:r>
      <w:r w:rsidRPr="00E1729B">
        <w:rPr>
          <w:rFonts w:cs="Times New Roman"/>
          <w:i/>
          <w:iCs/>
        </w:rPr>
        <w:t>The Concept of Time</w:t>
      </w:r>
      <w:r w:rsidRPr="00E1729B">
        <w:rPr>
          <w:rFonts w:cs="Times New Roman"/>
        </w:rPr>
        <w:t>.</w:t>
      </w:r>
      <w:r>
        <w:fldChar w:fldCharType="end"/>
      </w:r>
    </w:p>
  </w:footnote>
  <w:footnote w:id="23">
    <w:p w14:paraId="00F961B4" w14:textId="1C00510B"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K0nRrxiL","properties":{"formattedCitation":"DeVries, {\\i{}Yesterday}, 38.","plainCitation":"DeVries, Yesterday, 38.","noteIndex":25},"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8"}],"schema":"https://github.com/citation-style-language/schema/raw/master/csl-citation.json"} </w:instrText>
      </w:r>
      <w:r>
        <w:fldChar w:fldCharType="separate"/>
      </w:r>
      <w:r w:rsidRPr="00DE0DDE">
        <w:rPr>
          <w:rFonts w:cs="Times New Roman"/>
        </w:rPr>
        <w:t xml:space="preserve">DeVries, </w:t>
      </w:r>
      <w:r w:rsidRPr="00DE0DDE">
        <w:rPr>
          <w:rFonts w:cs="Times New Roman"/>
          <w:i/>
          <w:iCs/>
        </w:rPr>
        <w:t>Yesterday</w:t>
      </w:r>
      <w:r w:rsidRPr="00DE0DDE">
        <w:rPr>
          <w:rFonts w:cs="Times New Roman"/>
        </w:rPr>
        <w:t>, 38.</w:t>
      </w:r>
      <w:r>
        <w:fldChar w:fldCharType="end"/>
      </w:r>
    </w:p>
  </w:footnote>
  <w:footnote w:id="24">
    <w:p w14:paraId="655D3CC5" w14:textId="4438D57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F9OHRatl","properties":{"formattedCitation":"Ibid.","plainCitation":"Ibid.","noteIndex":26},"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8"}],"schema":"https://github.com/citation-style-language/schema/raw/master/csl-citation.json"} </w:instrText>
      </w:r>
      <w:r>
        <w:fldChar w:fldCharType="separate"/>
      </w:r>
      <w:r>
        <w:rPr>
          <w:noProof/>
        </w:rPr>
        <w:t>Ibid.</w:t>
      </w:r>
      <w:r>
        <w:fldChar w:fldCharType="end"/>
      </w:r>
    </w:p>
  </w:footnote>
  <w:footnote w:id="25">
    <w:p w14:paraId="507D566B" w14:textId="56687724"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OGEYnOfd","properties":{"formattedCitation":"Brin, {\\i{}The Concept of Time}, 25\\uc0\\u8211{}51.","plainCitation":"Brin, The Concept of Time, 25–51.","noteIndex":2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25-51"}],"schema":"https://github.com/citation-style-language/schema/raw/master/csl-citation.json"} </w:instrText>
      </w:r>
      <w:r>
        <w:fldChar w:fldCharType="separate"/>
      </w:r>
      <w:r w:rsidRPr="00162B5B">
        <w:rPr>
          <w:rFonts w:cs="Times New Roman"/>
        </w:rPr>
        <w:t xml:space="preserve">Brin, </w:t>
      </w:r>
      <w:r w:rsidRPr="00162B5B">
        <w:rPr>
          <w:rFonts w:cs="Times New Roman"/>
          <w:i/>
          <w:iCs/>
        </w:rPr>
        <w:t>The Concept of Time</w:t>
      </w:r>
      <w:r w:rsidRPr="00162B5B">
        <w:rPr>
          <w:rFonts w:cs="Times New Roman"/>
        </w:rPr>
        <w:t>, 25–51.</w:t>
      </w:r>
      <w:r>
        <w:fldChar w:fldCharType="end"/>
      </w:r>
    </w:p>
  </w:footnote>
  <w:footnote w:id="26">
    <w:p w14:paraId="2EDBA6E2" w14:textId="4F2571D3"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a5PYMEjv","properties":{"formattedCitation":"Ibid., 25.","plainCitation":"Ibid., 25.","noteIndex":29},"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25"}],"schema":"https://github.com/citation-style-language/schema/raw/master/csl-citation.json"} </w:instrText>
      </w:r>
      <w:r>
        <w:fldChar w:fldCharType="separate"/>
      </w:r>
      <w:r>
        <w:rPr>
          <w:noProof/>
        </w:rPr>
        <w:t>Ibid., 25.</w:t>
      </w:r>
      <w:r>
        <w:fldChar w:fldCharType="end"/>
      </w:r>
    </w:p>
  </w:footnote>
  <w:footnote w:id="27">
    <w:p w14:paraId="52E26926" w14:textId="4E620548"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14R5U7Dv","properties":{"formattedCitation":"Ibid., 52.","plainCitation":"Ibid., 52.","noteIndex":30},"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2"}],"schema":"https://github.com/citation-style-language/schema/raw/master/csl-citation.json"} </w:instrText>
      </w:r>
      <w:r>
        <w:fldChar w:fldCharType="separate"/>
      </w:r>
      <w:r>
        <w:rPr>
          <w:noProof/>
        </w:rPr>
        <w:t>Ibid., 52.</w:t>
      </w:r>
      <w:r>
        <w:fldChar w:fldCharType="end"/>
      </w:r>
    </w:p>
  </w:footnote>
  <w:footnote w:id="28">
    <w:p w14:paraId="4F62D2B3" w14:textId="338DEEFD"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G1qMh65H","properties":{"formattedCitation":"Ibid., 78\\uc0\\u8211{}92.","plainCitation":"Ibid., 78–92.","noteIndex":31},"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78-92"}],"schema":"https://github.com/citation-style-language/schema/raw/master/csl-citation.json"} </w:instrText>
      </w:r>
      <w:r>
        <w:fldChar w:fldCharType="separate"/>
      </w:r>
      <w:r w:rsidRPr="00C43551">
        <w:rPr>
          <w:rFonts w:cs="Times New Roman"/>
        </w:rPr>
        <w:t>Ibid., 78–92.</w:t>
      </w:r>
      <w:r>
        <w:fldChar w:fldCharType="end"/>
      </w:r>
    </w:p>
  </w:footnote>
  <w:footnote w:id="29">
    <w:p w14:paraId="6EB28BC6" w14:textId="4E71B773" w:rsidR="00C76A13" w:rsidRDefault="00C76A13" w:rsidP="00AF37AA">
      <w:pPr>
        <w:pStyle w:val="FootnoteText"/>
      </w:pPr>
      <w:r w:rsidRPr="00E65E29">
        <w:rPr>
          <w:rStyle w:val="FootnoteReference"/>
        </w:rPr>
        <w:footnoteRef/>
      </w:r>
      <w:r>
        <w:t xml:space="preserve"> </w:t>
      </w:r>
      <w:r>
        <w:fldChar w:fldCharType="begin"/>
      </w:r>
      <w:r>
        <w:instrText xml:space="preserve"> ADDIN ZOTERO_ITEM CSL_CITATION {"citationID":"411DQKbk","properties":{"formattedCitation":"Ibid., 58\\uc0\\u8211{}64, 65\\uc0\\u8211{}77.","plainCitation":"Ibid., 58–64, 65–77.","noteIndex":32},"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8-64, 65-77"}],"schema":"https://github.com/citation-style-language/schema/raw/master/csl-citation.json"} </w:instrText>
      </w:r>
      <w:r>
        <w:fldChar w:fldCharType="separate"/>
      </w:r>
      <w:r w:rsidRPr="00425E12">
        <w:rPr>
          <w:rFonts w:cs="Times New Roman"/>
        </w:rPr>
        <w:t>Ibid., 58–64, 65–77.</w:t>
      </w:r>
      <w:r>
        <w:fldChar w:fldCharType="end"/>
      </w:r>
    </w:p>
  </w:footnote>
  <w:footnote w:id="30">
    <w:p w14:paraId="3E6A0ECA" w14:textId="2861FD60" w:rsidR="00C76A13" w:rsidRDefault="00C76A13" w:rsidP="00AF37AA">
      <w:pPr>
        <w:pStyle w:val="FootnoteText"/>
      </w:pPr>
      <w:r w:rsidRPr="00E65E29">
        <w:rPr>
          <w:rStyle w:val="FootnoteReference"/>
        </w:rPr>
        <w:footnoteRef/>
      </w:r>
      <w:r>
        <w:t xml:space="preserve"> </w:t>
      </w:r>
      <w:r>
        <w:fldChar w:fldCharType="begin"/>
      </w:r>
      <w:r>
        <w:instrText xml:space="preserve"> ADDIN ZOTERO_ITEM CSL_CITATION {"citationID":"Sfksj7SX","properties":{"formattedCitation":"Ibid., 95\\uc0\\u8211{}124.","plainCitation":"Ibid., 95–124.","noteIndex":33},"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95-124"}],"schema":"https://github.com/citation-style-language/schema/raw/master/csl-citation.json"} </w:instrText>
      </w:r>
      <w:r>
        <w:fldChar w:fldCharType="separate"/>
      </w:r>
      <w:r w:rsidRPr="00425E12">
        <w:rPr>
          <w:rFonts w:cs="Times New Roman"/>
        </w:rPr>
        <w:t>Ibid., 95–124.</w:t>
      </w:r>
      <w:r>
        <w:fldChar w:fldCharType="end"/>
      </w:r>
    </w:p>
  </w:footnote>
  <w:footnote w:id="31">
    <w:p w14:paraId="2480CC8D" w14:textId="4AE5377D"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lrlPeU9y","properties":{"formattedCitation":"Ibid., 147\\uc0\\u8211{}50.","plainCitation":"Ibid., 147–50.","noteIndex":34},"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47-50"}],"schema":"https://github.com/citation-style-language/schema/raw/master/csl-citation.json"} </w:instrText>
      </w:r>
      <w:r>
        <w:fldChar w:fldCharType="separate"/>
      </w:r>
      <w:r w:rsidRPr="00425E12">
        <w:rPr>
          <w:rFonts w:cs="Times New Roman"/>
        </w:rPr>
        <w:t>Ibid., 147–50.</w:t>
      </w:r>
      <w:r>
        <w:fldChar w:fldCharType="end"/>
      </w:r>
    </w:p>
  </w:footnote>
  <w:footnote w:id="32">
    <w:p w14:paraId="103A1C32" w14:textId="22D21B74"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iVJUoOIN","properties":{"formattedCitation":"Ibid., 153\\uc0\\u8211{}166.","plainCitation":"Ibid., 153–166.","noteIndex":35},"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53-166"}],"schema":"https://github.com/citation-style-language/schema/raw/master/csl-citation.json"} </w:instrText>
      </w:r>
      <w:r>
        <w:fldChar w:fldCharType="separate"/>
      </w:r>
      <w:r w:rsidRPr="0094733D">
        <w:rPr>
          <w:rFonts w:cs="Times New Roman"/>
        </w:rPr>
        <w:t>Ibid., 153–166.</w:t>
      </w:r>
      <w:r>
        <w:fldChar w:fldCharType="end"/>
      </w:r>
    </w:p>
  </w:footnote>
  <w:footnote w:id="33">
    <w:p w14:paraId="60B6EDF3" w14:textId="3C96E72E"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OoCc0ucR","properties":{"formattedCitation":"Ibid., 177\\uc0\\u8211{}183.","plainCitation":"Ibid., 177–183.","noteIndex":36},"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77-183"}],"schema":"https://github.com/citation-style-language/schema/raw/master/csl-citation.json"} </w:instrText>
      </w:r>
      <w:r>
        <w:fldChar w:fldCharType="separate"/>
      </w:r>
      <w:r w:rsidRPr="0094733D">
        <w:rPr>
          <w:rFonts w:cs="Times New Roman"/>
        </w:rPr>
        <w:t>Ibid., 177–183.</w:t>
      </w:r>
      <w:r>
        <w:fldChar w:fldCharType="end"/>
      </w:r>
    </w:p>
  </w:footnote>
  <w:footnote w:id="34">
    <w:p w14:paraId="14D65A3B" w14:textId="1CA747EE"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779xfzO6","properties":{"formattedCitation":"Ibid., 184\\uc0\\u8211{}185.","plainCitation":"Ibid., 184–185.","noteIndex":37},"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84-185"}],"schema":"https://github.com/citation-style-language/schema/raw/master/csl-citation.json"} </w:instrText>
      </w:r>
      <w:r>
        <w:fldChar w:fldCharType="separate"/>
      </w:r>
      <w:r w:rsidRPr="00F34FFE">
        <w:rPr>
          <w:rFonts w:cs="Times New Roman"/>
        </w:rPr>
        <w:t>Ibid., 184–185.</w:t>
      </w:r>
      <w:r>
        <w:fldChar w:fldCharType="end"/>
      </w:r>
    </w:p>
  </w:footnote>
  <w:footnote w:id="35">
    <w:p w14:paraId="679367BD" w14:textId="33A3C5C3"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CCcvbe5h","properties":{"formattedCitation":"Ibid., 187.","plainCitation":"Ibid., 187.","noteIndex":3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87"}],"schema":"https://github.com/citation-style-language/schema/raw/master/csl-citation.json"} </w:instrText>
      </w:r>
      <w:r>
        <w:fldChar w:fldCharType="separate"/>
      </w:r>
      <w:r>
        <w:rPr>
          <w:noProof/>
        </w:rPr>
        <w:t>Ibid., 187.</w:t>
      </w:r>
      <w:r>
        <w:fldChar w:fldCharType="end"/>
      </w:r>
    </w:p>
  </w:footnote>
  <w:footnote w:id="36">
    <w:p w14:paraId="2C08FC45" w14:textId="0555DD90"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vtsKc7vt","properties":{"formattedCitation":"Van der Merwe, \\uc0\\u8220{}Reconsidering,\\uc0\\u8221{} 1, 44\\uc0\\u8211{}45.","plainCitation":"Van der Merwe, “Reconsidering,” 1, 44–45.","noteIndex":39},"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1, 44-45"}],"schema":"https://github.com/citation-style-language/schema/raw/master/csl-citation.json"} </w:instrText>
      </w:r>
      <w:r>
        <w:fldChar w:fldCharType="separate"/>
      </w:r>
      <w:r w:rsidRPr="006E1F55">
        <w:rPr>
          <w:rFonts w:cs="Times New Roman"/>
        </w:rPr>
        <w:t>Van der Merwe, “Reconsidering,” 1, 44–45.</w:t>
      </w:r>
      <w:r>
        <w:fldChar w:fldCharType="end"/>
      </w:r>
    </w:p>
  </w:footnote>
  <w:footnote w:id="37">
    <w:p w14:paraId="0C9B0B27" w14:textId="105F1FDA"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axzpFSxB","properties":{"formattedCitation":"Randolph Quirk, ed., {\\i{}A Comprehensive Grammar of the English Language} (London\\uc0\\u8239{}; New York: Longman, 1985), 528.","plainCitation":"Randolph Quirk, ed., A Comprehensive Grammar of the English Language (London ; New York: Longman, 1985), 528.","noteIndex":40},"citationItems":[{"id":358,"uris":["http://zotero.org/users/4501072/items/6C6GS53F"],"uri":["http://zotero.org/users/4501072/items/6C6GS53F"],"itemData":{"id":358,"type":"book","title":"A Comprehensive grammar of the English language","publisher":"Longman","publisher-place":"London ; New York","number-of-pages":"1779","source":"Library of Congress ISBN","event-place":"London ; New York","ISBN":"978-0-582-51734-9","call-number":"PE1106 .C65 1985","editor":[{"family":"Quirk","given":"Randolph"}],"issued":{"date-parts":[["1985"]]}},"locator":"528"}],"schema":"https://github.com/citation-style-language/schema/raw/master/csl-citation.json"} </w:instrText>
      </w:r>
      <w:r>
        <w:fldChar w:fldCharType="separate"/>
      </w:r>
      <w:r w:rsidRPr="009F0561">
        <w:rPr>
          <w:rFonts w:cs="Times New Roman"/>
        </w:rPr>
        <w:t xml:space="preserve">Randolph Quirk, ed., </w:t>
      </w:r>
      <w:r w:rsidRPr="009F0561">
        <w:rPr>
          <w:rFonts w:cs="Times New Roman"/>
          <w:i/>
          <w:iCs/>
        </w:rPr>
        <w:t>A Comprehensive Grammar of the English Language</w:t>
      </w:r>
      <w:r w:rsidRPr="009F0561">
        <w:rPr>
          <w:rFonts w:cs="Times New Roman"/>
        </w:rPr>
        <w:t xml:space="preserve"> (London ; New York: Longman, 1985), 528.</w:t>
      </w:r>
      <w:r>
        <w:fldChar w:fldCharType="end"/>
      </w:r>
    </w:p>
  </w:footnote>
  <w:footnote w:id="38">
    <w:p w14:paraId="586A5D33" w14:textId="7F3CF2E2"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8axrJUZH","properties":{"formattedCitation":"Janet Harkness, \\uc0\\u8220{}Time Adverbials in English and Reference Time,\\uc0\\u8221{} in {\\i{}Essays on Tensing in English}, ed. Alfred Schopf, Linguistische Arbeiten 185, 228 (T\\uc0\\u252{}bingen: Max Niemeyer Verlag, 1987), 71\\uc0\\u8211{}110.","plainCitation":"Janet Harkness, “Time Adverbials in English and Reference Time,” in Essays on Tensing in English, ed. Alfred Schopf, Linguistische Arbeiten 185, 228 (Tübingen: Max Niemeyer Verlag, 1987), 71–110.","noteIndex":38},"citationItems":[{"id":356,"uris":["http://zotero.org/users/4501072/items/N6FCIPCC"],"uri":["http://zotero.org/users/4501072/items/N6FCIPCC"],"itemData":{"id":356,"type":"chapter","title":"Time Adverbials in English and Reference Time","container-title":"Essays on tensing in English","collection-title":"Linguistische Arbeiten","collection-number":"185, 228","publisher":"Max Niemeyer Verlag","publisher-place":"Tübingen","page":"71-110","source":"Library of Congress ISBN","event-place":"Tübingen","ISBN":"978-3-484-30185-6","call-number":"PE1301 .E87 1987","editor":[{"family":"Schopf","given":"Alfred"}],"author":[{"family":"Harkness","given":"Janet"}],"issued":{"date-parts":[["1987"]]}}}],"schema":"https://github.com/citation-style-language/schema/raw/master/csl-citation.json"} </w:instrText>
      </w:r>
      <w:r>
        <w:fldChar w:fldCharType="separate"/>
      </w:r>
      <w:r w:rsidRPr="00CA7740">
        <w:rPr>
          <w:rFonts w:cs="Times New Roman"/>
        </w:rPr>
        <w:t xml:space="preserve">Janet Harkness, “Time Adverbials in English and Reference Time,” in </w:t>
      </w:r>
      <w:r w:rsidRPr="00CA7740">
        <w:rPr>
          <w:rFonts w:cs="Times New Roman"/>
          <w:i/>
          <w:iCs/>
        </w:rPr>
        <w:t>Essays on Tensing in English</w:t>
      </w:r>
      <w:r w:rsidRPr="00CA7740">
        <w:rPr>
          <w:rFonts w:cs="Times New Roman"/>
        </w:rPr>
        <w:t>, ed. Alfred Schopf, Linguistische Arbeiten 185, 228 (Tübingen: Max Niemeyer Verlag, 1987), 71–110.</w:t>
      </w:r>
      <w:r>
        <w:fldChar w:fldCharType="end"/>
      </w:r>
    </w:p>
  </w:footnote>
  <w:footnote w:id="39">
    <w:p w14:paraId="530AF3DF" w14:textId="6E19FBEB"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nqW7p9mb","properties":{"formattedCitation":"Van der Merwe, \\uc0\\u8220{}Reconsidering,\\uc0\\u8221{} 48\\uc0\\u8211{}49.","plainCitation":"Van der Merwe, “Reconsidering,” 48–49.","noteIndex":42},"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8-49"}],"schema":"https://github.com/citation-style-language/schema/raw/master/csl-citation.json"} </w:instrText>
      </w:r>
      <w:r>
        <w:fldChar w:fldCharType="separate"/>
      </w:r>
      <w:r w:rsidRPr="002F1E09">
        <w:rPr>
          <w:rFonts w:cs="Times New Roman"/>
        </w:rPr>
        <w:t>Van der Merwe, “Reconsidering,” 48–49.</w:t>
      </w:r>
      <w:r>
        <w:fldChar w:fldCharType="end"/>
      </w:r>
    </w:p>
  </w:footnote>
  <w:footnote w:id="40">
    <w:p w14:paraId="2582B257" w14:textId="0CB9108B"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yoXK9keC","properties":{"formattedCitation":"Ibid., 49.","plainCitation":"Ibid., 49.","noteIndex":43},"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9"}],"schema":"https://github.com/citation-style-language/schema/raw/master/csl-citation.json"} </w:instrText>
      </w:r>
      <w:r>
        <w:fldChar w:fldCharType="separate"/>
      </w:r>
      <w:r>
        <w:rPr>
          <w:noProof/>
        </w:rPr>
        <w:t>Ibid., 49.</w:t>
      </w:r>
      <w:r>
        <w:fldChar w:fldCharType="end"/>
      </w:r>
    </w:p>
  </w:footnote>
  <w:footnote w:id="41">
    <w:p w14:paraId="11E3A1A0" w14:textId="297323F1" w:rsidR="00C76A13" w:rsidRDefault="00C76A13" w:rsidP="00061D7A">
      <w:pPr>
        <w:pStyle w:val="FootnoteText"/>
      </w:pPr>
      <w:r w:rsidRPr="00E65E29">
        <w:rPr>
          <w:rStyle w:val="FootnoteReference"/>
        </w:rPr>
        <w:footnoteRef/>
      </w:r>
      <w:r>
        <w:t xml:space="preserve"> E.g. </w:t>
      </w:r>
      <w:r>
        <w:fldChar w:fldCharType="begin"/>
      </w:r>
      <w:r>
        <w:instrText xml:space="preserve"> ADDIN ZOTERO_ITEM CSL_CITATION {"citationID":"GGxsgl3b","properties":{"formattedCitation":"{\\i{}IBHS}, 49, 42\\uc0\\u8211{}80.","plainCitation":"IBHS, 49, 42–80.","noteIndex":41},"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49, 42-80","suppress-author":true}],"schema":"https://github.com/citation-style-language/schema/raw/master/csl-citation.json"} </w:instrText>
      </w:r>
      <w:r>
        <w:fldChar w:fldCharType="separate"/>
      </w:r>
      <w:r w:rsidRPr="002B49EE">
        <w:rPr>
          <w:rFonts w:cs="Times New Roman"/>
          <w:i/>
          <w:iCs/>
        </w:rPr>
        <w:t>IBHS</w:t>
      </w:r>
      <w:r w:rsidRPr="002B49EE">
        <w:rPr>
          <w:rFonts w:cs="Times New Roman"/>
        </w:rPr>
        <w:t>, 49, 42–80.</w:t>
      </w:r>
      <w:r>
        <w:fldChar w:fldCharType="end"/>
      </w:r>
    </w:p>
  </w:footnote>
  <w:footnote w:id="42">
    <w:p w14:paraId="4606E022" w14:textId="575DE796" w:rsidR="00C76A13" w:rsidRDefault="00C76A13" w:rsidP="003F0E0C">
      <w:pPr>
        <w:pStyle w:val="FootnoteText"/>
      </w:pPr>
      <w:r w:rsidRPr="00E65E29">
        <w:rPr>
          <w:rStyle w:val="FootnoteReference"/>
        </w:rPr>
        <w:footnoteRef/>
      </w:r>
      <w:r>
        <w:t xml:space="preserve"> E.g. </w:t>
      </w:r>
      <w:r>
        <w:fldChar w:fldCharType="begin"/>
      </w:r>
      <w:r>
        <w:instrText xml:space="preserve"> ADDIN ZOTERO_ITEM CSL_CITATION {"citationID":"zc5CZpRq","properties":{"formattedCitation":"Cynthia L. Miller-Naud\\uc0\\u233{} and Jacobus A. Naud\\uc0\\u233{}, \\uc0\\u8220{}A Re-Examination of Grammatical Categorization in Biblical Hebrew,\\uc0\\u8221{} in {\\i{}From Ancient Manuscripts to Modern Dictionaries: Select Studies in Aramaic, Hebrew and Greek}, ed. Society of Biblical Literature, Tarsee Li, and Keith D. Dyer, Perspectives on linguistics and ancient languages 9 (Piscataway, NJ: Gorgias Press, 2017), 273\\uc0\\u8211{}308.","plainCitation":"Cynthia L. Miller-Naudé and Jacobus A. Naudé, “A Re-Examination of Grammatical Categorization in Biblical Hebrew,” in From Ancient Manuscripts to Modern Dictionaries: Select Studies in Aramaic, Hebrew and Greek, ed. Society of Biblical Literature, Tarsee Li, and Keith D. Dyer, Perspectives on linguistics and ancient languages 9 (Piscataway, NJ: Gorgias Press, 2017), 273–308.","noteIndex":46},"citationItems":[{"id":218,"uris":["http://zotero.org/users/4501072/items/7H472CKZ"],"uri":["http://zotero.org/users/4501072/items/7H472CKZ"],"itemData":{"id":218,"type":"chapter","title":"A Re-Examination of Grammatical Categorization in Biblical Hebrew","container-title":"From ancient manuscripts to modern dictionaries: select studies in Aramaic, Hebrew and Greek","collection-title":"Perspectives on linguistics and ancient languages","collection-number":"9","publisher":"Gorgias Press","publisher-place":"Piscataway, NJ","page":"273-308","source":"Library of Congress ISBN","event-place":"Piscataway, NJ","abstract":"\"These articles on Aramaic, Hebrew, and Greek lexicography have arisen from papers presented at the International Syriac Language Project's 14th International Conference in St. Petersburg in 2014\"--","ISBN":"978-1-4632-0608-6","call-number":"PJ5487 .S63 2017","editor":[{"family":"Society of Biblical Literature","given":""},{"family":"Li","given":"Tarsee"},{"family":"Dyer","given":"Keith D."}],"author":[{"family":"Miller-Naudé","given":"Cynthia L."},{"family":"Naudé","given":"Jacobus A."}],"issued":{"date-parts":[["2017"]]}}}],"schema":"https://github.com/citation-style-language/schema/raw/master/csl-citation.json"} </w:instrText>
      </w:r>
      <w:r>
        <w:fldChar w:fldCharType="separate"/>
      </w:r>
      <w:r w:rsidRPr="00066979">
        <w:rPr>
          <w:rFonts w:cs="Times New Roman"/>
        </w:rPr>
        <w:t xml:space="preserve">Cynthia L. Miller-Naudé and Jacobus A. Naudé, “A Re-Examination of Grammatical Categorization in Biblical Hebrew,” in </w:t>
      </w:r>
      <w:r w:rsidRPr="00066979">
        <w:rPr>
          <w:rFonts w:cs="Times New Roman"/>
          <w:i/>
          <w:iCs/>
        </w:rPr>
        <w:t>From Ancient Manuscripts to Modern Dictionaries: Select Studies in Aramaic, Hebrew and Greek</w:t>
      </w:r>
      <w:r w:rsidRPr="00066979">
        <w:rPr>
          <w:rFonts w:cs="Times New Roman"/>
        </w:rPr>
        <w:t>, ed. Society of Biblical Literature, Tarsee Li, and Keith D. Dyer, Perspectives on linguistics and ancient languages 9 (Piscataway, NJ: Gorgias Press, 2017), 273–308.</w:t>
      </w:r>
      <w:r>
        <w:fldChar w:fldCharType="end"/>
      </w:r>
    </w:p>
  </w:footnote>
  <w:footnote w:id="43">
    <w:p w14:paraId="70445CB8" w14:textId="200C0C5F" w:rsidR="00C76A13" w:rsidRDefault="00C76A13" w:rsidP="000D453F">
      <w:pPr>
        <w:pStyle w:val="FootnoteText"/>
      </w:pPr>
      <w:r w:rsidRPr="00E65E29">
        <w:rPr>
          <w:rStyle w:val="FootnoteReference"/>
        </w:rPr>
        <w:footnoteRef/>
      </w:r>
      <w:r>
        <w:t xml:space="preserve"> </w:t>
      </w:r>
      <w:r>
        <w:fldChar w:fldCharType="begin"/>
      </w:r>
      <w:r>
        <w:instrText xml:space="preserve"> ADDIN ZOTERO_ITEM CSL_CITATION {"citationID":"R07s1Y1t","properties":{"formattedCitation":"Van der Merwe, Naud\\uc0\\u233{}, and Kroeze, {\\i{}BHRG}, \\uc0\\u167{}40.6, 40.39.","plainCitation":"Van der Merwe, Naudé, and Kroeze, BHRG, §40.6, 40.39.","noteIndex":47},"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40.6, 40.39"}],"schema":"https://github.com/citation-style-language/schema/raw/master/csl-citation.json"} </w:instrText>
      </w:r>
      <w:r>
        <w:fldChar w:fldCharType="separate"/>
      </w:r>
      <w:r w:rsidRPr="000D453F">
        <w:rPr>
          <w:rFonts w:cs="Times New Roman"/>
        </w:rPr>
        <w:t xml:space="preserve">Van der Merwe, Naudé, and Kroeze, </w:t>
      </w:r>
      <w:r w:rsidRPr="000D453F">
        <w:rPr>
          <w:rFonts w:cs="Times New Roman"/>
          <w:i/>
          <w:iCs/>
        </w:rPr>
        <w:t>BHRG</w:t>
      </w:r>
      <w:r w:rsidRPr="000D453F">
        <w:rPr>
          <w:rFonts w:cs="Times New Roman"/>
        </w:rPr>
        <w:t>, §40.6, 40.39.</w:t>
      </w:r>
      <w:r>
        <w:fldChar w:fldCharType="end"/>
      </w:r>
      <w:r w:rsidRPr="000D453F">
        <w:t xml:space="preserve"> </w:t>
      </w:r>
    </w:p>
  </w:footnote>
  <w:footnote w:id="44">
    <w:p w14:paraId="1A92E462" w14:textId="6FDC2ECE"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fa4CsQJL","properties":{"formattedCitation":"Ibid., \\uc0\\u167{}24.4.4.","plainCitation":"Ibid., §24.4.4.","noteIndex":48},"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24.4.4"}],"schema":"https://github.com/citation-style-language/schema/raw/master/csl-citation.json"} </w:instrText>
      </w:r>
      <w:r>
        <w:fldChar w:fldCharType="separate"/>
      </w:r>
      <w:r w:rsidRPr="00F874A1">
        <w:rPr>
          <w:rFonts w:cs="Times New Roman"/>
        </w:rPr>
        <w:t>Ibid., §24.4.4.</w:t>
      </w:r>
      <w:r>
        <w:fldChar w:fldCharType="end"/>
      </w:r>
    </w:p>
  </w:footnote>
  <w:footnote w:id="45">
    <w:p w14:paraId="391CE4B8" w14:textId="5F9DB5A3"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hsB00LtH","properties":{"formattedCitation":"William Croft, {\\i{}Radical Construction Grammar: Syntactic Theory in Typological Perspective} (Oxford\\uc0\\u8239{}; New York: Oxford University Press, 2001), 15.","plainCitation":"William Croft, Radical Construction Grammar: Syntactic Theory in Typological Perspective (Oxford ; New York: Oxford University Press, 2001), 15.","noteIndex":45},"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5"}],"schema":"https://github.com/citation-style-language/schema/raw/master/csl-citation.json"} </w:instrText>
      </w:r>
      <w:r>
        <w:fldChar w:fldCharType="separate"/>
      </w:r>
      <w:r w:rsidRPr="00EA64D1">
        <w:rPr>
          <w:rFonts w:cs="Times New Roman"/>
        </w:rPr>
        <w:t xml:space="preserve">William Croft, </w:t>
      </w:r>
      <w:r w:rsidRPr="00EA64D1">
        <w:rPr>
          <w:rFonts w:cs="Times New Roman"/>
          <w:i/>
          <w:iCs/>
        </w:rPr>
        <w:t>Radical Construction Grammar: Syntactic Theory in Typological Perspective</w:t>
      </w:r>
      <w:r w:rsidRPr="00EA64D1">
        <w:rPr>
          <w:rFonts w:cs="Times New Roman"/>
        </w:rPr>
        <w:t xml:space="preserve"> (Oxford ; New York: Oxford University Press, 2001), 15.</w:t>
      </w:r>
      <w:r>
        <w:fldChar w:fldCharType="end"/>
      </w:r>
    </w:p>
  </w:footnote>
  <w:footnote w:id="46">
    <w:p w14:paraId="7DE63257" w14:textId="4DF72F9E"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DOIlpRmQ","properties":{"formattedCitation":"Ibid., 29\\uc0\\u8211{}33.","plainCitation":"Ibid., 29–33.","noteIndex":46},"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29-33"}],"schema":"https://github.com/citation-style-language/schema/raw/master/csl-citation.json"} </w:instrText>
      </w:r>
      <w:r>
        <w:fldChar w:fldCharType="separate"/>
      </w:r>
      <w:r w:rsidRPr="00EA64D1">
        <w:rPr>
          <w:rFonts w:cs="Times New Roman"/>
        </w:rPr>
        <w:t>Ibid., 29–33.</w:t>
      </w:r>
      <w:r>
        <w:fldChar w:fldCharType="end"/>
      </w:r>
      <w:r>
        <w:t xml:space="preserve"> See also </w:t>
      </w:r>
      <w:r>
        <w:fldChar w:fldCharType="begin"/>
      </w:r>
      <w:r>
        <w:instrText xml:space="preserve"> ADDIN ZOTERO_ITEM CSL_CITATION {"citationID":"iBJ3ttD5","properties":{"formattedCitation":"Martin Haspelmath, \\uc0\\u8220{}Pre-Established Categories Don\\uc0\\u8217{}t Exist: Consequences for Language Description and Typology,\\uc0\\u8221{} {\\i{}Linguistic Typology} 11 (2007): 119\\uc0\\u8211{}132.","plainCitation":"Martin Haspelmath, “Pre-Established Categories Don’t Exist: Consequences for Language Description and Typology,” Linguistic Typology 11 (2007): 119–132.","noteIndex":50},"citationItems":[{"id":271,"uris":["http://zotero.org/users/4501072/items/WDZHH2FM"],"uri":["http://zotero.org/users/4501072/items/WDZHH2FM"],"itemData":{"id":271,"type":"article-journal","title":"Pre-established categories don't exist: Consequences for language description and typology","container-title":"Linguistic Typology","page":"119-132","volume":"11","author":[{"family":"Haspelmath","given":"Martin"}],"issued":{"date-parts":[["2007"]]}}}],"schema":"https://github.com/citation-style-language/schema/raw/master/csl-citation.json"} </w:instrText>
      </w:r>
      <w:r>
        <w:fldChar w:fldCharType="separate"/>
      </w:r>
      <w:r w:rsidRPr="003249A4">
        <w:rPr>
          <w:rFonts w:cs="Times New Roman"/>
        </w:rPr>
        <w:t xml:space="preserve">Martin Haspelmath, “Pre-Established Categories Don’t Exist: Consequences for Language Description and Typology,” </w:t>
      </w:r>
      <w:r w:rsidRPr="003249A4">
        <w:rPr>
          <w:rFonts w:cs="Times New Roman"/>
          <w:i/>
          <w:iCs/>
        </w:rPr>
        <w:t>Linguistic Typology</w:t>
      </w:r>
      <w:r w:rsidRPr="003249A4">
        <w:rPr>
          <w:rFonts w:cs="Times New Roman"/>
        </w:rPr>
        <w:t xml:space="preserve"> 11 (2007): 119–132.</w:t>
      </w:r>
      <w:r>
        <w:fldChar w:fldCharType="end"/>
      </w:r>
    </w:p>
  </w:footnote>
  <w:footnote w:id="47">
    <w:p w14:paraId="571B5448" w14:textId="0D47F2CC"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NoKgMy7j","properties":{"formattedCitation":"Adele E. Goldberg, {\\i{}Constructions: A Construction Grammar Approach to Argument Structure} (Chicago: University of Chicago Press, 1995), 6\\uc0\\u8211{}7; Croft, {\\i{}Radical Construction Grammar}, 14\\uc0\\u8211{}18.","plainCitation":"Adele E. Goldberg, Constructions: A Construction Grammar Approach to Argument Structure (Chicago: University of Chicago Press, 1995), 6–7; Croft, Radical Construction Grammar, 14–18.","noteIndex":47},"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6-7"},{"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4-18"}],"schema":"https://github.com/citation-style-language/schema/raw/master/csl-citation.json"} </w:instrText>
      </w:r>
      <w:r>
        <w:fldChar w:fldCharType="separate"/>
      </w:r>
      <w:r w:rsidRPr="0077360E">
        <w:rPr>
          <w:rFonts w:cs="Times New Roman"/>
        </w:rPr>
        <w:t xml:space="preserve">Adele E. Goldberg, </w:t>
      </w:r>
      <w:r w:rsidRPr="0077360E">
        <w:rPr>
          <w:rFonts w:cs="Times New Roman"/>
          <w:i/>
          <w:iCs/>
        </w:rPr>
        <w:t>Constructions: A Construction Grammar Approach to Argument Structure</w:t>
      </w:r>
      <w:r w:rsidRPr="0077360E">
        <w:rPr>
          <w:rFonts w:cs="Times New Roman"/>
        </w:rPr>
        <w:t xml:space="preserve"> (Chicago: University of Chicago Press, 1995), 6–7; Croft, </w:t>
      </w:r>
      <w:r w:rsidRPr="0077360E">
        <w:rPr>
          <w:rFonts w:cs="Times New Roman"/>
          <w:i/>
          <w:iCs/>
        </w:rPr>
        <w:t>Radical Construction Grammar</w:t>
      </w:r>
      <w:r w:rsidRPr="0077360E">
        <w:rPr>
          <w:rFonts w:cs="Times New Roman"/>
        </w:rPr>
        <w:t>, 14–18.</w:t>
      </w:r>
      <w:r>
        <w:fldChar w:fldCharType="end"/>
      </w:r>
    </w:p>
  </w:footnote>
  <w:footnote w:id="48">
    <w:p w14:paraId="3DC0E236" w14:textId="05F535DF" w:rsidR="00C76A13" w:rsidRDefault="00C76A13" w:rsidP="00A92BBC">
      <w:pPr>
        <w:pStyle w:val="FootnoteText"/>
        <w:tabs>
          <w:tab w:val="left" w:pos="5310"/>
        </w:tabs>
        <w:rPr>
          <w:lang w:bidi="he-IL"/>
        </w:rPr>
      </w:pPr>
      <w:r w:rsidRPr="00E65E29">
        <w:rPr>
          <w:rStyle w:val="FootnoteReference"/>
        </w:rPr>
        <w:footnoteRef/>
      </w:r>
      <w:r>
        <w:t xml:space="preserve"> For languages with productive adverb morphology, such as in English with -</w:t>
      </w:r>
      <w:r w:rsidRPr="008D3122">
        <w:rPr>
          <w:i/>
          <w:iCs/>
        </w:rPr>
        <w:t>ly</w:t>
      </w:r>
      <w:r>
        <w:t>, adverbs are associated with the form. And just as novel words can be paired together with English -</w:t>
      </w:r>
      <w:r w:rsidRPr="00732D76">
        <w:rPr>
          <w:i/>
          <w:iCs/>
        </w:rPr>
        <w:t>ly</w:t>
      </w:r>
      <w:r>
        <w:t xml:space="preserve"> (e.g. "</w:t>
      </w:r>
      <w:r w:rsidRPr="00AE1CA3">
        <w:rPr>
          <w:i/>
          <w:iCs/>
        </w:rPr>
        <w:t>That was done quite Cambridgely</w:t>
      </w:r>
      <w:r>
        <w:t xml:space="preserve">"), Hebrew can use new words in adverb patterns. </w:t>
      </w:r>
      <w:r w:rsidRPr="008D3122">
        <w:t>A</w:t>
      </w:r>
      <w:r>
        <w:t xml:space="preserve"> specific example of this phenomenon is reviewed below with the "adverb" use of </w:t>
      </w:r>
      <w:r>
        <w:rPr>
          <w:rFonts w:hint="cs"/>
          <w:rtl/>
          <w:lang w:bidi="he-IL"/>
        </w:rPr>
        <w:t>יוֹם</w:t>
      </w:r>
      <w:r>
        <w:rPr>
          <w:lang w:bidi="he-IL"/>
        </w:rPr>
        <w:t>.</w:t>
      </w:r>
    </w:p>
  </w:footnote>
  <w:footnote w:id="49">
    <w:p w14:paraId="0515F0C3" w14:textId="1CC2EA48" w:rsidR="00C76A13" w:rsidRDefault="00C76A13">
      <w:pPr>
        <w:pStyle w:val="FootnoteText"/>
      </w:pPr>
      <w:r w:rsidRPr="00E65E29">
        <w:rPr>
          <w:rStyle w:val="FootnoteReference"/>
        </w:rPr>
        <w:footnoteRef/>
      </w:r>
      <w:r>
        <w:t xml:space="preserve"> "The constructional tail has come to wag the syntactic dog: everything from words to the most general syntactic and semantic rules can be represented as constructions." </w:t>
      </w:r>
      <w:r>
        <w:fldChar w:fldCharType="begin"/>
      </w:r>
      <w:r>
        <w:instrText xml:space="preserve"> ADDIN ZOTERO_ITEM CSL_CITATION {"citationID":"d1UszJUG","properties":{"formattedCitation":"Croft, {\\i{}Radical Construction Grammar}, 17.","plainCitation":"Croft, Radical Construction Grammar, 17.","noteIndex":49},"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7"}],"schema":"https://github.com/citation-style-language/schema/raw/master/csl-citation.json"} </w:instrText>
      </w:r>
      <w:r>
        <w:fldChar w:fldCharType="separate"/>
      </w:r>
      <w:r w:rsidRPr="006F4E70">
        <w:rPr>
          <w:rFonts w:cs="Times New Roman"/>
        </w:rPr>
        <w:t xml:space="preserve">Croft, </w:t>
      </w:r>
      <w:r w:rsidRPr="006F4E70">
        <w:rPr>
          <w:rFonts w:cs="Times New Roman"/>
          <w:i/>
          <w:iCs/>
        </w:rPr>
        <w:t>Radical Construction Grammar</w:t>
      </w:r>
      <w:r w:rsidRPr="006F4E70">
        <w:rPr>
          <w:rFonts w:cs="Times New Roman"/>
        </w:rPr>
        <w:t>, 17.</w:t>
      </w:r>
      <w:r>
        <w:fldChar w:fldCharType="end"/>
      </w:r>
    </w:p>
  </w:footnote>
  <w:footnote w:id="50">
    <w:p w14:paraId="71209E79" w14:textId="23C8DB19" w:rsidR="00C76A13" w:rsidRDefault="00C76A13" w:rsidP="001D4A9D">
      <w:pPr>
        <w:pStyle w:val="FootnoteText"/>
      </w:pPr>
      <w:r w:rsidRPr="00E65E29">
        <w:rPr>
          <w:rStyle w:val="FootnoteReference"/>
        </w:rPr>
        <w:footnoteRef/>
      </w:r>
      <w:r>
        <w:t xml:space="preserve"> </w:t>
      </w:r>
      <w:r>
        <w:fldChar w:fldCharType="begin"/>
      </w:r>
      <w:r>
        <w:instrText xml:space="preserve"> ADDIN ZOTERO_ITEM CSL_CITATION {"citationID":"4YLVXcNX","properties":{"formattedCitation":"Goldberg, {\\i{}Constructions}, 7.","plainCitation":"Goldberg, Constructions, 7.","noteIndex":50},"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7"}],"schema":"https://github.com/citation-style-language/schema/raw/master/csl-citation.json"} </w:instrText>
      </w:r>
      <w:r>
        <w:fldChar w:fldCharType="separate"/>
      </w:r>
      <w:r w:rsidRPr="006869A7">
        <w:rPr>
          <w:rFonts w:cs="Times New Roman"/>
        </w:rPr>
        <w:t xml:space="preserve">Goldberg, </w:t>
      </w:r>
      <w:r w:rsidRPr="006869A7">
        <w:rPr>
          <w:rFonts w:cs="Times New Roman"/>
          <w:i/>
          <w:iCs/>
        </w:rPr>
        <w:t>Constructions</w:t>
      </w:r>
      <w:r w:rsidRPr="006869A7">
        <w:rPr>
          <w:rFonts w:cs="Times New Roman"/>
        </w:rPr>
        <w:t>, 7.</w:t>
      </w:r>
      <w:r>
        <w:fldChar w:fldCharType="end"/>
      </w:r>
    </w:p>
  </w:footnote>
  <w:footnote w:id="51">
    <w:p w14:paraId="63D7F7B3" w14:textId="4BF447BC" w:rsidR="00C76A13" w:rsidRDefault="00C76A13" w:rsidP="00583651">
      <w:pPr>
        <w:pStyle w:val="NoSpacing"/>
      </w:pPr>
      <w:r w:rsidRPr="00E65E29">
        <w:rPr>
          <w:rStyle w:val="FootnoteReference"/>
        </w:rPr>
        <w:footnoteRef/>
      </w:r>
      <w:r>
        <w:t xml:space="preserve"> Derived from Goldberg with Hebrew examples added. See also Croft's version. </w:t>
      </w:r>
      <w:r>
        <w:fldChar w:fldCharType="begin"/>
      </w:r>
      <w:r>
        <w:instrText xml:space="preserve"> ADDIN ZOTERO_ITEM CSL_CITATION {"citationID":"LzXvq870","properties":{"formattedCitation":"Adele E. Goldberg, {\\i{}Constructions at Work: The Nature of Generalization in Language}, Oxford linguistics (Oxford\\uc0\\u8239{}; New York: Oxford University Press, 2006), 5; Croft, {\\i{}Radical Construction Grammar}, 17.","plainCitation":"Adele E. Goldberg, Constructions at Work: The Nature of Generalization in Language, Oxford linguistics (Oxford ; New York: Oxford University Press, 2006), 5; Croft, Radical Construction Grammar, 17.","noteIndex":51},"citationItems":[{"id":317,"uris":["http://zotero.org/users/4501072/items/P77D5T3X"],"uri":["http://zotero.org/users/4501072/items/P77D5T3X"],"itemData":{"id":317,"type":"book","title":"Constructions at work: the nature of generalization in language","collection-title":"Oxford linguistics","publisher":"Oxford University Press","publisher-place":"Oxford ; New York","number-of-pages":"280","source":"Library of Congress ISBN","event-place":"Oxford ; New York","ISBN":"978-0-19-926851-1","call-number":"P37 .G65 2006","note":"OCLC: ocm61756559","title-short":"Constructions at work","author":[{"family":"Goldberg","given":"Adele E."}],"issued":{"date-parts":[["2006"]]}},"locator":"5"},{"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7"}],"schema":"https://github.com/citation-style-language/schema/raw/master/csl-citation.json"} </w:instrText>
      </w:r>
      <w:r>
        <w:fldChar w:fldCharType="separate"/>
      </w:r>
      <w:r w:rsidRPr="00FD7A3B">
        <w:rPr>
          <w:rFonts w:cs="Times New Roman"/>
        </w:rPr>
        <w:t xml:space="preserve">Adele E. Goldberg, </w:t>
      </w:r>
      <w:r w:rsidRPr="00FD7A3B">
        <w:rPr>
          <w:rFonts w:cs="Times New Roman"/>
          <w:i/>
          <w:iCs/>
        </w:rPr>
        <w:t>Constructions at Work: The Nature of Generalization in Language</w:t>
      </w:r>
      <w:r w:rsidRPr="00FD7A3B">
        <w:rPr>
          <w:rFonts w:cs="Times New Roman"/>
        </w:rPr>
        <w:t xml:space="preserve">, Oxford linguistics (Oxford ; New York: Oxford University Press, 2006), 5; Croft, </w:t>
      </w:r>
      <w:r w:rsidRPr="00FD7A3B">
        <w:rPr>
          <w:rFonts w:cs="Times New Roman"/>
          <w:i/>
          <w:iCs/>
        </w:rPr>
        <w:t>Radical Construction Grammar</w:t>
      </w:r>
      <w:r w:rsidRPr="00FD7A3B">
        <w:rPr>
          <w:rFonts w:cs="Times New Roman"/>
        </w:rPr>
        <w:t>, 17.</w:t>
      </w:r>
      <w:r>
        <w:fldChar w:fldCharType="end"/>
      </w:r>
    </w:p>
  </w:footnote>
  <w:footnote w:id="52">
    <w:p w14:paraId="41F5CBB9" w14:textId="277FB892"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aaSI2VvC","properties":{"formattedCitation":"{\\i{}IBHS}, \\uc0\\u167{}39.3.1h.","plainCitation":"IBHS, §39.3.1h.","noteIndex":52},"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35103E">
        <w:rPr>
          <w:rFonts w:cs="Times New Roman"/>
          <w:i/>
          <w:iCs/>
        </w:rPr>
        <w:t>IBHS</w:t>
      </w:r>
      <w:r w:rsidRPr="0035103E">
        <w:rPr>
          <w:rFonts w:cs="Times New Roman"/>
        </w:rPr>
        <w:t>, §39.3.1h.</w:t>
      </w:r>
      <w:r>
        <w:fldChar w:fldCharType="end"/>
      </w:r>
    </w:p>
  </w:footnote>
  <w:footnote w:id="53">
    <w:p w14:paraId="3659E7E9" w14:textId="65E89A6D"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ao4IwQbM","properties":{"formattedCitation":"Van der Merwe, Naud\\uc0\\u233{}, and Kroeze, {\\i{}BHRG}, \\uc0\\u167{}39.14b.","plainCitation":"Van der Merwe, Naudé, and Kroeze, BHRG, §39.14b.","noteIndex":57},"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b"}],"schema":"https://github.com/citation-style-language/schema/raw/master/csl-citation.json"} </w:instrText>
      </w:r>
      <w:r>
        <w:fldChar w:fldCharType="separate"/>
      </w:r>
      <w:r w:rsidRPr="00622C1C">
        <w:rPr>
          <w:rFonts w:cs="Times New Roman"/>
        </w:rPr>
        <w:t xml:space="preserve">Van der Merwe, Naudé, and Kroeze, </w:t>
      </w:r>
      <w:r w:rsidRPr="00622C1C">
        <w:rPr>
          <w:rFonts w:cs="Times New Roman"/>
          <w:i/>
          <w:iCs/>
        </w:rPr>
        <w:t>BHRG</w:t>
      </w:r>
      <w:r w:rsidRPr="00622C1C">
        <w:rPr>
          <w:rFonts w:cs="Times New Roman"/>
        </w:rPr>
        <w:t>, §39.14b.</w:t>
      </w:r>
      <w:r>
        <w:fldChar w:fldCharType="end"/>
      </w:r>
    </w:p>
  </w:footnote>
  <w:footnote w:id="54">
    <w:p w14:paraId="7612F057" w14:textId="09E985E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4qOldgL0","properties":{"formattedCitation":"Brin, {\\i{}The Concept of Time}, 55.","plainCitation":"Brin, The Concept of Time, 55.","noteIndex":5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5"}],"schema":"https://github.com/citation-style-language/schema/raw/master/csl-citation.json"} </w:instrText>
      </w:r>
      <w:r>
        <w:fldChar w:fldCharType="separate"/>
      </w:r>
      <w:r w:rsidRPr="00257826">
        <w:rPr>
          <w:rFonts w:cs="Times New Roman"/>
        </w:rPr>
        <w:t xml:space="preserve">Brin, </w:t>
      </w:r>
      <w:r w:rsidRPr="00257826">
        <w:rPr>
          <w:rFonts w:cs="Times New Roman"/>
          <w:i/>
          <w:iCs/>
        </w:rPr>
        <w:t>The Concept of Time</w:t>
      </w:r>
      <w:r w:rsidRPr="00257826">
        <w:rPr>
          <w:rFonts w:cs="Times New Roman"/>
        </w:rPr>
        <w:t>, 55.</w:t>
      </w:r>
      <w:r>
        <w:fldChar w:fldCharType="end"/>
      </w:r>
      <w:r>
        <w:t xml:space="preserve"> Obviously the extension to duration is motivated by the use of the plural. Though the derivation of constructions might be semantically motivated, the resulting meaning is not always predictable. </w:t>
      </w:r>
      <w:r>
        <w:fldChar w:fldCharType="begin"/>
      </w:r>
      <w:r>
        <w:instrText xml:space="preserve"> ADDIN ZOTERO_ITEM CSL_CITATION {"citationID":"ogfRABJB","properties":{"formattedCitation":"Goldberg, {\\i{}Constructions at Work}, 69\\uc0\\u8211{}72.","plainCitation":"Goldberg, Constructions at Work, 69–72.","noteIndex":54},"citationItems":[{"id":317,"uris":["http://zotero.org/users/4501072/items/P77D5T3X"],"uri":["http://zotero.org/users/4501072/items/P77D5T3X"],"itemData":{"id":317,"type":"book","title":"Constructions at work: the nature of generalization in language","collection-title":"Oxford linguistics","publisher":"Oxford University Press","publisher-place":"Oxford ; New York","number-of-pages":"280","source":"Library of Congress ISBN","event-place":"Oxford ; New York","ISBN":"978-0-19-926851-1","call-number":"P37 .G65 2006","note":"OCLC: ocm61756559","title-short":"Constructions at work","author":[{"family":"Goldberg","given":"Adele E."}],"issued":{"date-parts":[["2006"]]}},"locator":"69-72"}],"schema":"https://github.com/citation-style-language/schema/raw/master/csl-citation.json"} </w:instrText>
      </w:r>
      <w:r>
        <w:fldChar w:fldCharType="separate"/>
      </w:r>
      <w:r w:rsidRPr="00B00555">
        <w:rPr>
          <w:rFonts w:cs="Times New Roman"/>
        </w:rPr>
        <w:t xml:space="preserve">Goldberg, </w:t>
      </w:r>
      <w:r w:rsidRPr="00B00555">
        <w:rPr>
          <w:rFonts w:cs="Times New Roman"/>
          <w:i/>
          <w:iCs/>
        </w:rPr>
        <w:t>Constructions at Work</w:t>
      </w:r>
      <w:r w:rsidRPr="00B00555">
        <w:rPr>
          <w:rFonts w:cs="Times New Roman"/>
        </w:rPr>
        <w:t>, 69–72.</w:t>
      </w:r>
      <w:r>
        <w:fldChar w:fldCharType="end"/>
      </w:r>
    </w:p>
  </w:footnote>
  <w:footnote w:id="55">
    <w:p w14:paraId="3068B3FD" w14:textId="2F7B7401"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b5OoFIRj","properties":{"formattedCitation":"Van der Merwe, Naud\\uc0\\u233{}, and Kroeze, {\\i{}BHRG}, \\uc0\\u167{}40.25.","plainCitation":"Van der Merwe, Naudé, and Kroeze, BHRG, §40.25.","noteIndex":59},"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40.25"}],"schema":"https://github.com/citation-style-language/schema/raw/master/csl-citation.json"} </w:instrText>
      </w:r>
      <w:r>
        <w:fldChar w:fldCharType="separate"/>
      </w:r>
      <w:r w:rsidRPr="00257826">
        <w:rPr>
          <w:rFonts w:cs="Times New Roman"/>
        </w:rPr>
        <w:t xml:space="preserve">Van der Merwe, Naudé, and Kroeze, </w:t>
      </w:r>
      <w:r w:rsidRPr="00257826">
        <w:rPr>
          <w:rFonts w:cs="Times New Roman"/>
          <w:i/>
          <w:iCs/>
        </w:rPr>
        <w:t>BHRG</w:t>
      </w:r>
      <w:r w:rsidRPr="00257826">
        <w:rPr>
          <w:rFonts w:cs="Times New Roman"/>
        </w:rPr>
        <w:t>, §40.25.</w:t>
      </w:r>
      <w:r>
        <w:fldChar w:fldCharType="end"/>
      </w:r>
    </w:p>
  </w:footnote>
  <w:footnote w:id="56">
    <w:p w14:paraId="76F32228" w14:textId="6CD20CE1" w:rsidR="00C76A13" w:rsidRDefault="00C76A13">
      <w:pPr>
        <w:pStyle w:val="FootnoteText"/>
      </w:pPr>
      <w:r w:rsidRPr="00E65E29">
        <w:rPr>
          <w:rStyle w:val="FootnoteReference"/>
        </w:rPr>
        <w:footnoteRef/>
      </w:r>
      <w:r>
        <w:t xml:space="preserve"> "According to Construction Grammar, a distinct construction is defined to exist if one or more of its properties are not strictly predictable from knowledge of other constructions existing in the grammar." </w:t>
      </w:r>
      <w:r>
        <w:fldChar w:fldCharType="begin"/>
      </w:r>
      <w:r>
        <w:instrText xml:space="preserve"> ADDIN ZOTERO_ITEM CSL_CITATION {"citationID":"g27Jzu9v","properties":{"formattedCitation":"Goldberg, {\\i{}Constructions}, 4.","plainCitation":"Goldberg, Constructions, 4.","noteIndex":56},"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4"}],"schema":"https://github.com/citation-style-language/schema/raw/master/csl-citation.json"} </w:instrText>
      </w:r>
      <w:r>
        <w:fldChar w:fldCharType="separate"/>
      </w:r>
      <w:r w:rsidRPr="00840953">
        <w:rPr>
          <w:rFonts w:cs="Times New Roman"/>
        </w:rPr>
        <w:t xml:space="preserve">Goldberg, </w:t>
      </w:r>
      <w:r w:rsidRPr="00840953">
        <w:rPr>
          <w:rFonts w:cs="Times New Roman"/>
          <w:i/>
          <w:iCs/>
        </w:rPr>
        <w:t>Constructions</w:t>
      </w:r>
      <w:r w:rsidRPr="00840953">
        <w:rPr>
          <w:rFonts w:cs="Times New Roman"/>
        </w:rPr>
        <w:t>, 4.</w:t>
      </w:r>
      <w:r>
        <w:fldChar w:fldCharType="end"/>
      </w:r>
    </w:p>
  </w:footnote>
  <w:footnote w:id="57">
    <w:p w14:paraId="270CCB07" w14:textId="25E6D39D"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PFQ1nd0m","properties":{"formattedCitation":"Nick C. Ellis, Matthew Brook O\\uc0\\u8217{}Donnell, and Ute R\\uc0\\u246{}mer, \\uc0\\u8220{}Usage-Based Language: Investigating the Latent Structures That Underpin Acquisition: Usage-Based Language,\\uc0\\u8221{} {\\i{}Language Learning} 63 (March 2013): 25\\uc0\\u8211{}51.","plainCitation":"Nick C. Ellis, Matthew Brook O’Donnell, and Ute Römer, “Usage-Based Language: Investigating the Latent Structures That Underpin Acquisition: Usage-Based Language,” Language Learning 63 (March 2013): 25–51.","noteIndex":57},"citationItems":[{"id":306,"uris":["http://zotero.org/users/4501072/items/QIB4CDCN"],"uri":["http://zotero.org/users/4501072/items/QIB4CDCN"],"itemData":{"id":306,"type":"article-journal","title":"Usage-Based Language: Investigating the Latent Structures That Underpin Acquisition: Usage-Based Language","container-title":"Language Learning","page":"25-51","volume":"63","source":"Crossref","ISSN":"00238333","title-short":"Usage-Based Language","language":"en","author":[{"family":"Ellis","given":"Nick C."},{"family":"O'Donnell","given":"Matthew Brook"},{"family":"Römer","given":"Ute"}],"issued":{"date-parts":[["2013",3]]}}}],"schema":"https://github.com/citation-style-language/schema/raw/master/csl-citation.json"} </w:instrText>
      </w:r>
      <w:r>
        <w:fldChar w:fldCharType="separate"/>
      </w:r>
      <w:r w:rsidRPr="00AE3321">
        <w:rPr>
          <w:rFonts w:cs="Times New Roman"/>
        </w:rPr>
        <w:t xml:space="preserve">Nick C. Ellis, Matthew Brook O’Donnell, and Ute Römer, “Usage-Based Language: Investigating the Latent Structures That Underpin Acquisition: Usage-Based Language,” </w:t>
      </w:r>
      <w:r w:rsidRPr="00AE3321">
        <w:rPr>
          <w:rFonts w:cs="Times New Roman"/>
          <w:i/>
          <w:iCs/>
        </w:rPr>
        <w:t>Language Learning</w:t>
      </w:r>
      <w:r w:rsidRPr="00AE3321">
        <w:rPr>
          <w:rFonts w:cs="Times New Roman"/>
        </w:rPr>
        <w:t xml:space="preserve"> 63 (March 2013): 25–51.</w:t>
      </w:r>
      <w:r>
        <w:fldChar w:fldCharType="end"/>
      </w:r>
    </w:p>
  </w:footnote>
  <w:footnote w:id="58">
    <w:p w14:paraId="257634A8" w14:textId="2E362559"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9zmBFNZK","properties":{"formattedCitation":"Goldberg, Casenhiser, and Sethuraman, \\uc0\\u8220{}Learning.\\uc0\\u8221{}","plainCitation":"Goldberg, Casenhiser, and Sethuraman, “Learning.”","noteIndex":62},"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schema":"https://github.com/citation-style-language/schema/raw/master/csl-citation.json"} </w:instrText>
      </w:r>
      <w:r>
        <w:fldChar w:fldCharType="separate"/>
      </w:r>
      <w:r w:rsidRPr="00AE0155">
        <w:rPr>
          <w:rFonts w:cs="Times New Roman"/>
        </w:rPr>
        <w:t>Goldberg, Casenhiser, and Sethuraman, “Learning.”</w:t>
      </w:r>
      <w:r>
        <w:fldChar w:fldCharType="end"/>
      </w:r>
    </w:p>
  </w:footnote>
  <w:footnote w:id="59">
    <w:p w14:paraId="7D5C5A9D" w14:textId="1B5B6079"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mKvesCEc","properties":{"formattedCitation":"R. Xiao, \\uc0\\u8220{}Collocation,\\uc0\\u8221{} in {\\i{}The Cambridge Handbook of English Corpus Linguistics}, ed. D. Biber and R. Reppen (Cambridge: Cambridge University, 2015), 106\\uc0\\u8211{}124.","plainCitation":"R. Xiao, “Collocation,” in The Cambridge Handbook of English Corpus Linguistics, ed. D. Biber and R. Reppen (Cambridge: Cambridge University, 2015), 106–124.","noteIndex":63},"citationItems":[{"id":113,"uris":["http://zotero.org/users/4501072/items/Y82NPDCW"],"uri":["http://zotero.org/users/4501072/items/Y82NPDCW"],"itemData":{"id":113,"type":"chapter","title":"Collocation","container-title":"The Cambridge Handbook of English Corpus Linguistics","publisher":"Cambridge University","publisher-place":"Cambridge","page":"106-124","event-place":"Cambridge","author":[{"family":"Xiao","given":"R."}],"editor":[{"family":"Biber","given":"D."},{"family":"Reppen","given":"R."}],"issued":{"date-parts":[["2015"]]}}}],"schema":"https://github.com/citation-style-language/schema/raw/master/csl-citation.json"} </w:instrText>
      </w:r>
      <w:r>
        <w:fldChar w:fldCharType="separate"/>
      </w:r>
      <w:r w:rsidRPr="000D1035">
        <w:rPr>
          <w:rFonts w:cs="Times New Roman"/>
        </w:rPr>
        <w:t xml:space="preserve">R. Xiao, “Collocation,” in </w:t>
      </w:r>
      <w:r w:rsidRPr="000D1035">
        <w:rPr>
          <w:rFonts w:cs="Times New Roman"/>
          <w:i/>
          <w:iCs/>
        </w:rPr>
        <w:t>The Cambridge Handbook of English Corpus Linguistics</w:t>
      </w:r>
      <w:r w:rsidRPr="000D1035">
        <w:rPr>
          <w:rFonts w:cs="Times New Roman"/>
        </w:rPr>
        <w:t>, ed. D. Biber and R. Reppen (Cambridge: Cambridge University, 2015), 106–124.</w:t>
      </w:r>
      <w:r>
        <w:fldChar w:fldCharType="end"/>
      </w:r>
    </w:p>
  </w:footnote>
  <w:footnote w:id="60">
    <w:p w14:paraId="09CAE428" w14:textId="52211980" w:rsidR="00C76A13" w:rsidRDefault="00C76A13">
      <w:pPr>
        <w:pStyle w:val="FootnoteText"/>
      </w:pPr>
      <w:r w:rsidRPr="00E65E29">
        <w:rPr>
          <w:rStyle w:val="FootnoteReference"/>
        </w:rPr>
        <w:footnoteRef/>
      </w:r>
      <w:r>
        <w:t xml:space="preserve"> See the analysis below.</w:t>
      </w:r>
    </w:p>
  </w:footnote>
  <w:footnote w:id="61">
    <w:p w14:paraId="0005D72D" w14:textId="330D51C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zemuRDyt","properties":{"formattedCitation":"Natalia Levshina, {\\i{}How to Do Linguistics with R: Data Exploration and Statistical Analysis} (Amsterdam: John Benjamins, 2015), 223\\uc0\\u8211{}239.","plainCitation":"Natalia Levshina, How to Do Linguistics with R: Data Exploration and Statistical Analysis (Amsterdam: John Benjamins, 2015), 223–239.","noteIndex":61},"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223-239"}],"schema":"https://github.com/citation-style-language/schema/raw/master/csl-citation.json"} </w:instrText>
      </w:r>
      <w:r>
        <w:fldChar w:fldCharType="separate"/>
      </w:r>
      <w:r w:rsidRPr="00C6132C">
        <w:rPr>
          <w:rFonts w:cs="Times New Roman"/>
        </w:rPr>
        <w:t xml:space="preserve">Natalia Levshina, </w:t>
      </w:r>
      <w:r w:rsidRPr="00C6132C">
        <w:rPr>
          <w:rFonts w:cs="Times New Roman"/>
          <w:i/>
          <w:iCs/>
        </w:rPr>
        <w:t>How to Do Linguistics with R: Data Exploration and Statistical Analysis</w:t>
      </w:r>
      <w:r w:rsidRPr="00C6132C">
        <w:rPr>
          <w:rFonts w:cs="Times New Roman"/>
        </w:rPr>
        <w:t xml:space="preserve"> (Amsterdam: John Benjamins, 2015), 223–239.</w:t>
      </w:r>
      <w:r>
        <w:fldChar w:fldCharType="end"/>
      </w:r>
    </w:p>
  </w:footnote>
  <w:footnote w:id="62">
    <w:p w14:paraId="196D4235" w14:textId="5B8DF5B1"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M9Fvjqgq","properties":{"formattedCitation":"Anatol Stefanowitsch, \\uc0\\u8220{}Empirical Cognitive Semantics: Some Thoughts,\\uc0\\u8221{} in {\\i{}Quantitative Methods in Cognitive Semantics: Corpus-Driven Approaches}, ed. Dylan Glynn and Kertin Fischer, Cognitive Linguistics Research 46 (Berlin: De Gruyter Mouton, 2010), 355\\uc0\\u8211{}380; Stefan Fuhs, \\uc0\\u8220{}The Aspectual Coercion of the English Durative Adverbial,\\uc0\\u8221{} in {\\i{}Quantitative Methods in Cognitive Semantics: Corpus-Driven Approaches}, ed. Dylan Glynn and Kerstin Fischer, Cognitive Linguistics Research 46 (Berlin: De Gruyter Mouton, 2010), 137\\uc0\\u8211{}154; Levshina and Heylen, \\uc0\\u8220{}Experiments with Dutch Causative Constructions\\uc0\\u8221{}; Stefan Th. Gries and Anatol Stefanowitsch, \\uc0\\u8220{}Extending Collostructional Analysis: A Corpus-Based Perspective on \\uc0\\u8216{}Alternations,\\uc0\\u8217{}\\uc0\\u8221{} {\\i{}International Journal of Corpus Linguistics} 9, no. 1 (2004): 97\\uc0\\u8211{}125.","plainCitation":"Anatol Stefanowitsch, “Empirical Cognitive Semantics: Some Thoughts,” in Quantitative Methods in Cognitive Semantics: Corpus-Driven Approaches, ed. Dylan Glynn and Kertin Fischer, Cognitive Linguistics Research 46 (Berlin: De Gruyter Mouton, 2010), 355–380; Stefan Fuhs, “The Aspectual Coercion of the English Durative Adverbial,” in Quantitative Methods in Cognitive Semantics: Corpus-Driven Approaches, ed. Dylan Glynn and Kerstin Fischer, Cognitive Linguistics Research 46 (Berlin: De Gruyter Mouton, 2010), 137–154; Levshina and Heylen, “Experiments with Dutch Causative Constructions”; Stefan Th. Gries and Anatol Stefanowitsch, “Extending Collostructional Analysis: A Corpus-Based Perspective on ‘Alternations,’” International Journal of Corpus Linguistics 9, no. 1 (2004): 97–125.","noteIndex":62},"citationItems":[{"id":156,"uris":["http://zotero.org/users/4501072/items/D64VGD9P"],"uri":["http://zotero.org/users/4501072/items/D64VGD9P"],"itemData":{"id":156,"type":"chapter","title":"Empirical cognitive semantics: Some thoughts","container-title":"Quantitative Methods in Cognitive Semantics: Corpus-Driven Approaches","collection-title":"Cognitive Linguistics Research","collection-number":"46","publisher":"De Gruyter Mouton","publisher-place":"Berlin","page":"355-380","event-place":"Berlin","title-short":"Empirical cognitive semantics","author":[{"family":"Stefanowitsch","given":"Anatol"}],"editor":[{"family":"Glynn","given":"Dylan"},{"family":"Fischer","given":"Kertin"}],"issued":{"date-parts":[["2010"]]}}},{"id":254,"uris":["http://zotero.org/users/4501072/items/QGZ3R6UL"],"uri":["http://zotero.org/users/4501072/items/QGZ3R6UL"],"itemData":{"id":254,"type":"chapter","title":"The Aspectual Coercion of the English Durative Adverbial","container-title":"Quantitative Methods in Cognitive Semantics: Corpus-Driven Approaches","collection-title":"Cognitive Linguistics Research","collection-number":"46","publisher":"De Gruyter Mouton","publisher-place":"Berlin","page":"137-154","event-place":"Berlin","title-short":"Aspectual Coercion","author":[{"family":"Fuhs","given":"Stefan"}],"editor":[{"family":"Glynn","given":"Dylan"},{"family":"Fischer","given":"Kerstin"}],"issued":{"date-parts":[["2010"]]}}},{"id":187,"uris":["http://zotero.org/users/4501072/items/JACEJML8"],"uri":["http://zotero.org/users/4501072/items/JACEJML8"],"itemData":{"id":187,"type":"chapter","title":"A Radically Data-Driven Construction Grammar: Experiments with Dutch Causative Constructions","container-title":"Extending the Scope of Construction Grammar","collection-title":"Cognitive Linguistics Research","collection-number":"54","publisher":"De Gruyter Mouton","publisher-place":"Berlin","page":"17-46","event-place":"Berlin","title-short":"Experiments with Dutch Causative Constructions","author":[{"family":"Levshina","given":"Natalia"},{"family":"Heylen","given":"Kris"}],"editor":[{"family":"Boogaart","given":"Ronny"},{"family":"Colleman","given":"Timothy"},{"family":"Rutten","given":"Gijsbert"}],"issued":{"date-parts":[["2014"]]}}},{"id":49,"uris":["http://zotero.org/users/4501072/items/CPAZGS9P"],"uri":["http://zotero.org/users/4501072/items/CPAZGS9P"],"itemData":{"id":49,"type":"article-journal","title":"Extending Collostructional Analysis: A Corpus-based Perspective on 'Alternations'","container-title":"International Journal of Corpus Linguistics","page":"97-125","volume":"9","issue":"1","title-short":"Extending Colloustrictional Analysis","author":[{"family":"Gries","given":"Stefan Th."},{"family":"Stefanowitsch","given":"Anatol"}],"issued":{"date-parts":[["2004"]]}}}],"schema":"https://github.com/citation-style-language/schema/raw/master/csl-citation.json"} </w:instrText>
      </w:r>
      <w:r>
        <w:fldChar w:fldCharType="separate"/>
      </w:r>
      <w:r w:rsidRPr="003474B3">
        <w:rPr>
          <w:rFonts w:cs="Times New Roman"/>
        </w:rPr>
        <w:t xml:space="preserve">Anatol Stefanowitsch, “Empirical Cognitive Semantics: Some Thoughts,” in </w:t>
      </w:r>
      <w:r w:rsidRPr="003474B3">
        <w:rPr>
          <w:rFonts w:cs="Times New Roman"/>
          <w:i/>
          <w:iCs/>
        </w:rPr>
        <w:t>Quantitative Methods in Cognitive Semantics: Corpus-Driven Approaches</w:t>
      </w:r>
      <w:r w:rsidRPr="003474B3">
        <w:rPr>
          <w:rFonts w:cs="Times New Roman"/>
        </w:rPr>
        <w:t xml:space="preserve">, ed. Dylan Glynn and Kertin Fischer, Cognitive Linguistics Research 46 (Berlin: De Gruyter Mouton, 2010), 355–380; Stefan Fuhs, “The Aspectual Coercion of the English Durative Adverbial,” in </w:t>
      </w:r>
      <w:r w:rsidRPr="003474B3">
        <w:rPr>
          <w:rFonts w:cs="Times New Roman"/>
          <w:i/>
          <w:iCs/>
        </w:rPr>
        <w:t>Quantitative Methods in Cognitive Semantics: Corpus-Driven Approaches</w:t>
      </w:r>
      <w:r w:rsidRPr="003474B3">
        <w:rPr>
          <w:rFonts w:cs="Times New Roman"/>
        </w:rPr>
        <w:t xml:space="preserve">, ed. Dylan Glynn and Kerstin Fischer, Cognitive Linguistics Research 46 (Berlin: De Gruyter Mouton, 2010), 137–154; Levshina and Heylen, “Experiments with Dutch Causative Constructions”; Stefan Th. Gries and Anatol Stefanowitsch, “Extending Collostructional Analysis: A Corpus-Based Perspective on ‘Alternations,’” </w:t>
      </w:r>
      <w:r w:rsidRPr="003474B3">
        <w:rPr>
          <w:rFonts w:cs="Times New Roman"/>
          <w:i/>
          <w:iCs/>
        </w:rPr>
        <w:t>International Journal of Corpus Linguistics</w:t>
      </w:r>
      <w:r w:rsidRPr="003474B3">
        <w:rPr>
          <w:rFonts w:cs="Times New Roman"/>
        </w:rPr>
        <w:t xml:space="preserve"> 9, no. 1 (2004): 97–125.</w:t>
      </w:r>
      <w:r>
        <w:fldChar w:fldCharType="end"/>
      </w:r>
    </w:p>
  </w:footnote>
  <w:footnote w:id="63">
    <w:p w14:paraId="56886DBB" w14:textId="083EE2CF" w:rsidR="00C76A13" w:rsidRPr="00FC5424" w:rsidRDefault="00C76A13" w:rsidP="00B06D55">
      <w:pPr>
        <w:pStyle w:val="FootnoteText"/>
      </w:pPr>
      <w:r w:rsidRPr="00E65E29">
        <w:rPr>
          <w:rStyle w:val="FootnoteReference"/>
        </w:rPr>
        <w:footnoteRef/>
      </w:r>
      <w:r>
        <w:t xml:space="preserve"> </w:t>
      </w:r>
      <w:r>
        <w:rPr>
          <w:i/>
          <w:iCs/>
        </w:rPr>
        <w:t>BHSA</w:t>
      </w:r>
      <w:r>
        <w:t xml:space="preserve"> stands for </w:t>
      </w:r>
      <w:r>
        <w:rPr>
          <w:i/>
          <w:iCs/>
        </w:rPr>
        <w:t>Biblia Hebraica Stuttgartensia Amstelodamensis</w:t>
      </w:r>
      <w:r>
        <w:t xml:space="preserve">. </w:t>
      </w:r>
      <w:r>
        <w:fldChar w:fldCharType="begin"/>
      </w:r>
      <w:r>
        <w:instrText xml:space="preserve"> ADDIN ZOTERO_ITEM CSL_CITATION {"citationID":"jkLFLav5","properties":{"formattedCitation":"Dirk Roorda et al., {\\i{}ETCBC/Bhsa} (Zenodo, 2019), accessed April 23, 2019, https://zenodo.org/record/2554324.","plainCitation":"Dirk Roorda et al., ETCBC/Bhsa (Zenodo, 2019), accessed April 23, 2019, https://zenodo.org/record/2554324.","noteIndex":67},"citationItems":[{"id":372,"uris":["http://zotero.org/users/4501072/items/CICQ3VUL"],"uri":["http://zotero.org/users/4501072/items/CICQ3VUL"],"itemData":{"id":372,"type":"book","title":"ETCBC/bhsa","publisher":"Zenodo","version":"v1.6","source":"DOI.org (Datacite)","abstract":"Several features only had values for lexeme nodes.\n&lt;code&gt;gloss&lt;/code&gt;, &lt;code&gt;nametype&lt;/code&gt;, &lt;code&gt;voc_lex&lt;/code&gt;, &lt;code&gt;voc_lex_utf8&lt;/code&gt;\nNow we extend their values to all corresponding word nodes.\nWe say goodbye to the older ETCBC/BHSA versions of the data: \n3, 4, 4b, 2016, 2017.","URL":"https://zenodo.org/record/2554324","note":"DOI: 10.5281/zenodo.2554324","title-short":"ETCBC/bhsa","author":[{"family":"Roorda","given":"Dirk"},{"family":"Kingham","given":"Cody"},{"family":"Erwich","given":"Christiaan"},{"family":"Van Peursen","given":"Wido"}],"issued":{"date-parts":[["2019",1,31]]},"accessed":{"date-parts":[["2019",4,23]]}}}],"schema":"https://github.com/citation-style-language/schema/raw/master/csl-citation.json"} </w:instrText>
      </w:r>
      <w:r>
        <w:fldChar w:fldCharType="separate"/>
      </w:r>
      <w:r w:rsidRPr="00965F26">
        <w:rPr>
          <w:rFonts w:cs="Times New Roman"/>
        </w:rPr>
        <w:t xml:space="preserve">Dirk Roorda et al., </w:t>
      </w:r>
      <w:r w:rsidRPr="00965F26">
        <w:rPr>
          <w:rFonts w:cs="Times New Roman"/>
          <w:i/>
          <w:iCs/>
        </w:rPr>
        <w:t>ETCBC/Bhsa</w:t>
      </w:r>
      <w:r w:rsidRPr="00965F26">
        <w:rPr>
          <w:rFonts w:cs="Times New Roman"/>
        </w:rPr>
        <w:t xml:space="preserve"> (Zenodo, 2019), accessed April 23, 2019, https://zenodo.org/record/2554324.</w:t>
      </w:r>
      <w:r>
        <w:fldChar w:fldCharType="end"/>
      </w:r>
    </w:p>
  </w:footnote>
  <w:footnote w:id="64">
    <w:p w14:paraId="26F99EC6" w14:textId="35E2FF6E" w:rsidR="00C76A13" w:rsidRDefault="00C76A13">
      <w:pPr>
        <w:pStyle w:val="FootnoteText"/>
      </w:pPr>
      <w:r w:rsidRPr="00E65E29">
        <w:rPr>
          <w:rStyle w:val="FootnoteReference"/>
        </w:rPr>
        <w:footnoteRef/>
      </w:r>
      <w:r>
        <w:t xml:space="preserve"> The check consisted of tagging 1140 representative surface forms for accuracy, as well as the correction of problematic cases. See the process in </w:t>
      </w:r>
      <w:r w:rsidRPr="0043440E">
        <w:t>https://nbviewer.jupyter.org/github/CambridgeSemiticsLab/</w:t>
      </w:r>
      <w:r>
        <w:br/>
      </w:r>
      <w:r w:rsidRPr="0043440E">
        <w:t>BH_time_collocations/blob/master/analysis/preprocessing/chunking.ipynb</w:t>
      </w:r>
      <w:r>
        <w:t>.</w:t>
      </w:r>
    </w:p>
  </w:footnote>
  <w:footnote w:id="65">
    <w:p w14:paraId="13D09410" w14:textId="7313B9C2"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QLRbsm6V","properties":{"formattedCitation":"Dirk Roorda, \\uc0\\u8220{}The Hebrew Bible as Data: Laboratory - Sharing - Experiences,\\uc0\\u8221{} in {\\i{}Clarin in the Low Countries}, ed. J. Odijk and A. Van Hessen (London: Ubiquity Press, 2017); Eric Jones et al., {\\i{}SciPy: Open Source Scientific Tools for Python}, 2001, http://www.scipy.org/; John D. Hunter, \\uc0\\u8220{}Matplotlib: A 2D Graphics Environment,\\uc0\\u8221{} {\\i{}Computing in Science &amp; Engineering} 9 (2007): 90\\uc0\\u8211{}95.","plainCitation":"Dirk Roorda, “The Hebrew Bible as Data: Laboratory - Sharing - Experiences,” in Clarin in the Low Countries, ed. J. Odijk and A. Van Hessen (London: Ubiquity Press, 2017); Eric Jones et al., SciPy: Open Source Scientific Tools for Python, 2001, http://www.scipy.org/; John D. Hunter, “Matplotlib: A 2D Graphics Environment,” Computing in Science &amp; Engineering 9 (2007): 90–95.","noteIndex":69},"citationItems":[{"id":69,"uris":["http://zotero.org/users/4501072/items/AFG6TGLI"],"uri":["http://zotero.org/users/4501072/items/AFG6TGLI"],"itemData":{"id":69,"type":"chapter","title":"The Hebrew Bible as Data: Laboratory - Sharing - Experiences","container-title":"Clarin in the Low Countries","publisher":"Ubiquity Press","publisher-place":"London","event-place":"London","author":[{"family":"Roorda","given":"Dirk"}],"editor":[{"family":"Odijk","given":"J."},{"family":"Van Hessen","given":"A."}],"issued":{"date-parts":[["2017"]]}}},{"id":378,"uris":["http://zotero.org/users/4501072/items/RTCNJUJX"],"uri":["http://zotero.org/users/4501072/items/RTCNJUJX"],"itemData":{"id":378,"type":"book","title":"SciPy: Open source scientific tools for Python","URL":"http://www.scipy.org/","author":[{"family":"Jones","given":"Eric"},{"family":"Oliphant","given":"Travis"},{"family":"Peterson","given":"Pearu"},{"literal":"others"}],"issued":{"date-parts":[["2001"]]}}},{"id":222,"uris":["http://zotero.org/users/4501072/items/AEX2UC9Q"],"uri":["http://zotero.org/users/4501072/items/AEX2UC9Q"],"itemData":{"id":222,"type":"article-journal","title":"Matplotlib: A 2D Graphics Environment","container-title":"Computing in Science &amp; Engineering","page":"90-95","volume":"9","author":[{"family":"Hunter","given":"John D."}],"issued":{"date-parts":[["2007"]]}}}],"schema":"https://github.com/citation-style-language/schema/raw/master/csl-citation.json"} </w:instrText>
      </w:r>
      <w:r>
        <w:fldChar w:fldCharType="separate"/>
      </w:r>
      <w:r w:rsidRPr="00F159E5">
        <w:rPr>
          <w:rFonts w:cs="Times New Roman"/>
        </w:rPr>
        <w:t xml:space="preserve">Dirk Roorda, “The Hebrew Bible as Data: Laboratory - Sharing - Experiences,” in </w:t>
      </w:r>
      <w:r w:rsidRPr="00F159E5">
        <w:rPr>
          <w:rFonts w:cs="Times New Roman"/>
          <w:i/>
          <w:iCs/>
        </w:rPr>
        <w:t>Clarin in the Low Countries</w:t>
      </w:r>
      <w:r w:rsidRPr="00F159E5">
        <w:rPr>
          <w:rFonts w:cs="Times New Roman"/>
        </w:rPr>
        <w:t xml:space="preserve">, ed. J. Odijk and A. Van Hessen (London: Ubiquity Press, 2017); Eric Jones et al., </w:t>
      </w:r>
      <w:r w:rsidRPr="00F159E5">
        <w:rPr>
          <w:rFonts w:cs="Times New Roman"/>
          <w:i/>
          <w:iCs/>
        </w:rPr>
        <w:t>SciPy: Open Source Scientific Tools for Python</w:t>
      </w:r>
      <w:r w:rsidRPr="00F159E5">
        <w:rPr>
          <w:rFonts w:cs="Times New Roman"/>
        </w:rPr>
        <w:t xml:space="preserve">, 2001, http://www.scipy.org/; John D. Hunter, “Matplotlib: A 2D Graphics Environment,” </w:t>
      </w:r>
      <w:r w:rsidRPr="00F159E5">
        <w:rPr>
          <w:rFonts w:cs="Times New Roman"/>
          <w:i/>
          <w:iCs/>
        </w:rPr>
        <w:t>Computing in Science &amp; Engineering</w:t>
      </w:r>
      <w:r w:rsidRPr="00F159E5">
        <w:rPr>
          <w:rFonts w:cs="Times New Roman"/>
        </w:rPr>
        <w:t xml:space="preserve"> 9 (2007): 90–95.</w:t>
      </w:r>
      <w:r>
        <w:fldChar w:fldCharType="end"/>
      </w:r>
    </w:p>
  </w:footnote>
  <w:footnote w:id="66">
    <w:p w14:paraId="5A219FF9" w14:textId="6B38F34E" w:rsidR="00C76A13" w:rsidRDefault="00C76A13" w:rsidP="00EF40FE">
      <w:pPr>
        <w:pStyle w:val="FootnoteText"/>
      </w:pPr>
      <w:r w:rsidRPr="00E65E29">
        <w:rPr>
          <w:rStyle w:val="FootnoteReference"/>
        </w:rPr>
        <w:footnoteRef/>
      </w:r>
      <w:r>
        <w:t xml:space="preserve"> </w:t>
      </w:r>
      <w:r w:rsidRPr="002D1E9F">
        <w:t xml:space="preserve">Collostruction </w:t>
      </w:r>
      <w:r>
        <w:t>A</w:t>
      </w:r>
      <w:r w:rsidRPr="002D1E9F">
        <w:t xml:space="preserve">nalysis has been designed specifically </w:t>
      </w:r>
      <w:r>
        <w:t>for the non-normal distributions present in natural language. It relies on the nonparametric Fisher's Exact association test. It also has the express purpose of describing associations between lexical and grammatical</w:t>
      </w:r>
      <w:r w:rsidRPr="002D1E9F">
        <w:t xml:space="preserve"> </w:t>
      </w:r>
      <w:r>
        <w:t>units</w:t>
      </w:r>
      <w:r w:rsidRPr="002D1E9F">
        <w:t xml:space="preserve">. </w:t>
      </w:r>
      <w:r>
        <w:fldChar w:fldCharType="begin"/>
      </w:r>
      <w:r>
        <w:instrText xml:space="preserve"> ADDIN ZOTERO_ITEM CSL_CITATION {"citationID":"Z3wDHYSm","properties":{"formattedCitation":"Anatol Stefanowitsch and Stefan Th. Gries, \\uc0\\u8220{}Collostructions: Investigating the Interaction of Words and Constructions,\\uc0\\u8221{} {\\i{}International Journal of Corpus Linguistics} 8, no. 2 (2003): 209\\uc0\\u8211{}243.","plainCitation":"Anatol Stefanowitsch and Stefan Th. Gries, “Collostructions: Investigating the Interaction of Words and Constructions,” International Journal of Corpus Linguistics 8, no. 2 (2003): 209–243.","noteIndex":66},"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77360E">
        <w:rPr>
          <w:rFonts w:cs="Times New Roman"/>
        </w:rPr>
        <w:t xml:space="preserve">Anatol Stefanowitsch and Stefan Th. Gries, “Collostructions: Investigating the Interaction of Words and Constructions,” </w:t>
      </w:r>
      <w:r w:rsidRPr="0077360E">
        <w:rPr>
          <w:rFonts w:cs="Times New Roman"/>
          <w:i/>
          <w:iCs/>
        </w:rPr>
        <w:t>International Journal of Corpus Linguistics</w:t>
      </w:r>
      <w:r w:rsidRPr="0077360E">
        <w:rPr>
          <w:rFonts w:cs="Times New Roman"/>
        </w:rPr>
        <w:t xml:space="preserve"> 8, no. 2 (2003): 209–243.</w:t>
      </w:r>
      <w:r>
        <w:fldChar w:fldCharType="end"/>
      </w:r>
    </w:p>
  </w:footnote>
  <w:footnote w:id="67">
    <w:p w14:paraId="39771E68" w14:textId="78285A96"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pRWAUqbY","properties":{"formattedCitation":"Haspelmath, {\\i{}From Space to Time}; Charles Fillmore, \\uc0\\u8220{}Mini-Grammars of Some Time-When Expressions in English,\\uc0\\u8221{} in {\\i{}Complex Sentences in Grammar and Discourse: Essays in Honor of Sandra A. Thompson}, ed. Joan L. Bybee, Sandra A. Thompson, and Michael Noonan (Amsterdam: Benjamins, 2002); William Croft, {\\i{}Verbs: Aspect and Causal Structure} (Oxford: Oxford University Press, 2012).","plainCitation":"Haspelmath, From Space to Time; Charles Fillmore, “Mini-Grammars of Some Time-When Expressions in English,” in Complex Sentences in Grammar and Discourse: Essays in Honor of Sandra A. Thompson, ed. Joan L. Bybee, Sandra A. Thompson, and Michael Noonan (Amsterdam: Benjamins, 2002); William Croft, Verbs: Aspect and Causal Structure (Oxford: Oxford University Press, 2012).","noteIndex":67},"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id":366,"uris":["http://zotero.org/users/4501072/items/FN683UCF"],"uri":["http://zotero.org/users/4501072/items/FN683UCF"],"itemData":{"id":366,"type":"chapter","title":"Mini-grammars of some time-when expressions in English","container-title":"Complex sentences in grammar and discourse: essays in honor of Sandra A. Thompson","publisher":"Benjamins","publisher-place":"Amsterdam","source":"Gemeinsamer Bibliotheksverbund ISBN","event-place":"Amsterdam","ISBN":"978-90-272-2585-6","note":"OCLC: 845470570","language":"eng","editor":[{"family":"Bybee","given":"Joan L."},{"family":"Thompson","given":"Sandra A."},{"family":"Noonan","given":"Michael"}],"author":[{"family":"Fillmore","given":"Charles"}],"issued":{"date-parts":[["2002"]]}}},{"id":258,"uris":["http://zotero.org/users/4501072/items/VUZ33SP3"],"uri":["http://zotero.org/users/4501072/items/VUZ33SP3"],"itemData":{"id":258,"type":"book","title":"Verbs: Aspect and Causal Structure","publisher":"Oxford University Press","publisher-place":"Oxford","event-place":"Oxford","title-short":"Verbs","author":[{"family":"Croft","given":"William"}],"issued":{"date-parts":[["2012"]]}}}],"schema":"https://github.com/citation-style-language/schema/raw/master/csl-citation.json"} </w:instrText>
      </w:r>
      <w:r>
        <w:fldChar w:fldCharType="separate"/>
      </w:r>
      <w:r w:rsidRPr="00A205F3">
        <w:rPr>
          <w:rFonts w:cs="Times New Roman"/>
        </w:rPr>
        <w:t xml:space="preserve">Haspelmath, </w:t>
      </w:r>
      <w:r w:rsidRPr="00A205F3">
        <w:rPr>
          <w:rFonts w:cs="Times New Roman"/>
          <w:i/>
          <w:iCs/>
        </w:rPr>
        <w:t>From Space to Time</w:t>
      </w:r>
      <w:r w:rsidRPr="00A205F3">
        <w:rPr>
          <w:rFonts w:cs="Times New Roman"/>
        </w:rPr>
        <w:t xml:space="preserve">; Charles Fillmore, “Mini-Grammars of Some Time-When Expressions in English,” in </w:t>
      </w:r>
      <w:r w:rsidRPr="00A205F3">
        <w:rPr>
          <w:rFonts w:cs="Times New Roman"/>
          <w:i/>
          <w:iCs/>
        </w:rPr>
        <w:t>Complex Sentences in Grammar and Discourse: Essays in Honor of Sandra A. Thompson</w:t>
      </w:r>
      <w:r w:rsidRPr="00A205F3">
        <w:rPr>
          <w:rFonts w:cs="Times New Roman"/>
        </w:rPr>
        <w:t xml:space="preserve">, ed. Joan L. Bybee, Sandra A. Thompson, and Michael Noonan (Amsterdam: Benjamins, 2002); William Croft, </w:t>
      </w:r>
      <w:r w:rsidRPr="00A205F3">
        <w:rPr>
          <w:rFonts w:cs="Times New Roman"/>
          <w:i/>
          <w:iCs/>
        </w:rPr>
        <w:t>Verbs: Aspect and Causal Structure</w:t>
      </w:r>
      <w:r w:rsidRPr="00A205F3">
        <w:rPr>
          <w:rFonts w:cs="Times New Roman"/>
        </w:rPr>
        <w:t xml:space="preserve"> (Oxford: Oxford University Press, 2012).</w:t>
      </w:r>
      <w:r>
        <w:fldChar w:fldCharType="end"/>
      </w:r>
    </w:p>
  </w:footnote>
  <w:footnote w:id="68">
    <w:p w14:paraId="5EB18F5A" w14:textId="2CD08FE0" w:rsidR="00C76A13" w:rsidRDefault="00C76A13">
      <w:pPr>
        <w:pStyle w:val="FootnoteText"/>
      </w:pPr>
      <w:r w:rsidRPr="00E65E29">
        <w:rPr>
          <w:rStyle w:val="FootnoteReference"/>
        </w:rPr>
        <w:footnoteRef/>
      </w:r>
      <w:r>
        <w:t xml:space="preserve"> "Atom" objects are parts of whole objects which have gaps due to other intervening objects. </w:t>
      </w:r>
      <w:r>
        <w:fldChar w:fldCharType="begin"/>
      </w:r>
      <w:r>
        <w:instrText xml:space="preserve"> ADDIN ZOTERO_ITEM CSL_CITATION {"citationID":"NA7eICmd","properties":{"formattedCitation":"Cody Kingham and Wido Van Peursen, \\uc0\\u8220{}The ETCBC Database of the Hebrew Bible,\\uc0\\u8221{} {\\i{}Journal for Semitics} 27, no. 1 (2018): 3\\uc0\\u8211{}6.","plainCitation":"Cody Kingham and Wido Van Peursen, “The ETCBC Database of the Hebrew Bible,” Journal for Semitics 27, no. 1 (2018): 3–6.","noteIndex":72},"citationItems":[{"id":268,"uris":["http://zotero.org/users/4501072/items/GBINBAPU"],"uri":["http://zotero.org/users/4501072/items/GBINBAPU"],"itemData":{"id":268,"type":"article-journal","title":"The ETCBC Database of the Hebrew Bible","container-title":"Journal for Semitics","page":"1-13","volume":"27","issue":"1","source":"Crossref","DOI":"10.25159/1013-8471/2974","ISSN":"1013-8471","author":[{"family":"Kingham","given":"Cody"},{"family":"Van Peursen","given":"Wido"}],"issued":{"date-parts":[["2018"]]}},"locator":"3-6"}],"schema":"https://github.com/citation-style-language/schema/raw/master/csl-citation.json"} </w:instrText>
      </w:r>
      <w:r>
        <w:fldChar w:fldCharType="separate"/>
      </w:r>
      <w:r w:rsidRPr="00FD16A4">
        <w:rPr>
          <w:rFonts w:cs="Times New Roman"/>
        </w:rPr>
        <w:t xml:space="preserve">Cody Kingham and Wido Van Peursen, “The ETCBC Database of the Hebrew Bible,” </w:t>
      </w:r>
      <w:r w:rsidRPr="00FD16A4">
        <w:rPr>
          <w:rFonts w:cs="Times New Roman"/>
          <w:i/>
          <w:iCs/>
        </w:rPr>
        <w:t>Journal for Semitics</w:t>
      </w:r>
      <w:r w:rsidRPr="00FD16A4">
        <w:rPr>
          <w:rFonts w:cs="Times New Roman"/>
        </w:rPr>
        <w:t xml:space="preserve"> 27, no. 1 (2018): 3–6.</w:t>
      </w:r>
      <w:r>
        <w:fldChar w:fldCharType="end"/>
      </w:r>
    </w:p>
  </w:footnote>
  <w:footnote w:id="69">
    <w:p w14:paraId="1479BAD7" w14:textId="5B3A299B" w:rsidR="00C76A13" w:rsidRDefault="00C76A13" w:rsidP="00A12AC9">
      <w:pPr>
        <w:pStyle w:val="FootnoteText"/>
      </w:pPr>
      <w:r w:rsidRPr="00E65E29">
        <w:rPr>
          <w:rStyle w:val="FootnoteReference"/>
        </w:rPr>
        <w:footnoteRef/>
      </w:r>
      <w:r>
        <w:t xml:space="preserve"> See features &gt; function in the documentation. </w:t>
      </w:r>
      <w:r>
        <w:fldChar w:fldCharType="begin"/>
      </w:r>
      <w:r>
        <w:instrText xml:space="preserve"> ADDIN ZOTERO_ITEM CSL_CITATION {"citationID":"y1mmclDX","properties":{"formattedCitation":"Dirk Roorda et al., \\uc0\\u8220{}Biblia Hebraica Stuttgartensia (Amstelodamensis) Documentation,\\uc0\\u8221{} Documentation, {\\i{}ETCBC Github}, last modified April 10, 2019, accessed April 23, 2019, https://etcbc.github.io/bhsa/.","plainCitation":"Dirk Roorda et al., “Biblia Hebraica Stuttgartensia (Amstelodamensis) Documentation,” Documentation, ETCBC Github, last modified April 10, 2019, accessed April 23, 2019, https://etcbc.github.io/bhsa/.","noteIndex":73},"citationItems":[{"id":371,"uris":["http://zotero.org/users/4501072/items/4US23JBZ"],"uri":["http://zotero.org/users/4501072/items/4US23JBZ"],"itemData":{"id":371,"type":"webpage","title":"Biblia Hebraica Stuttgartensia (Amstelodamensis) Documentation","container-title":"ETCBC Github","genre":"Documentation","URL":"https://etcbc.github.io/bhsa/","title-short":"BHSA Documentation","author":[{"family":"Roorda","given":"Dirk"},{"family":"Sikkel","given":"Constantijn"},{"family":"Van Peursen","given":"Wido"},{"family":"Naaijer","given":"Martijn"},{"family":"Erwich","given":"Christiaan"},{"family":"Kingham","given":"Cody"}],"issued":{"date-parts":[["2019",4,10]]},"accessed":{"date-parts":[["2019",4,23]]}},"label":"section"}],"schema":"https://github.com/citation-style-language/schema/raw/master/csl-citation.json"} </w:instrText>
      </w:r>
      <w:r>
        <w:fldChar w:fldCharType="separate"/>
      </w:r>
      <w:r w:rsidRPr="00597DA8">
        <w:rPr>
          <w:rFonts w:cs="Times New Roman"/>
        </w:rPr>
        <w:t xml:space="preserve">Dirk Roorda et al., “Biblia Hebraica Stuttgartensia (Amstelodamensis) Documentation,” Documentation, </w:t>
      </w:r>
      <w:r w:rsidRPr="00597DA8">
        <w:rPr>
          <w:rFonts w:cs="Times New Roman"/>
          <w:i/>
          <w:iCs/>
        </w:rPr>
        <w:t>ETCBC Github</w:t>
      </w:r>
      <w:r w:rsidRPr="00597DA8">
        <w:rPr>
          <w:rFonts w:cs="Times New Roman"/>
        </w:rPr>
        <w:t>, last modified April 10, 2019, accessed April 23, 2019, https://etcbc.github.io/bhsa/.</w:t>
      </w:r>
      <w:r>
        <w:fldChar w:fldCharType="end"/>
      </w:r>
    </w:p>
  </w:footnote>
  <w:footnote w:id="70">
    <w:p w14:paraId="3CBFB350" w14:textId="1F06CA8F"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2e9Uw18Z","properties":{"formattedCitation":"Goldberg, Casenhiser, and Sethuraman, \\uc0\\u8220{}Learning\\uc0\\u8221{}; Ellis, O\\uc0\\u8217{}Donnell, and R\\uc0\\u246{}mer, \\uc0\\u8220{}Usage-Based Language.\\uc0\\u8221{}","plainCitation":"Goldberg, Casenhiser, and Sethuraman, “Learning”; Ellis, O’Donnell, and Römer, “Usage-Based Language.”","noteIndex":70},"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id":306,"uris":["http://zotero.org/users/4501072/items/QIB4CDCN"],"uri":["http://zotero.org/users/4501072/items/QIB4CDCN"],"itemData":{"id":306,"type":"article-journal","title":"Usage-Based Language: Investigating the Latent Structures That Underpin Acquisition: Usage-Based Language","container-title":"Language Learning","page":"25-51","volume":"63","source":"Crossref","ISSN":"00238333","title-short":"Usage-Based Language","language":"en","author":[{"family":"Ellis","given":"Nick C."},{"family":"O'Donnell","given":"Matthew Brook"},{"family":"Römer","given":"Ute"}],"issued":{"date-parts":[["2013",3]]}}}],"schema":"https://github.com/citation-style-language/schema/raw/master/csl-citation.json"} </w:instrText>
      </w:r>
      <w:r>
        <w:fldChar w:fldCharType="separate"/>
      </w:r>
      <w:r w:rsidRPr="00967E2E">
        <w:rPr>
          <w:rFonts w:cs="Times New Roman"/>
        </w:rPr>
        <w:t>Goldberg, Casenhiser, and Sethuraman, “Learning”; Ellis, O’Donnell, and Römer, “Usage-Based Language.”</w:t>
      </w:r>
      <w:r>
        <w:fldChar w:fldCharType="end"/>
      </w:r>
    </w:p>
  </w:footnote>
  <w:footnote w:id="71">
    <w:p w14:paraId="41D91A53" w14:textId="0953093E"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7idZGNoJ","properties":{"formattedCitation":"Adele E. Goldberg, {\\i{}Explain Me This: Creativity, Competition, and the Partial Productivity of Constructions} (Princeton, NJ: Princeton University Press, 2019).","plainCitation":"Adele E. Goldberg, Explain Me This: Creativity, Competition, and the Partial Productivity of Constructions (Princeton, NJ: Princeton University Press, 2019).","noteIndex":76},"citationItems":[{"id":375,"uris":["http://zotero.org/users/4501072/items/5XMUYJIP"],"uri":["http://zotero.org/users/4501072/items/5XMUYJIP"],"itemData":{"id":375,"type":"book","title":"Explain me this: creativity, competition, and the partial productivity of constructions","publisher":"Princeton University Press","publisher-place":"Princeton, NJ","source":"Library of Congress ISBN","event-place":"Princeton, NJ","ISBN":"978-0-691-17426-6","title-short":"Explain me this","author":[{"family":"Goldberg","given":"Adele E."}],"issued":{"date-parts":[["2019"]]}}}],"schema":"https://github.com/citation-style-language/schema/raw/master/csl-citation.json"} </w:instrText>
      </w:r>
      <w:r>
        <w:fldChar w:fldCharType="separate"/>
      </w:r>
      <w:r w:rsidRPr="00FC2BE7">
        <w:rPr>
          <w:rFonts w:cs="Times New Roman"/>
        </w:rPr>
        <w:t xml:space="preserve">Adele E. Goldberg, </w:t>
      </w:r>
      <w:r w:rsidRPr="00FC2BE7">
        <w:rPr>
          <w:rFonts w:cs="Times New Roman"/>
          <w:i/>
          <w:iCs/>
        </w:rPr>
        <w:t>Explain Me This: Creativity, Competition, and the Partial Productivity of Constructions</w:t>
      </w:r>
      <w:r w:rsidRPr="00FC2BE7">
        <w:rPr>
          <w:rFonts w:cs="Times New Roman"/>
        </w:rPr>
        <w:t xml:space="preserve"> (Princeton, NJ: Princeton University Press, 2019).</w:t>
      </w:r>
      <w:r>
        <w:fldChar w:fldCharType="end"/>
      </w:r>
    </w:p>
  </w:footnote>
  <w:footnote w:id="72">
    <w:p w14:paraId="2D2BEDBE" w14:textId="67AF7E28"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bct9UQEq","properties":{"formattedCitation":"Stefanowitsch and Gries, \\uc0\\u8220{}Collostructions.\\uc0\\u8221{}","plainCitation":"Stefanowitsch and Gries, “Collostructions.”","noteIndex":72},"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FA0BB4">
        <w:rPr>
          <w:rFonts w:cs="Times New Roman"/>
        </w:rPr>
        <w:t>Stefanowitsch and Gries, “Collostructions.”</w:t>
      </w:r>
      <w:r>
        <w:fldChar w:fldCharType="end"/>
      </w:r>
    </w:p>
  </w:footnote>
  <w:footnote w:id="73">
    <w:p w14:paraId="7B336DA4" w14:textId="214480C0" w:rsidR="00C76A13" w:rsidRDefault="00C76A13" w:rsidP="00B76DB2">
      <w:pPr>
        <w:pStyle w:val="FootnoteText"/>
      </w:pPr>
      <w:r w:rsidRPr="00E65E29">
        <w:rPr>
          <w:rStyle w:val="FootnoteReference"/>
        </w:rPr>
        <w:footnoteRef/>
      </w:r>
      <w:r>
        <w:t xml:space="preserve"> Adapted from </w:t>
      </w:r>
      <w:r>
        <w:fldChar w:fldCharType="begin"/>
      </w:r>
      <w:r>
        <w:instrText xml:space="preserve"> ADDIN ZOTERO_ITEM CSL_CITATION {"citationID":"IhkDgM0Q","properties":{"formattedCitation":"Levshina, {\\i{}Linguistics with R}, 223\\uc0\\u8211{}224; Gries, \\uc0\\u8220{}Dispersions and Adjusted Frequencies.\\uc0\\u8221{}","plainCitation":"Levshina, Linguistics with R, 223–224; Gries, “Dispersions and Adjusted Frequencies.”","noteIndex":74},"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223–224"},{"id":198,"uris":["http://zotero.org/users/4501072/items/BRT7Q3E2"],"uri":["http://zotero.org/users/4501072/items/BRT7Q3E2"],"itemData":{"id":198,"type":"article-journal","title":"Dispersions and Adjusted Frequencies in Corpora","container-title":"International Journal of Corpus Linguistics","page":"403-437","volume":"13","issue":"4","title-short":"Dispersions and Adjusted Frequencies","author":[{"family":"Gries","given":"Stefan Th."}],"issued":{"date-parts":[["2008"]]}}}],"schema":"https://github.com/citation-style-language/schema/raw/master/csl-citation.json"} </w:instrText>
      </w:r>
      <w:r>
        <w:fldChar w:fldCharType="separate"/>
      </w:r>
      <w:r w:rsidRPr="0077360E">
        <w:rPr>
          <w:rFonts w:cs="Times New Roman"/>
        </w:rPr>
        <w:t xml:space="preserve">Levshina, </w:t>
      </w:r>
      <w:r w:rsidRPr="0077360E">
        <w:rPr>
          <w:rFonts w:cs="Times New Roman"/>
          <w:i/>
          <w:iCs/>
        </w:rPr>
        <w:t>Linguistics with R</w:t>
      </w:r>
      <w:r w:rsidRPr="0077360E">
        <w:rPr>
          <w:rFonts w:cs="Times New Roman"/>
        </w:rPr>
        <w:t>, 223–224; Gries, “Dispersions and Adjusted Frequencies.”</w:t>
      </w:r>
      <w:r>
        <w:fldChar w:fldCharType="end"/>
      </w:r>
    </w:p>
  </w:footnote>
  <w:footnote w:id="74">
    <w:p w14:paraId="267F9CB8" w14:textId="77777777" w:rsidR="00C76A13" w:rsidRPr="00AC5B9E" w:rsidRDefault="00C76A13" w:rsidP="00C90DEE">
      <w:pPr>
        <w:pStyle w:val="FootnoteText"/>
      </w:pPr>
      <w:r w:rsidRPr="00E65E29">
        <w:rPr>
          <w:rStyle w:val="FootnoteReference"/>
        </w:rPr>
        <w:footnoteRef/>
      </w:r>
      <w:r>
        <w:t xml:space="preserve"> Note that B here is slightly different from the example provided, as it represents here </w:t>
      </w:r>
      <w:r>
        <w:rPr>
          <w:i/>
          <w:iCs/>
        </w:rPr>
        <w:t>all</w:t>
      </w:r>
      <w:r>
        <w:t xml:space="preserve"> other targets besides A.</w:t>
      </w:r>
    </w:p>
  </w:footnote>
  <w:footnote w:id="75">
    <w:p w14:paraId="1E198416" w14:textId="15DCC051" w:rsidR="00C76A13" w:rsidRDefault="00C76A13">
      <w:pPr>
        <w:pStyle w:val="FootnoteText"/>
      </w:pPr>
      <w:r w:rsidRPr="00E65E29">
        <w:rPr>
          <w:rStyle w:val="FootnoteReference"/>
        </w:rPr>
        <w:footnoteRef/>
      </w:r>
      <w:r>
        <w:t xml:space="preserve"> This is the method of Collostruction Analysis established by Stefanowitsch and Gries. </w:t>
      </w:r>
      <w:r>
        <w:fldChar w:fldCharType="begin"/>
      </w:r>
      <w:r>
        <w:instrText xml:space="preserve"> ADDIN ZOTERO_ITEM CSL_CITATION {"citationID":"3nRHhEVm","properties":{"formattedCitation":"Stefanowitsch and Gries, \\uc0\\u8220{}Collostructions.\\uc0\\u8221{}","plainCitation":"Stefanowitsch and Gries, “Collostructions.”","noteIndex":76},"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141864">
        <w:rPr>
          <w:rFonts w:cs="Times New Roman"/>
        </w:rPr>
        <w:t>Stefanowitsch and Gries, “Collostructions.”</w:t>
      </w:r>
      <w:r>
        <w:fldChar w:fldCharType="end"/>
      </w:r>
    </w:p>
  </w:footnote>
  <w:footnote w:id="76">
    <w:p w14:paraId="6087FE21" w14:textId="254A6833" w:rsidR="00C76A13" w:rsidRDefault="00C76A13">
      <w:pPr>
        <w:pStyle w:val="FootnoteText"/>
      </w:pPr>
      <w:r w:rsidRPr="00E65E29">
        <w:rPr>
          <w:rStyle w:val="FootnoteReference"/>
        </w:rPr>
        <w:footnoteRef/>
      </w:r>
      <w:r>
        <w:t xml:space="preserve"> That is, the log10 of 0.05 combined with a positive or negative sign depending on expected values, as is done in Collostructional analysis. </w:t>
      </w:r>
      <w:r>
        <w:fldChar w:fldCharType="begin"/>
      </w:r>
      <w:r>
        <w:instrText xml:space="preserve"> ADDIN ZOTERO_ITEM CSL_CITATION {"citationID":"xaoTNbu8","properties":{"formattedCitation":"Ibid.","plainCitation":"Ibid.","noteIndex":77},"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Pr>
          <w:noProof/>
        </w:rPr>
        <w:t>Ibid.</w:t>
      </w:r>
      <w:r>
        <w:fldChar w:fldCharType="end"/>
      </w:r>
    </w:p>
  </w:footnote>
  <w:footnote w:id="77">
    <w:p w14:paraId="3E2B5447" w14:textId="7F487377" w:rsidR="00C76A13" w:rsidRPr="009E155B" w:rsidRDefault="00C76A13">
      <w:pPr>
        <w:pStyle w:val="FootnoteText"/>
      </w:pPr>
      <w:r w:rsidRPr="00E65E29">
        <w:rPr>
          <w:rStyle w:val="FootnoteReference"/>
        </w:rPr>
        <w:footnoteRef/>
      </w:r>
      <w:r>
        <w:t xml:space="preserve"> A few of the </w:t>
      </w:r>
      <w:r>
        <w:rPr>
          <w:i/>
          <w:iCs/>
        </w:rPr>
        <w:t>BHSA</w:t>
      </w:r>
      <w:r>
        <w:t xml:space="preserve"> </w:t>
      </w:r>
      <w:r>
        <w:rPr>
          <w:smallCaps/>
        </w:rPr>
        <w:t>time</w:t>
      </w:r>
      <w:r>
        <w:t xml:space="preserve"> phrases are unnecessarily split into two parts. These are merged in the "Chunking" notebook. </w:t>
      </w:r>
      <w:r w:rsidRPr="009228C1">
        <w:t>https://nbviewer.jupyter.org/github/CambridgeSemiticsLab/BH_time_collocations/blob/master/analysis/</w:t>
      </w:r>
      <w:r>
        <w:br/>
      </w:r>
      <w:r w:rsidRPr="009228C1">
        <w:t>preprocessing/chunking.ipynb</w:t>
      </w:r>
    </w:p>
  </w:footnote>
  <w:footnote w:id="78">
    <w:p w14:paraId="3D49A05E" w14:textId="07C3B5B7" w:rsidR="00C76A13" w:rsidRDefault="00C76A13" w:rsidP="00BC0D5A">
      <w:pPr>
        <w:pStyle w:val="FootnoteText"/>
      </w:pPr>
      <w:r w:rsidRPr="00E65E29">
        <w:rPr>
          <w:rStyle w:val="FootnoteReference"/>
        </w:rPr>
        <w:footnoteRef/>
      </w:r>
      <w:r>
        <w:t xml:space="preserve"> E.g. </w:t>
      </w:r>
      <w:r>
        <w:fldChar w:fldCharType="begin"/>
      </w:r>
      <w:r>
        <w:instrText xml:space="preserve"> ADDIN ZOTERO_ITEM CSL_CITATION {"citationID":"0grzGlKH","properties":{"formattedCitation":"Van der Merwe, Naud\\uc0\\u233{}, and Kroeze, {\\i{}BHRG}, \\uc0\\u167{}33.1.","plainCitation":"Van der Merwe, Naudé, and Kroeze, BHRG, §33.1.","noteIndex":83},"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1"}],"schema":"https://github.com/citation-style-language/schema/raw/master/csl-citation.json"} </w:instrText>
      </w:r>
      <w:r>
        <w:fldChar w:fldCharType="separate"/>
      </w:r>
      <w:r w:rsidRPr="00EE74C8">
        <w:rPr>
          <w:rFonts w:cs="Times New Roman"/>
        </w:rPr>
        <w:t xml:space="preserve">Van der Merwe, Naudé, and Kroeze, </w:t>
      </w:r>
      <w:r w:rsidRPr="00EE74C8">
        <w:rPr>
          <w:rFonts w:cs="Times New Roman"/>
          <w:i/>
          <w:iCs/>
        </w:rPr>
        <w:t>BHRG</w:t>
      </w:r>
      <w:r w:rsidRPr="00EE74C8">
        <w:rPr>
          <w:rFonts w:cs="Times New Roman"/>
        </w:rPr>
        <w:t>, §33.1.</w:t>
      </w:r>
      <w:r>
        <w:fldChar w:fldCharType="end"/>
      </w:r>
    </w:p>
  </w:footnote>
  <w:footnote w:id="79">
    <w:p w14:paraId="4C99F982" w14:textId="04E0E278" w:rsidR="00C76A13" w:rsidRDefault="00C76A13" w:rsidP="00BC0D5A">
      <w:pPr>
        <w:pStyle w:val="FootnoteText"/>
      </w:pPr>
      <w:r w:rsidRPr="00E65E29">
        <w:rPr>
          <w:rStyle w:val="FootnoteReference"/>
        </w:rPr>
        <w:footnoteRef/>
      </w:r>
      <w:r>
        <w:t xml:space="preserve"> E.g. </w:t>
      </w:r>
      <w:r>
        <w:fldChar w:fldCharType="begin"/>
      </w:r>
      <w:r>
        <w:instrText xml:space="preserve"> ADDIN ZOTERO_ITEM CSL_CITATION {"citationID":"HsBeirUG","properties":{"formattedCitation":"Van der Merwe, \\uc0\\u8220{}Reference Time.\\uc0\\u8221{}","plainCitation":"Van der Merwe, “Reference Time.”","noteIndex":84},"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schema":"https://github.com/citation-style-language/schema/raw/master/csl-citation.json"} </w:instrText>
      </w:r>
      <w:r>
        <w:fldChar w:fldCharType="separate"/>
      </w:r>
      <w:r w:rsidRPr="006D0125">
        <w:rPr>
          <w:rFonts w:cs="Times New Roman"/>
        </w:rPr>
        <w:t>Van der Merwe, “Reference Time.”</w:t>
      </w:r>
      <w:r>
        <w:fldChar w:fldCharType="end"/>
      </w:r>
    </w:p>
  </w:footnote>
  <w:footnote w:id="80">
    <w:p w14:paraId="4A05D561" w14:textId="63AD40B2" w:rsidR="00C76A13" w:rsidRDefault="00C76A13" w:rsidP="00BC0D5A">
      <w:pPr>
        <w:pStyle w:val="FootnoteText"/>
      </w:pPr>
      <w:r w:rsidRPr="00E65E29">
        <w:rPr>
          <w:rStyle w:val="FootnoteReference"/>
        </w:rPr>
        <w:footnoteRef/>
      </w:r>
      <w:r>
        <w:t xml:space="preserve"> </w:t>
      </w:r>
      <w:r>
        <w:fldChar w:fldCharType="begin"/>
      </w:r>
      <w:r>
        <w:instrText xml:space="preserve"> ADDIN ZOTERO_ITEM CSL_CITATION {"citationID":"D7wnJJov","properties":{"formattedCitation":"Levshina, {\\i{}Linguistics with R}, 82\\uc0\\u8211{}85.","plainCitation":"Levshina, Linguistics with R, 82–85.","noteIndex":81},"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82-85"}],"schema":"https://github.com/citation-style-language/schema/raw/master/csl-citation.json"} </w:instrText>
      </w:r>
      <w:r>
        <w:fldChar w:fldCharType="separate"/>
      </w:r>
      <w:r w:rsidRPr="00FA6138">
        <w:rPr>
          <w:rFonts w:cs="Times New Roman"/>
        </w:rPr>
        <w:t xml:space="preserve">Levshina, </w:t>
      </w:r>
      <w:r w:rsidRPr="00FA6138">
        <w:rPr>
          <w:rFonts w:cs="Times New Roman"/>
          <w:i/>
          <w:iCs/>
        </w:rPr>
        <w:t>Linguistics with R</w:t>
      </w:r>
      <w:r w:rsidRPr="00FA6138">
        <w:rPr>
          <w:rFonts w:cs="Times New Roman"/>
        </w:rPr>
        <w:t>, 82–85.</w:t>
      </w:r>
      <w:r>
        <w:fldChar w:fldCharType="end"/>
      </w:r>
    </w:p>
  </w:footnote>
  <w:footnote w:id="81">
    <w:p w14:paraId="5CD7CC51" w14:textId="3CBB0530" w:rsidR="00C76A13" w:rsidRDefault="00C76A13" w:rsidP="00BC0D5A">
      <w:pPr>
        <w:pStyle w:val="FootnoteText"/>
      </w:pPr>
      <w:r w:rsidRPr="00E65E29">
        <w:rPr>
          <w:rStyle w:val="FootnoteReference"/>
        </w:rPr>
        <w:footnoteRef/>
      </w:r>
      <w:r>
        <w:t xml:space="preserve"> </w:t>
      </w:r>
      <w:r>
        <w:fldChar w:fldCharType="begin"/>
      </w:r>
      <w:r>
        <w:instrText xml:space="preserve"> ADDIN ZOTERO_ITEM CSL_CITATION {"citationID":"sBANc7tX","properties":{"formattedCitation":"Gries, \\uc0\\u8220{}Dispersions and Adjusted Frequencies,\\uc0\\u8221{} 415\\uc0\\u8211{}419.","plainCitation":"Gries, “Dispersions and Adjusted Frequencies,” 415–419.","noteIndex":82},"citationItems":[{"id":198,"uris":["http://zotero.org/users/4501072/items/BRT7Q3E2"],"uri":["http://zotero.org/users/4501072/items/BRT7Q3E2"],"itemData":{"id":198,"type":"article-journal","title":"Dispersions and Adjusted Frequencies in Corpora","container-title":"International Journal of Corpus Linguistics","page":"403-437","volume":"13","issue":"4","title-short":"Dispersions and Adjusted Frequencies","author":[{"family":"Gries","given":"Stefan Th."}],"issued":{"date-parts":[["2008"]]}},"locator":"415-419"}],"schema":"https://github.com/citation-style-language/schema/raw/master/csl-citation.json"} </w:instrText>
      </w:r>
      <w:r>
        <w:fldChar w:fldCharType="separate"/>
      </w:r>
      <w:r w:rsidRPr="00BA18DA">
        <w:rPr>
          <w:rFonts w:cs="Times New Roman"/>
        </w:rPr>
        <w:t>Gries, “Dispersions and Adjusted Frequencies,” 415–419.</w:t>
      </w:r>
      <w:r>
        <w:fldChar w:fldCharType="end"/>
      </w:r>
    </w:p>
  </w:footnote>
  <w:footnote w:id="82">
    <w:p w14:paraId="5DC636B6" w14:textId="77777777" w:rsidR="00C76A13" w:rsidRDefault="00C76A13" w:rsidP="00BC0D5A">
      <w:pPr>
        <w:pStyle w:val="FootnoteText"/>
      </w:pPr>
      <w:r w:rsidRPr="00E65E29">
        <w:rPr>
          <w:rStyle w:val="FootnoteReference"/>
        </w:rPr>
        <w:footnoteRef/>
      </w:r>
      <w:r>
        <w:t xml:space="preserve"> Gries's original formula actually expresses the opposite, with 0 being perfectly distributed and 1 being uneven. However, I have adjusted the scores to more intuitively align evenness with size. This is done by simply subtracting each of Gries's original values from 1. </w:t>
      </w:r>
    </w:p>
  </w:footnote>
  <w:footnote w:id="83">
    <w:p w14:paraId="182DC48D" w14:textId="77777777" w:rsidR="00C76A13" w:rsidRPr="006B19AC" w:rsidRDefault="00C76A13" w:rsidP="00BC0D5A">
      <w:pPr>
        <w:pStyle w:val="FootnoteText"/>
        <w:rPr>
          <w:lang w:bidi="he-IL"/>
        </w:rPr>
      </w:pPr>
      <w:r w:rsidRPr="00E65E29">
        <w:rPr>
          <w:rStyle w:val="FootnoteReference"/>
        </w:rPr>
        <w:footnoteRef/>
      </w:r>
      <w:r>
        <w:t xml:space="preserve"> This assumption also needs to be tested. It is conceivable that for some verbs, especially cases like </w:t>
      </w:r>
      <w:r>
        <w:rPr>
          <w:rFonts w:hint="cs"/>
          <w:rtl/>
          <w:lang w:bidi="he-IL"/>
        </w:rPr>
        <w:t>וַיְּהִי</w:t>
      </w:r>
      <w:r>
        <w:rPr>
          <w:lang w:bidi="he-IL"/>
        </w:rPr>
        <w:t xml:space="preserve">, the </w:t>
      </w:r>
      <w:r>
        <w:rPr>
          <w:smallCaps/>
          <w:lang w:bidi="he-IL"/>
        </w:rPr>
        <w:t>time</w:t>
      </w:r>
      <w:r>
        <w:rPr>
          <w:lang w:bidi="he-IL"/>
        </w:rPr>
        <w:t xml:space="preserve"> adverbial is actually a necessary element. This is yet another area of investigation for the full project.</w:t>
      </w:r>
    </w:p>
  </w:footnote>
  <w:footnote w:id="84">
    <w:p w14:paraId="49586769" w14:textId="4D9F4D4C" w:rsidR="00C76A13" w:rsidRPr="00C97454" w:rsidRDefault="00C76A13">
      <w:pPr>
        <w:pStyle w:val="FootnoteText"/>
      </w:pPr>
      <w:r w:rsidRPr="00E65E29">
        <w:rPr>
          <w:rStyle w:val="FootnoteReference"/>
        </w:rPr>
        <w:footnoteRef/>
      </w:r>
      <w:r>
        <w:t xml:space="preserve"> These counts include locational </w:t>
      </w:r>
      <w:r w:rsidRPr="00313666">
        <w:rPr>
          <w:smallCaps/>
        </w:rPr>
        <w:t>complement</w:t>
      </w:r>
      <w:r>
        <w:t xml:space="preserve"> arguments, which are isolated by selecting all complement phrases headed by a word that is statistically associated with the </w:t>
      </w:r>
      <w:r>
        <w:rPr>
          <w:smallCaps/>
        </w:rPr>
        <w:t>location</w:t>
      </w:r>
      <w:r>
        <w:t xml:space="preserve"> argument. See that process in the following notebook. </w:t>
      </w:r>
      <w:r w:rsidRPr="000A7A18">
        <w:t>https://nbviewer.jupyter.org/github/CambridgeSemiticsLab/BH_time_collocations/blob/master/analysis/</w:t>
      </w:r>
      <w:r>
        <w:br/>
      </w:r>
      <w:r w:rsidRPr="000A7A18">
        <w:t>preprocessing/head_function_associations.ipynb</w:t>
      </w:r>
    </w:p>
  </w:footnote>
  <w:footnote w:id="85">
    <w:p w14:paraId="7770AE6C" w14:textId="22AB1415" w:rsidR="00C76A13" w:rsidRDefault="00C76A13">
      <w:pPr>
        <w:pStyle w:val="FootnoteText"/>
      </w:pPr>
      <w:r w:rsidRPr="00E65E29">
        <w:rPr>
          <w:rStyle w:val="FootnoteReference"/>
        </w:rPr>
        <w:footnoteRef/>
      </w:r>
      <w:r>
        <w:t xml:space="preserve"> The association score is the Fisher's Exact p-value with log10 transformation, as per Collostructional Analysis. A negative sign is added to scores that have a lower than expected frequency (compared to a random distribution). </w:t>
      </w:r>
      <w:r>
        <w:fldChar w:fldCharType="begin"/>
      </w:r>
      <w:r>
        <w:instrText xml:space="preserve"> ADDIN ZOTERO_ITEM CSL_CITATION {"citationID":"R2XjrsRk","properties":{"formattedCitation":"Stefanowitsch and Gries, \\uc0\\u8220{}Collostructions.\\uc0\\u8221{}","plainCitation":"Stefanowitsch and Gries, “Collostructions.”","noteIndex":86},"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FB4CA3">
        <w:rPr>
          <w:rFonts w:cs="Times New Roman"/>
        </w:rPr>
        <w:t>Stefanowitsch and Gries, “Collostructions.”</w:t>
      </w:r>
      <w:r>
        <w:fldChar w:fldCharType="end"/>
      </w:r>
    </w:p>
  </w:footnote>
  <w:footnote w:id="86">
    <w:p w14:paraId="29F38E6D" w14:textId="20C20492" w:rsidR="00C76A13" w:rsidRDefault="00C76A13">
      <w:pPr>
        <w:pStyle w:val="FootnoteText"/>
      </w:pPr>
      <w:r w:rsidRPr="00E65E29">
        <w:rPr>
          <w:rStyle w:val="FootnoteReference"/>
        </w:rPr>
        <w:footnoteRef/>
      </w:r>
      <w:r>
        <w:t xml:space="preserve"> The zero-marked durative is the typical form cross linguistically. </w:t>
      </w:r>
      <w:r>
        <w:fldChar w:fldCharType="begin"/>
      </w:r>
      <w:r>
        <w:instrText xml:space="preserve"> ADDIN ZOTERO_ITEM CSL_CITATION {"citationID":"ZV2SB16L","properties":{"formattedCitation":"Haspelmath, {\\i{}From Space to Time}, 120\\uc0\\u8211{}126.","plainCitation":"Haspelmath, From Space to Time, 120–126.","noteIndex":91},"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120-126"}],"schema":"https://github.com/citation-style-language/schema/raw/master/csl-citation.json"} </w:instrText>
      </w:r>
      <w:r>
        <w:fldChar w:fldCharType="separate"/>
      </w:r>
      <w:r w:rsidRPr="000D3A45">
        <w:rPr>
          <w:rFonts w:cs="Times New Roman"/>
        </w:rPr>
        <w:t xml:space="preserve">Haspelmath, </w:t>
      </w:r>
      <w:r w:rsidRPr="000D3A45">
        <w:rPr>
          <w:rFonts w:cs="Times New Roman"/>
          <w:i/>
          <w:iCs/>
        </w:rPr>
        <w:t>From Space to Time</w:t>
      </w:r>
      <w:r w:rsidRPr="000D3A45">
        <w:rPr>
          <w:rFonts w:cs="Times New Roman"/>
        </w:rPr>
        <w:t>, 120–126.</w:t>
      </w:r>
      <w:r>
        <w:fldChar w:fldCharType="end"/>
      </w:r>
    </w:p>
  </w:footnote>
  <w:footnote w:id="87">
    <w:p w14:paraId="5DCAA41A" w14:textId="472A25A1"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UkjjXUR3","properties":{"formattedCitation":"Ibid., 17\\uc0\\u8211{}21.","plainCitation":"Ibid., 17–21.","noteIndex":92},"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17-21"}],"schema":"https://github.com/citation-style-language/schema/raw/master/csl-citation.json"} </w:instrText>
      </w:r>
      <w:r>
        <w:fldChar w:fldCharType="separate"/>
      </w:r>
      <w:r w:rsidRPr="000D3A45">
        <w:rPr>
          <w:rFonts w:cs="Times New Roman"/>
        </w:rPr>
        <w:t>Ibid., 17–21.</w:t>
      </w:r>
      <w:r>
        <w:fldChar w:fldCharType="end"/>
      </w:r>
    </w:p>
  </w:footnote>
  <w:footnote w:id="88">
    <w:p w14:paraId="0D9DD8FD" w14:textId="682ABAA2"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KxaE86Nz","properties":{"formattedCitation":"Croft, {\\i{}Radical Construction Grammar}, 258.","plainCitation":"Croft, Radical Construction Grammar, 258.","noteIndex":89},"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258"}],"schema":"https://github.com/citation-style-language/schema/raw/master/csl-citation.json"} </w:instrText>
      </w:r>
      <w:r>
        <w:fldChar w:fldCharType="separate"/>
      </w:r>
      <w:r w:rsidRPr="00144617">
        <w:rPr>
          <w:rFonts w:cs="Times New Roman"/>
        </w:rPr>
        <w:t xml:space="preserve">Croft, </w:t>
      </w:r>
      <w:r w:rsidRPr="00144617">
        <w:rPr>
          <w:rFonts w:cs="Times New Roman"/>
          <w:i/>
          <w:iCs/>
        </w:rPr>
        <w:t>Radical Construction Grammar</w:t>
      </w:r>
      <w:r w:rsidRPr="00144617">
        <w:rPr>
          <w:rFonts w:cs="Times New Roman"/>
        </w:rPr>
        <w:t>, 258.</w:t>
      </w:r>
      <w:r>
        <w:fldChar w:fldCharType="end"/>
      </w:r>
      <w:r>
        <w:t xml:space="preserve"> See also </w:t>
      </w:r>
      <w:r>
        <w:fldChar w:fldCharType="begin"/>
      </w:r>
      <w:r>
        <w:instrText xml:space="preserve"> ADDIN ZOTERO_ITEM CSL_CITATION {"citationID":"iuOfUGBY","properties":{"formattedCitation":"Stephen L. Shead, {\\i{}Radical Frame Semantics and Biblical Hebrew: Exploring Lexical Semantics}, BibInt 108 (Leiden: Brill, 2011), 104.","plainCitation":"Stephen L. Shead, Radical Frame Semantics and Biblical Hebrew: Exploring Lexical Semantics, BibInt 108 (Leiden: Brill, 2011), 104.","noteIndex":93},"citationItems":[{"id":210,"uris":["http://zotero.org/users/4501072/items/BVDQH6TV"],"uri":["http://zotero.org/users/4501072/items/BVDQH6TV"],"itemData":{"id":210,"type":"book","title":"Radical Frame Semantics and Biblical Hebrew: Exploring Lexical Semantics","collection-title":"BibInt","collection-number":"108","publisher":"Brill","publisher-place":"Leiden","event-place":"Leiden","title-short":"Radical Frame Semantics and Biblical Hebrew","author":[{"family":"Shead","given":"Stephen L."}],"issued":{"date-parts":[["2011"]]}},"locator":"104"}],"schema":"https://github.com/citation-style-language/schema/raw/master/csl-citation.json"} </w:instrText>
      </w:r>
      <w:r>
        <w:fldChar w:fldCharType="separate"/>
      </w:r>
      <w:r w:rsidRPr="007A5564">
        <w:rPr>
          <w:rFonts w:cs="Times New Roman"/>
        </w:rPr>
        <w:t xml:space="preserve">Stephen L. Shead, </w:t>
      </w:r>
      <w:r w:rsidRPr="007A5564">
        <w:rPr>
          <w:rFonts w:cs="Times New Roman"/>
          <w:i/>
          <w:iCs/>
        </w:rPr>
        <w:t>Radical Frame Semantics and Biblical Hebrew: Exploring Lexical Semantics</w:t>
      </w:r>
      <w:r w:rsidRPr="007A5564">
        <w:rPr>
          <w:rFonts w:cs="Times New Roman"/>
        </w:rPr>
        <w:t>, BibInt 108 (Leiden: Brill, 2011), 104.</w:t>
      </w:r>
      <w:r>
        <w:fldChar w:fldCharType="end"/>
      </w:r>
    </w:p>
  </w:footnote>
  <w:footnote w:id="89">
    <w:p w14:paraId="0D7FCBFB" w14:textId="180CA863" w:rsidR="00C76A13" w:rsidRDefault="00C76A13">
      <w:pPr>
        <w:pStyle w:val="FootnoteText"/>
        <w:rPr>
          <w:lang w:bidi="he-IL"/>
        </w:rPr>
      </w:pPr>
      <w:r w:rsidRPr="00E65E29">
        <w:rPr>
          <w:rStyle w:val="FootnoteReference"/>
        </w:rPr>
        <w:footnoteRef/>
      </w:r>
      <w:r>
        <w:t xml:space="preserve"> Note that the number of </w:t>
      </w:r>
      <w:r>
        <w:rPr>
          <w:rFonts w:hint="cs"/>
          <w:rtl/>
          <w:lang w:bidi="he-IL"/>
        </w:rPr>
        <w:t>יוֹם</w:t>
      </w:r>
      <w:r>
        <w:rPr>
          <w:lang w:bidi="he-IL"/>
        </w:rPr>
        <w:t xml:space="preserve"> reflected here, 1,524, is lower than Brin's count of 2,317 since this count only includes adverbial uses of </w:t>
      </w:r>
      <w:r w:rsidRPr="00AD16EF">
        <w:rPr>
          <w:smallCaps/>
          <w:lang w:bidi="he-IL"/>
        </w:rPr>
        <w:t>time</w:t>
      </w:r>
      <w:r>
        <w:rPr>
          <w:lang w:bidi="he-IL"/>
        </w:rPr>
        <w:t xml:space="preserve">. </w:t>
      </w:r>
      <w:r>
        <w:rPr>
          <w:lang w:bidi="he-IL"/>
        </w:rPr>
        <w:fldChar w:fldCharType="begin"/>
      </w:r>
      <w:r>
        <w:rPr>
          <w:lang w:bidi="he-IL"/>
        </w:rPr>
        <w:instrText xml:space="preserve"> ADDIN ZOTERO_ITEM CSL_CITATION {"citationID":"kC1ENbNh","properties":{"formattedCitation":"Brin, {\\i{}The Concept of Time}, 52.","plainCitation":"Brin, The Concept of Time, 52.","noteIndex":94},"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2"}],"schema":"https://github.com/citation-style-language/schema/raw/master/csl-citation.json"} </w:instrText>
      </w:r>
      <w:r>
        <w:rPr>
          <w:lang w:bidi="he-IL"/>
        </w:rPr>
        <w:fldChar w:fldCharType="separate"/>
      </w:r>
      <w:r w:rsidRPr="00C37487">
        <w:rPr>
          <w:rFonts w:cs="Times New Roman"/>
        </w:rPr>
        <w:t xml:space="preserve">Brin, </w:t>
      </w:r>
      <w:r w:rsidRPr="00C37487">
        <w:rPr>
          <w:rFonts w:cs="Times New Roman"/>
          <w:i/>
          <w:iCs/>
        </w:rPr>
        <w:t>The Concept of Time</w:t>
      </w:r>
      <w:r w:rsidRPr="00C37487">
        <w:rPr>
          <w:rFonts w:cs="Times New Roman"/>
        </w:rPr>
        <w:t>, 52.</w:t>
      </w:r>
      <w:r>
        <w:rPr>
          <w:lang w:bidi="he-IL"/>
        </w:rPr>
        <w:fldChar w:fldCharType="end"/>
      </w:r>
    </w:p>
  </w:footnote>
  <w:footnote w:id="90">
    <w:p w14:paraId="6F88FC90" w14:textId="5B1D8B6C" w:rsidR="00C76A13" w:rsidRDefault="00C76A13" w:rsidP="00142AC7">
      <w:pPr>
        <w:pStyle w:val="FootnoteText"/>
      </w:pPr>
      <w:r w:rsidRPr="00E65E29">
        <w:rPr>
          <w:rStyle w:val="FootnoteReference"/>
        </w:rPr>
        <w:footnoteRef/>
      </w:r>
      <w:r>
        <w:t xml:space="preserve"> </w:t>
      </w:r>
      <w:r>
        <w:fldChar w:fldCharType="begin"/>
      </w:r>
      <w:r>
        <w:instrText xml:space="preserve"> ADDIN ZOTERO_ITEM CSL_CITATION {"citationID":"AolO69ve","properties":{"formattedCitation":"Haspelmath, {\\i{}From Space to Time}, 25\\uc0\\u8211{}26.","plainCitation":"Haspelmath, From Space to Time, 25–26.","noteIndex":95},"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25-26"}],"schema":"https://github.com/citation-style-language/schema/raw/master/csl-citation.json"} </w:instrText>
      </w:r>
      <w:r>
        <w:fldChar w:fldCharType="separate"/>
      </w:r>
      <w:r w:rsidRPr="00303EB5">
        <w:rPr>
          <w:rFonts w:cs="Times New Roman"/>
        </w:rPr>
        <w:t xml:space="preserve">Haspelmath, </w:t>
      </w:r>
      <w:r w:rsidRPr="00303EB5">
        <w:rPr>
          <w:rFonts w:cs="Times New Roman"/>
          <w:i/>
          <w:iCs/>
        </w:rPr>
        <w:t>From Space to Time</w:t>
      </w:r>
      <w:r w:rsidRPr="00303EB5">
        <w:rPr>
          <w:rFonts w:cs="Times New Roman"/>
        </w:rPr>
        <w:t>, 25–26.</w:t>
      </w:r>
      <w:r>
        <w:fldChar w:fldCharType="end"/>
      </w:r>
    </w:p>
  </w:footnote>
  <w:footnote w:id="91">
    <w:p w14:paraId="16EAF540" w14:textId="5DFDBAB0"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NevRZoXs","properties":{"formattedCitation":"Ibid., 25.","plainCitation":"Ibid., 25.","noteIndex":96},"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25"}],"schema":"https://github.com/citation-style-language/schema/raw/master/csl-citation.json"} </w:instrText>
      </w:r>
      <w:r>
        <w:fldChar w:fldCharType="separate"/>
      </w:r>
      <w:r>
        <w:rPr>
          <w:noProof/>
        </w:rPr>
        <w:t>Ibid., 25.</w:t>
      </w:r>
      <w:r>
        <w:fldChar w:fldCharType="end"/>
      </w:r>
    </w:p>
  </w:footnote>
  <w:footnote w:id="92">
    <w:p w14:paraId="48B17BB6" w14:textId="546A80E8"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IDi4rbXH","properties":{"formattedCitation":"Ibid., 26.","plainCitation":"Ibid., 26.","noteIndex":98},"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26"}],"schema":"https://github.com/citation-style-language/schema/raw/master/csl-citation.json"} </w:instrText>
      </w:r>
      <w:r>
        <w:fldChar w:fldCharType="separate"/>
      </w:r>
      <w:r>
        <w:rPr>
          <w:noProof/>
        </w:rPr>
        <w:t>Ibid., 26.</w:t>
      </w:r>
      <w:r>
        <w:fldChar w:fldCharType="end"/>
      </w:r>
    </w:p>
  </w:footnote>
  <w:footnote w:id="93">
    <w:p w14:paraId="63A54B8D" w14:textId="3BDFB97B" w:rsidR="00C76A13" w:rsidRDefault="00C76A13">
      <w:pPr>
        <w:pStyle w:val="FootnoteText"/>
      </w:pPr>
      <w:r w:rsidRPr="00E65E29">
        <w:rPr>
          <w:rStyle w:val="FootnoteReference"/>
        </w:rPr>
        <w:footnoteRef/>
      </w:r>
      <w:r>
        <w:t xml:space="preserve"> Note that these cases are not quantifier uses, since quantifier uses are excluded as semantic heads.</w:t>
      </w:r>
    </w:p>
  </w:footnote>
  <w:footnote w:id="94">
    <w:p w14:paraId="69897C2F" w14:textId="48CC9CC2" w:rsidR="00C76A13" w:rsidRDefault="00C76A13">
      <w:pPr>
        <w:pStyle w:val="FootnoteText"/>
      </w:pPr>
      <w:r w:rsidRPr="00E65E29">
        <w:rPr>
          <w:rStyle w:val="FootnoteReference"/>
        </w:rPr>
        <w:footnoteRef/>
      </w:r>
      <w:r>
        <w:t xml:space="preserve"> The math is derived from the following article. </w:t>
      </w:r>
      <w:r>
        <w:fldChar w:fldCharType="begin"/>
      </w:r>
      <w:r>
        <w:instrText xml:space="preserve"> ADDIN ZOTERO_ITEM CSL_CITATION {"citationID":"px4atWMj","properties":{"formattedCitation":"\\uc0\\u8220{}Normalizing Word Counts,\\uc0\\u8221{} {\\i{}The Grammar Lab}, accessed April 26, 2019, http://www.thegrammarlab.com/?p=160.","plainCitation":"“Normalizing Word Counts,” The Grammar Lab, accessed April 26, 2019, http://www.thegrammarlab.com/?p=160.","noteIndex":98},"citationItems":[{"id":377,"uris":["http://zotero.org/users/4501072/items/I2GUZIR9"],"uri":["http://zotero.org/users/4501072/items/I2GUZIR9"],"itemData":{"id":377,"type":"webpage","title":"Normalizing Word Counts","container-title":"The Grammar Lab","URL":"http://www.thegrammarlab.com/?p=160","accessed":{"date-parts":[["2019",4,26]]}}}],"schema":"https://github.com/citation-style-language/schema/raw/master/csl-citation.json"} </w:instrText>
      </w:r>
      <w:r>
        <w:fldChar w:fldCharType="separate"/>
      </w:r>
      <w:r w:rsidRPr="005E4A33">
        <w:rPr>
          <w:rFonts w:cs="Times New Roman"/>
        </w:rPr>
        <w:t xml:space="preserve">“Normalizing Word Counts,” </w:t>
      </w:r>
      <w:r w:rsidRPr="005E4A33">
        <w:rPr>
          <w:rFonts w:cs="Times New Roman"/>
          <w:i/>
          <w:iCs/>
        </w:rPr>
        <w:t>The Grammar Lab</w:t>
      </w:r>
      <w:r w:rsidRPr="005E4A33">
        <w:rPr>
          <w:rFonts w:cs="Times New Roman"/>
        </w:rPr>
        <w:t>, accessed April 26, 2019, http://www.thegrammarlab.com/?p=160.</w:t>
      </w:r>
      <w:r>
        <w:fldChar w:fldCharType="end"/>
      </w:r>
    </w:p>
  </w:footnote>
  <w:footnote w:id="95">
    <w:p w14:paraId="48CD3D9C" w14:textId="41992B3F"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OtWaOH3D","properties":{"formattedCitation":"Van der Merwe, \\uc0\\u8220{}Reconsidering,\\uc0\\u8221{} 45.","plainCitation":"Van der Merwe, “Reconsidering,” 45.","noteIndex":99},"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5"}],"schema":"https://github.com/citation-style-language/schema/raw/master/csl-citation.json"} </w:instrText>
      </w:r>
      <w:r>
        <w:fldChar w:fldCharType="separate"/>
      </w:r>
      <w:r w:rsidRPr="002161D7">
        <w:rPr>
          <w:rFonts w:cs="Times New Roman"/>
        </w:rPr>
        <w:t>Van der Merwe, “Reconsidering,” 45.</w:t>
      </w:r>
      <w:r>
        <w:fldChar w:fldCharType="end"/>
      </w:r>
    </w:p>
  </w:footnote>
  <w:footnote w:id="96">
    <w:p w14:paraId="2C8ED3F9" w14:textId="05A6C256" w:rsidR="00C76A13" w:rsidRDefault="00C76A13" w:rsidP="00E36216">
      <w:pPr>
        <w:pStyle w:val="FootnoteText"/>
      </w:pPr>
      <w:r w:rsidRPr="00E65E29">
        <w:rPr>
          <w:rStyle w:val="FootnoteReference"/>
        </w:rPr>
        <w:footnoteRef/>
      </w:r>
      <w:r>
        <w:t xml:space="preserve"> </w:t>
      </w:r>
      <w:r>
        <w:fldChar w:fldCharType="begin"/>
      </w:r>
      <w:r>
        <w:instrText xml:space="preserve"> ADDIN ZOTERO_ITEM CSL_CITATION {"citationID":"kIb107wj","properties":{"formattedCitation":"Van der Merwe, Naud\\uc0\\u233{}, and Kroeze, {\\i{}BHRG}, \\uc0\\u167{}39; {\\i{}GKC}, \\uc0\\u167{}119; {\\i{}Jo\\uc0\\u252{}on}, \\uc0\\u167{}133; {\\i{}IBHS}, \\uc0\\u167{}11; Brockelmann, {\\i{}Hebr\\uc0\\u228{}ische Syntax}, 98\\uc0\\u8211{}109; Williams and Beckman, {\\i{}Williams\\uc0\\u8217{}}, 97\\uc0\\u8211{}136.","plainCitation":"Van der Merwe, Naudé, and Kroeze, BHRG, §39; GKC, §119; Joüon, §133; IBHS, §11; Brockelmann, Hebräische Syntax, 98–109; Williams and Beckman, Williams’, 97–136.","noteIndex":97},"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9","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33","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1","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8-109"},{"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97-136"}],"schema":"https://github.com/citation-style-language/schema/raw/master/csl-citation.json"} </w:instrText>
      </w:r>
      <w:r>
        <w:fldChar w:fldCharType="separate"/>
      </w:r>
      <w:r w:rsidRPr="00923AE2">
        <w:rPr>
          <w:rFonts w:cs="Times New Roman"/>
        </w:rPr>
        <w:t xml:space="preserve">Van der Merwe, Naudé, and Kroeze, </w:t>
      </w:r>
      <w:r w:rsidRPr="00923AE2">
        <w:rPr>
          <w:rFonts w:cs="Times New Roman"/>
          <w:i/>
          <w:iCs/>
        </w:rPr>
        <w:t>BHRG</w:t>
      </w:r>
      <w:r w:rsidRPr="00923AE2">
        <w:rPr>
          <w:rFonts w:cs="Times New Roman"/>
        </w:rPr>
        <w:t xml:space="preserve">, §39; </w:t>
      </w:r>
      <w:r w:rsidRPr="00923AE2">
        <w:rPr>
          <w:rFonts w:cs="Times New Roman"/>
          <w:i/>
          <w:iCs/>
        </w:rPr>
        <w:t>GKC</w:t>
      </w:r>
      <w:r w:rsidRPr="00923AE2">
        <w:rPr>
          <w:rFonts w:cs="Times New Roman"/>
        </w:rPr>
        <w:t xml:space="preserve">, §119; </w:t>
      </w:r>
      <w:r w:rsidRPr="00923AE2">
        <w:rPr>
          <w:rFonts w:cs="Times New Roman"/>
          <w:i/>
          <w:iCs/>
        </w:rPr>
        <w:t>Joüon</w:t>
      </w:r>
      <w:r w:rsidRPr="00923AE2">
        <w:rPr>
          <w:rFonts w:cs="Times New Roman"/>
        </w:rPr>
        <w:t xml:space="preserve">, §133; </w:t>
      </w:r>
      <w:r w:rsidRPr="00923AE2">
        <w:rPr>
          <w:rFonts w:cs="Times New Roman"/>
          <w:i/>
          <w:iCs/>
        </w:rPr>
        <w:t>IBHS</w:t>
      </w:r>
      <w:r w:rsidRPr="00923AE2">
        <w:rPr>
          <w:rFonts w:cs="Times New Roman"/>
        </w:rPr>
        <w:t xml:space="preserve">, §11; Brockelmann, </w:t>
      </w:r>
      <w:r w:rsidRPr="00923AE2">
        <w:rPr>
          <w:rFonts w:cs="Times New Roman"/>
          <w:i/>
          <w:iCs/>
        </w:rPr>
        <w:t>Hebräische Syntax</w:t>
      </w:r>
      <w:r w:rsidRPr="00923AE2">
        <w:rPr>
          <w:rFonts w:cs="Times New Roman"/>
        </w:rPr>
        <w:t xml:space="preserve">, 98–109; Williams and Beckman, </w:t>
      </w:r>
      <w:r w:rsidRPr="00923AE2">
        <w:rPr>
          <w:rFonts w:cs="Times New Roman"/>
          <w:i/>
          <w:iCs/>
        </w:rPr>
        <w:t>Williams’</w:t>
      </w:r>
      <w:r w:rsidRPr="00923AE2">
        <w:rPr>
          <w:rFonts w:cs="Times New Roman"/>
        </w:rPr>
        <w:t>, 97–136.</w:t>
      </w:r>
      <w:r>
        <w:fldChar w:fldCharType="end"/>
      </w:r>
    </w:p>
  </w:footnote>
  <w:footnote w:id="97">
    <w:p w14:paraId="38532B70" w14:textId="77777777" w:rsidR="00C76A13" w:rsidRDefault="00C76A13" w:rsidP="00FF085B">
      <w:pPr>
        <w:pStyle w:val="FootnoteText"/>
      </w:pPr>
      <w:r w:rsidRPr="00E65E29">
        <w:rPr>
          <w:rStyle w:val="FootnoteReference"/>
        </w:rPr>
        <w:footnoteRef/>
      </w:r>
      <w:r>
        <w:t xml:space="preserve"> The final version of the project will optimize and reclassify these cases.</w:t>
      </w:r>
    </w:p>
  </w:footnote>
  <w:footnote w:id="98">
    <w:p w14:paraId="2DE18B0D" w14:textId="770FC1B7" w:rsidR="00C76A13" w:rsidRDefault="00C76A13" w:rsidP="00B60CFE">
      <w:pPr>
        <w:pStyle w:val="FootnoteText"/>
        <w:rPr>
          <w:lang w:bidi="he-IL"/>
        </w:rPr>
      </w:pPr>
      <w:r w:rsidRPr="00E65E29">
        <w:rPr>
          <w:rStyle w:val="FootnoteReference"/>
        </w:rPr>
        <w:footnoteRef/>
      </w:r>
      <w:r>
        <w:t xml:space="preserve"> </w:t>
      </w:r>
      <w:r w:rsidRPr="00405AA7">
        <w:t>Exod 13:7; Deut 9:25</w:t>
      </w:r>
      <w:r>
        <w:t xml:space="preserve"> (</w:t>
      </w:r>
      <w:r>
        <w:rPr>
          <w:rFonts w:hint="cs"/>
          <w:rtl/>
          <w:lang w:bidi="he-IL"/>
        </w:rPr>
        <w:t>אֵת</w:t>
      </w:r>
      <w:r>
        <w:rPr>
          <w:lang w:bidi="he-IL"/>
        </w:rPr>
        <w:t>)</w:t>
      </w:r>
      <w:r>
        <w:t xml:space="preserve">; </w:t>
      </w:r>
      <w:r w:rsidRPr="00405AA7">
        <w:t>1 Sam 25:8; Neh 12:22</w:t>
      </w:r>
      <w:r>
        <w:t xml:space="preserve"> (</w:t>
      </w:r>
      <w:r>
        <w:rPr>
          <w:rFonts w:hint="cs"/>
          <w:rtl/>
          <w:lang w:bidi="he-IL"/>
        </w:rPr>
        <w:t>עַל</w:t>
      </w:r>
      <w:r>
        <w:rPr>
          <w:lang w:bidi="he-IL"/>
        </w:rPr>
        <w:t xml:space="preserve">); </w:t>
      </w:r>
      <w:r w:rsidRPr="00B60CFE">
        <w:rPr>
          <w:lang w:bidi="he-IL"/>
        </w:rPr>
        <w:t>2 Sam 23:13</w:t>
      </w:r>
      <w:r>
        <w:rPr>
          <w:lang w:bidi="he-IL"/>
        </w:rPr>
        <w:t xml:space="preserve"> (</w:t>
      </w:r>
      <w:r>
        <w:rPr>
          <w:rFonts w:hint="cs"/>
          <w:rtl/>
          <w:lang w:bidi="he-IL"/>
        </w:rPr>
        <w:t>אֶל</w:t>
      </w:r>
      <w:r>
        <w:rPr>
          <w:lang w:bidi="he-IL"/>
        </w:rPr>
        <w:t>).</w:t>
      </w:r>
    </w:p>
  </w:footnote>
  <w:footnote w:id="99">
    <w:p w14:paraId="28F0A7C1" w14:textId="79FF7B05" w:rsidR="00C76A13" w:rsidRDefault="00C76A13" w:rsidP="004B4EF2">
      <w:pPr>
        <w:pStyle w:val="FootnoteText"/>
      </w:pPr>
      <w:r w:rsidRPr="00E65E29">
        <w:rPr>
          <w:rStyle w:val="FootnoteReference"/>
        </w:rPr>
        <w:footnoteRef/>
      </w:r>
      <w:r>
        <w:t xml:space="preserve"> </w:t>
      </w:r>
      <w:r>
        <w:fldChar w:fldCharType="begin"/>
      </w:r>
      <w:r>
        <w:instrText xml:space="preserve"> ADDIN ZOTERO_ITEM CSL_CITATION {"citationID":"E6zprAoM","properties":{"formattedCitation":"Van der Merwe, Naud\\uc0\\u233{}, and Kroeze, {\\i{}BHRG}, \\uc0\\u167{}39.1.4.","plainCitation":"Van der Merwe, Naudé, and Kroeze, BHRG, §39.1.4.","noteIndex":102},"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schema":"https://github.com/citation-style-language/schema/raw/master/csl-citation.json"} </w:instrText>
      </w:r>
      <w:r>
        <w:fldChar w:fldCharType="separate"/>
      </w:r>
      <w:r w:rsidRPr="001A3C88">
        <w:rPr>
          <w:rFonts w:cs="Times New Roman"/>
        </w:rPr>
        <w:t xml:space="preserve">Van der Merwe, Naudé, and Kroeze, </w:t>
      </w:r>
      <w:r w:rsidRPr="001A3C88">
        <w:rPr>
          <w:rFonts w:cs="Times New Roman"/>
          <w:i/>
          <w:iCs/>
        </w:rPr>
        <w:t>BHRG</w:t>
      </w:r>
      <w:r w:rsidRPr="001A3C88">
        <w:rPr>
          <w:rFonts w:cs="Times New Roman"/>
        </w:rPr>
        <w:t>, §39.1.4.</w:t>
      </w:r>
      <w:r>
        <w:fldChar w:fldCharType="end"/>
      </w:r>
    </w:p>
  </w:footnote>
  <w:footnote w:id="100">
    <w:p w14:paraId="16BED32C" w14:textId="334AD63F"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eUuNupBQ","properties":{"formattedCitation":"Haspelmath, {\\i{}From Space to Time}, 23\\uc0\\u8211{}24.","plainCitation":"Haspelmath, From Space to Time, 23–24.","noteIndex":103},"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23-24"}],"schema":"https://github.com/citation-style-language/schema/raw/master/csl-citation.json"} </w:instrText>
      </w:r>
      <w:r>
        <w:fldChar w:fldCharType="separate"/>
      </w:r>
      <w:r w:rsidRPr="00D14C16">
        <w:rPr>
          <w:rFonts w:cs="Times New Roman"/>
        </w:rPr>
        <w:t xml:space="preserve">Haspelmath, </w:t>
      </w:r>
      <w:r w:rsidRPr="00D14C16">
        <w:rPr>
          <w:rFonts w:cs="Times New Roman"/>
          <w:i/>
          <w:iCs/>
        </w:rPr>
        <w:t>From Space to Time</w:t>
      </w:r>
      <w:r w:rsidRPr="00D14C16">
        <w:rPr>
          <w:rFonts w:cs="Times New Roman"/>
        </w:rPr>
        <w:t>, 23–24.</w:t>
      </w:r>
      <w:r>
        <w:fldChar w:fldCharType="end"/>
      </w:r>
    </w:p>
  </w:footnote>
  <w:footnote w:id="101">
    <w:p w14:paraId="232D8929" w14:textId="3D87F6D0"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1iDn7k6l","properties":{"formattedCitation":"Ibid., 23\\uc0\\u8211{}42.","plainCitation":"Ibid., 23–42.","noteIndex":104},"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23-42"}],"schema":"https://github.com/citation-style-language/schema/raw/master/csl-citation.json"} </w:instrText>
      </w:r>
      <w:r>
        <w:fldChar w:fldCharType="separate"/>
      </w:r>
      <w:r w:rsidRPr="00E35C28">
        <w:rPr>
          <w:rFonts w:cs="Times New Roman"/>
        </w:rPr>
        <w:t>Ibid., 23–42.</w:t>
      </w:r>
      <w:r>
        <w:fldChar w:fldCharType="end"/>
      </w:r>
    </w:p>
  </w:footnote>
  <w:footnote w:id="102">
    <w:p w14:paraId="68884072" w14:textId="6E94795A" w:rsidR="00C76A13" w:rsidRDefault="00C76A13">
      <w:pPr>
        <w:pStyle w:val="FootnoteText"/>
      </w:pPr>
      <w:r w:rsidRPr="00E65E29">
        <w:rPr>
          <w:rStyle w:val="FootnoteReference"/>
        </w:rPr>
        <w:footnoteRef/>
      </w:r>
      <w:r>
        <w:t xml:space="preserve"> As derived from Haspelmath. </w:t>
      </w:r>
      <w:r>
        <w:fldChar w:fldCharType="begin"/>
      </w:r>
      <w:r>
        <w:instrText xml:space="preserve"> ADDIN ZOTERO_ITEM CSL_CITATION {"citationID":"V3xizyDL","properties":{"formattedCitation":"Ibid., 32\\uc0\\u8211{}35.","plainCitation":"Ibid., 32–35.","noteIndex":105},"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32-35"}],"schema":"https://github.com/citation-style-language/schema/raw/master/csl-citation.json"} </w:instrText>
      </w:r>
      <w:r>
        <w:fldChar w:fldCharType="separate"/>
      </w:r>
      <w:r w:rsidRPr="00865DB2">
        <w:rPr>
          <w:rFonts w:cs="Times New Roman"/>
        </w:rPr>
        <w:t>Ibid., 32–35.</w:t>
      </w:r>
      <w:r>
        <w:fldChar w:fldCharType="end"/>
      </w:r>
    </w:p>
  </w:footnote>
  <w:footnote w:id="103">
    <w:p w14:paraId="1B64E582" w14:textId="5579B97E" w:rsidR="00C76A13" w:rsidRDefault="00C76A13" w:rsidP="00734EFB">
      <w:pPr>
        <w:pStyle w:val="FootnoteText"/>
      </w:pPr>
      <w:r w:rsidRPr="00E65E29">
        <w:rPr>
          <w:rStyle w:val="FootnoteReference"/>
        </w:rPr>
        <w:footnoteRef/>
      </w:r>
      <w:r>
        <w:t xml:space="preserve"> </w:t>
      </w:r>
      <w:r>
        <w:fldChar w:fldCharType="begin"/>
      </w:r>
      <w:r>
        <w:instrText xml:space="preserve"> ADDIN ZOTERO_ITEM CSL_CITATION {"citationID":"rGGb81sh","properties":{"formattedCitation":"Van der Merwe, Naud\\uc0\\u233{}, and Kroeze, {\\i{}BHRG}, \\uc0\\u167{} 39.2, 39.14.","plainCitation":"Van der Merwe, Naudé, and Kroeze, BHRG, § 39.2, 39.14.","noteIndex":106},"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 39.2, 39.14"}],"schema":"https://github.com/citation-style-language/schema/raw/master/csl-citation.json"} </w:instrText>
      </w:r>
      <w:r>
        <w:fldChar w:fldCharType="separate"/>
      </w:r>
      <w:r w:rsidRPr="00744EAA">
        <w:rPr>
          <w:rFonts w:cs="Times New Roman"/>
        </w:rPr>
        <w:t xml:space="preserve">Van der Merwe, Naudé, and Kroeze, </w:t>
      </w:r>
      <w:r w:rsidRPr="00744EAA">
        <w:rPr>
          <w:rFonts w:cs="Times New Roman"/>
          <w:i/>
          <w:iCs/>
        </w:rPr>
        <w:t>BHRG</w:t>
      </w:r>
      <w:r w:rsidRPr="00744EAA">
        <w:rPr>
          <w:rFonts w:cs="Times New Roman"/>
        </w:rPr>
        <w:t>, § 39.2, 39.14.</w:t>
      </w:r>
      <w:r>
        <w:fldChar w:fldCharType="end"/>
      </w:r>
    </w:p>
  </w:footnote>
  <w:footnote w:id="104">
    <w:p w14:paraId="54747889" w14:textId="5BCAB91F"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zHLExlkk","properties":{"formattedCitation":"Ibid., \\uc0\\u167{}39.11, 39.19; Haspelmath, {\\i{}From Space to Time}, 35.","plainCitation":"Ibid., §39.11, 39.19; Haspelmath, From Space to Time, 35.","noteIndex":107},"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1, 39.19"},{"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35"}],"schema":"https://github.com/citation-style-language/schema/raw/master/csl-citation.json"} </w:instrText>
      </w:r>
      <w:r>
        <w:fldChar w:fldCharType="separate"/>
      </w:r>
      <w:r w:rsidRPr="000B5E72">
        <w:rPr>
          <w:rFonts w:cs="Times New Roman"/>
        </w:rPr>
        <w:t xml:space="preserve">Ibid., §39.11, 39.19; Haspelmath, </w:t>
      </w:r>
      <w:r w:rsidRPr="000B5E72">
        <w:rPr>
          <w:rFonts w:cs="Times New Roman"/>
          <w:i/>
          <w:iCs/>
        </w:rPr>
        <w:t>From Space to Time</w:t>
      </w:r>
      <w:r w:rsidRPr="000B5E72">
        <w:rPr>
          <w:rFonts w:cs="Times New Roman"/>
        </w:rPr>
        <w:t>, 35.</w:t>
      </w:r>
      <w:r>
        <w:fldChar w:fldCharType="end"/>
      </w:r>
    </w:p>
  </w:footnote>
  <w:footnote w:id="105">
    <w:p w14:paraId="51CF2E22" w14:textId="04C3F6E9" w:rsidR="00C76A13" w:rsidRDefault="00C76A13" w:rsidP="001273E8">
      <w:pPr>
        <w:pStyle w:val="FootnoteText"/>
      </w:pPr>
      <w:r w:rsidRPr="00E65E29">
        <w:rPr>
          <w:rStyle w:val="FootnoteReference"/>
        </w:rPr>
        <w:footnoteRef/>
      </w:r>
      <w:r>
        <w:t xml:space="preserve"> </w:t>
      </w:r>
      <w:r w:rsidRPr="001273E8">
        <w:t xml:space="preserve">The association of </w:t>
      </w:r>
      <w:r w:rsidRPr="001273E8">
        <w:rPr>
          <w:rFonts w:hint="cs"/>
          <w:rtl/>
          <w:lang w:bidi="he-IL"/>
        </w:rPr>
        <w:t>עֶרֶב</w:t>
      </w:r>
      <w:r w:rsidRPr="001273E8">
        <w:t xml:space="preserve"> with </w:t>
      </w:r>
      <w:r w:rsidRPr="001273E8">
        <w:rPr>
          <w:rFonts w:hint="cs"/>
          <w:rtl/>
          <w:lang w:bidi="he-IL"/>
        </w:rPr>
        <w:t>בְּ</w:t>
      </w:r>
      <w:r w:rsidRPr="001273E8">
        <w:t xml:space="preserve"> is weaker, however, with a score of 1.67, just above the threshold of 1.3.</w:t>
      </w:r>
    </w:p>
  </w:footnote>
  <w:footnote w:id="106">
    <w:p w14:paraId="2809A9C9" w14:textId="6BEEDCB7" w:rsidR="00C76A13" w:rsidRDefault="00C76A13">
      <w:pPr>
        <w:pStyle w:val="FootnoteText"/>
      </w:pPr>
      <w:r w:rsidRPr="00E65E29">
        <w:rPr>
          <w:rStyle w:val="FootnoteReference"/>
        </w:rPr>
        <w:footnoteRef/>
      </w:r>
      <w:r>
        <w:t xml:space="preserve"> </w:t>
      </w:r>
      <w:r>
        <w:rPr>
          <w:rFonts w:hint="cs"/>
          <w:rtl/>
          <w:lang w:bidi="he-IL"/>
        </w:rPr>
        <w:t>מָה</w:t>
      </w:r>
      <w:r>
        <w:t xml:space="preserve"> is also present, though it is not statistically significant.</w:t>
      </w:r>
    </w:p>
  </w:footnote>
  <w:footnote w:id="107">
    <w:p w14:paraId="5F2CBCE8" w14:textId="32BBD34F" w:rsidR="00C76A13" w:rsidRDefault="00C76A13" w:rsidP="006E06D7">
      <w:pPr>
        <w:pStyle w:val="FootnoteText"/>
      </w:pPr>
      <w:r w:rsidRPr="00E65E29">
        <w:rPr>
          <w:rStyle w:val="FootnoteReference"/>
        </w:rPr>
        <w:footnoteRef/>
      </w:r>
      <w:r>
        <w:t xml:space="preserve"> </w:t>
      </w:r>
      <w:r w:rsidRPr="003123A7">
        <w:t>Gen 19:34; Exod 9:6</w:t>
      </w:r>
      <w:r>
        <w:t>,</w:t>
      </w:r>
      <w:r w:rsidRPr="003123A7">
        <w:t xml:space="preserve"> 18:13</w:t>
      </w:r>
      <w:r>
        <w:t>,</w:t>
      </w:r>
      <w:r w:rsidRPr="003123A7">
        <w:t xml:space="preserve"> 32:6</w:t>
      </w:r>
      <w:r>
        <w:t>,</w:t>
      </w:r>
      <w:r w:rsidRPr="003123A7">
        <w:t xml:space="preserve"> 32:30; Num 17:6</w:t>
      </w:r>
      <w:r>
        <w:t xml:space="preserve">, </w:t>
      </w:r>
      <w:r w:rsidRPr="003123A7">
        <w:t>17:23; Josh 5:11</w:t>
      </w:r>
      <w:r>
        <w:t>,</w:t>
      </w:r>
      <w:r w:rsidRPr="003123A7">
        <w:t xml:space="preserve"> 5:12; Judg 6:38</w:t>
      </w:r>
      <w:r>
        <w:t xml:space="preserve">, </w:t>
      </w:r>
      <w:r w:rsidRPr="003123A7">
        <w:t>9:42</w:t>
      </w:r>
      <w:r>
        <w:t>, 21:4</w:t>
      </w:r>
      <w:r w:rsidRPr="003123A7">
        <w:t>; 1</w:t>
      </w:r>
      <w:r>
        <w:t xml:space="preserve"> </w:t>
      </w:r>
      <w:r w:rsidRPr="003123A7">
        <w:t>Sam</w:t>
      </w:r>
      <w:r>
        <w:t xml:space="preserve"> 5:3, 5:4,</w:t>
      </w:r>
      <w:r w:rsidRPr="003123A7">
        <w:t xml:space="preserve"> 11:11</w:t>
      </w:r>
      <w:r>
        <w:t>,</w:t>
      </w:r>
      <w:r w:rsidRPr="003123A7">
        <w:t xml:space="preserve"> 18:10</w:t>
      </w:r>
      <w:r>
        <w:t xml:space="preserve">, </w:t>
      </w:r>
      <w:r w:rsidRPr="003123A7">
        <w:t>20:27</w:t>
      </w:r>
      <w:r>
        <w:t xml:space="preserve">, </w:t>
      </w:r>
      <w:r w:rsidRPr="003123A7">
        <w:t>31:8; 2</w:t>
      </w:r>
      <w:r>
        <w:t xml:space="preserve"> </w:t>
      </w:r>
      <w:r w:rsidRPr="003123A7">
        <w:t xml:space="preserve">Sam 11:12; </w:t>
      </w:r>
      <w:r>
        <w:t xml:space="preserve">2 Kgs 8:15; </w:t>
      </w:r>
      <w:r w:rsidRPr="003123A7">
        <w:t>Jer 20:3</w:t>
      </w:r>
      <w:r>
        <w:t>; 1 Chr 10:8. The remainder of cases appear in law-code instructions and are likewise anchored to a position in the discourse rather than the time of speech. Those are found at Lev 19:6, 23:11.</w:t>
      </w:r>
    </w:p>
  </w:footnote>
  <w:footnote w:id="108">
    <w:p w14:paraId="3053E7A7" w14:textId="00C194D8" w:rsidR="00C76A13" w:rsidRDefault="00C76A13" w:rsidP="00BD1719">
      <w:pPr>
        <w:pStyle w:val="FootnoteText"/>
        <w:rPr>
          <w:lang w:bidi="he-IL"/>
        </w:rPr>
      </w:pPr>
      <w:r w:rsidRPr="00E65E29">
        <w:rPr>
          <w:rStyle w:val="FootnoteReference"/>
        </w:rPr>
        <w:footnoteRef/>
      </w:r>
      <w:r>
        <w:t xml:space="preserve"> Others</w:t>
      </w:r>
      <w:r>
        <w:rPr>
          <w:lang w:bidi="he-IL"/>
        </w:rPr>
        <w:t xml:space="preserve">: </w:t>
      </w:r>
      <w:r w:rsidRPr="00BD1719">
        <w:rPr>
          <w:lang w:bidi="he-IL"/>
        </w:rPr>
        <w:t>Exod 21:29</w:t>
      </w:r>
      <w:r>
        <w:rPr>
          <w:lang w:bidi="he-IL"/>
        </w:rPr>
        <w:t>,</w:t>
      </w:r>
      <w:r w:rsidRPr="00BD1719">
        <w:rPr>
          <w:lang w:bidi="he-IL"/>
        </w:rPr>
        <w:t xml:space="preserve"> 21:36; Deut 4:42</w:t>
      </w:r>
      <w:r>
        <w:rPr>
          <w:lang w:bidi="he-IL"/>
        </w:rPr>
        <w:t>,</w:t>
      </w:r>
      <w:r w:rsidRPr="00BD1719">
        <w:rPr>
          <w:lang w:bidi="he-IL"/>
        </w:rPr>
        <w:t xml:space="preserve"> 19:4</w:t>
      </w:r>
      <w:r>
        <w:rPr>
          <w:lang w:bidi="he-IL"/>
        </w:rPr>
        <w:t>,</w:t>
      </w:r>
      <w:r w:rsidRPr="00BD1719">
        <w:rPr>
          <w:lang w:bidi="he-IL"/>
        </w:rPr>
        <w:t xml:space="preserve"> 19:6; Josh 3:4</w:t>
      </w:r>
      <w:r>
        <w:rPr>
          <w:lang w:bidi="he-IL"/>
        </w:rPr>
        <w:t>,</w:t>
      </w:r>
      <w:r w:rsidRPr="00BD1719">
        <w:rPr>
          <w:lang w:bidi="he-IL"/>
        </w:rPr>
        <w:t xml:space="preserve"> 20:5</w:t>
      </w:r>
      <w:r>
        <w:rPr>
          <w:lang w:bidi="he-IL"/>
        </w:rPr>
        <w:t>.</w:t>
      </w:r>
    </w:p>
  </w:footnote>
  <w:footnote w:id="109">
    <w:p w14:paraId="58127A8A" w14:textId="48E60A0B" w:rsidR="00C76A13" w:rsidRDefault="00C76A13" w:rsidP="00123ACF">
      <w:pPr>
        <w:pStyle w:val="FootnoteText"/>
        <w:rPr>
          <w:lang w:bidi="he-IL"/>
        </w:rPr>
      </w:pPr>
      <w:r w:rsidRPr="00E65E29">
        <w:rPr>
          <w:rStyle w:val="FootnoteReference"/>
        </w:rPr>
        <w:footnoteRef/>
      </w:r>
      <w:r>
        <w:t xml:space="preserve"> The uses of </w:t>
      </w:r>
      <w:r>
        <w:rPr>
          <w:rFonts w:hint="cs"/>
          <w:rtl/>
          <w:lang w:bidi="he-IL"/>
        </w:rPr>
        <w:t>רֹאשׁ</w:t>
      </w:r>
      <w:r>
        <w:rPr>
          <w:lang w:bidi="he-IL"/>
        </w:rPr>
        <w:t xml:space="preserve"> are </w:t>
      </w:r>
      <w:r w:rsidRPr="00123ACF">
        <w:rPr>
          <w:lang w:bidi="he-IL"/>
        </w:rPr>
        <w:t>Isa 40:21, 41:26, 41:4, 48:16; Prov 8:23</w:t>
      </w:r>
      <w:r>
        <w:rPr>
          <w:lang w:bidi="he-IL"/>
        </w:rPr>
        <w:t>.</w:t>
      </w:r>
    </w:p>
  </w:footnote>
  <w:footnote w:id="110">
    <w:p w14:paraId="726D42A3" w14:textId="623D6660" w:rsidR="00C76A13" w:rsidRDefault="00C76A13">
      <w:pPr>
        <w:pStyle w:val="FootnoteText"/>
      </w:pPr>
      <w:r w:rsidRPr="00E65E29">
        <w:rPr>
          <w:rStyle w:val="FootnoteReference"/>
        </w:rPr>
        <w:footnoteRef/>
      </w:r>
      <w:r>
        <w:t xml:space="preserve"> E.g. Gen 22:20, 48:1; Josh 24:29; 2 Chr 32:1.</w:t>
      </w:r>
    </w:p>
  </w:footnote>
  <w:footnote w:id="111">
    <w:p w14:paraId="4B439A03" w14:textId="5561DF8E" w:rsidR="00C76A13" w:rsidRDefault="00C76A13">
      <w:pPr>
        <w:pStyle w:val="FootnoteText"/>
      </w:pPr>
      <w:r w:rsidRPr="00E65E29">
        <w:rPr>
          <w:rStyle w:val="FootnoteReference"/>
        </w:rPr>
        <w:footnoteRef/>
      </w:r>
      <w:r>
        <w:t xml:space="preserve"> See Josh 24:31; Judg 10:1.</w:t>
      </w:r>
    </w:p>
  </w:footnote>
  <w:footnote w:id="112">
    <w:p w14:paraId="6D4E844B" w14:textId="6FA3C914" w:rsidR="00C76A13" w:rsidRDefault="00C76A13">
      <w:pPr>
        <w:pStyle w:val="FootnoteText"/>
      </w:pPr>
      <w:r w:rsidRPr="00E65E29">
        <w:rPr>
          <w:rStyle w:val="FootnoteReference"/>
        </w:rPr>
        <w:footnoteRef/>
      </w:r>
      <w:r>
        <w:t xml:space="preserve"> The full table can be downloaded at </w:t>
      </w:r>
      <w:r w:rsidRPr="006A6B4F">
        <w:t>https://github.com/CambridgeSemiticsLab/BH_time_collocations/</w:t>
      </w:r>
      <w:r>
        <w:br/>
      </w:r>
      <w:r w:rsidRPr="006A6B4F">
        <w:t>blob/master/analysis/paper_data/firstyear/raw_tokens.xlsx</w:t>
      </w:r>
      <w:r>
        <w:t>.</w:t>
      </w:r>
    </w:p>
  </w:footnote>
  <w:footnote w:id="113">
    <w:p w14:paraId="77653A9D" w14:textId="65C91DB4" w:rsidR="00C76A13" w:rsidRDefault="00C76A13">
      <w:pPr>
        <w:pStyle w:val="FootnoteText"/>
      </w:pPr>
      <w:r w:rsidRPr="00E65E29">
        <w:rPr>
          <w:rStyle w:val="FootnoteReference"/>
        </w:rPr>
        <w:footnoteRef/>
      </w:r>
      <w:r>
        <w:t xml:space="preserve"> The figure is calculated from the data in </w:t>
      </w:r>
      <w:r w:rsidRPr="00A36EA0">
        <w:t>https://nbviewer.jupyter.org/github/CambridgeSemiticsLab/</w:t>
      </w:r>
      <w:r>
        <w:br/>
      </w:r>
      <w:r w:rsidRPr="00A36EA0">
        <w:t>BH_time_collocations/blob/master/analysis/time_constructions2.ipynb</w:t>
      </w:r>
    </w:p>
  </w:footnote>
  <w:footnote w:id="114">
    <w:p w14:paraId="2098AE15" w14:textId="29A151A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9NNvjqHQ","properties":{"formattedCitation":"Josh Warner et al., {\\i{}Jdwarner/Scikit-Fuzzy: Scikit-Fuzzy 0.3.1} (Zenodo, 2017), accessed April 26, 2019, https://zenodo.org/record/1002946.","plainCitation":"Josh Warner et al., Jdwarner/Scikit-Fuzzy: Scikit-Fuzzy 0.3.1 (Zenodo, 2017), accessed April 26, 2019, https://zenodo.org/record/1002946.","noteIndex":117},"citationItems":[{"id":380,"uris":["http://zotero.org/users/4501072/items/D2TDFDWH"],"uri":["http://zotero.org/users/4501072/items/D2TDFDWH"],"itemData":{"id":380,"type":"book","title":"Jdwarner/Scikit-Fuzzy: Scikit-Fuzzy 0.3.1","publisher":"Zenodo","version":"0.3.1","source":"DOI.org (Datacite)","abstract":"This minor point release brings a significant new feature and minor fixes/compatibility enhancements:\nMajor feature:\n\nArrays are now accepted as system inputs; all inputs must have the same shape. The output matches this shape. This is dramatically more computationally efficient for repeated runs on existing data - within the limits of your system memory. (see #141)\n\nMajor fix\n\nFixed the mathematical definition of skfuzzy.gaussmf; this is a potentially breaking change but the results are now correct (see #147).\n\nMinor fixes\n\nNetworkX 2.0 forward compatibility (see #149 and #150)\nImprove and harmonize the .view() methods in skfuzzy.control (see #142 and #148)\nUpdate examples to use the above","URL":"https://zenodo.org/record/1002946","note":"DOI: 10.5281/zenodo.1002946","title-short":"Jdwarner/Scikit-Fuzzy","author":[{"family":"Warner","given":"Josh"},{"family":"Sexauer","given":"Jason"},{"family":"Scikit-Fuzzy","given":""},{"family":"Twmeggs","given":""},{"family":"Alexandre M.","given":"S."},{"family":"Aishwarya Unnikrishnan","given":""},{"family":"Castelão","given":"Guilherme"},{"family":"Batista","given":"Fernando"},{"family":"Badger","given":"The Gitter"},{"family":"Himanshu Mishra","given":""}],"issued":{"date-parts":[["2017",10,6]]},"accessed":{"date-parts":[["2019",4,26]]}}}],"schema":"https://github.com/citation-style-language/schema/raw/master/csl-citation.json"} </w:instrText>
      </w:r>
      <w:r>
        <w:fldChar w:fldCharType="separate"/>
      </w:r>
      <w:r w:rsidRPr="00FA55DF">
        <w:rPr>
          <w:rFonts w:cs="Times New Roman"/>
        </w:rPr>
        <w:t xml:space="preserve">Josh Warner et al., </w:t>
      </w:r>
      <w:r w:rsidRPr="00FA55DF">
        <w:rPr>
          <w:rFonts w:cs="Times New Roman"/>
          <w:i/>
          <w:iCs/>
        </w:rPr>
        <w:t>Jdwarner/Scikit-Fuzzy: Scikit-Fuzzy 0.3.1</w:t>
      </w:r>
      <w:r w:rsidRPr="00FA55DF">
        <w:rPr>
          <w:rFonts w:cs="Times New Roman"/>
        </w:rPr>
        <w:t xml:space="preserve"> (Zenodo, 2017), accessed April 26, 2019, https://zenodo.org/record/1002946.</w:t>
      </w:r>
      <w:r>
        <w:fldChar w:fldCharType="end"/>
      </w:r>
    </w:p>
  </w:footnote>
  <w:footnote w:id="115">
    <w:p w14:paraId="5C3D51EC" w14:textId="7AB7273F" w:rsidR="00C76A13" w:rsidRDefault="00C76A13">
      <w:pPr>
        <w:pStyle w:val="FootnoteText"/>
      </w:pPr>
      <w:r w:rsidRPr="00E65E29">
        <w:rPr>
          <w:rStyle w:val="FootnoteReference"/>
        </w:rPr>
        <w:footnoteRef/>
      </w:r>
      <w:r>
        <w:t xml:space="preserve"> The percentage is not cumulative by relative to the cluster itself.</w:t>
      </w:r>
    </w:p>
  </w:footnote>
  <w:footnote w:id="116">
    <w:p w14:paraId="6EFE40DE" w14:textId="750D0EE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lSCrSYUB","properties":{"formattedCitation":"Fillmore, \\uc0\\u8220{}Mini-Grammars of Some Time-When Expressions in English,\\uc0\\u8221{} 38.","plainCitation":"Fillmore, “Mini-Grammars of Some Time-When Expressions in English,” 38.","noteIndex":117},"citationItems":[{"id":366,"uris":["http://zotero.org/users/4501072/items/FN683UCF"],"uri":["http://zotero.org/users/4501072/items/FN683UCF"],"itemData":{"id":366,"type":"chapter","title":"Mini-grammars of some time-when expressions in English","container-title":"Complex sentences in grammar and discourse: essays in honor of Sandra A. Thompson","publisher":"Benjamins","publisher-place":"Amsterdam","source":"Gemeinsamer Bibliotheksverbund ISBN","event-place":"Amsterdam","ISBN":"978-90-272-2585-6","note":"OCLC: 845470570","language":"eng","editor":[{"family":"Bybee","given":"Joan L."},{"family":"Thompson","given":"Sandra A."},{"family":"Noonan","given":"Michael"}],"author":[{"family":"Fillmore","given":"Charles"}],"issued":{"date-parts":[["2002"]]}},"locator":"38"}],"schema":"https://github.com/citation-style-language/schema/raw/master/csl-citation.json"} </w:instrText>
      </w:r>
      <w:r>
        <w:fldChar w:fldCharType="separate"/>
      </w:r>
      <w:r w:rsidRPr="00B8658E">
        <w:rPr>
          <w:rFonts w:cs="Times New Roman"/>
        </w:rPr>
        <w:t>Fillmore, “Mini-Grammars of Some Time-When Expressions in English,” 38.</w:t>
      </w:r>
      <w:r>
        <w:fldChar w:fldCharType="end"/>
      </w:r>
    </w:p>
  </w:footnote>
  <w:footnote w:id="117">
    <w:p w14:paraId="12AD12CC" w14:textId="2F386D69" w:rsidR="00C76A13" w:rsidRDefault="00C76A13">
      <w:pPr>
        <w:pStyle w:val="FootnoteText"/>
      </w:pPr>
      <w:r w:rsidRPr="00E65E29">
        <w:rPr>
          <w:rStyle w:val="FootnoteReference"/>
        </w:rPr>
        <w:footnoteRef/>
      </w:r>
      <w:r>
        <w:t xml:space="preserve"> See also Harkness's discussion of anchors. </w:t>
      </w:r>
      <w:r>
        <w:fldChar w:fldCharType="begin"/>
      </w:r>
      <w:r>
        <w:instrText xml:space="preserve"> ADDIN ZOTERO_ITEM CSL_CITATION {"citationID":"ZakczezS","properties":{"formattedCitation":"Harkness, \\uc0\\u8220{}Time Adverbials in English and Reference Time.\\uc0\\u8221{}","plainCitation":"Harkness, “Time Adverbials in English and Reference Time.”","noteIndex":118},"citationItems":[{"id":356,"uris":["http://zotero.org/users/4501072/items/N6FCIPCC"],"uri":["http://zotero.org/users/4501072/items/N6FCIPCC"],"itemData":{"id":356,"type":"chapter","title":"Time Adverbials in English and Reference Time","container-title":"Essays on tensing in English","collection-title":"Linguistische Arbeiten","collection-number":"185, 228","publisher":"Max Niemeyer Verlag","publisher-place":"Tübingen","page":"71-110","source":"Library of Congress ISBN","event-place":"Tübingen","ISBN":"978-3-484-30185-6","call-number":"PE1301 .E87 1987","editor":[{"family":"Schopf","given":"Alfred"}],"author":[{"family":"Harkness","given":"Janet"}],"issued":{"date-parts":[["1987"]]}}}],"schema":"https://github.com/citation-style-language/schema/raw/master/csl-citation.json"} </w:instrText>
      </w:r>
      <w:r>
        <w:fldChar w:fldCharType="separate"/>
      </w:r>
      <w:r w:rsidRPr="004544A1">
        <w:rPr>
          <w:rFonts w:cs="Times New Roman"/>
        </w:rPr>
        <w:t>Harkness, “Time Adverbials in English and Reference Time.”</w:t>
      </w:r>
      <w:r>
        <w:fldChar w:fldCharType="end"/>
      </w:r>
    </w:p>
  </w:footnote>
  <w:footnote w:id="118">
    <w:p w14:paraId="1F043601" w14:textId="5485D0EB"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e48ypiSD","properties":{"formattedCitation":"Fillmore, \\uc0\\u8220{}Mini-Grammars of Some Time-When Expressions in English,\\uc0\\u8221{} 34.","plainCitation":"Fillmore, “Mini-Grammars of Some Time-When Expressions in English,” 34.","noteIndex":119},"citationItems":[{"id":366,"uris":["http://zotero.org/users/4501072/items/FN683UCF"],"uri":["http://zotero.org/users/4501072/items/FN683UCF"],"itemData":{"id":366,"type":"chapter","title":"Mini-grammars of some time-when expressions in English","container-title":"Complex sentences in grammar and discourse: essays in honor of Sandra A. Thompson","publisher":"Benjamins","publisher-place":"Amsterdam","source":"Gemeinsamer Bibliotheksverbund ISBN","event-place":"Amsterdam","ISBN":"978-90-272-2585-6","note":"OCLC: 845470570","language":"eng","editor":[{"family":"Bybee","given":"Joan L."},{"family":"Thompson","given":"Sandra A."},{"family":"Noonan","given":"Michael"}],"author":[{"family":"Fillmore","given":"Charles"}],"issued":{"date-parts":[["2002"]]}},"locator":"34"}],"schema":"https://github.com/citation-style-language/schema/raw/master/csl-citation.json"} </w:instrText>
      </w:r>
      <w:r>
        <w:fldChar w:fldCharType="separate"/>
      </w:r>
      <w:r w:rsidRPr="004544A1">
        <w:rPr>
          <w:rFonts w:cs="Times New Roman"/>
        </w:rPr>
        <w:t>Fillmore, “Mini-Grammars of Some Time-When Expressions in English,” 34.</w:t>
      </w:r>
      <w:r>
        <w:fldChar w:fldCharType="end"/>
      </w:r>
    </w:p>
  </w:footnote>
  <w:footnote w:id="119">
    <w:p w14:paraId="0F44FC45" w14:textId="6C6AD4BE"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I9q9ak7J","properties":{"formattedCitation":"Van der Merwe, \\uc0\\u8220{}Reference Time.\\uc0\\u8221{}","plainCitation":"Van der Merwe, “Reference Time.”","noteIndex":125},"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schema":"https://github.com/citation-style-language/schema/raw/master/csl-citation.json"} </w:instrText>
      </w:r>
      <w:r>
        <w:fldChar w:fldCharType="separate"/>
      </w:r>
      <w:r w:rsidRPr="00385067">
        <w:rPr>
          <w:rFonts w:cs="Times New Roman"/>
        </w:rPr>
        <w:t>Van der Merwe, “Reference Time.”</w:t>
      </w:r>
      <w:r>
        <w:fldChar w:fldCharType="end"/>
      </w:r>
    </w:p>
  </w:footnote>
  <w:footnote w:id="120">
    <w:p w14:paraId="2F0387D1" w14:textId="0AD67B87"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3NnjWNgF","properties":{"formattedCitation":"Walter Gross, {\\i{}Die Satzteilfolge im Verbalsatz alttestamentlicher Prosa\\uc0\\u8239{}: untersucht an den B\\uc0\\u252{}chern Dtn, Ri und 2K\\uc0\\u246{}n / von Walter Gross\\uc0\\u8239{}; unter Mitarbeit von Andreas Disse und Andreas Michel.}, Forschungen zum Alten Testament\\uc0\\u8239{}; 17 (T\\uc0\\u252{}bingen: Mohr, 1996).","plainCitation":"Walter Gross, Die Satzteilfolge im Verbalsatz alttestamentlicher Prosa : untersucht an den Büchern Dtn, Ri und 2Kön / von Walter Gross ; unter Mitarbeit von Andreas Disse und Andreas Michel., Forschungen zum Alten Testament ; 17 (Tübingen: Mohr, 1996).","noteIndex":126},"citationItems":[{"id":383,"uris":["http://zotero.org/users/4501072/items/YLAU9CID"],"uri":["http://zotero.org/users/4501072/items/YLAU9CID"],"itemData":{"id":383,"type":"book","title":"Die Satzteilfolge im Verbalsatz alttestamentlicher Prosa : untersucht an den Büchern Dtn, Ri und 2Kön / von Walter Gross ; unter Mitarbeit von Andreas Disse und Andreas Michel.","collection-title":"Forschungen zum Alten Testament ; 17","publisher":"Mohr","publisher-place":"Tübingen","event-place":"Tübingen","ISBN":"3-16-146634-9","note":"LCCN: 96228968","language":"ger","author":[{"family":"Gross","given":"Walter"}],"issued":{"date-parts":[["1996"]]}}}],"schema":"https://github.com/citation-style-language/schema/raw/master/csl-citation.json"} </w:instrText>
      </w:r>
      <w:r>
        <w:fldChar w:fldCharType="separate"/>
      </w:r>
      <w:r w:rsidRPr="00D7392E">
        <w:rPr>
          <w:rFonts w:cs="Times New Roman"/>
        </w:rPr>
        <w:t xml:space="preserve">Walter Gross, </w:t>
      </w:r>
      <w:r w:rsidRPr="00D7392E">
        <w:rPr>
          <w:rFonts w:cs="Times New Roman"/>
          <w:i/>
          <w:iCs/>
        </w:rPr>
        <w:t>Die Satzteilfolge im Verbalsatz alttestamentlicher Prosa : untersucht an den Büchern Dtn, Ri und 2Kön / von Walter Gross ; unter Mitarbeit von Andreas Disse und Andreas Michel.</w:t>
      </w:r>
      <w:r w:rsidRPr="00D7392E">
        <w:rPr>
          <w:rFonts w:cs="Times New Roman"/>
        </w:rPr>
        <w:t>, Forschungen zum Alten Testament ; 17 (Tübingen: Mohr, 1996).</w:t>
      </w:r>
      <w:r>
        <w:fldChar w:fldCharType="end"/>
      </w:r>
    </w:p>
  </w:footnote>
  <w:footnote w:id="121">
    <w:p w14:paraId="19E0AF9B" w14:textId="023CB092"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wkZ2Nayy","properties":{"formattedCitation":"Van der Merwe, \\uc0\\u8220{}Reference Time,\\uc0\\u8221{} 512\\uc0\\u8211{}513.","plainCitation":"Van der Merwe, “Reference Time,” 512–513.","noteIndex":127},"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locator":"512-513"}],"schema":"https://github.com/citation-style-language/schema/raw/master/csl-citation.json"} </w:instrText>
      </w:r>
      <w:r>
        <w:fldChar w:fldCharType="separate"/>
      </w:r>
      <w:r w:rsidRPr="00DF5A5B">
        <w:rPr>
          <w:rFonts w:cs="Times New Roman"/>
        </w:rPr>
        <w:t>Van der Merwe, “Reference Time,” 512–513.</w:t>
      </w:r>
      <w:r>
        <w:fldChar w:fldCharType="end"/>
      </w:r>
    </w:p>
  </w:footnote>
  <w:footnote w:id="122">
    <w:p w14:paraId="68CC12A4" w14:textId="007A6600"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JXvzbXTV","properties":{"formattedCitation":"Ibid., 514.","plainCitation":"Ibid., 514.","noteIndex":128},"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locator":"514"}],"schema":"https://github.com/citation-style-language/schema/raw/master/csl-citation.json"} </w:instrText>
      </w:r>
      <w:r>
        <w:fldChar w:fldCharType="separate"/>
      </w:r>
      <w:r>
        <w:rPr>
          <w:noProof/>
        </w:rPr>
        <w:t>Ibid., 514.</w:t>
      </w:r>
      <w:r>
        <w:fldChar w:fldCharType="end"/>
      </w:r>
    </w:p>
  </w:footnote>
  <w:footnote w:id="123">
    <w:p w14:paraId="37800327" w14:textId="546BE8AA"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LYOiz4iS","properties":{"formattedCitation":"Ibid., 503.","plainCitation":"Ibid., 503.","noteIndex":129},"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locator":"503"}],"schema":"https://github.com/citation-style-language/schema/raw/master/csl-citation.json"} </w:instrText>
      </w:r>
      <w:r>
        <w:fldChar w:fldCharType="separate"/>
      </w:r>
      <w:r>
        <w:rPr>
          <w:noProof/>
        </w:rPr>
        <w:t>Ibid., 503.</w:t>
      </w:r>
      <w:r>
        <w:fldChar w:fldCharType="end"/>
      </w:r>
    </w:p>
  </w:footnote>
  <w:footnote w:id="124">
    <w:p w14:paraId="7B3FEF64" w14:textId="5E9F4D34" w:rsidR="00C76A13" w:rsidRDefault="00C76A13">
      <w:pPr>
        <w:pStyle w:val="FootnoteText"/>
      </w:pPr>
      <w:r w:rsidRPr="00E65E29">
        <w:rPr>
          <w:rStyle w:val="FootnoteReference"/>
        </w:rPr>
        <w:footnoteRef/>
      </w:r>
      <w:r>
        <w:t xml:space="preserve"> Where "singular" can also mean absence of a plural indicator.</w:t>
      </w:r>
    </w:p>
  </w:footnote>
  <w:footnote w:id="125">
    <w:p w14:paraId="2931F24E" w14:textId="7B03C27B" w:rsidR="00C76A13" w:rsidRDefault="00C76A13">
      <w:pPr>
        <w:pStyle w:val="FootnoteText"/>
      </w:pPr>
      <w:r w:rsidRPr="00E65E29">
        <w:rPr>
          <w:rStyle w:val="FootnoteReference"/>
        </w:rPr>
        <w:footnoteRef/>
      </w:r>
      <w:r>
        <w:t xml:space="preserve"> The transcription is that of the ETCBC. A transcription table can be accessed at: </w:t>
      </w:r>
      <w:r w:rsidRPr="00E4126E">
        <w:t>https://annotation.</w:t>
      </w:r>
      <w:r>
        <w:br/>
      </w:r>
      <w:r w:rsidRPr="00E4126E">
        <w:t>github.io/text-fabric/Writing/Hebrew.html</w:t>
      </w:r>
      <w:r>
        <w:t>.</w:t>
      </w:r>
    </w:p>
  </w:footnote>
  <w:footnote w:id="126">
    <w:p w14:paraId="3AA79C84" w14:textId="384AB62C" w:rsidR="00C76A13" w:rsidRDefault="00C76A13" w:rsidP="00EF76C9">
      <w:pPr>
        <w:pStyle w:val="FootnoteText"/>
      </w:pPr>
      <w:r w:rsidRPr="00E65E29">
        <w:rPr>
          <w:rStyle w:val="FootnoteReference"/>
        </w:rPr>
        <w:footnoteRef/>
      </w:r>
      <w:r>
        <w:t xml:space="preserve"> </w:t>
      </w:r>
      <w:r w:rsidRPr="00EF76C9">
        <w:t>Gen 41:9; Exod 13:4, 34:11; Deut 2:18, 4:40, 4:8, 5:1, 6:6, 7:11, 8:1, 8:11, 9:1, 10:13, 11:13, 11:26, 11:27, 11:28, 11:32, 11:8, 12:8, 13:19, 15:15, 15:5, 19:9, 26:16, 27:1, 27:10, 27:4, 28:1, 28:13, 28:14, 28:15, 29:11, 29:14, 29:17, 29:9, 30:11, 30:16, 30:2, 30:8, 31:21, 32:46; Josh 23:14; 1 Sam 9:20, 19:11; 2 Sam 19:6, 19:7; 1 Kgs 8:28, 20:13; 2 Kgs 2:3, 2:5, 4:23; Jer 28:16; Zech 9:12; Ruth 3:2</w:t>
      </w:r>
      <w:r>
        <w:t>.</w:t>
      </w:r>
    </w:p>
  </w:footnote>
  <w:footnote w:id="127">
    <w:p w14:paraId="287EBDFA" w14:textId="2E82F446" w:rsidR="00C76A13" w:rsidRDefault="00C76A13">
      <w:pPr>
        <w:pStyle w:val="FootnoteText"/>
      </w:pPr>
      <w:r w:rsidRPr="00E65E29">
        <w:rPr>
          <w:rStyle w:val="FootnoteReference"/>
        </w:rPr>
        <w:footnoteRef/>
      </w:r>
      <w:r>
        <w:t xml:space="preserve"> Derived from </w:t>
      </w:r>
      <w:r>
        <w:fldChar w:fldCharType="begin"/>
      </w:r>
      <w:r>
        <w:instrText xml:space="preserve"> ADDIN ZOTERO_ITEM CSL_CITATION {"citationID":"d73of8kZ","properties":{"formattedCitation":"Carolota S. Smith, {\\i{}The Parameter of Aspect}, second., Studies in Linguistics and Philosophy 43 (Dordrecht: Kluwer Academic Publishers, 1997), 20.","plainCitation":"Carolota S. Smith, The Parameter of Aspect, second., Studies in Linguistics and Philosophy 43 (Dordrecht: Kluwer Academic Publishers, 1997), 20.","noteIndex":128},"citationItems":[{"id":250,"uris":["http://zotero.org/users/4501072/items/K6RJ7W69"],"uri":["http://zotero.org/users/4501072/items/K6RJ7W69"],"itemData":{"id":250,"type":"book","title":"The Parameter of Aspect","collection-title":"Studies in Linguistics and Philosophy","collection-number":"43","publisher":"Kluwer Academic Publishers","publisher-place":"Dordrecht","edition":"second","event-place":"Dordrecht","title-short":"Parameter of Aspect","author":[{"family":"Smith","given":"Carolota S."}],"issued":{"date-parts":[["1997"]]}},"locator":"20"}],"schema":"https://github.com/citation-style-language/schema/raw/master/csl-citation.json"} </w:instrText>
      </w:r>
      <w:r>
        <w:fldChar w:fldCharType="separate"/>
      </w:r>
      <w:r w:rsidRPr="00E50CE8">
        <w:rPr>
          <w:rFonts w:cs="Times New Roman"/>
        </w:rPr>
        <w:t xml:space="preserve">Carolota S. Smith, </w:t>
      </w:r>
      <w:r w:rsidRPr="00E50CE8">
        <w:rPr>
          <w:rFonts w:cs="Times New Roman"/>
          <w:i/>
          <w:iCs/>
        </w:rPr>
        <w:t>The Parameter of Aspect</w:t>
      </w:r>
      <w:r w:rsidRPr="00E50CE8">
        <w:rPr>
          <w:rFonts w:cs="Times New Roman"/>
        </w:rPr>
        <w:t>, second., Studies in Linguistics and Philosophy 43 (Dordrecht: Kluwer Academic Publishers, 1997), 20.</w:t>
      </w:r>
      <w:r>
        <w:fldChar w:fldCharType="end"/>
      </w:r>
    </w:p>
  </w:footnote>
  <w:footnote w:id="128">
    <w:p w14:paraId="79277CE5" w14:textId="3FDDD8AB" w:rsidR="00C76A13" w:rsidRDefault="00C76A13" w:rsidP="00327626">
      <w:pPr>
        <w:pStyle w:val="FootnoteText"/>
      </w:pPr>
      <w:r w:rsidRPr="00E65E29">
        <w:rPr>
          <w:rStyle w:val="FootnoteReference"/>
        </w:rPr>
        <w:footnoteRef/>
      </w:r>
      <w:r>
        <w:t xml:space="preserve"> </w:t>
      </w:r>
      <w:r>
        <w:fldChar w:fldCharType="begin"/>
      </w:r>
      <w:r>
        <w:instrText xml:space="preserve"> ADDIN ZOTERO_ITEM CSL_CITATION {"citationID":"AqzpxUVe","properties":{"formattedCitation":"Croft, {\\i{}Verbs}.","plainCitation":"Croft, Verbs.","noteIndex":129},"citationItems":[{"id":258,"uris":["http://zotero.org/users/4501072/items/VUZ33SP3"],"uri":["http://zotero.org/users/4501072/items/VUZ33SP3"],"itemData":{"id":258,"type":"book","title":"Verbs: Aspect and Causal Structure","publisher":"Oxford University Press","publisher-place":"Oxford","event-place":"Oxford","title-short":"Verbs","author":[{"family":"Croft","given":"William"}],"issued":{"date-parts":[["2012"]]}}}],"schema":"https://github.com/citation-style-language/schema/raw/master/csl-citation.json"} </w:instrText>
      </w:r>
      <w:r>
        <w:fldChar w:fldCharType="separate"/>
      </w:r>
      <w:r w:rsidRPr="00A727F4">
        <w:rPr>
          <w:rFonts w:cs="Times New Roman"/>
        </w:rPr>
        <w:t xml:space="preserve">Croft, </w:t>
      </w:r>
      <w:r w:rsidRPr="00A727F4">
        <w:rPr>
          <w:rFonts w:cs="Times New Roman"/>
          <w:i/>
          <w:iCs/>
        </w:rPr>
        <w:t>Verbs</w:t>
      </w:r>
      <w:r w:rsidRPr="00A727F4">
        <w:rPr>
          <w:rFonts w:cs="Times New Roman"/>
        </w:rPr>
        <w:t>.</w:t>
      </w:r>
      <w:r>
        <w:fldChar w:fldCharType="end"/>
      </w:r>
    </w:p>
  </w:footnote>
  <w:footnote w:id="129">
    <w:p w14:paraId="34A6CB2E" w14:textId="2C5DE521" w:rsidR="00C76A13" w:rsidRDefault="00C76A13">
      <w:pPr>
        <w:pStyle w:val="FootnoteText"/>
      </w:pPr>
      <w:r w:rsidRPr="00E65E29">
        <w:rPr>
          <w:rStyle w:val="FootnoteReference"/>
        </w:rPr>
        <w:footnoteRef/>
      </w:r>
      <w:r>
        <w:t xml:space="preserve"> See </w:t>
      </w:r>
      <w:r>
        <w:fldChar w:fldCharType="begin"/>
      </w:r>
      <w:r>
        <w:instrText xml:space="preserve"> ADDIN ZOTERO_ITEM CSL_CITATION {"citationID":"aohpBMF6","properties":{"formattedCitation":"Zeno Vendler, {\\i{}Linguistics in Philosophy} (Ithaca: Cornell University Press, 1967); Smith, {\\i{}Parameter of Aspect}.","plainCitation":"Zeno Vendler, Linguistics in Philosophy (Ithaca: Cornell University Press, 1967); Smith, Parameter of Aspect.","noteIndex":130},"citationItems":[{"id":217,"uris":["http://zotero.org/users/4501072/items/W6MSE4MB"],"uri":["http://zotero.org/users/4501072/items/W6MSE4MB"],"itemData":{"id":217,"type":"book","title":"Linguistics in Philosophy","publisher":"Cornell University Press","publisher-place":"Ithaca","event-place":"Ithaca","author":[{"family":"Vendler","given":"Zeno"}],"issued":{"date-parts":[["1967"]]}}},{"id":250,"uris":["http://zotero.org/users/4501072/items/K6RJ7W69"],"uri":["http://zotero.org/users/4501072/items/K6RJ7W69"],"itemData":{"id":250,"type":"book","title":"The Parameter of Aspect","collection-title":"Studies in Linguistics and Philosophy","collection-number":"43","publisher":"Kluwer Academic Publishers","publisher-place":"Dordrecht","edition":"second","event-place":"Dordrecht","title-short":"Parameter of Aspect","author":[{"family":"Smith","given":"Carolota S."}],"issued":{"date-parts":[["1997"]]}}}],"schema":"https://github.com/citation-style-language/schema/raw/master/csl-citation.json"} </w:instrText>
      </w:r>
      <w:r>
        <w:fldChar w:fldCharType="separate"/>
      </w:r>
      <w:r w:rsidRPr="00F97083">
        <w:rPr>
          <w:rFonts w:cs="Times New Roman"/>
        </w:rPr>
        <w:t xml:space="preserve">Zeno Vendler, </w:t>
      </w:r>
      <w:r w:rsidRPr="00F97083">
        <w:rPr>
          <w:rFonts w:cs="Times New Roman"/>
          <w:i/>
          <w:iCs/>
        </w:rPr>
        <w:t>Linguistics in Philosophy</w:t>
      </w:r>
      <w:r w:rsidRPr="00F97083">
        <w:rPr>
          <w:rFonts w:cs="Times New Roman"/>
        </w:rPr>
        <w:t xml:space="preserve"> (Ithaca: Cornell University Press, 1967); Smith, </w:t>
      </w:r>
      <w:r w:rsidRPr="00F97083">
        <w:rPr>
          <w:rFonts w:cs="Times New Roman"/>
          <w:i/>
          <w:iCs/>
        </w:rPr>
        <w:t>Parameter of Aspect</w:t>
      </w:r>
      <w:r w:rsidRPr="00F97083">
        <w:rPr>
          <w:rFonts w:cs="Times New Roman"/>
        </w:rPr>
        <w:t>.</w:t>
      </w:r>
      <w:r>
        <w:fldChar w:fldCharType="end"/>
      </w:r>
    </w:p>
  </w:footnote>
  <w:footnote w:id="130">
    <w:p w14:paraId="2E161A7B" w14:textId="476E7279"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WbJRhmuk","properties":{"formattedCitation":"I. T. Jolliffe, {\\i{}Principal Component Analysis}, 2nd ed., Springer series in statistics (New York: Springer, 2002).","plainCitation":"I. T. Jolliffe, Principal Component Analysis, 2nd ed., Springer series in statistics (New York: Springer, 2002).","noteIndex":136},"citationItems":[{"id":384,"uris":["http://zotero.org/users/4501072/items/LXUQRVQ4"],"uri":["http://zotero.org/users/4501072/items/LXUQRVQ4"],"itemData":{"id":384,"type":"book","title":"Principal component analysis","collection-title":"Springer series in statistics","publisher":"Springer","publisher-place":"New York","number-of-pages":"487","edition":"2nd ed","source":"Library of Congress ISBN","event-place":"New York","ISBN":"978-0-387-95442-4","call-number":"QA278.5 .J65 2002","author":[{"family":"Jolliffe","given":"I. T."}],"issued":{"date-parts":[["2002"]]}}}],"schema":"https://github.com/citation-style-language/schema/raw/master/csl-citation.json"} </w:instrText>
      </w:r>
      <w:r>
        <w:fldChar w:fldCharType="separate"/>
      </w:r>
      <w:r w:rsidRPr="00B57ED8">
        <w:rPr>
          <w:rFonts w:cs="Times New Roman"/>
        </w:rPr>
        <w:t xml:space="preserve">I. T. Jolliffe, </w:t>
      </w:r>
      <w:r w:rsidRPr="00B57ED8">
        <w:rPr>
          <w:rFonts w:cs="Times New Roman"/>
          <w:i/>
          <w:iCs/>
        </w:rPr>
        <w:t>Principal Component Analysis</w:t>
      </w:r>
      <w:r w:rsidRPr="00B57ED8">
        <w:rPr>
          <w:rFonts w:cs="Times New Roman"/>
        </w:rPr>
        <w:t>, 2nd ed., Springer series in statistics (New York: Springer, 2002).</w:t>
      </w:r>
      <w:r>
        <w:fldChar w:fldCharType="end"/>
      </w:r>
    </w:p>
  </w:footnote>
  <w:footnote w:id="131">
    <w:p w14:paraId="34976712" w14:textId="3FEE1B55"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JLJxQ84e","properties":{"formattedCitation":"Haspelmath, {\\i{}From Space to Time}, 48\\uc0\\u8211{}50.","plainCitation":"Haspelmath, From Space to Time, 48–50.","noteIndex":137},"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48-50"}],"schema":"https://github.com/citation-style-language/schema/raw/master/csl-citation.json"} </w:instrText>
      </w:r>
      <w:r>
        <w:fldChar w:fldCharType="separate"/>
      </w:r>
      <w:r w:rsidRPr="00D60BD8">
        <w:rPr>
          <w:rFonts w:cs="Times New Roman"/>
        </w:rPr>
        <w:t xml:space="preserve">Haspelmath, </w:t>
      </w:r>
      <w:r w:rsidRPr="00D60BD8">
        <w:rPr>
          <w:rFonts w:cs="Times New Roman"/>
          <w:i/>
          <w:iCs/>
        </w:rPr>
        <w:t>From Space to Time</w:t>
      </w:r>
      <w:r w:rsidRPr="00D60BD8">
        <w:rPr>
          <w:rFonts w:cs="Times New Roman"/>
        </w:rPr>
        <w:t>, 48–50.</w:t>
      </w:r>
      <w:r>
        <w:fldChar w:fldCharType="end"/>
      </w:r>
    </w:p>
  </w:footnote>
  <w:footnote w:id="132">
    <w:p w14:paraId="25655101" w14:textId="78E8AF4B" w:rsidR="00C76A13" w:rsidRDefault="00C76A13">
      <w:pPr>
        <w:pStyle w:val="FootnoteText"/>
      </w:pPr>
      <w:r w:rsidRPr="00E65E29">
        <w:rPr>
          <w:rStyle w:val="FootnoteReference"/>
        </w:rPr>
        <w:footnoteRef/>
      </w:r>
      <w:r>
        <w:t xml:space="preserve"> </w:t>
      </w:r>
      <w:r>
        <w:fldChar w:fldCharType="begin"/>
      </w:r>
      <w:r>
        <w:instrText xml:space="preserve"> ADDIN ZOTERO_ITEM CSL_CITATION {"citationID":"lTSqftc3","properties":{"formattedCitation":"Croft, {\\i{}Verbs}, 97.","plainCitation":"Croft, Verbs, 97.","noteIndex":133},"citationItems":[{"id":258,"uris":["http://zotero.org/users/4501072/items/VUZ33SP3"],"uri":["http://zotero.org/users/4501072/items/VUZ33SP3"],"itemData":{"id":258,"type":"book","title":"Verbs: Aspect and Causal Structure","publisher":"Oxford University Press","publisher-place":"Oxford","event-place":"Oxford","title-short":"Verbs","author":[{"family":"Croft","given":"William"}],"issued":{"date-parts":[["2012"]]}},"locator":"97"}],"schema":"https://github.com/citation-style-language/schema/raw/master/csl-citation.json"} </w:instrText>
      </w:r>
      <w:r>
        <w:fldChar w:fldCharType="separate"/>
      </w:r>
      <w:r w:rsidRPr="00A87FBF">
        <w:rPr>
          <w:rFonts w:cs="Times New Roman"/>
        </w:rPr>
        <w:t xml:space="preserve">Croft, </w:t>
      </w:r>
      <w:r w:rsidRPr="00A87FBF">
        <w:rPr>
          <w:rFonts w:cs="Times New Roman"/>
          <w:i/>
          <w:iCs/>
        </w:rPr>
        <w:t>Verbs</w:t>
      </w:r>
      <w:r w:rsidRPr="00A87FBF">
        <w:rPr>
          <w:rFonts w:cs="Times New Roman"/>
        </w:rPr>
        <w:t>, 97.</w:t>
      </w:r>
      <w:r>
        <w:fldChar w:fldCharType="end"/>
      </w:r>
    </w:p>
  </w:footnote>
  <w:footnote w:id="133">
    <w:p w14:paraId="399591A9" w14:textId="7E088290" w:rsidR="00C76A13" w:rsidRDefault="00C76A13">
      <w:pPr>
        <w:pStyle w:val="FootnoteText"/>
      </w:pPr>
      <w:r w:rsidRPr="00E65E29">
        <w:rPr>
          <w:rStyle w:val="FootnoteReference"/>
        </w:rPr>
        <w:footnoteRef/>
      </w:r>
      <w:r>
        <w:t xml:space="preserve"> Croft's work on event structure is especially helpful on this topic and will be a reference point for the complete analysis. </w:t>
      </w:r>
      <w:r>
        <w:fldChar w:fldCharType="begin"/>
      </w:r>
      <w:r>
        <w:instrText xml:space="preserve"> ADDIN ZOTERO_ITEM CSL_CITATION {"citationID":"KUobrkhE","properties":{"formattedCitation":"Croft, {\\i{}Verbs}.","plainCitation":"Croft, Verbs.","noteIndex":134},"citationItems":[{"id":258,"uris":["http://zotero.org/users/4501072/items/VUZ33SP3"],"uri":["http://zotero.org/users/4501072/items/VUZ33SP3"],"itemData":{"id":258,"type":"book","title":"Verbs: Aspect and Causal Structure","publisher":"Oxford University Press","publisher-place":"Oxford","event-place":"Oxford","title-short":"Verbs","author":[{"family":"Croft","given":"William"}],"issued":{"date-parts":[["2012"]]}}}],"schema":"https://github.com/citation-style-language/schema/raw/master/csl-citation.json"} </w:instrText>
      </w:r>
      <w:r>
        <w:fldChar w:fldCharType="separate"/>
      </w:r>
      <w:r w:rsidRPr="006F35DE">
        <w:rPr>
          <w:rFonts w:cs="Times New Roman"/>
        </w:rPr>
        <w:t xml:space="preserve">Croft, </w:t>
      </w:r>
      <w:r w:rsidRPr="006F35DE">
        <w:rPr>
          <w:rFonts w:cs="Times New Roman"/>
          <w:i/>
          <w:iCs/>
        </w:rPr>
        <w:t>Verbs</w:t>
      </w:r>
      <w:r w:rsidRPr="006F35DE">
        <w:rPr>
          <w:rFonts w:cs="Times New Roman"/>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1135878"/>
      <w:docPartObj>
        <w:docPartGallery w:val="Page Numbers (Top of Page)"/>
        <w:docPartUnique/>
      </w:docPartObj>
    </w:sdtPr>
    <w:sdtEndPr>
      <w:rPr>
        <w:rStyle w:val="PageNumber"/>
      </w:rPr>
    </w:sdtEndPr>
    <w:sdtContent>
      <w:p w14:paraId="28FEA0A3" w14:textId="090A79F9" w:rsidR="00C76A13" w:rsidRDefault="00C76A13" w:rsidP="00D07A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92395071"/>
      <w:docPartObj>
        <w:docPartGallery w:val="Page Numbers (Top of Page)"/>
        <w:docPartUnique/>
      </w:docPartObj>
    </w:sdtPr>
    <w:sdtEndPr>
      <w:rPr>
        <w:rStyle w:val="PageNumber"/>
      </w:rPr>
    </w:sdtEndPr>
    <w:sdtContent>
      <w:p w14:paraId="28661470" w14:textId="590BFB0C" w:rsidR="00C76A13" w:rsidRDefault="00C76A13" w:rsidP="00D07A26">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2FD15B" w14:textId="77777777" w:rsidR="00C76A13" w:rsidRDefault="00C76A13" w:rsidP="00DB427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13324" w14:textId="77777777" w:rsidR="00C76A13" w:rsidRDefault="00C76A13" w:rsidP="00DB4276">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6896534"/>
      <w:docPartObj>
        <w:docPartGallery w:val="Page Numbers (Top of Page)"/>
        <w:docPartUnique/>
      </w:docPartObj>
    </w:sdtPr>
    <w:sdtEndPr>
      <w:rPr>
        <w:rStyle w:val="PageNumber"/>
      </w:rPr>
    </w:sdtEndPr>
    <w:sdtContent>
      <w:p w14:paraId="7A153DA3" w14:textId="2C42F9BC" w:rsidR="00C76A13" w:rsidRPr="0073353F" w:rsidRDefault="00C76A13" w:rsidP="00C3023C">
        <w:pPr>
          <w:pStyle w:val="Header"/>
          <w:framePr w:wrap="none" w:vAnchor="text" w:hAnchor="margin" w:xAlign="right" w:y="1"/>
          <w:jc w:val="right"/>
          <w:rPr>
            <w:rStyle w:val="PageNumber"/>
          </w:rPr>
        </w:pPr>
        <w:r w:rsidRPr="0073353F">
          <w:rPr>
            <w:rStyle w:val="PageNumber"/>
          </w:rPr>
          <w:fldChar w:fldCharType="begin"/>
        </w:r>
        <w:r w:rsidRPr="0073353F">
          <w:rPr>
            <w:rStyle w:val="PageNumber"/>
          </w:rPr>
          <w:instrText xml:space="preserve"> PAGE </w:instrText>
        </w:r>
        <w:r w:rsidRPr="0073353F">
          <w:rPr>
            <w:rStyle w:val="PageNumber"/>
          </w:rPr>
          <w:fldChar w:fldCharType="separate"/>
        </w:r>
        <w:r w:rsidRPr="0073353F">
          <w:rPr>
            <w:rStyle w:val="PageNumber"/>
            <w:noProof/>
          </w:rPr>
          <w:t>1</w:t>
        </w:r>
        <w:r w:rsidRPr="0073353F">
          <w:rPr>
            <w:rStyle w:val="PageNumber"/>
          </w:rPr>
          <w:fldChar w:fldCharType="end"/>
        </w:r>
      </w:p>
    </w:sdtContent>
  </w:sdt>
  <w:p w14:paraId="1BEA8FE7" w14:textId="06EE1D74" w:rsidR="00C76A13" w:rsidRPr="0073353F" w:rsidRDefault="00C76A13" w:rsidP="0073353F">
    <w:pPr>
      <w:pStyle w:val="Header"/>
      <w:tabs>
        <w:tab w:val="clear" w:pos="4680"/>
        <w:tab w:val="clear" w:pos="9360"/>
        <w:tab w:val="left" w:pos="3811"/>
      </w:tabs>
      <w:ind w:right="360"/>
      <w:jc w:val="right"/>
      <w:rPr>
        <w:rFonts w:ascii="Brill Roman" w:hAnsi="Brill Roman"/>
      </w:rPr>
    </w:pPr>
    <w:r w:rsidRPr="0073353F">
      <w:rPr>
        <w:rFonts w:ascii="Brill Roman" w:hAnsi="Brill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6A45"/>
    <w:multiLevelType w:val="hybridMultilevel"/>
    <w:tmpl w:val="601809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56CB3"/>
    <w:multiLevelType w:val="hybridMultilevel"/>
    <w:tmpl w:val="AAFE4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441E23"/>
    <w:multiLevelType w:val="multilevel"/>
    <w:tmpl w:val="9C7A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58B0079"/>
    <w:multiLevelType w:val="hybridMultilevel"/>
    <w:tmpl w:val="B58A07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D10"/>
    <w:rsid w:val="00000038"/>
    <w:rsid w:val="0000032C"/>
    <w:rsid w:val="000008FA"/>
    <w:rsid w:val="00001448"/>
    <w:rsid w:val="0000158D"/>
    <w:rsid w:val="00001673"/>
    <w:rsid w:val="00001849"/>
    <w:rsid w:val="000018B2"/>
    <w:rsid w:val="000019FD"/>
    <w:rsid w:val="00001B90"/>
    <w:rsid w:val="00001DCE"/>
    <w:rsid w:val="00001DD6"/>
    <w:rsid w:val="00002193"/>
    <w:rsid w:val="0000239F"/>
    <w:rsid w:val="0000266A"/>
    <w:rsid w:val="00002A1C"/>
    <w:rsid w:val="00002A67"/>
    <w:rsid w:val="00002AA8"/>
    <w:rsid w:val="00003269"/>
    <w:rsid w:val="00003289"/>
    <w:rsid w:val="00003389"/>
    <w:rsid w:val="000033EC"/>
    <w:rsid w:val="000037EC"/>
    <w:rsid w:val="00003933"/>
    <w:rsid w:val="00003978"/>
    <w:rsid w:val="00003A0B"/>
    <w:rsid w:val="00003C87"/>
    <w:rsid w:val="00003E7A"/>
    <w:rsid w:val="00003EE3"/>
    <w:rsid w:val="00003EEF"/>
    <w:rsid w:val="000040B7"/>
    <w:rsid w:val="000041E8"/>
    <w:rsid w:val="000044EA"/>
    <w:rsid w:val="00004BC1"/>
    <w:rsid w:val="00004C08"/>
    <w:rsid w:val="00004F8F"/>
    <w:rsid w:val="00005164"/>
    <w:rsid w:val="0000594D"/>
    <w:rsid w:val="00005A07"/>
    <w:rsid w:val="00005DAC"/>
    <w:rsid w:val="00006038"/>
    <w:rsid w:val="00006642"/>
    <w:rsid w:val="000069E1"/>
    <w:rsid w:val="00006B4E"/>
    <w:rsid w:val="00006B76"/>
    <w:rsid w:val="00006C4A"/>
    <w:rsid w:val="00006E47"/>
    <w:rsid w:val="0000726D"/>
    <w:rsid w:val="0000733C"/>
    <w:rsid w:val="0000799E"/>
    <w:rsid w:val="00007BCC"/>
    <w:rsid w:val="00007D54"/>
    <w:rsid w:val="00007E92"/>
    <w:rsid w:val="000100F6"/>
    <w:rsid w:val="00010192"/>
    <w:rsid w:val="000101B2"/>
    <w:rsid w:val="0001070E"/>
    <w:rsid w:val="00010A45"/>
    <w:rsid w:val="000114EB"/>
    <w:rsid w:val="000117FE"/>
    <w:rsid w:val="000119F4"/>
    <w:rsid w:val="00011AC5"/>
    <w:rsid w:val="00011BBD"/>
    <w:rsid w:val="000121C6"/>
    <w:rsid w:val="00012301"/>
    <w:rsid w:val="000125E9"/>
    <w:rsid w:val="00012A5C"/>
    <w:rsid w:val="00012B57"/>
    <w:rsid w:val="00013440"/>
    <w:rsid w:val="000134D4"/>
    <w:rsid w:val="00013666"/>
    <w:rsid w:val="00013742"/>
    <w:rsid w:val="00013773"/>
    <w:rsid w:val="000138A8"/>
    <w:rsid w:val="00013A05"/>
    <w:rsid w:val="0001405E"/>
    <w:rsid w:val="000141B1"/>
    <w:rsid w:val="0001443E"/>
    <w:rsid w:val="00014743"/>
    <w:rsid w:val="00014B82"/>
    <w:rsid w:val="00014DCA"/>
    <w:rsid w:val="00014F39"/>
    <w:rsid w:val="00014F8A"/>
    <w:rsid w:val="0001500B"/>
    <w:rsid w:val="0001512C"/>
    <w:rsid w:val="00015131"/>
    <w:rsid w:val="000151B4"/>
    <w:rsid w:val="0001548C"/>
    <w:rsid w:val="000155AA"/>
    <w:rsid w:val="00015963"/>
    <w:rsid w:val="0001614F"/>
    <w:rsid w:val="00016532"/>
    <w:rsid w:val="00016C0B"/>
    <w:rsid w:val="00016F60"/>
    <w:rsid w:val="00016F7A"/>
    <w:rsid w:val="0001771B"/>
    <w:rsid w:val="00017AFA"/>
    <w:rsid w:val="00017B5F"/>
    <w:rsid w:val="00020108"/>
    <w:rsid w:val="0002061C"/>
    <w:rsid w:val="00020A14"/>
    <w:rsid w:val="00020A4A"/>
    <w:rsid w:val="00020B3B"/>
    <w:rsid w:val="00020B85"/>
    <w:rsid w:val="00020D4F"/>
    <w:rsid w:val="00020EF0"/>
    <w:rsid w:val="00021390"/>
    <w:rsid w:val="00021495"/>
    <w:rsid w:val="0002188C"/>
    <w:rsid w:val="00021E8E"/>
    <w:rsid w:val="00021EC7"/>
    <w:rsid w:val="00021F63"/>
    <w:rsid w:val="00021F64"/>
    <w:rsid w:val="000221BE"/>
    <w:rsid w:val="000221EE"/>
    <w:rsid w:val="000222E0"/>
    <w:rsid w:val="00022530"/>
    <w:rsid w:val="00022647"/>
    <w:rsid w:val="00022D76"/>
    <w:rsid w:val="00022EC9"/>
    <w:rsid w:val="00022FF0"/>
    <w:rsid w:val="0002308A"/>
    <w:rsid w:val="0002311B"/>
    <w:rsid w:val="00023285"/>
    <w:rsid w:val="000234C3"/>
    <w:rsid w:val="00023783"/>
    <w:rsid w:val="0002393E"/>
    <w:rsid w:val="0002394E"/>
    <w:rsid w:val="0002403B"/>
    <w:rsid w:val="0002416B"/>
    <w:rsid w:val="000242B9"/>
    <w:rsid w:val="0002441A"/>
    <w:rsid w:val="0002443E"/>
    <w:rsid w:val="00024477"/>
    <w:rsid w:val="000247F6"/>
    <w:rsid w:val="000258B9"/>
    <w:rsid w:val="000258D1"/>
    <w:rsid w:val="00025902"/>
    <w:rsid w:val="00025A5F"/>
    <w:rsid w:val="00025CCB"/>
    <w:rsid w:val="00025CE5"/>
    <w:rsid w:val="00025DCC"/>
    <w:rsid w:val="00025DE2"/>
    <w:rsid w:val="00025F43"/>
    <w:rsid w:val="00025FFF"/>
    <w:rsid w:val="000260A7"/>
    <w:rsid w:val="0002612A"/>
    <w:rsid w:val="0002654F"/>
    <w:rsid w:val="000265E7"/>
    <w:rsid w:val="000265E9"/>
    <w:rsid w:val="0002714B"/>
    <w:rsid w:val="000278C9"/>
    <w:rsid w:val="00027B6F"/>
    <w:rsid w:val="00027E6E"/>
    <w:rsid w:val="00027F9E"/>
    <w:rsid w:val="00030231"/>
    <w:rsid w:val="000303A9"/>
    <w:rsid w:val="00030908"/>
    <w:rsid w:val="00030BE2"/>
    <w:rsid w:val="00030C2A"/>
    <w:rsid w:val="00030DB1"/>
    <w:rsid w:val="0003101A"/>
    <w:rsid w:val="000310B5"/>
    <w:rsid w:val="000310BA"/>
    <w:rsid w:val="000319D4"/>
    <w:rsid w:val="00031A25"/>
    <w:rsid w:val="00031AFA"/>
    <w:rsid w:val="00031C5F"/>
    <w:rsid w:val="00031D00"/>
    <w:rsid w:val="00031F45"/>
    <w:rsid w:val="000321CA"/>
    <w:rsid w:val="000327FB"/>
    <w:rsid w:val="00032AFE"/>
    <w:rsid w:val="00032BCA"/>
    <w:rsid w:val="00032E25"/>
    <w:rsid w:val="00032EB5"/>
    <w:rsid w:val="00032ECB"/>
    <w:rsid w:val="0003365F"/>
    <w:rsid w:val="00033685"/>
    <w:rsid w:val="00033975"/>
    <w:rsid w:val="00033FB6"/>
    <w:rsid w:val="00034018"/>
    <w:rsid w:val="0003418C"/>
    <w:rsid w:val="000341FF"/>
    <w:rsid w:val="0003438B"/>
    <w:rsid w:val="00034513"/>
    <w:rsid w:val="00034559"/>
    <w:rsid w:val="00034832"/>
    <w:rsid w:val="00034FD3"/>
    <w:rsid w:val="000356A8"/>
    <w:rsid w:val="000358CD"/>
    <w:rsid w:val="00035A3F"/>
    <w:rsid w:val="00035BB5"/>
    <w:rsid w:val="000366AF"/>
    <w:rsid w:val="00036B25"/>
    <w:rsid w:val="00036CFB"/>
    <w:rsid w:val="00036DEF"/>
    <w:rsid w:val="00036E50"/>
    <w:rsid w:val="00037098"/>
    <w:rsid w:val="00037723"/>
    <w:rsid w:val="000379CE"/>
    <w:rsid w:val="00037C0B"/>
    <w:rsid w:val="00037D60"/>
    <w:rsid w:val="00037FFE"/>
    <w:rsid w:val="000402FE"/>
    <w:rsid w:val="000403C4"/>
    <w:rsid w:val="000406B4"/>
    <w:rsid w:val="0004072F"/>
    <w:rsid w:val="00040CAE"/>
    <w:rsid w:val="00040F1A"/>
    <w:rsid w:val="00040FE7"/>
    <w:rsid w:val="0004157C"/>
    <w:rsid w:val="00041860"/>
    <w:rsid w:val="00041F01"/>
    <w:rsid w:val="00042501"/>
    <w:rsid w:val="00042678"/>
    <w:rsid w:val="00042754"/>
    <w:rsid w:val="00042A4F"/>
    <w:rsid w:val="00042CAD"/>
    <w:rsid w:val="00043086"/>
    <w:rsid w:val="00043162"/>
    <w:rsid w:val="000431E4"/>
    <w:rsid w:val="0004334A"/>
    <w:rsid w:val="0004355F"/>
    <w:rsid w:val="00043565"/>
    <w:rsid w:val="000435CC"/>
    <w:rsid w:val="00043B5B"/>
    <w:rsid w:val="00043FF2"/>
    <w:rsid w:val="00043FF3"/>
    <w:rsid w:val="00044044"/>
    <w:rsid w:val="000444F6"/>
    <w:rsid w:val="00044579"/>
    <w:rsid w:val="000445E3"/>
    <w:rsid w:val="00044DB2"/>
    <w:rsid w:val="00045174"/>
    <w:rsid w:val="000456C2"/>
    <w:rsid w:val="00045C80"/>
    <w:rsid w:val="00045DB2"/>
    <w:rsid w:val="000463AA"/>
    <w:rsid w:val="000465CC"/>
    <w:rsid w:val="00046685"/>
    <w:rsid w:val="000467A9"/>
    <w:rsid w:val="00046A04"/>
    <w:rsid w:val="00046B89"/>
    <w:rsid w:val="00046FD5"/>
    <w:rsid w:val="00047441"/>
    <w:rsid w:val="0004746B"/>
    <w:rsid w:val="00047813"/>
    <w:rsid w:val="00047A5F"/>
    <w:rsid w:val="00047DD8"/>
    <w:rsid w:val="00050262"/>
    <w:rsid w:val="000502FF"/>
    <w:rsid w:val="0005050F"/>
    <w:rsid w:val="00050573"/>
    <w:rsid w:val="0005063D"/>
    <w:rsid w:val="00050795"/>
    <w:rsid w:val="00050A85"/>
    <w:rsid w:val="00050B9D"/>
    <w:rsid w:val="00050D53"/>
    <w:rsid w:val="00050EB1"/>
    <w:rsid w:val="00050FDB"/>
    <w:rsid w:val="00051317"/>
    <w:rsid w:val="0005179A"/>
    <w:rsid w:val="00051839"/>
    <w:rsid w:val="00051A56"/>
    <w:rsid w:val="00051C48"/>
    <w:rsid w:val="000521DD"/>
    <w:rsid w:val="00052202"/>
    <w:rsid w:val="00052FB2"/>
    <w:rsid w:val="00052FCB"/>
    <w:rsid w:val="000534A2"/>
    <w:rsid w:val="0005353A"/>
    <w:rsid w:val="000536B0"/>
    <w:rsid w:val="00053825"/>
    <w:rsid w:val="00053A43"/>
    <w:rsid w:val="00053A83"/>
    <w:rsid w:val="00053D04"/>
    <w:rsid w:val="00053E13"/>
    <w:rsid w:val="00053E39"/>
    <w:rsid w:val="00054029"/>
    <w:rsid w:val="0005438A"/>
    <w:rsid w:val="0005450D"/>
    <w:rsid w:val="000547B5"/>
    <w:rsid w:val="00054A11"/>
    <w:rsid w:val="00054A78"/>
    <w:rsid w:val="00055080"/>
    <w:rsid w:val="0005536B"/>
    <w:rsid w:val="000555AE"/>
    <w:rsid w:val="0005562E"/>
    <w:rsid w:val="0005572B"/>
    <w:rsid w:val="00055C9B"/>
    <w:rsid w:val="00055CF7"/>
    <w:rsid w:val="00056068"/>
    <w:rsid w:val="000562CA"/>
    <w:rsid w:val="000563CF"/>
    <w:rsid w:val="00056ABA"/>
    <w:rsid w:val="00056E44"/>
    <w:rsid w:val="00057229"/>
    <w:rsid w:val="000575DB"/>
    <w:rsid w:val="0005780E"/>
    <w:rsid w:val="00057BF4"/>
    <w:rsid w:val="00057C7E"/>
    <w:rsid w:val="00060560"/>
    <w:rsid w:val="00060580"/>
    <w:rsid w:val="00060E98"/>
    <w:rsid w:val="00060F14"/>
    <w:rsid w:val="0006178A"/>
    <w:rsid w:val="00061D7A"/>
    <w:rsid w:val="000623E7"/>
    <w:rsid w:val="00063497"/>
    <w:rsid w:val="0006370D"/>
    <w:rsid w:val="000637E9"/>
    <w:rsid w:val="00063B71"/>
    <w:rsid w:val="00063BA4"/>
    <w:rsid w:val="00063DF0"/>
    <w:rsid w:val="00064005"/>
    <w:rsid w:val="000643BD"/>
    <w:rsid w:val="00064D4F"/>
    <w:rsid w:val="000650AF"/>
    <w:rsid w:val="00065846"/>
    <w:rsid w:val="0006588B"/>
    <w:rsid w:val="00065929"/>
    <w:rsid w:val="00065A9A"/>
    <w:rsid w:val="00065D42"/>
    <w:rsid w:val="000662C6"/>
    <w:rsid w:val="0006690E"/>
    <w:rsid w:val="00066979"/>
    <w:rsid w:val="00066C5D"/>
    <w:rsid w:val="00066CE0"/>
    <w:rsid w:val="00066E43"/>
    <w:rsid w:val="00066E8F"/>
    <w:rsid w:val="00067053"/>
    <w:rsid w:val="00067084"/>
    <w:rsid w:val="000675D9"/>
    <w:rsid w:val="00067DA2"/>
    <w:rsid w:val="00067EBB"/>
    <w:rsid w:val="0007000E"/>
    <w:rsid w:val="00070149"/>
    <w:rsid w:val="00070251"/>
    <w:rsid w:val="0007033A"/>
    <w:rsid w:val="0007035A"/>
    <w:rsid w:val="000705E6"/>
    <w:rsid w:val="000706A2"/>
    <w:rsid w:val="0007075D"/>
    <w:rsid w:val="0007079B"/>
    <w:rsid w:val="0007092C"/>
    <w:rsid w:val="000709E5"/>
    <w:rsid w:val="00070A76"/>
    <w:rsid w:val="00070D12"/>
    <w:rsid w:val="00070EA6"/>
    <w:rsid w:val="00070EFC"/>
    <w:rsid w:val="00070F51"/>
    <w:rsid w:val="000711D5"/>
    <w:rsid w:val="00071441"/>
    <w:rsid w:val="000716E6"/>
    <w:rsid w:val="00071915"/>
    <w:rsid w:val="00071BFE"/>
    <w:rsid w:val="00071F1D"/>
    <w:rsid w:val="00072130"/>
    <w:rsid w:val="00072689"/>
    <w:rsid w:val="00072AA8"/>
    <w:rsid w:val="00072C8E"/>
    <w:rsid w:val="000730B4"/>
    <w:rsid w:val="00073163"/>
    <w:rsid w:val="0007344A"/>
    <w:rsid w:val="0007367B"/>
    <w:rsid w:val="00073CEB"/>
    <w:rsid w:val="0007408C"/>
    <w:rsid w:val="000741F7"/>
    <w:rsid w:val="000744E7"/>
    <w:rsid w:val="00074A69"/>
    <w:rsid w:val="00074D88"/>
    <w:rsid w:val="000751C0"/>
    <w:rsid w:val="00075360"/>
    <w:rsid w:val="0007544F"/>
    <w:rsid w:val="000758B8"/>
    <w:rsid w:val="00075AE2"/>
    <w:rsid w:val="00075C0F"/>
    <w:rsid w:val="000761C4"/>
    <w:rsid w:val="00076706"/>
    <w:rsid w:val="00076978"/>
    <w:rsid w:val="00076EA3"/>
    <w:rsid w:val="000774CF"/>
    <w:rsid w:val="000776BF"/>
    <w:rsid w:val="0007785A"/>
    <w:rsid w:val="00077952"/>
    <w:rsid w:val="00077B5E"/>
    <w:rsid w:val="0008051E"/>
    <w:rsid w:val="0008059F"/>
    <w:rsid w:val="0008067A"/>
    <w:rsid w:val="0008098C"/>
    <w:rsid w:val="00080C2A"/>
    <w:rsid w:val="00080CEF"/>
    <w:rsid w:val="00080D95"/>
    <w:rsid w:val="000811AC"/>
    <w:rsid w:val="000811BE"/>
    <w:rsid w:val="0008129E"/>
    <w:rsid w:val="000812B6"/>
    <w:rsid w:val="00081337"/>
    <w:rsid w:val="00081A5D"/>
    <w:rsid w:val="00081C94"/>
    <w:rsid w:val="00081D1E"/>
    <w:rsid w:val="000824C2"/>
    <w:rsid w:val="000828FF"/>
    <w:rsid w:val="000829DF"/>
    <w:rsid w:val="00082A70"/>
    <w:rsid w:val="00082BEE"/>
    <w:rsid w:val="00082D4D"/>
    <w:rsid w:val="00082E4C"/>
    <w:rsid w:val="0008321A"/>
    <w:rsid w:val="00083548"/>
    <w:rsid w:val="0008362A"/>
    <w:rsid w:val="0008369F"/>
    <w:rsid w:val="000839F4"/>
    <w:rsid w:val="00083A76"/>
    <w:rsid w:val="00083C76"/>
    <w:rsid w:val="00084139"/>
    <w:rsid w:val="0008439A"/>
    <w:rsid w:val="000843A6"/>
    <w:rsid w:val="00084650"/>
    <w:rsid w:val="00084B98"/>
    <w:rsid w:val="00084BFB"/>
    <w:rsid w:val="00084CCA"/>
    <w:rsid w:val="00084DE4"/>
    <w:rsid w:val="0008511A"/>
    <w:rsid w:val="0008550C"/>
    <w:rsid w:val="000858C4"/>
    <w:rsid w:val="00085AA4"/>
    <w:rsid w:val="00085D67"/>
    <w:rsid w:val="00086139"/>
    <w:rsid w:val="000864FB"/>
    <w:rsid w:val="00086BFD"/>
    <w:rsid w:val="00086DCB"/>
    <w:rsid w:val="00086EEA"/>
    <w:rsid w:val="00086FA7"/>
    <w:rsid w:val="00087168"/>
    <w:rsid w:val="000873DD"/>
    <w:rsid w:val="000873F1"/>
    <w:rsid w:val="00087471"/>
    <w:rsid w:val="00087D56"/>
    <w:rsid w:val="00087DE5"/>
    <w:rsid w:val="0009004B"/>
    <w:rsid w:val="000908F5"/>
    <w:rsid w:val="00090AE1"/>
    <w:rsid w:val="000910BC"/>
    <w:rsid w:val="00091122"/>
    <w:rsid w:val="000919F2"/>
    <w:rsid w:val="0009217D"/>
    <w:rsid w:val="00092398"/>
    <w:rsid w:val="00092916"/>
    <w:rsid w:val="00092C33"/>
    <w:rsid w:val="0009317B"/>
    <w:rsid w:val="00093339"/>
    <w:rsid w:val="00093402"/>
    <w:rsid w:val="00093415"/>
    <w:rsid w:val="00093542"/>
    <w:rsid w:val="00093E52"/>
    <w:rsid w:val="00093F86"/>
    <w:rsid w:val="000943AE"/>
    <w:rsid w:val="000945B1"/>
    <w:rsid w:val="00094856"/>
    <w:rsid w:val="00094926"/>
    <w:rsid w:val="00094957"/>
    <w:rsid w:val="00094B3F"/>
    <w:rsid w:val="00094C64"/>
    <w:rsid w:val="00094D43"/>
    <w:rsid w:val="000950DA"/>
    <w:rsid w:val="000953EA"/>
    <w:rsid w:val="000955D7"/>
    <w:rsid w:val="00095860"/>
    <w:rsid w:val="00095CE5"/>
    <w:rsid w:val="00095EFE"/>
    <w:rsid w:val="00095F58"/>
    <w:rsid w:val="00096216"/>
    <w:rsid w:val="00096352"/>
    <w:rsid w:val="00096782"/>
    <w:rsid w:val="00096A40"/>
    <w:rsid w:val="00096C03"/>
    <w:rsid w:val="00096F75"/>
    <w:rsid w:val="00097041"/>
    <w:rsid w:val="00097625"/>
    <w:rsid w:val="00097790"/>
    <w:rsid w:val="00097883"/>
    <w:rsid w:val="00097B8F"/>
    <w:rsid w:val="00097D0D"/>
    <w:rsid w:val="000A03BE"/>
    <w:rsid w:val="000A040C"/>
    <w:rsid w:val="000A0437"/>
    <w:rsid w:val="000A0BA5"/>
    <w:rsid w:val="000A105E"/>
    <w:rsid w:val="000A10C1"/>
    <w:rsid w:val="000A10D5"/>
    <w:rsid w:val="000A1117"/>
    <w:rsid w:val="000A1495"/>
    <w:rsid w:val="000A162C"/>
    <w:rsid w:val="000A19BC"/>
    <w:rsid w:val="000A1D5D"/>
    <w:rsid w:val="000A2000"/>
    <w:rsid w:val="000A21C2"/>
    <w:rsid w:val="000A21FB"/>
    <w:rsid w:val="000A24A0"/>
    <w:rsid w:val="000A26FA"/>
    <w:rsid w:val="000A2772"/>
    <w:rsid w:val="000A2EEA"/>
    <w:rsid w:val="000A3185"/>
    <w:rsid w:val="000A3FB8"/>
    <w:rsid w:val="000A4311"/>
    <w:rsid w:val="000A467E"/>
    <w:rsid w:val="000A475A"/>
    <w:rsid w:val="000A4A2C"/>
    <w:rsid w:val="000A4A8C"/>
    <w:rsid w:val="000A4DC3"/>
    <w:rsid w:val="000A505A"/>
    <w:rsid w:val="000A537E"/>
    <w:rsid w:val="000A5479"/>
    <w:rsid w:val="000A54B8"/>
    <w:rsid w:val="000A57BF"/>
    <w:rsid w:val="000A5C48"/>
    <w:rsid w:val="000A5EFC"/>
    <w:rsid w:val="000A6465"/>
    <w:rsid w:val="000A679F"/>
    <w:rsid w:val="000A67D5"/>
    <w:rsid w:val="000A6944"/>
    <w:rsid w:val="000A7054"/>
    <w:rsid w:val="000A7347"/>
    <w:rsid w:val="000A73A4"/>
    <w:rsid w:val="000A7996"/>
    <w:rsid w:val="000A79E5"/>
    <w:rsid w:val="000A7A18"/>
    <w:rsid w:val="000B073A"/>
    <w:rsid w:val="000B0877"/>
    <w:rsid w:val="000B0CF8"/>
    <w:rsid w:val="000B0D30"/>
    <w:rsid w:val="000B1178"/>
    <w:rsid w:val="000B1791"/>
    <w:rsid w:val="000B17AF"/>
    <w:rsid w:val="000B186C"/>
    <w:rsid w:val="000B1BE0"/>
    <w:rsid w:val="000B1E66"/>
    <w:rsid w:val="000B1EF2"/>
    <w:rsid w:val="000B1F33"/>
    <w:rsid w:val="000B2595"/>
    <w:rsid w:val="000B2679"/>
    <w:rsid w:val="000B268A"/>
    <w:rsid w:val="000B2D88"/>
    <w:rsid w:val="000B2FA0"/>
    <w:rsid w:val="000B3264"/>
    <w:rsid w:val="000B337E"/>
    <w:rsid w:val="000B379A"/>
    <w:rsid w:val="000B3DB0"/>
    <w:rsid w:val="000B3DB9"/>
    <w:rsid w:val="000B3FB4"/>
    <w:rsid w:val="000B441D"/>
    <w:rsid w:val="000B4455"/>
    <w:rsid w:val="000B46A6"/>
    <w:rsid w:val="000B4986"/>
    <w:rsid w:val="000B4C6E"/>
    <w:rsid w:val="000B5330"/>
    <w:rsid w:val="000B54D6"/>
    <w:rsid w:val="000B5563"/>
    <w:rsid w:val="000B558F"/>
    <w:rsid w:val="000B5A2A"/>
    <w:rsid w:val="000B5E72"/>
    <w:rsid w:val="000B5EB8"/>
    <w:rsid w:val="000B5ED7"/>
    <w:rsid w:val="000B5F04"/>
    <w:rsid w:val="000B6238"/>
    <w:rsid w:val="000B6616"/>
    <w:rsid w:val="000B6BCA"/>
    <w:rsid w:val="000B6C7F"/>
    <w:rsid w:val="000B768B"/>
    <w:rsid w:val="000B78DB"/>
    <w:rsid w:val="000B7CAF"/>
    <w:rsid w:val="000C0013"/>
    <w:rsid w:val="000C041C"/>
    <w:rsid w:val="000C0685"/>
    <w:rsid w:val="000C0C7E"/>
    <w:rsid w:val="000C0E11"/>
    <w:rsid w:val="000C0FAF"/>
    <w:rsid w:val="000C0FBA"/>
    <w:rsid w:val="000C107A"/>
    <w:rsid w:val="000C113D"/>
    <w:rsid w:val="000C116C"/>
    <w:rsid w:val="000C11FA"/>
    <w:rsid w:val="000C15DB"/>
    <w:rsid w:val="000C1BF5"/>
    <w:rsid w:val="000C1F09"/>
    <w:rsid w:val="000C2210"/>
    <w:rsid w:val="000C2275"/>
    <w:rsid w:val="000C2336"/>
    <w:rsid w:val="000C233B"/>
    <w:rsid w:val="000C2741"/>
    <w:rsid w:val="000C2AF4"/>
    <w:rsid w:val="000C2B36"/>
    <w:rsid w:val="000C30E9"/>
    <w:rsid w:val="000C33EA"/>
    <w:rsid w:val="000C3880"/>
    <w:rsid w:val="000C392E"/>
    <w:rsid w:val="000C3A01"/>
    <w:rsid w:val="000C3A7B"/>
    <w:rsid w:val="000C3F01"/>
    <w:rsid w:val="000C4769"/>
    <w:rsid w:val="000C4F0B"/>
    <w:rsid w:val="000C5158"/>
    <w:rsid w:val="000C5293"/>
    <w:rsid w:val="000C5376"/>
    <w:rsid w:val="000C5A63"/>
    <w:rsid w:val="000C5C36"/>
    <w:rsid w:val="000C5F52"/>
    <w:rsid w:val="000C5FB5"/>
    <w:rsid w:val="000C644C"/>
    <w:rsid w:val="000C64EC"/>
    <w:rsid w:val="000C6507"/>
    <w:rsid w:val="000C6604"/>
    <w:rsid w:val="000C6795"/>
    <w:rsid w:val="000C68D1"/>
    <w:rsid w:val="000C6E6F"/>
    <w:rsid w:val="000C7146"/>
    <w:rsid w:val="000C75E8"/>
    <w:rsid w:val="000C773C"/>
    <w:rsid w:val="000C77F2"/>
    <w:rsid w:val="000C7880"/>
    <w:rsid w:val="000C7ABC"/>
    <w:rsid w:val="000C7C25"/>
    <w:rsid w:val="000C7D84"/>
    <w:rsid w:val="000D0494"/>
    <w:rsid w:val="000D0D4E"/>
    <w:rsid w:val="000D0EEC"/>
    <w:rsid w:val="000D1035"/>
    <w:rsid w:val="000D19F2"/>
    <w:rsid w:val="000D1A4D"/>
    <w:rsid w:val="000D1CE1"/>
    <w:rsid w:val="000D1EB8"/>
    <w:rsid w:val="000D2457"/>
    <w:rsid w:val="000D2576"/>
    <w:rsid w:val="000D25F3"/>
    <w:rsid w:val="000D2C44"/>
    <w:rsid w:val="000D2C9E"/>
    <w:rsid w:val="000D2E6C"/>
    <w:rsid w:val="000D2F00"/>
    <w:rsid w:val="000D3075"/>
    <w:rsid w:val="000D3231"/>
    <w:rsid w:val="000D340C"/>
    <w:rsid w:val="000D3620"/>
    <w:rsid w:val="000D3795"/>
    <w:rsid w:val="000D37C2"/>
    <w:rsid w:val="000D3A45"/>
    <w:rsid w:val="000D3D9E"/>
    <w:rsid w:val="000D4214"/>
    <w:rsid w:val="000D4230"/>
    <w:rsid w:val="000D4376"/>
    <w:rsid w:val="000D4435"/>
    <w:rsid w:val="000D453F"/>
    <w:rsid w:val="000D47A1"/>
    <w:rsid w:val="000D47B3"/>
    <w:rsid w:val="000D4A26"/>
    <w:rsid w:val="000D6010"/>
    <w:rsid w:val="000D643E"/>
    <w:rsid w:val="000D664B"/>
    <w:rsid w:val="000D6A50"/>
    <w:rsid w:val="000D6A61"/>
    <w:rsid w:val="000D71BC"/>
    <w:rsid w:val="000D7363"/>
    <w:rsid w:val="000D75C4"/>
    <w:rsid w:val="000D75F9"/>
    <w:rsid w:val="000D79C2"/>
    <w:rsid w:val="000D7E66"/>
    <w:rsid w:val="000E001B"/>
    <w:rsid w:val="000E0154"/>
    <w:rsid w:val="000E08F6"/>
    <w:rsid w:val="000E0A27"/>
    <w:rsid w:val="000E0EA9"/>
    <w:rsid w:val="000E0EBB"/>
    <w:rsid w:val="000E0EE9"/>
    <w:rsid w:val="000E0F74"/>
    <w:rsid w:val="000E1134"/>
    <w:rsid w:val="000E11EF"/>
    <w:rsid w:val="000E1385"/>
    <w:rsid w:val="000E13F2"/>
    <w:rsid w:val="000E19B9"/>
    <w:rsid w:val="000E1E97"/>
    <w:rsid w:val="000E1EC7"/>
    <w:rsid w:val="000E2079"/>
    <w:rsid w:val="000E213B"/>
    <w:rsid w:val="000E2150"/>
    <w:rsid w:val="000E2483"/>
    <w:rsid w:val="000E2883"/>
    <w:rsid w:val="000E2983"/>
    <w:rsid w:val="000E2A54"/>
    <w:rsid w:val="000E2B2F"/>
    <w:rsid w:val="000E2EB6"/>
    <w:rsid w:val="000E2F18"/>
    <w:rsid w:val="000E324F"/>
    <w:rsid w:val="000E37C0"/>
    <w:rsid w:val="000E3AB6"/>
    <w:rsid w:val="000E3E2E"/>
    <w:rsid w:val="000E442D"/>
    <w:rsid w:val="000E46A0"/>
    <w:rsid w:val="000E4CD7"/>
    <w:rsid w:val="000E4E6E"/>
    <w:rsid w:val="000E4ECE"/>
    <w:rsid w:val="000E4EF5"/>
    <w:rsid w:val="000E4F3E"/>
    <w:rsid w:val="000E4FE6"/>
    <w:rsid w:val="000E51C3"/>
    <w:rsid w:val="000E54A2"/>
    <w:rsid w:val="000E56C4"/>
    <w:rsid w:val="000E5A5D"/>
    <w:rsid w:val="000E5AE7"/>
    <w:rsid w:val="000E5B18"/>
    <w:rsid w:val="000E5C69"/>
    <w:rsid w:val="000E6043"/>
    <w:rsid w:val="000E6421"/>
    <w:rsid w:val="000E6F67"/>
    <w:rsid w:val="000E7073"/>
    <w:rsid w:val="000E71B8"/>
    <w:rsid w:val="000E738A"/>
    <w:rsid w:val="000E74FD"/>
    <w:rsid w:val="000E782C"/>
    <w:rsid w:val="000E7BA6"/>
    <w:rsid w:val="000E7C46"/>
    <w:rsid w:val="000E7ED2"/>
    <w:rsid w:val="000F0182"/>
    <w:rsid w:val="000F0370"/>
    <w:rsid w:val="000F0828"/>
    <w:rsid w:val="000F12BA"/>
    <w:rsid w:val="000F133B"/>
    <w:rsid w:val="000F135C"/>
    <w:rsid w:val="000F1508"/>
    <w:rsid w:val="000F1947"/>
    <w:rsid w:val="000F1C1F"/>
    <w:rsid w:val="000F2109"/>
    <w:rsid w:val="000F249F"/>
    <w:rsid w:val="000F2A2B"/>
    <w:rsid w:val="000F2B90"/>
    <w:rsid w:val="000F2C27"/>
    <w:rsid w:val="000F2F41"/>
    <w:rsid w:val="000F300A"/>
    <w:rsid w:val="000F336B"/>
    <w:rsid w:val="000F343F"/>
    <w:rsid w:val="000F364B"/>
    <w:rsid w:val="000F39DB"/>
    <w:rsid w:val="000F3BE0"/>
    <w:rsid w:val="000F3D77"/>
    <w:rsid w:val="000F3DA9"/>
    <w:rsid w:val="000F4557"/>
    <w:rsid w:val="000F49AB"/>
    <w:rsid w:val="000F4B56"/>
    <w:rsid w:val="000F4C9B"/>
    <w:rsid w:val="000F550B"/>
    <w:rsid w:val="000F5920"/>
    <w:rsid w:val="000F5C94"/>
    <w:rsid w:val="000F5E0C"/>
    <w:rsid w:val="000F6023"/>
    <w:rsid w:val="000F6170"/>
    <w:rsid w:val="000F6790"/>
    <w:rsid w:val="000F68DC"/>
    <w:rsid w:val="000F6A76"/>
    <w:rsid w:val="000F6E0B"/>
    <w:rsid w:val="000F6E1E"/>
    <w:rsid w:val="000F75A1"/>
    <w:rsid w:val="000F787D"/>
    <w:rsid w:val="000F7987"/>
    <w:rsid w:val="000F7A49"/>
    <w:rsid w:val="000F7A96"/>
    <w:rsid w:val="000F7F24"/>
    <w:rsid w:val="000F7F3E"/>
    <w:rsid w:val="0010004C"/>
    <w:rsid w:val="001001D6"/>
    <w:rsid w:val="00100561"/>
    <w:rsid w:val="0010077B"/>
    <w:rsid w:val="0010080A"/>
    <w:rsid w:val="00100F00"/>
    <w:rsid w:val="001012E5"/>
    <w:rsid w:val="0010140E"/>
    <w:rsid w:val="001016E9"/>
    <w:rsid w:val="00101768"/>
    <w:rsid w:val="00101846"/>
    <w:rsid w:val="00101E48"/>
    <w:rsid w:val="00102005"/>
    <w:rsid w:val="001024EB"/>
    <w:rsid w:val="001028B8"/>
    <w:rsid w:val="00102B69"/>
    <w:rsid w:val="00102B98"/>
    <w:rsid w:val="00102E0D"/>
    <w:rsid w:val="00102ED1"/>
    <w:rsid w:val="00102FCD"/>
    <w:rsid w:val="00103489"/>
    <w:rsid w:val="001035BB"/>
    <w:rsid w:val="001036C3"/>
    <w:rsid w:val="00103D6B"/>
    <w:rsid w:val="00104507"/>
    <w:rsid w:val="001047F8"/>
    <w:rsid w:val="00104A06"/>
    <w:rsid w:val="00104A76"/>
    <w:rsid w:val="00105283"/>
    <w:rsid w:val="0010574B"/>
    <w:rsid w:val="00105E70"/>
    <w:rsid w:val="00105FC8"/>
    <w:rsid w:val="001068CC"/>
    <w:rsid w:val="00106A82"/>
    <w:rsid w:val="00106B8F"/>
    <w:rsid w:val="00106C63"/>
    <w:rsid w:val="00106C8E"/>
    <w:rsid w:val="00106E67"/>
    <w:rsid w:val="00107193"/>
    <w:rsid w:val="0010723C"/>
    <w:rsid w:val="001075E6"/>
    <w:rsid w:val="0010763F"/>
    <w:rsid w:val="0010779D"/>
    <w:rsid w:val="0010789A"/>
    <w:rsid w:val="001078AD"/>
    <w:rsid w:val="00107FD1"/>
    <w:rsid w:val="0011009A"/>
    <w:rsid w:val="00110148"/>
    <w:rsid w:val="00110A60"/>
    <w:rsid w:val="00110DED"/>
    <w:rsid w:val="00110FC5"/>
    <w:rsid w:val="00111E44"/>
    <w:rsid w:val="00112049"/>
    <w:rsid w:val="0011281B"/>
    <w:rsid w:val="00112926"/>
    <w:rsid w:val="00112E5E"/>
    <w:rsid w:val="001131C4"/>
    <w:rsid w:val="00113415"/>
    <w:rsid w:val="001134A4"/>
    <w:rsid w:val="001134EE"/>
    <w:rsid w:val="00113572"/>
    <w:rsid w:val="00113D7A"/>
    <w:rsid w:val="00114380"/>
    <w:rsid w:val="00114428"/>
    <w:rsid w:val="00114706"/>
    <w:rsid w:val="00114818"/>
    <w:rsid w:val="001149F3"/>
    <w:rsid w:val="001156F6"/>
    <w:rsid w:val="001158C7"/>
    <w:rsid w:val="00115A6B"/>
    <w:rsid w:val="00115D31"/>
    <w:rsid w:val="00115ED6"/>
    <w:rsid w:val="00115F09"/>
    <w:rsid w:val="00115F9D"/>
    <w:rsid w:val="001167E4"/>
    <w:rsid w:val="0011684B"/>
    <w:rsid w:val="001169C4"/>
    <w:rsid w:val="001169CE"/>
    <w:rsid w:val="00116D6F"/>
    <w:rsid w:val="00117091"/>
    <w:rsid w:val="00117166"/>
    <w:rsid w:val="0011718C"/>
    <w:rsid w:val="00117494"/>
    <w:rsid w:val="001174FA"/>
    <w:rsid w:val="0011758B"/>
    <w:rsid w:val="00117767"/>
    <w:rsid w:val="00117A98"/>
    <w:rsid w:val="00117AE5"/>
    <w:rsid w:val="00117B9B"/>
    <w:rsid w:val="00117F6B"/>
    <w:rsid w:val="0012012C"/>
    <w:rsid w:val="00120AAA"/>
    <w:rsid w:val="00120AB2"/>
    <w:rsid w:val="00120DEC"/>
    <w:rsid w:val="00120E0C"/>
    <w:rsid w:val="00120E32"/>
    <w:rsid w:val="00121624"/>
    <w:rsid w:val="00121754"/>
    <w:rsid w:val="00121C88"/>
    <w:rsid w:val="00121F5B"/>
    <w:rsid w:val="00121FD9"/>
    <w:rsid w:val="00122576"/>
    <w:rsid w:val="00122D9A"/>
    <w:rsid w:val="00122F40"/>
    <w:rsid w:val="00123148"/>
    <w:rsid w:val="0012348D"/>
    <w:rsid w:val="001239E0"/>
    <w:rsid w:val="00123ACF"/>
    <w:rsid w:val="00123C23"/>
    <w:rsid w:val="00123D2E"/>
    <w:rsid w:val="001242F2"/>
    <w:rsid w:val="001244D3"/>
    <w:rsid w:val="001249A3"/>
    <w:rsid w:val="001249F6"/>
    <w:rsid w:val="00124B21"/>
    <w:rsid w:val="00124D8B"/>
    <w:rsid w:val="00124F11"/>
    <w:rsid w:val="00124FFC"/>
    <w:rsid w:val="00125112"/>
    <w:rsid w:val="0012541F"/>
    <w:rsid w:val="0012578F"/>
    <w:rsid w:val="0012600A"/>
    <w:rsid w:val="0012641F"/>
    <w:rsid w:val="001264DB"/>
    <w:rsid w:val="001266A8"/>
    <w:rsid w:val="0012678B"/>
    <w:rsid w:val="001268F7"/>
    <w:rsid w:val="00126B94"/>
    <w:rsid w:val="00126DD6"/>
    <w:rsid w:val="001273E8"/>
    <w:rsid w:val="00127538"/>
    <w:rsid w:val="00127738"/>
    <w:rsid w:val="00127C5C"/>
    <w:rsid w:val="00127F90"/>
    <w:rsid w:val="001302D8"/>
    <w:rsid w:val="001303CA"/>
    <w:rsid w:val="00130461"/>
    <w:rsid w:val="0013065D"/>
    <w:rsid w:val="00130C0A"/>
    <w:rsid w:val="00130CC5"/>
    <w:rsid w:val="0013120D"/>
    <w:rsid w:val="00131400"/>
    <w:rsid w:val="00131A87"/>
    <w:rsid w:val="00131A90"/>
    <w:rsid w:val="00131A9B"/>
    <w:rsid w:val="00131EA4"/>
    <w:rsid w:val="0013204B"/>
    <w:rsid w:val="001320F4"/>
    <w:rsid w:val="00132799"/>
    <w:rsid w:val="001328D3"/>
    <w:rsid w:val="00132A32"/>
    <w:rsid w:val="00132A6C"/>
    <w:rsid w:val="00132B7A"/>
    <w:rsid w:val="00132DC8"/>
    <w:rsid w:val="00133600"/>
    <w:rsid w:val="001336BC"/>
    <w:rsid w:val="00133C94"/>
    <w:rsid w:val="00133FAF"/>
    <w:rsid w:val="00133FFC"/>
    <w:rsid w:val="0013449D"/>
    <w:rsid w:val="001344D9"/>
    <w:rsid w:val="00134688"/>
    <w:rsid w:val="00134789"/>
    <w:rsid w:val="001347FE"/>
    <w:rsid w:val="00134A57"/>
    <w:rsid w:val="00134C76"/>
    <w:rsid w:val="00134F81"/>
    <w:rsid w:val="00134FA7"/>
    <w:rsid w:val="00134FC9"/>
    <w:rsid w:val="00134FEB"/>
    <w:rsid w:val="001351E8"/>
    <w:rsid w:val="0013525B"/>
    <w:rsid w:val="00135301"/>
    <w:rsid w:val="001356E7"/>
    <w:rsid w:val="00135A2F"/>
    <w:rsid w:val="00135B60"/>
    <w:rsid w:val="00135DB3"/>
    <w:rsid w:val="00135DE0"/>
    <w:rsid w:val="001364D3"/>
    <w:rsid w:val="00136593"/>
    <w:rsid w:val="001369D9"/>
    <w:rsid w:val="00136A1A"/>
    <w:rsid w:val="00136BB1"/>
    <w:rsid w:val="00136C4E"/>
    <w:rsid w:val="00136F4B"/>
    <w:rsid w:val="00137201"/>
    <w:rsid w:val="0013754E"/>
    <w:rsid w:val="0013772A"/>
    <w:rsid w:val="001377FB"/>
    <w:rsid w:val="00137B8F"/>
    <w:rsid w:val="00137F6F"/>
    <w:rsid w:val="00137FF9"/>
    <w:rsid w:val="001408D9"/>
    <w:rsid w:val="00141118"/>
    <w:rsid w:val="0014138C"/>
    <w:rsid w:val="001413B6"/>
    <w:rsid w:val="00141432"/>
    <w:rsid w:val="001416A3"/>
    <w:rsid w:val="0014185B"/>
    <w:rsid w:val="00141864"/>
    <w:rsid w:val="00141B3E"/>
    <w:rsid w:val="00141BDE"/>
    <w:rsid w:val="00141FA9"/>
    <w:rsid w:val="00142164"/>
    <w:rsid w:val="00142248"/>
    <w:rsid w:val="001427A4"/>
    <w:rsid w:val="00142AC7"/>
    <w:rsid w:val="00142B6B"/>
    <w:rsid w:val="00142C3D"/>
    <w:rsid w:val="00142E17"/>
    <w:rsid w:val="00142EDE"/>
    <w:rsid w:val="001430D8"/>
    <w:rsid w:val="00143440"/>
    <w:rsid w:val="0014348C"/>
    <w:rsid w:val="001434AF"/>
    <w:rsid w:val="00143857"/>
    <w:rsid w:val="00143DDE"/>
    <w:rsid w:val="00143F74"/>
    <w:rsid w:val="00143F96"/>
    <w:rsid w:val="00144013"/>
    <w:rsid w:val="00144014"/>
    <w:rsid w:val="001443AC"/>
    <w:rsid w:val="001444E1"/>
    <w:rsid w:val="0014457E"/>
    <w:rsid w:val="00144617"/>
    <w:rsid w:val="001446F9"/>
    <w:rsid w:val="00144B04"/>
    <w:rsid w:val="00144C27"/>
    <w:rsid w:val="00144DD5"/>
    <w:rsid w:val="00144FA9"/>
    <w:rsid w:val="00144FC7"/>
    <w:rsid w:val="001450D3"/>
    <w:rsid w:val="0014543D"/>
    <w:rsid w:val="00145520"/>
    <w:rsid w:val="00145638"/>
    <w:rsid w:val="00145A2B"/>
    <w:rsid w:val="00145B40"/>
    <w:rsid w:val="00145BBC"/>
    <w:rsid w:val="00145F1E"/>
    <w:rsid w:val="0014615E"/>
    <w:rsid w:val="001463FB"/>
    <w:rsid w:val="001464BB"/>
    <w:rsid w:val="00146C47"/>
    <w:rsid w:val="00147677"/>
    <w:rsid w:val="0014775D"/>
    <w:rsid w:val="00147933"/>
    <w:rsid w:val="00147A61"/>
    <w:rsid w:val="00150426"/>
    <w:rsid w:val="00150631"/>
    <w:rsid w:val="001508F4"/>
    <w:rsid w:val="00150DB6"/>
    <w:rsid w:val="0015139A"/>
    <w:rsid w:val="0015154B"/>
    <w:rsid w:val="001515AB"/>
    <w:rsid w:val="00151656"/>
    <w:rsid w:val="0015179A"/>
    <w:rsid w:val="00151C31"/>
    <w:rsid w:val="001521AC"/>
    <w:rsid w:val="001529B2"/>
    <w:rsid w:val="0015376A"/>
    <w:rsid w:val="00153875"/>
    <w:rsid w:val="00153A74"/>
    <w:rsid w:val="00153A91"/>
    <w:rsid w:val="00153B86"/>
    <w:rsid w:val="0015440A"/>
    <w:rsid w:val="001545FE"/>
    <w:rsid w:val="0015463E"/>
    <w:rsid w:val="00154CA0"/>
    <w:rsid w:val="00155BD1"/>
    <w:rsid w:val="00155F3E"/>
    <w:rsid w:val="00155F7F"/>
    <w:rsid w:val="00156191"/>
    <w:rsid w:val="00156C1F"/>
    <w:rsid w:val="0015720B"/>
    <w:rsid w:val="0015728C"/>
    <w:rsid w:val="0015738F"/>
    <w:rsid w:val="00157422"/>
    <w:rsid w:val="0015772C"/>
    <w:rsid w:val="001577FF"/>
    <w:rsid w:val="001579B7"/>
    <w:rsid w:val="001579BB"/>
    <w:rsid w:val="00157F1B"/>
    <w:rsid w:val="00157F9E"/>
    <w:rsid w:val="00160040"/>
    <w:rsid w:val="0016016A"/>
    <w:rsid w:val="001601B8"/>
    <w:rsid w:val="001602E3"/>
    <w:rsid w:val="0016045A"/>
    <w:rsid w:val="00160474"/>
    <w:rsid w:val="001604EA"/>
    <w:rsid w:val="00160587"/>
    <w:rsid w:val="001605FC"/>
    <w:rsid w:val="001606B0"/>
    <w:rsid w:val="00160960"/>
    <w:rsid w:val="00160977"/>
    <w:rsid w:val="00160DF7"/>
    <w:rsid w:val="00160E0A"/>
    <w:rsid w:val="001611D7"/>
    <w:rsid w:val="001612A0"/>
    <w:rsid w:val="0016132B"/>
    <w:rsid w:val="00161346"/>
    <w:rsid w:val="001613BB"/>
    <w:rsid w:val="00161421"/>
    <w:rsid w:val="0016159F"/>
    <w:rsid w:val="00161AB7"/>
    <w:rsid w:val="00161E72"/>
    <w:rsid w:val="00161EC2"/>
    <w:rsid w:val="00162013"/>
    <w:rsid w:val="001624C9"/>
    <w:rsid w:val="00162503"/>
    <w:rsid w:val="0016254F"/>
    <w:rsid w:val="0016291F"/>
    <w:rsid w:val="001629C3"/>
    <w:rsid w:val="00162B5B"/>
    <w:rsid w:val="001636BF"/>
    <w:rsid w:val="00163F4F"/>
    <w:rsid w:val="0016413D"/>
    <w:rsid w:val="0016423C"/>
    <w:rsid w:val="00164874"/>
    <w:rsid w:val="00164B22"/>
    <w:rsid w:val="00164B81"/>
    <w:rsid w:val="00164C24"/>
    <w:rsid w:val="00164CB2"/>
    <w:rsid w:val="00164F48"/>
    <w:rsid w:val="00164FF0"/>
    <w:rsid w:val="001650A1"/>
    <w:rsid w:val="001650E7"/>
    <w:rsid w:val="0016516C"/>
    <w:rsid w:val="00165428"/>
    <w:rsid w:val="00165497"/>
    <w:rsid w:val="00165743"/>
    <w:rsid w:val="0016581D"/>
    <w:rsid w:val="001660F5"/>
    <w:rsid w:val="001664E9"/>
    <w:rsid w:val="001665CA"/>
    <w:rsid w:val="001666D7"/>
    <w:rsid w:val="001669BE"/>
    <w:rsid w:val="00166ADB"/>
    <w:rsid w:val="00166D20"/>
    <w:rsid w:val="00166D81"/>
    <w:rsid w:val="00166F84"/>
    <w:rsid w:val="001670B9"/>
    <w:rsid w:val="001670FA"/>
    <w:rsid w:val="001671B9"/>
    <w:rsid w:val="001675B4"/>
    <w:rsid w:val="001675C8"/>
    <w:rsid w:val="00167668"/>
    <w:rsid w:val="001678D7"/>
    <w:rsid w:val="00167B02"/>
    <w:rsid w:val="001706EE"/>
    <w:rsid w:val="00170714"/>
    <w:rsid w:val="001708F3"/>
    <w:rsid w:val="00170AA5"/>
    <w:rsid w:val="00170BAD"/>
    <w:rsid w:val="00170FCD"/>
    <w:rsid w:val="00171018"/>
    <w:rsid w:val="0017106B"/>
    <w:rsid w:val="00171233"/>
    <w:rsid w:val="00171286"/>
    <w:rsid w:val="001713DD"/>
    <w:rsid w:val="0017175C"/>
    <w:rsid w:val="0017258D"/>
    <w:rsid w:val="00172833"/>
    <w:rsid w:val="001728F4"/>
    <w:rsid w:val="00172BAA"/>
    <w:rsid w:val="00172C04"/>
    <w:rsid w:val="00172FF2"/>
    <w:rsid w:val="0017319A"/>
    <w:rsid w:val="001737E6"/>
    <w:rsid w:val="0017386A"/>
    <w:rsid w:val="00173A32"/>
    <w:rsid w:val="00173A8D"/>
    <w:rsid w:val="00173BA4"/>
    <w:rsid w:val="00173BB1"/>
    <w:rsid w:val="00173C0E"/>
    <w:rsid w:val="00173C2C"/>
    <w:rsid w:val="00175480"/>
    <w:rsid w:val="0017559F"/>
    <w:rsid w:val="00175927"/>
    <w:rsid w:val="00175A52"/>
    <w:rsid w:val="00175DA8"/>
    <w:rsid w:val="00175FDB"/>
    <w:rsid w:val="001767DD"/>
    <w:rsid w:val="001768A6"/>
    <w:rsid w:val="00176965"/>
    <w:rsid w:val="00176C62"/>
    <w:rsid w:val="00176ED5"/>
    <w:rsid w:val="001770A1"/>
    <w:rsid w:val="0017723A"/>
    <w:rsid w:val="001779AC"/>
    <w:rsid w:val="00177E11"/>
    <w:rsid w:val="0018032F"/>
    <w:rsid w:val="0018082D"/>
    <w:rsid w:val="001808CC"/>
    <w:rsid w:val="00180B99"/>
    <w:rsid w:val="00180C13"/>
    <w:rsid w:val="00180C6F"/>
    <w:rsid w:val="00180D06"/>
    <w:rsid w:val="00180E3D"/>
    <w:rsid w:val="00180E5C"/>
    <w:rsid w:val="00181149"/>
    <w:rsid w:val="00181183"/>
    <w:rsid w:val="001811C4"/>
    <w:rsid w:val="0018127B"/>
    <w:rsid w:val="00181706"/>
    <w:rsid w:val="001818AD"/>
    <w:rsid w:val="00181C26"/>
    <w:rsid w:val="00181ECC"/>
    <w:rsid w:val="00182361"/>
    <w:rsid w:val="001823CA"/>
    <w:rsid w:val="00182FA1"/>
    <w:rsid w:val="001835E8"/>
    <w:rsid w:val="0018367F"/>
    <w:rsid w:val="00183C4D"/>
    <w:rsid w:val="00183E0A"/>
    <w:rsid w:val="00183EB7"/>
    <w:rsid w:val="00184363"/>
    <w:rsid w:val="0018450A"/>
    <w:rsid w:val="001849C3"/>
    <w:rsid w:val="00184BBE"/>
    <w:rsid w:val="00184C2C"/>
    <w:rsid w:val="00184E3C"/>
    <w:rsid w:val="00184E73"/>
    <w:rsid w:val="00185105"/>
    <w:rsid w:val="001852ED"/>
    <w:rsid w:val="00185A0C"/>
    <w:rsid w:val="00185AD7"/>
    <w:rsid w:val="00185E8E"/>
    <w:rsid w:val="001862FA"/>
    <w:rsid w:val="001869C3"/>
    <w:rsid w:val="00186D4D"/>
    <w:rsid w:val="00186F73"/>
    <w:rsid w:val="00187067"/>
    <w:rsid w:val="00187069"/>
    <w:rsid w:val="00187095"/>
    <w:rsid w:val="0018714C"/>
    <w:rsid w:val="00187158"/>
    <w:rsid w:val="00187240"/>
    <w:rsid w:val="00187349"/>
    <w:rsid w:val="0018737F"/>
    <w:rsid w:val="001873BC"/>
    <w:rsid w:val="0018760D"/>
    <w:rsid w:val="0018763D"/>
    <w:rsid w:val="001877DF"/>
    <w:rsid w:val="00187A88"/>
    <w:rsid w:val="00187AED"/>
    <w:rsid w:val="00187B24"/>
    <w:rsid w:val="001901AB"/>
    <w:rsid w:val="00190318"/>
    <w:rsid w:val="00190358"/>
    <w:rsid w:val="001903AD"/>
    <w:rsid w:val="0019048C"/>
    <w:rsid w:val="00190A08"/>
    <w:rsid w:val="00190CFF"/>
    <w:rsid w:val="00190D20"/>
    <w:rsid w:val="0019103B"/>
    <w:rsid w:val="001912F0"/>
    <w:rsid w:val="0019149D"/>
    <w:rsid w:val="0019156F"/>
    <w:rsid w:val="00191691"/>
    <w:rsid w:val="00191AFB"/>
    <w:rsid w:val="0019239B"/>
    <w:rsid w:val="0019247A"/>
    <w:rsid w:val="001924BB"/>
    <w:rsid w:val="00192634"/>
    <w:rsid w:val="00192A9B"/>
    <w:rsid w:val="00192B96"/>
    <w:rsid w:val="00192D32"/>
    <w:rsid w:val="00192F5D"/>
    <w:rsid w:val="00193168"/>
    <w:rsid w:val="001931DC"/>
    <w:rsid w:val="00193298"/>
    <w:rsid w:val="00193574"/>
    <w:rsid w:val="001935B2"/>
    <w:rsid w:val="001935F4"/>
    <w:rsid w:val="00193801"/>
    <w:rsid w:val="0019385F"/>
    <w:rsid w:val="0019393E"/>
    <w:rsid w:val="00193BA9"/>
    <w:rsid w:val="00193EA3"/>
    <w:rsid w:val="001944C2"/>
    <w:rsid w:val="00194542"/>
    <w:rsid w:val="00194988"/>
    <w:rsid w:val="00194DED"/>
    <w:rsid w:val="00194EAC"/>
    <w:rsid w:val="00194FD5"/>
    <w:rsid w:val="0019502D"/>
    <w:rsid w:val="00195157"/>
    <w:rsid w:val="00195E08"/>
    <w:rsid w:val="00195E28"/>
    <w:rsid w:val="00195E30"/>
    <w:rsid w:val="00195FBC"/>
    <w:rsid w:val="00196292"/>
    <w:rsid w:val="0019637E"/>
    <w:rsid w:val="001963A9"/>
    <w:rsid w:val="001963E9"/>
    <w:rsid w:val="001966C6"/>
    <w:rsid w:val="001966FE"/>
    <w:rsid w:val="00196796"/>
    <w:rsid w:val="001969C9"/>
    <w:rsid w:val="00196D14"/>
    <w:rsid w:val="00197006"/>
    <w:rsid w:val="00197903"/>
    <w:rsid w:val="00197A3A"/>
    <w:rsid w:val="00197A77"/>
    <w:rsid w:val="00197AB0"/>
    <w:rsid w:val="00197B39"/>
    <w:rsid w:val="00197BD5"/>
    <w:rsid w:val="00197CA2"/>
    <w:rsid w:val="00197CD1"/>
    <w:rsid w:val="00197FF0"/>
    <w:rsid w:val="001A02B8"/>
    <w:rsid w:val="001A0526"/>
    <w:rsid w:val="001A0D15"/>
    <w:rsid w:val="001A0DA0"/>
    <w:rsid w:val="001A0DB9"/>
    <w:rsid w:val="001A0EDC"/>
    <w:rsid w:val="001A115D"/>
    <w:rsid w:val="001A14B0"/>
    <w:rsid w:val="001A1708"/>
    <w:rsid w:val="001A1876"/>
    <w:rsid w:val="001A18F3"/>
    <w:rsid w:val="001A1DAC"/>
    <w:rsid w:val="001A1F76"/>
    <w:rsid w:val="001A23FC"/>
    <w:rsid w:val="001A248D"/>
    <w:rsid w:val="001A26A0"/>
    <w:rsid w:val="001A2751"/>
    <w:rsid w:val="001A2DFA"/>
    <w:rsid w:val="001A2E22"/>
    <w:rsid w:val="001A306E"/>
    <w:rsid w:val="001A3169"/>
    <w:rsid w:val="001A370D"/>
    <w:rsid w:val="001A3858"/>
    <w:rsid w:val="001A3B5C"/>
    <w:rsid w:val="001A3C88"/>
    <w:rsid w:val="001A3E49"/>
    <w:rsid w:val="001A406A"/>
    <w:rsid w:val="001A448A"/>
    <w:rsid w:val="001A44A0"/>
    <w:rsid w:val="001A48FA"/>
    <w:rsid w:val="001A4B53"/>
    <w:rsid w:val="001A4C72"/>
    <w:rsid w:val="001A5322"/>
    <w:rsid w:val="001A5564"/>
    <w:rsid w:val="001A57C2"/>
    <w:rsid w:val="001A5A72"/>
    <w:rsid w:val="001A5A94"/>
    <w:rsid w:val="001A5E1A"/>
    <w:rsid w:val="001A6088"/>
    <w:rsid w:val="001A64CB"/>
    <w:rsid w:val="001A6587"/>
    <w:rsid w:val="001A66BB"/>
    <w:rsid w:val="001A690E"/>
    <w:rsid w:val="001A6DA8"/>
    <w:rsid w:val="001A6DC1"/>
    <w:rsid w:val="001A6F2C"/>
    <w:rsid w:val="001A70B8"/>
    <w:rsid w:val="001A7629"/>
    <w:rsid w:val="001A76A5"/>
    <w:rsid w:val="001A7774"/>
    <w:rsid w:val="001A77DC"/>
    <w:rsid w:val="001A7896"/>
    <w:rsid w:val="001A7A41"/>
    <w:rsid w:val="001A7D30"/>
    <w:rsid w:val="001A7DAA"/>
    <w:rsid w:val="001A7F54"/>
    <w:rsid w:val="001A7F7F"/>
    <w:rsid w:val="001B0263"/>
    <w:rsid w:val="001B0272"/>
    <w:rsid w:val="001B0301"/>
    <w:rsid w:val="001B0381"/>
    <w:rsid w:val="001B0527"/>
    <w:rsid w:val="001B078E"/>
    <w:rsid w:val="001B0B14"/>
    <w:rsid w:val="001B0BF2"/>
    <w:rsid w:val="001B0DBF"/>
    <w:rsid w:val="001B0F11"/>
    <w:rsid w:val="001B1189"/>
    <w:rsid w:val="001B13E2"/>
    <w:rsid w:val="001B147A"/>
    <w:rsid w:val="001B1A22"/>
    <w:rsid w:val="001B1A74"/>
    <w:rsid w:val="001B1E12"/>
    <w:rsid w:val="001B1E79"/>
    <w:rsid w:val="001B210D"/>
    <w:rsid w:val="001B23EE"/>
    <w:rsid w:val="001B288F"/>
    <w:rsid w:val="001B30AA"/>
    <w:rsid w:val="001B3195"/>
    <w:rsid w:val="001B333D"/>
    <w:rsid w:val="001B3440"/>
    <w:rsid w:val="001B354F"/>
    <w:rsid w:val="001B3A48"/>
    <w:rsid w:val="001B3D50"/>
    <w:rsid w:val="001B4222"/>
    <w:rsid w:val="001B43D3"/>
    <w:rsid w:val="001B4F59"/>
    <w:rsid w:val="001B50D0"/>
    <w:rsid w:val="001B5759"/>
    <w:rsid w:val="001B59FA"/>
    <w:rsid w:val="001B5A05"/>
    <w:rsid w:val="001B5B76"/>
    <w:rsid w:val="001B5BBC"/>
    <w:rsid w:val="001B5BD3"/>
    <w:rsid w:val="001B5EA4"/>
    <w:rsid w:val="001B623B"/>
    <w:rsid w:val="001B6567"/>
    <w:rsid w:val="001B6AB7"/>
    <w:rsid w:val="001B6B61"/>
    <w:rsid w:val="001B6E40"/>
    <w:rsid w:val="001B6E97"/>
    <w:rsid w:val="001B6EE1"/>
    <w:rsid w:val="001B6FCD"/>
    <w:rsid w:val="001B6FFF"/>
    <w:rsid w:val="001B7BCB"/>
    <w:rsid w:val="001B7CB8"/>
    <w:rsid w:val="001B7EF3"/>
    <w:rsid w:val="001B7F1C"/>
    <w:rsid w:val="001C00BA"/>
    <w:rsid w:val="001C04FE"/>
    <w:rsid w:val="001C068B"/>
    <w:rsid w:val="001C0AC9"/>
    <w:rsid w:val="001C12BF"/>
    <w:rsid w:val="001C13DA"/>
    <w:rsid w:val="001C1429"/>
    <w:rsid w:val="001C14BE"/>
    <w:rsid w:val="001C16E1"/>
    <w:rsid w:val="001C1AE1"/>
    <w:rsid w:val="001C1C25"/>
    <w:rsid w:val="001C1CBC"/>
    <w:rsid w:val="001C1E74"/>
    <w:rsid w:val="001C1F3F"/>
    <w:rsid w:val="001C2273"/>
    <w:rsid w:val="001C2C96"/>
    <w:rsid w:val="001C2FB9"/>
    <w:rsid w:val="001C3032"/>
    <w:rsid w:val="001C367D"/>
    <w:rsid w:val="001C36C7"/>
    <w:rsid w:val="001C37B1"/>
    <w:rsid w:val="001C3ACF"/>
    <w:rsid w:val="001C3CAE"/>
    <w:rsid w:val="001C4009"/>
    <w:rsid w:val="001C401E"/>
    <w:rsid w:val="001C40CB"/>
    <w:rsid w:val="001C42D6"/>
    <w:rsid w:val="001C4645"/>
    <w:rsid w:val="001C4B56"/>
    <w:rsid w:val="001C4C5B"/>
    <w:rsid w:val="001C4DC2"/>
    <w:rsid w:val="001C547E"/>
    <w:rsid w:val="001C5591"/>
    <w:rsid w:val="001C58FF"/>
    <w:rsid w:val="001C5F30"/>
    <w:rsid w:val="001C6002"/>
    <w:rsid w:val="001C6055"/>
    <w:rsid w:val="001C607C"/>
    <w:rsid w:val="001C640E"/>
    <w:rsid w:val="001C6558"/>
    <w:rsid w:val="001C65BC"/>
    <w:rsid w:val="001C6627"/>
    <w:rsid w:val="001C6AAA"/>
    <w:rsid w:val="001C6BA9"/>
    <w:rsid w:val="001C721D"/>
    <w:rsid w:val="001C7337"/>
    <w:rsid w:val="001C7700"/>
    <w:rsid w:val="001C7BD9"/>
    <w:rsid w:val="001C7D32"/>
    <w:rsid w:val="001D0191"/>
    <w:rsid w:val="001D01D8"/>
    <w:rsid w:val="001D04C0"/>
    <w:rsid w:val="001D06AC"/>
    <w:rsid w:val="001D0747"/>
    <w:rsid w:val="001D0A13"/>
    <w:rsid w:val="001D0BB7"/>
    <w:rsid w:val="001D0E53"/>
    <w:rsid w:val="001D0F8E"/>
    <w:rsid w:val="001D0FAC"/>
    <w:rsid w:val="001D1814"/>
    <w:rsid w:val="001D1CED"/>
    <w:rsid w:val="001D1F60"/>
    <w:rsid w:val="001D20CA"/>
    <w:rsid w:val="001D21C6"/>
    <w:rsid w:val="001D257E"/>
    <w:rsid w:val="001D25AF"/>
    <w:rsid w:val="001D2837"/>
    <w:rsid w:val="001D2C26"/>
    <w:rsid w:val="001D2EE1"/>
    <w:rsid w:val="001D30A1"/>
    <w:rsid w:val="001D32A6"/>
    <w:rsid w:val="001D32E4"/>
    <w:rsid w:val="001D3572"/>
    <w:rsid w:val="001D3717"/>
    <w:rsid w:val="001D3BD2"/>
    <w:rsid w:val="001D42C2"/>
    <w:rsid w:val="001D4477"/>
    <w:rsid w:val="001D44BD"/>
    <w:rsid w:val="001D4A8D"/>
    <w:rsid w:val="001D4A9D"/>
    <w:rsid w:val="001D4B66"/>
    <w:rsid w:val="001D4C6F"/>
    <w:rsid w:val="001D4F1C"/>
    <w:rsid w:val="001D4F56"/>
    <w:rsid w:val="001D538F"/>
    <w:rsid w:val="001D544E"/>
    <w:rsid w:val="001D57B7"/>
    <w:rsid w:val="001D58B2"/>
    <w:rsid w:val="001D592D"/>
    <w:rsid w:val="001D60B7"/>
    <w:rsid w:val="001D64EF"/>
    <w:rsid w:val="001D6CA5"/>
    <w:rsid w:val="001D6CAC"/>
    <w:rsid w:val="001D6CF8"/>
    <w:rsid w:val="001D720D"/>
    <w:rsid w:val="001D75C2"/>
    <w:rsid w:val="001D76AD"/>
    <w:rsid w:val="001D798D"/>
    <w:rsid w:val="001D79F3"/>
    <w:rsid w:val="001D7A56"/>
    <w:rsid w:val="001D7CE7"/>
    <w:rsid w:val="001D7EC7"/>
    <w:rsid w:val="001D7FA4"/>
    <w:rsid w:val="001D7FC6"/>
    <w:rsid w:val="001E0226"/>
    <w:rsid w:val="001E024A"/>
    <w:rsid w:val="001E04AB"/>
    <w:rsid w:val="001E0611"/>
    <w:rsid w:val="001E0662"/>
    <w:rsid w:val="001E0672"/>
    <w:rsid w:val="001E09F7"/>
    <w:rsid w:val="001E0A30"/>
    <w:rsid w:val="001E1015"/>
    <w:rsid w:val="001E11F7"/>
    <w:rsid w:val="001E12A6"/>
    <w:rsid w:val="001E1592"/>
    <w:rsid w:val="001E15E7"/>
    <w:rsid w:val="001E1888"/>
    <w:rsid w:val="001E18F9"/>
    <w:rsid w:val="001E1D14"/>
    <w:rsid w:val="001E20ED"/>
    <w:rsid w:val="001E20F5"/>
    <w:rsid w:val="001E225A"/>
    <w:rsid w:val="001E238F"/>
    <w:rsid w:val="001E24FC"/>
    <w:rsid w:val="001E25B4"/>
    <w:rsid w:val="001E25D0"/>
    <w:rsid w:val="001E36CE"/>
    <w:rsid w:val="001E38E7"/>
    <w:rsid w:val="001E38F9"/>
    <w:rsid w:val="001E39A0"/>
    <w:rsid w:val="001E39DD"/>
    <w:rsid w:val="001E3A44"/>
    <w:rsid w:val="001E3AB3"/>
    <w:rsid w:val="001E3DBB"/>
    <w:rsid w:val="001E4093"/>
    <w:rsid w:val="001E4193"/>
    <w:rsid w:val="001E42D3"/>
    <w:rsid w:val="001E4902"/>
    <w:rsid w:val="001E4A5B"/>
    <w:rsid w:val="001E4E40"/>
    <w:rsid w:val="001E4F13"/>
    <w:rsid w:val="001E504F"/>
    <w:rsid w:val="001E50FD"/>
    <w:rsid w:val="001E5313"/>
    <w:rsid w:val="001E557B"/>
    <w:rsid w:val="001E5672"/>
    <w:rsid w:val="001E5D63"/>
    <w:rsid w:val="001E5F86"/>
    <w:rsid w:val="001E6192"/>
    <w:rsid w:val="001E6BB1"/>
    <w:rsid w:val="001E6BE4"/>
    <w:rsid w:val="001E7355"/>
    <w:rsid w:val="001E75D8"/>
    <w:rsid w:val="001E7832"/>
    <w:rsid w:val="001E7946"/>
    <w:rsid w:val="001E79D8"/>
    <w:rsid w:val="001E7B47"/>
    <w:rsid w:val="001E7D63"/>
    <w:rsid w:val="001E7E90"/>
    <w:rsid w:val="001E7EFB"/>
    <w:rsid w:val="001F02BD"/>
    <w:rsid w:val="001F0B47"/>
    <w:rsid w:val="001F0D81"/>
    <w:rsid w:val="001F1611"/>
    <w:rsid w:val="001F1761"/>
    <w:rsid w:val="001F1895"/>
    <w:rsid w:val="001F1928"/>
    <w:rsid w:val="001F19D4"/>
    <w:rsid w:val="001F1C99"/>
    <w:rsid w:val="001F1EE8"/>
    <w:rsid w:val="001F25C1"/>
    <w:rsid w:val="001F2CBB"/>
    <w:rsid w:val="001F2EC6"/>
    <w:rsid w:val="001F2FCD"/>
    <w:rsid w:val="001F314A"/>
    <w:rsid w:val="001F33AB"/>
    <w:rsid w:val="001F350C"/>
    <w:rsid w:val="001F492C"/>
    <w:rsid w:val="001F49A5"/>
    <w:rsid w:val="001F4BB8"/>
    <w:rsid w:val="001F4E04"/>
    <w:rsid w:val="001F51FB"/>
    <w:rsid w:val="001F56A6"/>
    <w:rsid w:val="001F57FB"/>
    <w:rsid w:val="001F5F4B"/>
    <w:rsid w:val="001F5F93"/>
    <w:rsid w:val="001F6202"/>
    <w:rsid w:val="001F62DF"/>
    <w:rsid w:val="001F6594"/>
    <w:rsid w:val="001F6627"/>
    <w:rsid w:val="001F66A5"/>
    <w:rsid w:val="001F670C"/>
    <w:rsid w:val="001F6747"/>
    <w:rsid w:val="001F6887"/>
    <w:rsid w:val="001F6C7D"/>
    <w:rsid w:val="001F6ECF"/>
    <w:rsid w:val="001F71FA"/>
    <w:rsid w:val="001F750E"/>
    <w:rsid w:val="001F754F"/>
    <w:rsid w:val="001F775B"/>
    <w:rsid w:val="001F7980"/>
    <w:rsid w:val="001F7B42"/>
    <w:rsid w:val="001F7CC9"/>
    <w:rsid w:val="001F7D4B"/>
    <w:rsid w:val="001F7EFA"/>
    <w:rsid w:val="001F7FAE"/>
    <w:rsid w:val="002000C4"/>
    <w:rsid w:val="002007F8"/>
    <w:rsid w:val="00200987"/>
    <w:rsid w:val="00200B90"/>
    <w:rsid w:val="00200B99"/>
    <w:rsid w:val="00200BDC"/>
    <w:rsid w:val="00200CA6"/>
    <w:rsid w:val="002011E6"/>
    <w:rsid w:val="002012AF"/>
    <w:rsid w:val="00201318"/>
    <w:rsid w:val="00201749"/>
    <w:rsid w:val="00201912"/>
    <w:rsid w:val="00201B8F"/>
    <w:rsid w:val="00201CC2"/>
    <w:rsid w:val="00201D91"/>
    <w:rsid w:val="00201E67"/>
    <w:rsid w:val="00202735"/>
    <w:rsid w:val="002028AF"/>
    <w:rsid w:val="002029CA"/>
    <w:rsid w:val="00202C9B"/>
    <w:rsid w:val="00202D05"/>
    <w:rsid w:val="00202EC3"/>
    <w:rsid w:val="00202ECD"/>
    <w:rsid w:val="00202F2A"/>
    <w:rsid w:val="00203223"/>
    <w:rsid w:val="0020358E"/>
    <w:rsid w:val="00203667"/>
    <w:rsid w:val="00203675"/>
    <w:rsid w:val="0020370D"/>
    <w:rsid w:val="00203AED"/>
    <w:rsid w:val="00203BAA"/>
    <w:rsid w:val="00203C73"/>
    <w:rsid w:val="00204E19"/>
    <w:rsid w:val="00205131"/>
    <w:rsid w:val="002053EE"/>
    <w:rsid w:val="002055CC"/>
    <w:rsid w:val="0020587C"/>
    <w:rsid w:val="00205907"/>
    <w:rsid w:val="00205BE7"/>
    <w:rsid w:val="00205C44"/>
    <w:rsid w:val="0020661D"/>
    <w:rsid w:val="00206A34"/>
    <w:rsid w:val="00206BA1"/>
    <w:rsid w:val="0020701C"/>
    <w:rsid w:val="002070D7"/>
    <w:rsid w:val="00207257"/>
    <w:rsid w:val="002072D8"/>
    <w:rsid w:val="00207311"/>
    <w:rsid w:val="0020734F"/>
    <w:rsid w:val="002073AD"/>
    <w:rsid w:val="00207633"/>
    <w:rsid w:val="00207BCA"/>
    <w:rsid w:val="00207BCB"/>
    <w:rsid w:val="00210090"/>
    <w:rsid w:val="002102CA"/>
    <w:rsid w:val="002103DE"/>
    <w:rsid w:val="00210738"/>
    <w:rsid w:val="002109DB"/>
    <w:rsid w:val="00210B4F"/>
    <w:rsid w:val="00210CB3"/>
    <w:rsid w:val="00210DB3"/>
    <w:rsid w:val="00210FB5"/>
    <w:rsid w:val="0021132A"/>
    <w:rsid w:val="00211B70"/>
    <w:rsid w:val="00211D03"/>
    <w:rsid w:val="00211D2F"/>
    <w:rsid w:val="00211FF6"/>
    <w:rsid w:val="00211FFA"/>
    <w:rsid w:val="002123BA"/>
    <w:rsid w:val="0021249A"/>
    <w:rsid w:val="0021250E"/>
    <w:rsid w:val="00212817"/>
    <w:rsid w:val="002128BC"/>
    <w:rsid w:val="00212BE9"/>
    <w:rsid w:val="00212DEB"/>
    <w:rsid w:val="00212E63"/>
    <w:rsid w:val="002130BC"/>
    <w:rsid w:val="00213187"/>
    <w:rsid w:val="00213466"/>
    <w:rsid w:val="0021397D"/>
    <w:rsid w:val="00213D04"/>
    <w:rsid w:val="0021402D"/>
    <w:rsid w:val="00214577"/>
    <w:rsid w:val="00214938"/>
    <w:rsid w:val="002149E1"/>
    <w:rsid w:val="00215A4E"/>
    <w:rsid w:val="00215EFB"/>
    <w:rsid w:val="00215F94"/>
    <w:rsid w:val="0021602E"/>
    <w:rsid w:val="002160FE"/>
    <w:rsid w:val="002161D7"/>
    <w:rsid w:val="00216385"/>
    <w:rsid w:val="0021661C"/>
    <w:rsid w:val="002166CA"/>
    <w:rsid w:val="002167E2"/>
    <w:rsid w:val="00216895"/>
    <w:rsid w:val="00216920"/>
    <w:rsid w:val="00216CB4"/>
    <w:rsid w:val="00216D5A"/>
    <w:rsid w:val="0021737B"/>
    <w:rsid w:val="00217413"/>
    <w:rsid w:val="00217443"/>
    <w:rsid w:val="0021784B"/>
    <w:rsid w:val="0021792B"/>
    <w:rsid w:val="00217B87"/>
    <w:rsid w:val="00220037"/>
    <w:rsid w:val="002200B6"/>
    <w:rsid w:val="00220448"/>
    <w:rsid w:val="0022074C"/>
    <w:rsid w:val="00220B14"/>
    <w:rsid w:val="00220BA7"/>
    <w:rsid w:val="00220C76"/>
    <w:rsid w:val="0022105F"/>
    <w:rsid w:val="002213D1"/>
    <w:rsid w:val="00221497"/>
    <w:rsid w:val="00221546"/>
    <w:rsid w:val="0022155E"/>
    <w:rsid w:val="0022167E"/>
    <w:rsid w:val="0022181B"/>
    <w:rsid w:val="002219CA"/>
    <w:rsid w:val="00221DEF"/>
    <w:rsid w:val="00221E79"/>
    <w:rsid w:val="00222221"/>
    <w:rsid w:val="0022230A"/>
    <w:rsid w:val="0022234B"/>
    <w:rsid w:val="0022260E"/>
    <w:rsid w:val="0022281C"/>
    <w:rsid w:val="002229A4"/>
    <w:rsid w:val="00222B3F"/>
    <w:rsid w:val="00223045"/>
    <w:rsid w:val="002230F9"/>
    <w:rsid w:val="0022383B"/>
    <w:rsid w:val="00223AE8"/>
    <w:rsid w:val="00223C70"/>
    <w:rsid w:val="0022415E"/>
    <w:rsid w:val="00224748"/>
    <w:rsid w:val="00224CD2"/>
    <w:rsid w:val="00224CD4"/>
    <w:rsid w:val="00224D51"/>
    <w:rsid w:val="00224E9F"/>
    <w:rsid w:val="00224F0A"/>
    <w:rsid w:val="00224F7C"/>
    <w:rsid w:val="00225127"/>
    <w:rsid w:val="0022593C"/>
    <w:rsid w:val="002259FD"/>
    <w:rsid w:val="00225A8D"/>
    <w:rsid w:val="00225E83"/>
    <w:rsid w:val="00225FE3"/>
    <w:rsid w:val="00226023"/>
    <w:rsid w:val="00226156"/>
    <w:rsid w:val="00226193"/>
    <w:rsid w:val="002262EF"/>
    <w:rsid w:val="002262FE"/>
    <w:rsid w:val="0022658E"/>
    <w:rsid w:val="00226688"/>
    <w:rsid w:val="00226711"/>
    <w:rsid w:val="00226D38"/>
    <w:rsid w:val="002270AF"/>
    <w:rsid w:val="002273BE"/>
    <w:rsid w:val="00227589"/>
    <w:rsid w:val="00227B98"/>
    <w:rsid w:val="0023073D"/>
    <w:rsid w:val="0023087C"/>
    <w:rsid w:val="00230913"/>
    <w:rsid w:val="00230C1C"/>
    <w:rsid w:val="00230EAF"/>
    <w:rsid w:val="0023187B"/>
    <w:rsid w:val="00231A6E"/>
    <w:rsid w:val="0023213D"/>
    <w:rsid w:val="00232346"/>
    <w:rsid w:val="00232349"/>
    <w:rsid w:val="002323A6"/>
    <w:rsid w:val="0023261B"/>
    <w:rsid w:val="002333C2"/>
    <w:rsid w:val="0023342C"/>
    <w:rsid w:val="00233587"/>
    <w:rsid w:val="00233620"/>
    <w:rsid w:val="00233EF9"/>
    <w:rsid w:val="00234714"/>
    <w:rsid w:val="00234921"/>
    <w:rsid w:val="00234AC9"/>
    <w:rsid w:val="00234BBC"/>
    <w:rsid w:val="00234D19"/>
    <w:rsid w:val="00234E22"/>
    <w:rsid w:val="002352E8"/>
    <w:rsid w:val="0023533D"/>
    <w:rsid w:val="002353EA"/>
    <w:rsid w:val="00235405"/>
    <w:rsid w:val="002355C7"/>
    <w:rsid w:val="002356DA"/>
    <w:rsid w:val="00235A68"/>
    <w:rsid w:val="00235CA6"/>
    <w:rsid w:val="00235D7D"/>
    <w:rsid w:val="00235E79"/>
    <w:rsid w:val="002360FA"/>
    <w:rsid w:val="0023622A"/>
    <w:rsid w:val="002364AC"/>
    <w:rsid w:val="00236763"/>
    <w:rsid w:val="002369F3"/>
    <w:rsid w:val="00236A94"/>
    <w:rsid w:val="00236D16"/>
    <w:rsid w:val="00236D59"/>
    <w:rsid w:val="00236E67"/>
    <w:rsid w:val="00236EA6"/>
    <w:rsid w:val="00236F02"/>
    <w:rsid w:val="00236F4C"/>
    <w:rsid w:val="0023746C"/>
    <w:rsid w:val="00237515"/>
    <w:rsid w:val="00237705"/>
    <w:rsid w:val="00237B65"/>
    <w:rsid w:val="00237D4A"/>
    <w:rsid w:val="00237D6E"/>
    <w:rsid w:val="00237DE3"/>
    <w:rsid w:val="00237E50"/>
    <w:rsid w:val="00240025"/>
    <w:rsid w:val="00240387"/>
    <w:rsid w:val="00240709"/>
    <w:rsid w:val="00240710"/>
    <w:rsid w:val="00240868"/>
    <w:rsid w:val="002412C6"/>
    <w:rsid w:val="002416B8"/>
    <w:rsid w:val="00241932"/>
    <w:rsid w:val="00241978"/>
    <w:rsid w:val="00241B49"/>
    <w:rsid w:val="00241DA6"/>
    <w:rsid w:val="00241E56"/>
    <w:rsid w:val="00241F56"/>
    <w:rsid w:val="0024222B"/>
    <w:rsid w:val="002422D2"/>
    <w:rsid w:val="002425D3"/>
    <w:rsid w:val="002428AF"/>
    <w:rsid w:val="00242A76"/>
    <w:rsid w:val="00242D09"/>
    <w:rsid w:val="00243485"/>
    <w:rsid w:val="002436AC"/>
    <w:rsid w:val="00244AFF"/>
    <w:rsid w:val="00244F8C"/>
    <w:rsid w:val="00245363"/>
    <w:rsid w:val="002456C7"/>
    <w:rsid w:val="00245720"/>
    <w:rsid w:val="002459BF"/>
    <w:rsid w:val="00245B02"/>
    <w:rsid w:val="00245B28"/>
    <w:rsid w:val="00245BF7"/>
    <w:rsid w:val="00245D18"/>
    <w:rsid w:val="002460F8"/>
    <w:rsid w:val="00246261"/>
    <w:rsid w:val="002465E8"/>
    <w:rsid w:val="00246B38"/>
    <w:rsid w:val="0024720B"/>
    <w:rsid w:val="0024784B"/>
    <w:rsid w:val="00247FC7"/>
    <w:rsid w:val="002500F7"/>
    <w:rsid w:val="002503B8"/>
    <w:rsid w:val="00250731"/>
    <w:rsid w:val="0025087C"/>
    <w:rsid w:val="002512E8"/>
    <w:rsid w:val="0025164D"/>
    <w:rsid w:val="002518C6"/>
    <w:rsid w:val="00251EB0"/>
    <w:rsid w:val="0025295D"/>
    <w:rsid w:val="00252C4D"/>
    <w:rsid w:val="00253105"/>
    <w:rsid w:val="00253129"/>
    <w:rsid w:val="00253FE8"/>
    <w:rsid w:val="00254274"/>
    <w:rsid w:val="0025442F"/>
    <w:rsid w:val="00254977"/>
    <w:rsid w:val="00255775"/>
    <w:rsid w:val="00255B39"/>
    <w:rsid w:val="00255CAE"/>
    <w:rsid w:val="00255FA2"/>
    <w:rsid w:val="002560B9"/>
    <w:rsid w:val="002560E5"/>
    <w:rsid w:val="002561CC"/>
    <w:rsid w:val="002567DE"/>
    <w:rsid w:val="00256E17"/>
    <w:rsid w:val="00256FA9"/>
    <w:rsid w:val="0025703F"/>
    <w:rsid w:val="0025739F"/>
    <w:rsid w:val="00257443"/>
    <w:rsid w:val="00257503"/>
    <w:rsid w:val="00257826"/>
    <w:rsid w:val="00257933"/>
    <w:rsid w:val="00257C05"/>
    <w:rsid w:val="00257CC8"/>
    <w:rsid w:val="00257CD0"/>
    <w:rsid w:val="0026005D"/>
    <w:rsid w:val="002600A4"/>
    <w:rsid w:val="00260890"/>
    <w:rsid w:val="00260942"/>
    <w:rsid w:val="002609DC"/>
    <w:rsid w:val="00261057"/>
    <w:rsid w:val="00261095"/>
    <w:rsid w:val="00261322"/>
    <w:rsid w:val="002614A1"/>
    <w:rsid w:val="0026176D"/>
    <w:rsid w:val="00261989"/>
    <w:rsid w:val="00261AFA"/>
    <w:rsid w:val="00261D7F"/>
    <w:rsid w:val="0026227B"/>
    <w:rsid w:val="002622E1"/>
    <w:rsid w:val="00262A2E"/>
    <w:rsid w:val="00262C8A"/>
    <w:rsid w:val="00262CB8"/>
    <w:rsid w:val="00262F62"/>
    <w:rsid w:val="00262FFC"/>
    <w:rsid w:val="00263124"/>
    <w:rsid w:val="0026338C"/>
    <w:rsid w:val="0026376C"/>
    <w:rsid w:val="00263B38"/>
    <w:rsid w:val="00263BA6"/>
    <w:rsid w:val="00263BEF"/>
    <w:rsid w:val="00263C05"/>
    <w:rsid w:val="00263D6F"/>
    <w:rsid w:val="00264238"/>
    <w:rsid w:val="00264605"/>
    <w:rsid w:val="00264823"/>
    <w:rsid w:val="0026489B"/>
    <w:rsid w:val="00264AA9"/>
    <w:rsid w:val="00264CA8"/>
    <w:rsid w:val="00264D16"/>
    <w:rsid w:val="00264EA8"/>
    <w:rsid w:val="002651C8"/>
    <w:rsid w:val="0026536F"/>
    <w:rsid w:val="00265685"/>
    <w:rsid w:val="002657FF"/>
    <w:rsid w:val="0026594E"/>
    <w:rsid w:val="0026597C"/>
    <w:rsid w:val="00265CE5"/>
    <w:rsid w:val="00265CFC"/>
    <w:rsid w:val="0026606A"/>
    <w:rsid w:val="0026626B"/>
    <w:rsid w:val="002668B9"/>
    <w:rsid w:val="00266B0F"/>
    <w:rsid w:val="00266C09"/>
    <w:rsid w:val="00266E4A"/>
    <w:rsid w:val="00267419"/>
    <w:rsid w:val="002674FF"/>
    <w:rsid w:val="0026787B"/>
    <w:rsid w:val="002679EE"/>
    <w:rsid w:val="00267BE1"/>
    <w:rsid w:val="00267F05"/>
    <w:rsid w:val="00267F8D"/>
    <w:rsid w:val="00270083"/>
    <w:rsid w:val="00270746"/>
    <w:rsid w:val="00270988"/>
    <w:rsid w:val="00270A70"/>
    <w:rsid w:val="00270B93"/>
    <w:rsid w:val="00270CA2"/>
    <w:rsid w:val="00270DB6"/>
    <w:rsid w:val="00270F38"/>
    <w:rsid w:val="002715AE"/>
    <w:rsid w:val="00271AA8"/>
    <w:rsid w:val="00271C7C"/>
    <w:rsid w:val="00271F95"/>
    <w:rsid w:val="00271F9E"/>
    <w:rsid w:val="002722B2"/>
    <w:rsid w:val="0027235E"/>
    <w:rsid w:val="002726B7"/>
    <w:rsid w:val="0027273A"/>
    <w:rsid w:val="00272814"/>
    <w:rsid w:val="002729F3"/>
    <w:rsid w:val="00272B24"/>
    <w:rsid w:val="00272B27"/>
    <w:rsid w:val="00272FCB"/>
    <w:rsid w:val="0027335E"/>
    <w:rsid w:val="0027365C"/>
    <w:rsid w:val="0027388B"/>
    <w:rsid w:val="00273C1D"/>
    <w:rsid w:val="00273CB3"/>
    <w:rsid w:val="00273E58"/>
    <w:rsid w:val="00273FAE"/>
    <w:rsid w:val="002741B5"/>
    <w:rsid w:val="002742C3"/>
    <w:rsid w:val="00274325"/>
    <w:rsid w:val="002745CB"/>
    <w:rsid w:val="00274CA9"/>
    <w:rsid w:val="00275156"/>
    <w:rsid w:val="00275281"/>
    <w:rsid w:val="00275429"/>
    <w:rsid w:val="0027597D"/>
    <w:rsid w:val="00275F06"/>
    <w:rsid w:val="00276069"/>
    <w:rsid w:val="00276195"/>
    <w:rsid w:val="002761C1"/>
    <w:rsid w:val="002766E0"/>
    <w:rsid w:val="002768CE"/>
    <w:rsid w:val="002770CD"/>
    <w:rsid w:val="00277338"/>
    <w:rsid w:val="00277474"/>
    <w:rsid w:val="0027769F"/>
    <w:rsid w:val="002777B3"/>
    <w:rsid w:val="00277806"/>
    <w:rsid w:val="0028032F"/>
    <w:rsid w:val="00280491"/>
    <w:rsid w:val="002808E6"/>
    <w:rsid w:val="00280BC3"/>
    <w:rsid w:val="00280EEA"/>
    <w:rsid w:val="00280FC6"/>
    <w:rsid w:val="00281CEE"/>
    <w:rsid w:val="00281EA9"/>
    <w:rsid w:val="0028243B"/>
    <w:rsid w:val="002824D6"/>
    <w:rsid w:val="00282645"/>
    <w:rsid w:val="00282B55"/>
    <w:rsid w:val="00282EBA"/>
    <w:rsid w:val="00283080"/>
    <w:rsid w:val="0028316E"/>
    <w:rsid w:val="0028322E"/>
    <w:rsid w:val="002833F3"/>
    <w:rsid w:val="00283588"/>
    <w:rsid w:val="002835BA"/>
    <w:rsid w:val="00283831"/>
    <w:rsid w:val="00283E0D"/>
    <w:rsid w:val="002843A2"/>
    <w:rsid w:val="00284421"/>
    <w:rsid w:val="0028473E"/>
    <w:rsid w:val="00284762"/>
    <w:rsid w:val="00284BA5"/>
    <w:rsid w:val="00284FEE"/>
    <w:rsid w:val="0028500D"/>
    <w:rsid w:val="002850CC"/>
    <w:rsid w:val="00285153"/>
    <w:rsid w:val="00285421"/>
    <w:rsid w:val="002854AE"/>
    <w:rsid w:val="002855AA"/>
    <w:rsid w:val="00285847"/>
    <w:rsid w:val="00285CED"/>
    <w:rsid w:val="00285D2F"/>
    <w:rsid w:val="00285D8B"/>
    <w:rsid w:val="00285F7C"/>
    <w:rsid w:val="00286490"/>
    <w:rsid w:val="002866DA"/>
    <w:rsid w:val="00286709"/>
    <w:rsid w:val="0028678C"/>
    <w:rsid w:val="002869B4"/>
    <w:rsid w:val="00286E37"/>
    <w:rsid w:val="00287354"/>
    <w:rsid w:val="00287747"/>
    <w:rsid w:val="00287FDB"/>
    <w:rsid w:val="0029000A"/>
    <w:rsid w:val="00290596"/>
    <w:rsid w:val="00290707"/>
    <w:rsid w:val="0029085A"/>
    <w:rsid w:val="00290BD2"/>
    <w:rsid w:val="00290D8F"/>
    <w:rsid w:val="00290F71"/>
    <w:rsid w:val="00291099"/>
    <w:rsid w:val="00291396"/>
    <w:rsid w:val="002913DD"/>
    <w:rsid w:val="002914BC"/>
    <w:rsid w:val="00291501"/>
    <w:rsid w:val="002915AB"/>
    <w:rsid w:val="002915E6"/>
    <w:rsid w:val="00291618"/>
    <w:rsid w:val="00291623"/>
    <w:rsid w:val="00291B81"/>
    <w:rsid w:val="00291C43"/>
    <w:rsid w:val="00291E3E"/>
    <w:rsid w:val="00292152"/>
    <w:rsid w:val="0029226D"/>
    <w:rsid w:val="002922AA"/>
    <w:rsid w:val="00292315"/>
    <w:rsid w:val="002924A2"/>
    <w:rsid w:val="002925BC"/>
    <w:rsid w:val="002925ED"/>
    <w:rsid w:val="0029265C"/>
    <w:rsid w:val="002926E9"/>
    <w:rsid w:val="00292950"/>
    <w:rsid w:val="00292B38"/>
    <w:rsid w:val="00292C69"/>
    <w:rsid w:val="00293458"/>
    <w:rsid w:val="00293906"/>
    <w:rsid w:val="00293B69"/>
    <w:rsid w:val="00293BB3"/>
    <w:rsid w:val="00293FE2"/>
    <w:rsid w:val="00294324"/>
    <w:rsid w:val="00294548"/>
    <w:rsid w:val="00294656"/>
    <w:rsid w:val="00294871"/>
    <w:rsid w:val="002948D5"/>
    <w:rsid w:val="002949EC"/>
    <w:rsid w:val="00294E94"/>
    <w:rsid w:val="0029544C"/>
    <w:rsid w:val="002954E3"/>
    <w:rsid w:val="00295D84"/>
    <w:rsid w:val="00296121"/>
    <w:rsid w:val="002963AB"/>
    <w:rsid w:val="0029644C"/>
    <w:rsid w:val="002968EF"/>
    <w:rsid w:val="00296A31"/>
    <w:rsid w:val="00296AB1"/>
    <w:rsid w:val="00296BB3"/>
    <w:rsid w:val="00296CE8"/>
    <w:rsid w:val="0029743E"/>
    <w:rsid w:val="0029754F"/>
    <w:rsid w:val="002975A9"/>
    <w:rsid w:val="00297960"/>
    <w:rsid w:val="00297CE6"/>
    <w:rsid w:val="00297E6E"/>
    <w:rsid w:val="002A044E"/>
    <w:rsid w:val="002A0498"/>
    <w:rsid w:val="002A0930"/>
    <w:rsid w:val="002A097E"/>
    <w:rsid w:val="002A0AAE"/>
    <w:rsid w:val="002A0B1A"/>
    <w:rsid w:val="002A0E3B"/>
    <w:rsid w:val="002A10BC"/>
    <w:rsid w:val="002A149F"/>
    <w:rsid w:val="002A1C51"/>
    <w:rsid w:val="002A1E89"/>
    <w:rsid w:val="002A2098"/>
    <w:rsid w:val="002A23B1"/>
    <w:rsid w:val="002A2419"/>
    <w:rsid w:val="002A24D3"/>
    <w:rsid w:val="002A25D3"/>
    <w:rsid w:val="002A29C7"/>
    <w:rsid w:val="002A2BBA"/>
    <w:rsid w:val="002A2E56"/>
    <w:rsid w:val="002A3082"/>
    <w:rsid w:val="002A33B1"/>
    <w:rsid w:val="002A3773"/>
    <w:rsid w:val="002A3803"/>
    <w:rsid w:val="002A394D"/>
    <w:rsid w:val="002A3A45"/>
    <w:rsid w:val="002A3E8B"/>
    <w:rsid w:val="002A4A24"/>
    <w:rsid w:val="002A4C01"/>
    <w:rsid w:val="002A4C9F"/>
    <w:rsid w:val="002A4F12"/>
    <w:rsid w:val="002A55B7"/>
    <w:rsid w:val="002A5E82"/>
    <w:rsid w:val="002A5ED5"/>
    <w:rsid w:val="002A5F87"/>
    <w:rsid w:val="002A61BE"/>
    <w:rsid w:val="002A61CB"/>
    <w:rsid w:val="002A6282"/>
    <w:rsid w:val="002A628C"/>
    <w:rsid w:val="002A643A"/>
    <w:rsid w:val="002A64DF"/>
    <w:rsid w:val="002A6787"/>
    <w:rsid w:val="002A67A3"/>
    <w:rsid w:val="002A67F3"/>
    <w:rsid w:val="002A6A55"/>
    <w:rsid w:val="002A6BEA"/>
    <w:rsid w:val="002A6F2D"/>
    <w:rsid w:val="002A7199"/>
    <w:rsid w:val="002A7CA7"/>
    <w:rsid w:val="002A7D4B"/>
    <w:rsid w:val="002B0268"/>
    <w:rsid w:val="002B029A"/>
    <w:rsid w:val="002B029B"/>
    <w:rsid w:val="002B044B"/>
    <w:rsid w:val="002B04A2"/>
    <w:rsid w:val="002B0654"/>
    <w:rsid w:val="002B0AE8"/>
    <w:rsid w:val="002B0B6D"/>
    <w:rsid w:val="002B0B76"/>
    <w:rsid w:val="002B0B7E"/>
    <w:rsid w:val="002B0BC2"/>
    <w:rsid w:val="002B0D0F"/>
    <w:rsid w:val="002B0FBF"/>
    <w:rsid w:val="002B1028"/>
    <w:rsid w:val="002B1039"/>
    <w:rsid w:val="002B120C"/>
    <w:rsid w:val="002B12B5"/>
    <w:rsid w:val="002B139B"/>
    <w:rsid w:val="002B14AD"/>
    <w:rsid w:val="002B17C2"/>
    <w:rsid w:val="002B185E"/>
    <w:rsid w:val="002B1ACA"/>
    <w:rsid w:val="002B1F09"/>
    <w:rsid w:val="002B2690"/>
    <w:rsid w:val="002B2985"/>
    <w:rsid w:val="002B2F77"/>
    <w:rsid w:val="002B3437"/>
    <w:rsid w:val="002B34C6"/>
    <w:rsid w:val="002B3685"/>
    <w:rsid w:val="002B393C"/>
    <w:rsid w:val="002B3B63"/>
    <w:rsid w:val="002B497C"/>
    <w:rsid w:val="002B49EE"/>
    <w:rsid w:val="002B4BB5"/>
    <w:rsid w:val="002B4EB3"/>
    <w:rsid w:val="002B4EEA"/>
    <w:rsid w:val="002B524A"/>
    <w:rsid w:val="002B539D"/>
    <w:rsid w:val="002B54A4"/>
    <w:rsid w:val="002B58D7"/>
    <w:rsid w:val="002B5A21"/>
    <w:rsid w:val="002B5CD7"/>
    <w:rsid w:val="002B64B0"/>
    <w:rsid w:val="002B68D6"/>
    <w:rsid w:val="002B6BAF"/>
    <w:rsid w:val="002B6E9A"/>
    <w:rsid w:val="002B7099"/>
    <w:rsid w:val="002B73AD"/>
    <w:rsid w:val="002B7410"/>
    <w:rsid w:val="002B7560"/>
    <w:rsid w:val="002B76A5"/>
    <w:rsid w:val="002B7FAD"/>
    <w:rsid w:val="002B7FC6"/>
    <w:rsid w:val="002C00DD"/>
    <w:rsid w:val="002C0619"/>
    <w:rsid w:val="002C09A3"/>
    <w:rsid w:val="002C0BC7"/>
    <w:rsid w:val="002C0DB6"/>
    <w:rsid w:val="002C0E55"/>
    <w:rsid w:val="002C10A5"/>
    <w:rsid w:val="002C11FB"/>
    <w:rsid w:val="002C1211"/>
    <w:rsid w:val="002C14EC"/>
    <w:rsid w:val="002C169F"/>
    <w:rsid w:val="002C1957"/>
    <w:rsid w:val="002C1FFF"/>
    <w:rsid w:val="002C2391"/>
    <w:rsid w:val="002C2625"/>
    <w:rsid w:val="002C2821"/>
    <w:rsid w:val="002C2839"/>
    <w:rsid w:val="002C2894"/>
    <w:rsid w:val="002C2982"/>
    <w:rsid w:val="002C2A9D"/>
    <w:rsid w:val="002C2AD2"/>
    <w:rsid w:val="002C30F4"/>
    <w:rsid w:val="002C4154"/>
    <w:rsid w:val="002C4203"/>
    <w:rsid w:val="002C47FB"/>
    <w:rsid w:val="002C48C3"/>
    <w:rsid w:val="002C4B4D"/>
    <w:rsid w:val="002C4FA2"/>
    <w:rsid w:val="002C55AA"/>
    <w:rsid w:val="002C5CAD"/>
    <w:rsid w:val="002C5DC9"/>
    <w:rsid w:val="002C5EDE"/>
    <w:rsid w:val="002C5F3A"/>
    <w:rsid w:val="002C6016"/>
    <w:rsid w:val="002C60E5"/>
    <w:rsid w:val="002C642E"/>
    <w:rsid w:val="002C6B93"/>
    <w:rsid w:val="002C6D3D"/>
    <w:rsid w:val="002C710B"/>
    <w:rsid w:val="002C737E"/>
    <w:rsid w:val="002C7440"/>
    <w:rsid w:val="002C746A"/>
    <w:rsid w:val="002C75C2"/>
    <w:rsid w:val="002C789C"/>
    <w:rsid w:val="002C78D9"/>
    <w:rsid w:val="002C7DE3"/>
    <w:rsid w:val="002C7DE6"/>
    <w:rsid w:val="002C7F6D"/>
    <w:rsid w:val="002D0270"/>
    <w:rsid w:val="002D0289"/>
    <w:rsid w:val="002D0911"/>
    <w:rsid w:val="002D0ADA"/>
    <w:rsid w:val="002D0AFB"/>
    <w:rsid w:val="002D0B8F"/>
    <w:rsid w:val="002D0D38"/>
    <w:rsid w:val="002D0D9B"/>
    <w:rsid w:val="002D0F16"/>
    <w:rsid w:val="002D0F9A"/>
    <w:rsid w:val="002D1847"/>
    <w:rsid w:val="002D194D"/>
    <w:rsid w:val="002D19CC"/>
    <w:rsid w:val="002D1CA7"/>
    <w:rsid w:val="002D1E29"/>
    <w:rsid w:val="002D1E8D"/>
    <w:rsid w:val="002D1E9F"/>
    <w:rsid w:val="002D1FEF"/>
    <w:rsid w:val="002D2360"/>
    <w:rsid w:val="002D2568"/>
    <w:rsid w:val="002D2D42"/>
    <w:rsid w:val="002D2E87"/>
    <w:rsid w:val="002D2F4A"/>
    <w:rsid w:val="002D30DF"/>
    <w:rsid w:val="002D30F0"/>
    <w:rsid w:val="002D319F"/>
    <w:rsid w:val="002D344A"/>
    <w:rsid w:val="002D3455"/>
    <w:rsid w:val="002D36F1"/>
    <w:rsid w:val="002D3AFE"/>
    <w:rsid w:val="002D3B71"/>
    <w:rsid w:val="002D3C6D"/>
    <w:rsid w:val="002D4681"/>
    <w:rsid w:val="002D46F4"/>
    <w:rsid w:val="002D47ED"/>
    <w:rsid w:val="002D4E53"/>
    <w:rsid w:val="002D526A"/>
    <w:rsid w:val="002D5463"/>
    <w:rsid w:val="002D54CE"/>
    <w:rsid w:val="002D5514"/>
    <w:rsid w:val="002D55CC"/>
    <w:rsid w:val="002D5BE2"/>
    <w:rsid w:val="002D5BF6"/>
    <w:rsid w:val="002D6159"/>
    <w:rsid w:val="002D616A"/>
    <w:rsid w:val="002D66EA"/>
    <w:rsid w:val="002D6F6F"/>
    <w:rsid w:val="002D706E"/>
    <w:rsid w:val="002D7078"/>
    <w:rsid w:val="002D736F"/>
    <w:rsid w:val="002D7398"/>
    <w:rsid w:val="002D7BA0"/>
    <w:rsid w:val="002D7BF3"/>
    <w:rsid w:val="002E0108"/>
    <w:rsid w:val="002E03E3"/>
    <w:rsid w:val="002E06E1"/>
    <w:rsid w:val="002E0933"/>
    <w:rsid w:val="002E0980"/>
    <w:rsid w:val="002E0A28"/>
    <w:rsid w:val="002E0E56"/>
    <w:rsid w:val="002E0F51"/>
    <w:rsid w:val="002E104F"/>
    <w:rsid w:val="002E10BC"/>
    <w:rsid w:val="002E1134"/>
    <w:rsid w:val="002E1552"/>
    <w:rsid w:val="002E16F6"/>
    <w:rsid w:val="002E19DC"/>
    <w:rsid w:val="002E1D42"/>
    <w:rsid w:val="002E275B"/>
    <w:rsid w:val="002E27FA"/>
    <w:rsid w:val="002E2A0D"/>
    <w:rsid w:val="002E2AFE"/>
    <w:rsid w:val="002E2BE2"/>
    <w:rsid w:val="002E2F69"/>
    <w:rsid w:val="002E2F8E"/>
    <w:rsid w:val="002E36B8"/>
    <w:rsid w:val="002E3983"/>
    <w:rsid w:val="002E3C0A"/>
    <w:rsid w:val="002E3EC1"/>
    <w:rsid w:val="002E44F3"/>
    <w:rsid w:val="002E45EB"/>
    <w:rsid w:val="002E46D2"/>
    <w:rsid w:val="002E479A"/>
    <w:rsid w:val="002E4860"/>
    <w:rsid w:val="002E4946"/>
    <w:rsid w:val="002E4CD5"/>
    <w:rsid w:val="002E4E3F"/>
    <w:rsid w:val="002E50AA"/>
    <w:rsid w:val="002E5329"/>
    <w:rsid w:val="002E53C0"/>
    <w:rsid w:val="002E5456"/>
    <w:rsid w:val="002E5BFA"/>
    <w:rsid w:val="002E5ECA"/>
    <w:rsid w:val="002E5F02"/>
    <w:rsid w:val="002E61B5"/>
    <w:rsid w:val="002E6253"/>
    <w:rsid w:val="002E683C"/>
    <w:rsid w:val="002E698D"/>
    <w:rsid w:val="002E6F34"/>
    <w:rsid w:val="002E6FC1"/>
    <w:rsid w:val="002E7698"/>
    <w:rsid w:val="002E7783"/>
    <w:rsid w:val="002E7E53"/>
    <w:rsid w:val="002E7F82"/>
    <w:rsid w:val="002F03A8"/>
    <w:rsid w:val="002F0679"/>
    <w:rsid w:val="002F07F5"/>
    <w:rsid w:val="002F0E29"/>
    <w:rsid w:val="002F1324"/>
    <w:rsid w:val="002F1614"/>
    <w:rsid w:val="002F1BD0"/>
    <w:rsid w:val="002F1E09"/>
    <w:rsid w:val="002F1E21"/>
    <w:rsid w:val="002F1E7F"/>
    <w:rsid w:val="002F2233"/>
    <w:rsid w:val="002F251A"/>
    <w:rsid w:val="002F252F"/>
    <w:rsid w:val="002F2668"/>
    <w:rsid w:val="002F281F"/>
    <w:rsid w:val="002F2882"/>
    <w:rsid w:val="002F2971"/>
    <w:rsid w:val="002F2A83"/>
    <w:rsid w:val="002F2CC0"/>
    <w:rsid w:val="002F2FAE"/>
    <w:rsid w:val="002F302B"/>
    <w:rsid w:val="002F30BD"/>
    <w:rsid w:val="002F3330"/>
    <w:rsid w:val="002F37CB"/>
    <w:rsid w:val="002F37F0"/>
    <w:rsid w:val="002F3814"/>
    <w:rsid w:val="002F3B66"/>
    <w:rsid w:val="002F3CF2"/>
    <w:rsid w:val="002F42E1"/>
    <w:rsid w:val="002F44F8"/>
    <w:rsid w:val="002F488C"/>
    <w:rsid w:val="002F4F5D"/>
    <w:rsid w:val="002F52CC"/>
    <w:rsid w:val="002F540C"/>
    <w:rsid w:val="002F5670"/>
    <w:rsid w:val="002F5738"/>
    <w:rsid w:val="002F582C"/>
    <w:rsid w:val="002F58E5"/>
    <w:rsid w:val="002F5979"/>
    <w:rsid w:val="002F5B7C"/>
    <w:rsid w:val="002F6039"/>
    <w:rsid w:val="002F628A"/>
    <w:rsid w:val="002F63D9"/>
    <w:rsid w:val="002F63E2"/>
    <w:rsid w:val="002F6416"/>
    <w:rsid w:val="002F6469"/>
    <w:rsid w:val="002F65C2"/>
    <w:rsid w:val="002F6911"/>
    <w:rsid w:val="002F6984"/>
    <w:rsid w:val="002F6D95"/>
    <w:rsid w:val="002F6DBF"/>
    <w:rsid w:val="002F6E02"/>
    <w:rsid w:val="002F6FEB"/>
    <w:rsid w:val="002F7184"/>
    <w:rsid w:val="002F7355"/>
    <w:rsid w:val="002F7496"/>
    <w:rsid w:val="002F75BF"/>
    <w:rsid w:val="002F77A7"/>
    <w:rsid w:val="002F7CC1"/>
    <w:rsid w:val="002F7EFB"/>
    <w:rsid w:val="00300002"/>
    <w:rsid w:val="0030026A"/>
    <w:rsid w:val="003002C1"/>
    <w:rsid w:val="0030031B"/>
    <w:rsid w:val="0030091C"/>
    <w:rsid w:val="00300EB3"/>
    <w:rsid w:val="00300F7A"/>
    <w:rsid w:val="00300FDF"/>
    <w:rsid w:val="003011EA"/>
    <w:rsid w:val="00301223"/>
    <w:rsid w:val="00301504"/>
    <w:rsid w:val="003016CC"/>
    <w:rsid w:val="00301735"/>
    <w:rsid w:val="00301D80"/>
    <w:rsid w:val="00302173"/>
    <w:rsid w:val="003021FC"/>
    <w:rsid w:val="00302483"/>
    <w:rsid w:val="00302612"/>
    <w:rsid w:val="00302683"/>
    <w:rsid w:val="00302719"/>
    <w:rsid w:val="00302C55"/>
    <w:rsid w:val="00302DF3"/>
    <w:rsid w:val="00302FF9"/>
    <w:rsid w:val="003034A1"/>
    <w:rsid w:val="003037CB"/>
    <w:rsid w:val="00303ABC"/>
    <w:rsid w:val="00303C13"/>
    <w:rsid w:val="00303EB5"/>
    <w:rsid w:val="00303FB4"/>
    <w:rsid w:val="0030409B"/>
    <w:rsid w:val="003042BE"/>
    <w:rsid w:val="003043C2"/>
    <w:rsid w:val="00304401"/>
    <w:rsid w:val="00304462"/>
    <w:rsid w:val="003047E1"/>
    <w:rsid w:val="003049BF"/>
    <w:rsid w:val="00304BA0"/>
    <w:rsid w:val="00304CC2"/>
    <w:rsid w:val="00304DBE"/>
    <w:rsid w:val="00304FCD"/>
    <w:rsid w:val="00305033"/>
    <w:rsid w:val="003050A2"/>
    <w:rsid w:val="0030526E"/>
    <w:rsid w:val="0030551A"/>
    <w:rsid w:val="003055EA"/>
    <w:rsid w:val="00305AEE"/>
    <w:rsid w:val="00305F83"/>
    <w:rsid w:val="00306172"/>
    <w:rsid w:val="003063CA"/>
    <w:rsid w:val="003063EF"/>
    <w:rsid w:val="003066CA"/>
    <w:rsid w:val="0030684F"/>
    <w:rsid w:val="00306A70"/>
    <w:rsid w:val="00306C26"/>
    <w:rsid w:val="00307018"/>
    <w:rsid w:val="00307B81"/>
    <w:rsid w:val="00307B8D"/>
    <w:rsid w:val="003100AD"/>
    <w:rsid w:val="003101CE"/>
    <w:rsid w:val="003101D2"/>
    <w:rsid w:val="00310532"/>
    <w:rsid w:val="00310727"/>
    <w:rsid w:val="00310B57"/>
    <w:rsid w:val="003111DF"/>
    <w:rsid w:val="003114E9"/>
    <w:rsid w:val="00311633"/>
    <w:rsid w:val="00311D46"/>
    <w:rsid w:val="00311D61"/>
    <w:rsid w:val="00311F2A"/>
    <w:rsid w:val="00311F60"/>
    <w:rsid w:val="00311FE2"/>
    <w:rsid w:val="00312344"/>
    <w:rsid w:val="003123A7"/>
    <w:rsid w:val="003125E5"/>
    <w:rsid w:val="003128A2"/>
    <w:rsid w:val="003133D0"/>
    <w:rsid w:val="00313666"/>
    <w:rsid w:val="0031375E"/>
    <w:rsid w:val="00313A55"/>
    <w:rsid w:val="00313AB1"/>
    <w:rsid w:val="003140DB"/>
    <w:rsid w:val="0031422E"/>
    <w:rsid w:val="003142CB"/>
    <w:rsid w:val="0031440F"/>
    <w:rsid w:val="00314424"/>
    <w:rsid w:val="003144B0"/>
    <w:rsid w:val="003146B6"/>
    <w:rsid w:val="00314A3D"/>
    <w:rsid w:val="00314B27"/>
    <w:rsid w:val="00314C04"/>
    <w:rsid w:val="00314D1E"/>
    <w:rsid w:val="00315206"/>
    <w:rsid w:val="0031538A"/>
    <w:rsid w:val="00315656"/>
    <w:rsid w:val="003157F3"/>
    <w:rsid w:val="0031585F"/>
    <w:rsid w:val="00315A93"/>
    <w:rsid w:val="00315C64"/>
    <w:rsid w:val="00315CDF"/>
    <w:rsid w:val="00315D1F"/>
    <w:rsid w:val="003162BC"/>
    <w:rsid w:val="003162E3"/>
    <w:rsid w:val="00316C7E"/>
    <w:rsid w:val="003176F3"/>
    <w:rsid w:val="00317733"/>
    <w:rsid w:val="0031790C"/>
    <w:rsid w:val="00317AB9"/>
    <w:rsid w:val="00317EB5"/>
    <w:rsid w:val="00320465"/>
    <w:rsid w:val="00320622"/>
    <w:rsid w:val="003207E0"/>
    <w:rsid w:val="00320AC5"/>
    <w:rsid w:val="00320AE7"/>
    <w:rsid w:val="00321224"/>
    <w:rsid w:val="003214AA"/>
    <w:rsid w:val="003215E4"/>
    <w:rsid w:val="0032167B"/>
    <w:rsid w:val="00321855"/>
    <w:rsid w:val="0032193D"/>
    <w:rsid w:val="00321A80"/>
    <w:rsid w:val="00321EBC"/>
    <w:rsid w:val="00322237"/>
    <w:rsid w:val="0032249B"/>
    <w:rsid w:val="0032253F"/>
    <w:rsid w:val="003225BD"/>
    <w:rsid w:val="0032299F"/>
    <w:rsid w:val="00322A97"/>
    <w:rsid w:val="00322BA5"/>
    <w:rsid w:val="0032308F"/>
    <w:rsid w:val="00323091"/>
    <w:rsid w:val="003231E2"/>
    <w:rsid w:val="00323538"/>
    <w:rsid w:val="0032365D"/>
    <w:rsid w:val="00323A5A"/>
    <w:rsid w:val="00323C3C"/>
    <w:rsid w:val="00323D77"/>
    <w:rsid w:val="003245F2"/>
    <w:rsid w:val="003249A4"/>
    <w:rsid w:val="00324CC1"/>
    <w:rsid w:val="00324D11"/>
    <w:rsid w:val="00324E19"/>
    <w:rsid w:val="00325802"/>
    <w:rsid w:val="003259A9"/>
    <w:rsid w:val="003259D3"/>
    <w:rsid w:val="00326429"/>
    <w:rsid w:val="0032682D"/>
    <w:rsid w:val="003268EC"/>
    <w:rsid w:val="00326E79"/>
    <w:rsid w:val="00326EF8"/>
    <w:rsid w:val="0032750F"/>
    <w:rsid w:val="00327626"/>
    <w:rsid w:val="003277B5"/>
    <w:rsid w:val="00327EF1"/>
    <w:rsid w:val="003303DB"/>
    <w:rsid w:val="00330545"/>
    <w:rsid w:val="00330A2B"/>
    <w:rsid w:val="00330A92"/>
    <w:rsid w:val="00330DEA"/>
    <w:rsid w:val="00330E91"/>
    <w:rsid w:val="00331918"/>
    <w:rsid w:val="00331974"/>
    <w:rsid w:val="00331C68"/>
    <w:rsid w:val="00331F7C"/>
    <w:rsid w:val="00331FE0"/>
    <w:rsid w:val="00332025"/>
    <w:rsid w:val="00332056"/>
    <w:rsid w:val="0033246B"/>
    <w:rsid w:val="00332705"/>
    <w:rsid w:val="0033283A"/>
    <w:rsid w:val="00332A51"/>
    <w:rsid w:val="00332ADE"/>
    <w:rsid w:val="00332C62"/>
    <w:rsid w:val="00332D5D"/>
    <w:rsid w:val="00333024"/>
    <w:rsid w:val="0033383C"/>
    <w:rsid w:val="00333D0F"/>
    <w:rsid w:val="00333EE7"/>
    <w:rsid w:val="00334353"/>
    <w:rsid w:val="00334600"/>
    <w:rsid w:val="0033472F"/>
    <w:rsid w:val="00334A35"/>
    <w:rsid w:val="00334AAE"/>
    <w:rsid w:val="00334ABE"/>
    <w:rsid w:val="00334F47"/>
    <w:rsid w:val="00335097"/>
    <w:rsid w:val="0033531A"/>
    <w:rsid w:val="003357EF"/>
    <w:rsid w:val="0033582B"/>
    <w:rsid w:val="003359AF"/>
    <w:rsid w:val="00335B0B"/>
    <w:rsid w:val="003364E6"/>
    <w:rsid w:val="0033678C"/>
    <w:rsid w:val="00336966"/>
    <w:rsid w:val="00336B15"/>
    <w:rsid w:val="00337220"/>
    <w:rsid w:val="003374EF"/>
    <w:rsid w:val="00337538"/>
    <w:rsid w:val="00337717"/>
    <w:rsid w:val="003377A3"/>
    <w:rsid w:val="00337AF2"/>
    <w:rsid w:val="00340081"/>
    <w:rsid w:val="00340110"/>
    <w:rsid w:val="00340370"/>
    <w:rsid w:val="00340515"/>
    <w:rsid w:val="00340A70"/>
    <w:rsid w:val="00340AEC"/>
    <w:rsid w:val="00340B30"/>
    <w:rsid w:val="00340DDE"/>
    <w:rsid w:val="00340E59"/>
    <w:rsid w:val="00340F1D"/>
    <w:rsid w:val="00340F37"/>
    <w:rsid w:val="003415AD"/>
    <w:rsid w:val="003417BB"/>
    <w:rsid w:val="00341C20"/>
    <w:rsid w:val="00341D86"/>
    <w:rsid w:val="00341DCD"/>
    <w:rsid w:val="003423B6"/>
    <w:rsid w:val="003424ED"/>
    <w:rsid w:val="0034257B"/>
    <w:rsid w:val="00342DF2"/>
    <w:rsid w:val="0034318B"/>
    <w:rsid w:val="003438EF"/>
    <w:rsid w:val="00343A5A"/>
    <w:rsid w:val="00343C6A"/>
    <w:rsid w:val="0034413D"/>
    <w:rsid w:val="00344261"/>
    <w:rsid w:val="003444AC"/>
    <w:rsid w:val="00344647"/>
    <w:rsid w:val="0034475A"/>
    <w:rsid w:val="00344771"/>
    <w:rsid w:val="00344CFF"/>
    <w:rsid w:val="0034523D"/>
    <w:rsid w:val="00345883"/>
    <w:rsid w:val="00345C56"/>
    <w:rsid w:val="00345C87"/>
    <w:rsid w:val="00345EC2"/>
    <w:rsid w:val="003460FB"/>
    <w:rsid w:val="00346527"/>
    <w:rsid w:val="003467B5"/>
    <w:rsid w:val="00346A71"/>
    <w:rsid w:val="00346AEC"/>
    <w:rsid w:val="00346B5A"/>
    <w:rsid w:val="00346C54"/>
    <w:rsid w:val="00346E36"/>
    <w:rsid w:val="003471C7"/>
    <w:rsid w:val="0034723A"/>
    <w:rsid w:val="00347412"/>
    <w:rsid w:val="003474B3"/>
    <w:rsid w:val="003475D0"/>
    <w:rsid w:val="00347EAF"/>
    <w:rsid w:val="00350324"/>
    <w:rsid w:val="0035040C"/>
    <w:rsid w:val="003507D0"/>
    <w:rsid w:val="00350FC4"/>
    <w:rsid w:val="0035103E"/>
    <w:rsid w:val="003510E1"/>
    <w:rsid w:val="003512CF"/>
    <w:rsid w:val="00351336"/>
    <w:rsid w:val="003514CD"/>
    <w:rsid w:val="00351580"/>
    <w:rsid w:val="003516BA"/>
    <w:rsid w:val="003518F1"/>
    <w:rsid w:val="003519FC"/>
    <w:rsid w:val="00351BF1"/>
    <w:rsid w:val="00351D1C"/>
    <w:rsid w:val="0035204D"/>
    <w:rsid w:val="003520D3"/>
    <w:rsid w:val="003523F4"/>
    <w:rsid w:val="0035241C"/>
    <w:rsid w:val="003525CC"/>
    <w:rsid w:val="0035260F"/>
    <w:rsid w:val="00352619"/>
    <w:rsid w:val="00352C79"/>
    <w:rsid w:val="00352D08"/>
    <w:rsid w:val="00352E06"/>
    <w:rsid w:val="00353003"/>
    <w:rsid w:val="003530A6"/>
    <w:rsid w:val="00353258"/>
    <w:rsid w:val="0035369E"/>
    <w:rsid w:val="00353799"/>
    <w:rsid w:val="0035379A"/>
    <w:rsid w:val="003538C2"/>
    <w:rsid w:val="00353B08"/>
    <w:rsid w:val="00353B86"/>
    <w:rsid w:val="00353BF7"/>
    <w:rsid w:val="00353E3E"/>
    <w:rsid w:val="00353E60"/>
    <w:rsid w:val="00354014"/>
    <w:rsid w:val="003542AB"/>
    <w:rsid w:val="00354545"/>
    <w:rsid w:val="003545DB"/>
    <w:rsid w:val="00354D0B"/>
    <w:rsid w:val="00355072"/>
    <w:rsid w:val="00355090"/>
    <w:rsid w:val="00355235"/>
    <w:rsid w:val="003554D4"/>
    <w:rsid w:val="0035575F"/>
    <w:rsid w:val="003557DE"/>
    <w:rsid w:val="00355C73"/>
    <w:rsid w:val="00356151"/>
    <w:rsid w:val="00356322"/>
    <w:rsid w:val="00356601"/>
    <w:rsid w:val="003567B8"/>
    <w:rsid w:val="003569AB"/>
    <w:rsid w:val="00356FF8"/>
    <w:rsid w:val="003571AD"/>
    <w:rsid w:val="003572B1"/>
    <w:rsid w:val="003574A7"/>
    <w:rsid w:val="003575C6"/>
    <w:rsid w:val="00357950"/>
    <w:rsid w:val="003579E7"/>
    <w:rsid w:val="00357A40"/>
    <w:rsid w:val="00357A62"/>
    <w:rsid w:val="00357EAB"/>
    <w:rsid w:val="00357F2A"/>
    <w:rsid w:val="00357F5F"/>
    <w:rsid w:val="00360204"/>
    <w:rsid w:val="003604E8"/>
    <w:rsid w:val="003609EC"/>
    <w:rsid w:val="00360AA7"/>
    <w:rsid w:val="00360B72"/>
    <w:rsid w:val="003616CA"/>
    <w:rsid w:val="0036186D"/>
    <w:rsid w:val="00361AFE"/>
    <w:rsid w:val="00361C53"/>
    <w:rsid w:val="00361F6A"/>
    <w:rsid w:val="00362075"/>
    <w:rsid w:val="0036215E"/>
    <w:rsid w:val="0036218A"/>
    <w:rsid w:val="003621FA"/>
    <w:rsid w:val="0036237C"/>
    <w:rsid w:val="00362967"/>
    <w:rsid w:val="00362BB9"/>
    <w:rsid w:val="00362E1C"/>
    <w:rsid w:val="00362E8B"/>
    <w:rsid w:val="0036309B"/>
    <w:rsid w:val="003630D9"/>
    <w:rsid w:val="00363962"/>
    <w:rsid w:val="00363CF9"/>
    <w:rsid w:val="00364038"/>
    <w:rsid w:val="003645C3"/>
    <w:rsid w:val="003646F9"/>
    <w:rsid w:val="0036471B"/>
    <w:rsid w:val="003647F0"/>
    <w:rsid w:val="003647F9"/>
    <w:rsid w:val="00364C47"/>
    <w:rsid w:val="00364D31"/>
    <w:rsid w:val="00364FA1"/>
    <w:rsid w:val="003659CF"/>
    <w:rsid w:val="0036614F"/>
    <w:rsid w:val="0036639D"/>
    <w:rsid w:val="003663C4"/>
    <w:rsid w:val="00366651"/>
    <w:rsid w:val="003666CF"/>
    <w:rsid w:val="00366857"/>
    <w:rsid w:val="0036689E"/>
    <w:rsid w:val="00366BD9"/>
    <w:rsid w:val="00366DF5"/>
    <w:rsid w:val="003671C2"/>
    <w:rsid w:val="00367318"/>
    <w:rsid w:val="00367610"/>
    <w:rsid w:val="00367C20"/>
    <w:rsid w:val="00367C90"/>
    <w:rsid w:val="00367F1E"/>
    <w:rsid w:val="00367FAD"/>
    <w:rsid w:val="00370030"/>
    <w:rsid w:val="003701C5"/>
    <w:rsid w:val="00370209"/>
    <w:rsid w:val="003708A3"/>
    <w:rsid w:val="003708CF"/>
    <w:rsid w:val="00370967"/>
    <w:rsid w:val="00370D50"/>
    <w:rsid w:val="0037186E"/>
    <w:rsid w:val="003719FA"/>
    <w:rsid w:val="00371C72"/>
    <w:rsid w:val="00371DAA"/>
    <w:rsid w:val="00371EE8"/>
    <w:rsid w:val="00372229"/>
    <w:rsid w:val="0037230D"/>
    <w:rsid w:val="003724DD"/>
    <w:rsid w:val="0037265F"/>
    <w:rsid w:val="0037274D"/>
    <w:rsid w:val="00372858"/>
    <w:rsid w:val="00372BD7"/>
    <w:rsid w:val="00372D0D"/>
    <w:rsid w:val="00372D18"/>
    <w:rsid w:val="00372F65"/>
    <w:rsid w:val="0037307C"/>
    <w:rsid w:val="0037311C"/>
    <w:rsid w:val="00373369"/>
    <w:rsid w:val="00373810"/>
    <w:rsid w:val="0037383B"/>
    <w:rsid w:val="00373B9C"/>
    <w:rsid w:val="00373F66"/>
    <w:rsid w:val="00373F73"/>
    <w:rsid w:val="00373F86"/>
    <w:rsid w:val="00374115"/>
    <w:rsid w:val="00374133"/>
    <w:rsid w:val="00374179"/>
    <w:rsid w:val="003741E2"/>
    <w:rsid w:val="00374401"/>
    <w:rsid w:val="00374443"/>
    <w:rsid w:val="00374972"/>
    <w:rsid w:val="003749F9"/>
    <w:rsid w:val="00374F7A"/>
    <w:rsid w:val="003758F9"/>
    <w:rsid w:val="003759FF"/>
    <w:rsid w:val="00375ECA"/>
    <w:rsid w:val="00375EF4"/>
    <w:rsid w:val="00375F6D"/>
    <w:rsid w:val="00375FE3"/>
    <w:rsid w:val="003760C2"/>
    <w:rsid w:val="00376533"/>
    <w:rsid w:val="00376DAD"/>
    <w:rsid w:val="00376F3D"/>
    <w:rsid w:val="00376F59"/>
    <w:rsid w:val="00376F5D"/>
    <w:rsid w:val="00377335"/>
    <w:rsid w:val="003773EA"/>
    <w:rsid w:val="00377830"/>
    <w:rsid w:val="0037796D"/>
    <w:rsid w:val="00377AC7"/>
    <w:rsid w:val="00377BF3"/>
    <w:rsid w:val="00380419"/>
    <w:rsid w:val="003804B0"/>
    <w:rsid w:val="00380799"/>
    <w:rsid w:val="00380902"/>
    <w:rsid w:val="00380B64"/>
    <w:rsid w:val="00380BA4"/>
    <w:rsid w:val="00380E05"/>
    <w:rsid w:val="00381293"/>
    <w:rsid w:val="003815F9"/>
    <w:rsid w:val="0038161E"/>
    <w:rsid w:val="00381901"/>
    <w:rsid w:val="003823AA"/>
    <w:rsid w:val="00382725"/>
    <w:rsid w:val="003827AB"/>
    <w:rsid w:val="00382812"/>
    <w:rsid w:val="00382C55"/>
    <w:rsid w:val="00382CE7"/>
    <w:rsid w:val="00383092"/>
    <w:rsid w:val="003830C4"/>
    <w:rsid w:val="00383106"/>
    <w:rsid w:val="00383150"/>
    <w:rsid w:val="00383377"/>
    <w:rsid w:val="00383438"/>
    <w:rsid w:val="00383986"/>
    <w:rsid w:val="00383AE5"/>
    <w:rsid w:val="00383DB6"/>
    <w:rsid w:val="00384028"/>
    <w:rsid w:val="003840CF"/>
    <w:rsid w:val="003849CA"/>
    <w:rsid w:val="00384B5F"/>
    <w:rsid w:val="00384BB2"/>
    <w:rsid w:val="00384CA2"/>
    <w:rsid w:val="00384EFC"/>
    <w:rsid w:val="00385067"/>
    <w:rsid w:val="00385223"/>
    <w:rsid w:val="003852AB"/>
    <w:rsid w:val="00385308"/>
    <w:rsid w:val="00385483"/>
    <w:rsid w:val="0038564D"/>
    <w:rsid w:val="00385779"/>
    <w:rsid w:val="00385E40"/>
    <w:rsid w:val="003863A8"/>
    <w:rsid w:val="00386D14"/>
    <w:rsid w:val="00386E98"/>
    <w:rsid w:val="00387395"/>
    <w:rsid w:val="003875BA"/>
    <w:rsid w:val="00387773"/>
    <w:rsid w:val="0038780B"/>
    <w:rsid w:val="00387A62"/>
    <w:rsid w:val="00387B7E"/>
    <w:rsid w:val="00387EE8"/>
    <w:rsid w:val="00390058"/>
    <w:rsid w:val="003900CF"/>
    <w:rsid w:val="00390411"/>
    <w:rsid w:val="00390447"/>
    <w:rsid w:val="00390684"/>
    <w:rsid w:val="00390A89"/>
    <w:rsid w:val="00390D29"/>
    <w:rsid w:val="00390D9C"/>
    <w:rsid w:val="00390F34"/>
    <w:rsid w:val="003911FF"/>
    <w:rsid w:val="003915EE"/>
    <w:rsid w:val="003916B1"/>
    <w:rsid w:val="00391940"/>
    <w:rsid w:val="00391CD5"/>
    <w:rsid w:val="00391D56"/>
    <w:rsid w:val="00391EC0"/>
    <w:rsid w:val="0039212C"/>
    <w:rsid w:val="00392153"/>
    <w:rsid w:val="0039226E"/>
    <w:rsid w:val="00392B85"/>
    <w:rsid w:val="00392C80"/>
    <w:rsid w:val="00392CE2"/>
    <w:rsid w:val="00392DA5"/>
    <w:rsid w:val="00392EA1"/>
    <w:rsid w:val="0039345F"/>
    <w:rsid w:val="00393958"/>
    <w:rsid w:val="003939B0"/>
    <w:rsid w:val="00393BB0"/>
    <w:rsid w:val="00393CC5"/>
    <w:rsid w:val="00393E1F"/>
    <w:rsid w:val="003940B3"/>
    <w:rsid w:val="003940CB"/>
    <w:rsid w:val="0039443C"/>
    <w:rsid w:val="00394974"/>
    <w:rsid w:val="00394AA1"/>
    <w:rsid w:val="00394DCB"/>
    <w:rsid w:val="00394FA3"/>
    <w:rsid w:val="0039507C"/>
    <w:rsid w:val="003956CC"/>
    <w:rsid w:val="00395791"/>
    <w:rsid w:val="00395877"/>
    <w:rsid w:val="003958F9"/>
    <w:rsid w:val="00395FAE"/>
    <w:rsid w:val="0039629A"/>
    <w:rsid w:val="0039658E"/>
    <w:rsid w:val="0039679A"/>
    <w:rsid w:val="00396913"/>
    <w:rsid w:val="00396942"/>
    <w:rsid w:val="003969C5"/>
    <w:rsid w:val="00396B84"/>
    <w:rsid w:val="003A016E"/>
    <w:rsid w:val="003A0542"/>
    <w:rsid w:val="003A0A9C"/>
    <w:rsid w:val="003A114A"/>
    <w:rsid w:val="003A170D"/>
    <w:rsid w:val="003A1788"/>
    <w:rsid w:val="003A1DB3"/>
    <w:rsid w:val="003A21B7"/>
    <w:rsid w:val="003A21DB"/>
    <w:rsid w:val="003A23A7"/>
    <w:rsid w:val="003A24AF"/>
    <w:rsid w:val="003A2530"/>
    <w:rsid w:val="003A27A3"/>
    <w:rsid w:val="003A2916"/>
    <w:rsid w:val="003A2944"/>
    <w:rsid w:val="003A32CE"/>
    <w:rsid w:val="003A3363"/>
    <w:rsid w:val="003A352B"/>
    <w:rsid w:val="003A36AA"/>
    <w:rsid w:val="003A3CFF"/>
    <w:rsid w:val="003A4360"/>
    <w:rsid w:val="003A4454"/>
    <w:rsid w:val="003A452E"/>
    <w:rsid w:val="003A47A4"/>
    <w:rsid w:val="003A4980"/>
    <w:rsid w:val="003A4BA1"/>
    <w:rsid w:val="003A5378"/>
    <w:rsid w:val="003A53B1"/>
    <w:rsid w:val="003A53F3"/>
    <w:rsid w:val="003A550A"/>
    <w:rsid w:val="003A5598"/>
    <w:rsid w:val="003A589B"/>
    <w:rsid w:val="003A58BE"/>
    <w:rsid w:val="003A5BC2"/>
    <w:rsid w:val="003A5E3F"/>
    <w:rsid w:val="003A5EF6"/>
    <w:rsid w:val="003A5FE5"/>
    <w:rsid w:val="003A670C"/>
    <w:rsid w:val="003A6849"/>
    <w:rsid w:val="003A6DA0"/>
    <w:rsid w:val="003A6E45"/>
    <w:rsid w:val="003A6F3E"/>
    <w:rsid w:val="003A7BE8"/>
    <w:rsid w:val="003A7EB1"/>
    <w:rsid w:val="003B0007"/>
    <w:rsid w:val="003B00A5"/>
    <w:rsid w:val="003B03DA"/>
    <w:rsid w:val="003B04BF"/>
    <w:rsid w:val="003B0566"/>
    <w:rsid w:val="003B0A1C"/>
    <w:rsid w:val="003B0F01"/>
    <w:rsid w:val="003B0F73"/>
    <w:rsid w:val="003B1185"/>
    <w:rsid w:val="003B1310"/>
    <w:rsid w:val="003B1389"/>
    <w:rsid w:val="003B1783"/>
    <w:rsid w:val="003B1932"/>
    <w:rsid w:val="003B1A84"/>
    <w:rsid w:val="003B1DE9"/>
    <w:rsid w:val="003B1FFC"/>
    <w:rsid w:val="003B25C4"/>
    <w:rsid w:val="003B2945"/>
    <w:rsid w:val="003B2A87"/>
    <w:rsid w:val="003B2BC0"/>
    <w:rsid w:val="003B2C92"/>
    <w:rsid w:val="003B2EBA"/>
    <w:rsid w:val="003B2F00"/>
    <w:rsid w:val="003B3008"/>
    <w:rsid w:val="003B3320"/>
    <w:rsid w:val="003B38BF"/>
    <w:rsid w:val="003B39F6"/>
    <w:rsid w:val="003B3BD1"/>
    <w:rsid w:val="003B3FB9"/>
    <w:rsid w:val="003B3FD9"/>
    <w:rsid w:val="003B4479"/>
    <w:rsid w:val="003B46EA"/>
    <w:rsid w:val="003B4903"/>
    <w:rsid w:val="003B4B0B"/>
    <w:rsid w:val="003B4F90"/>
    <w:rsid w:val="003B5206"/>
    <w:rsid w:val="003B5298"/>
    <w:rsid w:val="003B5556"/>
    <w:rsid w:val="003B563B"/>
    <w:rsid w:val="003B5774"/>
    <w:rsid w:val="003B5CDB"/>
    <w:rsid w:val="003B610F"/>
    <w:rsid w:val="003B6717"/>
    <w:rsid w:val="003B673E"/>
    <w:rsid w:val="003B6776"/>
    <w:rsid w:val="003B6ABA"/>
    <w:rsid w:val="003B6C2C"/>
    <w:rsid w:val="003B7017"/>
    <w:rsid w:val="003B77C9"/>
    <w:rsid w:val="003B788D"/>
    <w:rsid w:val="003B7960"/>
    <w:rsid w:val="003B7B79"/>
    <w:rsid w:val="003B7C4D"/>
    <w:rsid w:val="003C0349"/>
    <w:rsid w:val="003C08F2"/>
    <w:rsid w:val="003C0A3B"/>
    <w:rsid w:val="003C1451"/>
    <w:rsid w:val="003C14FD"/>
    <w:rsid w:val="003C16FC"/>
    <w:rsid w:val="003C185E"/>
    <w:rsid w:val="003C1F0C"/>
    <w:rsid w:val="003C1F35"/>
    <w:rsid w:val="003C1F73"/>
    <w:rsid w:val="003C21B4"/>
    <w:rsid w:val="003C240F"/>
    <w:rsid w:val="003C249C"/>
    <w:rsid w:val="003C25D5"/>
    <w:rsid w:val="003C3800"/>
    <w:rsid w:val="003C38CB"/>
    <w:rsid w:val="003C3902"/>
    <w:rsid w:val="003C3DE0"/>
    <w:rsid w:val="003C3DF6"/>
    <w:rsid w:val="003C3E8F"/>
    <w:rsid w:val="003C4738"/>
    <w:rsid w:val="003C499E"/>
    <w:rsid w:val="003C4B38"/>
    <w:rsid w:val="003C4E27"/>
    <w:rsid w:val="003C50D9"/>
    <w:rsid w:val="003C540B"/>
    <w:rsid w:val="003C553C"/>
    <w:rsid w:val="003C5550"/>
    <w:rsid w:val="003C5983"/>
    <w:rsid w:val="003C59DC"/>
    <w:rsid w:val="003C5DFF"/>
    <w:rsid w:val="003C5E72"/>
    <w:rsid w:val="003C68EA"/>
    <w:rsid w:val="003C6D1E"/>
    <w:rsid w:val="003C7191"/>
    <w:rsid w:val="003C74E8"/>
    <w:rsid w:val="003C7B05"/>
    <w:rsid w:val="003D00FA"/>
    <w:rsid w:val="003D05E0"/>
    <w:rsid w:val="003D06A3"/>
    <w:rsid w:val="003D073B"/>
    <w:rsid w:val="003D0B5A"/>
    <w:rsid w:val="003D0C07"/>
    <w:rsid w:val="003D0ECA"/>
    <w:rsid w:val="003D1335"/>
    <w:rsid w:val="003D14A1"/>
    <w:rsid w:val="003D14A7"/>
    <w:rsid w:val="003D14C3"/>
    <w:rsid w:val="003D1BD7"/>
    <w:rsid w:val="003D2053"/>
    <w:rsid w:val="003D2D5E"/>
    <w:rsid w:val="003D2EA7"/>
    <w:rsid w:val="003D33B7"/>
    <w:rsid w:val="003D362D"/>
    <w:rsid w:val="003D39D3"/>
    <w:rsid w:val="003D3E18"/>
    <w:rsid w:val="003D42B2"/>
    <w:rsid w:val="003D45B0"/>
    <w:rsid w:val="003D48A4"/>
    <w:rsid w:val="003D48D0"/>
    <w:rsid w:val="003D4A63"/>
    <w:rsid w:val="003D4C66"/>
    <w:rsid w:val="003D4E0E"/>
    <w:rsid w:val="003D4E50"/>
    <w:rsid w:val="003D4F5F"/>
    <w:rsid w:val="003D4F6B"/>
    <w:rsid w:val="003D50A1"/>
    <w:rsid w:val="003D51C1"/>
    <w:rsid w:val="003D56AA"/>
    <w:rsid w:val="003D58F7"/>
    <w:rsid w:val="003D5B72"/>
    <w:rsid w:val="003D5B8A"/>
    <w:rsid w:val="003D5BA9"/>
    <w:rsid w:val="003D5C11"/>
    <w:rsid w:val="003D6883"/>
    <w:rsid w:val="003D6BDA"/>
    <w:rsid w:val="003D6D76"/>
    <w:rsid w:val="003D6F6A"/>
    <w:rsid w:val="003D7313"/>
    <w:rsid w:val="003D746F"/>
    <w:rsid w:val="003D7985"/>
    <w:rsid w:val="003D79B8"/>
    <w:rsid w:val="003D7A5B"/>
    <w:rsid w:val="003D7E79"/>
    <w:rsid w:val="003D7F50"/>
    <w:rsid w:val="003E01F6"/>
    <w:rsid w:val="003E0586"/>
    <w:rsid w:val="003E079A"/>
    <w:rsid w:val="003E088B"/>
    <w:rsid w:val="003E0B72"/>
    <w:rsid w:val="003E0C4A"/>
    <w:rsid w:val="003E1231"/>
    <w:rsid w:val="003E148A"/>
    <w:rsid w:val="003E17DA"/>
    <w:rsid w:val="003E1A77"/>
    <w:rsid w:val="003E1CF0"/>
    <w:rsid w:val="003E1ED3"/>
    <w:rsid w:val="003E2129"/>
    <w:rsid w:val="003E29D8"/>
    <w:rsid w:val="003E2AC1"/>
    <w:rsid w:val="003E2C0E"/>
    <w:rsid w:val="003E2CD7"/>
    <w:rsid w:val="003E3175"/>
    <w:rsid w:val="003E31E2"/>
    <w:rsid w:val="003E33D3"/>
    <w:rsid w:val="003E33E5"/>
    <w:rsid w:val="003E3AAC"/>
    <w:rsid w:val="003E3BE7"/>
    <w:rsid w:val="003E408F"/>
    <w:rsid w:val="003E4093"/>
    <w:rsid w:val="003E40C2"/>
    <w:rsid w:val="003E41F1"/>
    <w:rsid w:val="003E42AA"/>
    <w:rsid w:val="003E44A8"/>
    <w:rsid w:val="003E494F"/>
    <w:rsid w:val="003E4AF0"/>
    <w:rsid w:val="003E4CAF"/>
    <w:rsid w:val="003E4D31"/>
    <w:rsid w:val="003E50CF"/>
    <w:rsid w:val="003E54C1"/>
    <w:rsid w:val="003E5585"/>
    <w:rsid w:val="003E56A3"/>
    <w:rsid w:val="003E5721"/>
    <w:rsid w:val="003E5917"/>
    <w:rsid w:val="003E5D1A"/>
    <w:rsid w:val="003E6027"/>
    <w:rsid w:val="003E6172"/>
    <w:rsid w:val="003E6305"/>
    <w:rsid w:val="003E63BA"/>
    <w:rsid w:val="003E6A9C"/>
    <w:rsid w:val="003E709D"/>
    <w:rsid w:val="003E70C4"/>
    <w:rsid w:val="003E7734"/>
    <w:rsid w:val="003E7831"/>
    <w:rsid w:val="003E7B16"/>
    <w:rsid w:val="003E7B87"/>
    <w:rsid w:val="003E7DA2"/>
    <w:rsid w:val="003F0213"/>
    <w:rsid w:val="003F036F"/>
    <w:rsid w:val="003F0410"/>
    <w:rsid w:val="003F056D"/>
    <w:rsid w:val="003F0628"/>
    <w:rsid w:val="003F0894"/>
    <w:rsid w:val="003F09B9"/>
    <w:rsid w:val="003F09FC"/>
    <w:rsid w:val="003F0B4E"/>
    <w:rsid w:val="003F0E0C"/>
    <w:rsid w:val="003F10B0"/>
    <w:rsid w:val="003F1230"/>
    <w:rsid w:val="003F1254"/>
    <w:rsid w:val="003F134B"/>
    <w:rsid w:val="003F136C"/>
    <w:rsid w:val="003F1823"/>
    <w:rsid w:val="003F1D44"/>
    <w:rsid w:val="003F1DCC"/>
    <w:rsid w:val="003F1EF2"/>
    <w:rsid w:val="003F20F1"/>
    <w:rsid w:val="003F2258"/>
    <w:rsid w:val="003F27B7"/>
    <w:rsid w:val="003F27E9"/>
    <w:rsid w:val="003F2F10"/>
    <w:rsid w:val="003F317C"/>
    <w:rsid w:val="003F3284"/>
    <w:rsid w:val="003F3392"/>
    <w:rsid w:val="003F353E"/>
    <w:rsid w:val="003F37B8"/>
    <w:rsid w:val="003F40E4"/>
    <w:rsid w:val="003F4985"/>
    <w:rsid w:val="003F4F88"/>
    <w:rsid w:val="003F51A5"/>
    <w:rsid w:val="003F548E"/>
    <w:rsid w:val="003F57A4"/>
    <w:rsid w:val="003F5AAD"/>
    <w:rsid w:val="003F5DD3"/>
    <w:rsid w:val="003F6290"/>
    <w:rsid w:val="003F62F3"/>
    <w:rsid w:val="003F6727"/>
    <w:rsid w:val="003F691F"/>
    <w:rsid w:val="003F6B74"/>
    <w:rsid w:val="003F6BBD"/>
    <w:rsid w:val="003F6C8D"/>
    <w:rsid w:val="003F7110"/>
    <w:rsid w:val="003F71E5"/>
    <w:rsid w:val="003F74ED"/>
    <w:rsid w:val="003F760B"/>
    <w:rsid w:val="003F78E9"/>
    <w:rsid w:val="00400290"/>
    <w:rsid w:val="004003C3"/>
    <w:rsid w:val="004003EC"/>
    <w:rsid w:val="0040046E"/>
    <w:rsid w:val="00400E53"/>
    <w:rsid w:val="00400F8D"/>
    <w:rsid w:val="00401415"/>
    <w:rsid w:val="004015F0"/>
    <w:rsid w:val="004016AB"/>
    <w:rsid w:val="004016C8"/>
    <w:rsid w:val="00401918"/>
    <w:rsid w:val="00401B8F"/>
    <w:rsid w:val="00401BF7"/>
    <w:rsid w:val="00401CD8"/>
    <w:rsid w:val="00401D91"/>
    <w:rsid w:val="00402106"/>
    <w:rsid w:val="004021E7"/>
    <w:rsid w:val="00402265"/>
    <w:rsid w:val="004023CC"/>
    <w:rsid w:val="00402621"/>
    <w:rsid w:val="004026DD"/>
    <w:rsid w:val="00402734"/>
    <w:rsid w:val="00402C16"/>
    <w:rsid w:val="00402CFA"/>
    <w:rsid w:val="00402D46"/>
    <w:rsid w:val="004031CB"/>
    <w:rsid w:val="004032D3"/>
    <w:rsid w:val="004033DD"/>
    <w:rsid w:val="00403696"/>
    <w:rsid w:val="004036B8"/>
    <w:rsid w:val="00403B73"/>
    <w:rsid w:val="00403CF4"/>
    <w:rsid w:val="00403E3D"/>
    <w:rsid w:val="00404058"/>
    <w:rsid w:val="004042B8"/>
    <w:rsid w:val="0040433D"/>
    <w:rsid w:val="0040438A"/>
    <w:rsid w:val="004045E6"/>
    <w:rsid w:val="0040472C"/>
    <w:rsid w:val="00404775"/>
    <w:rsid w:val="00404808"/>
    <w:rsid w:val="00404AC8"/>
    <w:rsid w:val="004053A6"/>
    <w:rsid w:val="00405935"/>
    <w:rsid w:val="00405983"/>
    <w:rsid w:val="00405AA7"/>
    <w:rsid w:val="00405B7B"/>
    <w:rsid w:val="00405C72"/>
    <w:rsid w:val="00405C89"/>
    <w:rsid w:val="00405E5B"/>
    <w:rsid w:val="00406508"/>
    <w:rsid w:val="004071AA"/>
    <w:rsid w:val="00407ABB"/>
    <w:rsid w:val="00407B33"/>
    <w:rsid w:val="00407F5F"/>
    <w:rsid w:val="00410095"/>
    <w:rsid w:val="00410304"/>
    <w:rsid w:val="00410380"/>
    <w:rsid w:val="0041045F"/>
    <w:rsid w:val="0041071C"/>
    <w:rsid w:val="004107D7"/>
    <w:rsid w:val="00410B51"/>
    <w:rsid w:val="00410B81"/>
    <w:rsid w:val="00410C2B"/>
    <w:rsid w:val="00410D90"/>
    <w:rsid w:val="00410F0F"/>
    <w:rsid w:val="00411844"/>
    <w:rsid w:val="00411CE9"/>
    <w:rsid w:val="004120BE"/>
    <w:rsid w:val="004122E2"/>
    <w:rsid w:val="00412429"/>
    <w:rsid w:val="00412732"/>
    <w:rsid w:val="004129B5"/>
    <w:rsid w:val="00412BB3"/>
    <w:rsid w:val="00412BDA"/>
    <w:rsid w:val="00412E24"/>
    <w:rsid w:val="00412F48"/>
    <w:rsid w:val="004130B6"/>
    <w:rsid w:val="004131AA"/>
    <w:rsid w:val="004134A8"/>
    <w:rsid w:val="0041351D"/>
    <w:rsid w:val="00413793"/>
    <w:rsid w:val="00413833"/>
    <w:rsid w:val="00413916"/>
    <w:rsid w:val="00413924"/>
    <w:rsid w:val="00413977"/>
    <w:rsid w:val="004139D6"/>
    <w:rsid w:val="004143EB"/>
    <w:rsid w:val="0041458C"/>
    <w:rsid w:val="00414A05"/>
    <w:rsid w:val="00414F6E"/>
    <w:rsid w:val="0041529C"/>
    <w:rsid w:val="004156A1"/>
    <w:rsid w:val="00415C8B"/>
    <w:rsid w:val="00415E9D"/>
    <w:rsid w:val="0041611C"/>
    <w:rsid w:val="004164E2"/>
    <w:rsid w:val="00416730"/>
    <w:rsid w:val="00416754"/>
    <w:rsid w:val="004167F2"/>
    <w:rsid w:val="00416EDF"/>
    <w:rsid w:val="004175DC"/>
    <w:rsid w:val="004176C6"/>
    <w:rsid w:val="00417B88"/>
    <w:rsid w:val="00417D54"/>
    <w:rsid w:val="00417F1F"/>
    <w:rsid w:val="004200B1"/>
    <w:rsid w:val="004206EA"/>
    <w:rsid w:val="004207B3"/>
    <w:rsid w:val="00420BF6"/>
    <w:rsid w:val="00421001"/>
    <w:rsid w:val="0042106C"/>
    <w:rsid w:val="00421671"/>
    <w:rsid w:val="00421775"/>
    <w:rsid w:val="00421C27"/>
    <w:rsid w:val="00421C7A"/>
    <w:rsid w:val="00421FB8"/>
    <w:rsid w:val="0042242E"/>
    <w:rsid w:val="0042246C"/>
    <w:rsid w:val="00422501"/>
    <w:rsid w:val="00422AB2"/>
    <w:rsid w:val="00422E3D"/>
    <w:rsid w:val="00422FAD"/>
    <w:rsid w:val="00423142"/>
    <w:rsid w:val="004231CF"/>
    <w:rsid w:val="00423345"/>
    <w:rsid w:val="004237F8"/>
    <w:rsid w:val="004238FA"/>
    <w:rsid w:val="00423A81"/>
    <w:rsid w:val="00423AB0"/>
    <w:rsid w:val="00423AF3"/>
    <w:rsid w:val="00423C43"/>
    <w:rsid w:val="004240A7"/>
    <w:rsid w:val="0042457C"/>
    <w:rsid w:val="004247ED"/>
    <w:rsid w:val="00424AF9"/>
    <w:rsid w:val="00424F25"/>
    <w:rsid w:val="00424FB5"/>
    <w:rsid w:val="004251DF"/>
    <w:rsid w:val="004256B8"/>
    <w:rsid w:val="004258E8"/>
    <w:rsid w:val="00425BD6"/>
    <w:rsid w:val="00425DB4"/>
    <w:rsid w:val="00425E12"/>
    <w:rsid w:val="004268DF"/>
    <w:rsid w:val="00426959"/>
    <w:rsid w:val="00426A54"/>
    <w:rsid w:val="00426BA8"/>
    <w:rsid w:val="00426C9A"/>
    <w:rsid w:val="00426F01"/>
    <w:rsid w:val="00426FBF"/>
    <w:rsid w:val="004271E1"/>
    <w:rsid w:val="00427624"/>
    <w:rsid w:val="00427653"/>
    <w:rsid w:val="00427C87"/>
    <w:rsid w:val="00427CD0"/>
    <w:rsid w:val="00427DA9"/>
    <w:rsid w:val="0043019C"/>
    <w:rsid w:val="00430332"/>
    <w:rsid w:val="0043045F"/>
    <w:rsid w:val="00430464"/>
    <w:rsid w:val="004304AB"/>
    <w:rsid w:val="004305BB"/>
    <w:rsid w:val="004305F8"/>
    <w:rsid w:val="00430601"/>
    <w:rsid w:val="0043074A"/>
    <w:rsid w:val="00430885"/>
    <w:rsid w:val="00430E43"/>
    <w:rsid w:val="00430E48"/>
    <w:rsid w:val="00430E74"/>
    <w:rsid w:val="00431073"/>
    <w:rsid w:val="004310BD"/>
    <w:rsid w:val="0043111D"/>
    <w:rsid w:val="00431190"/>
    <w:rsid w:val="00431E32"/>
    <w:rsid w:val="0043202D"/>
    <w:rsid w:val="0043205C"/>
    <w:rsid w:val="004320E8"/>
    <w:rsid w:val="0043265C"/>
    <w:rsid w:val="004329DE"/>
    <w:rsid w:val="00432B32"/>
    <w:rsid w:val="00432E76"/>
    <w:rsid w:val="00433194"/>
    <w:rsid w:val="004333DB"/>
    <w:rsid w:val="00433465"/>
    <w:rsid w:val="004335DB"/>
    <w:rsid w:val="00433D18"/>
    <w:rsid w:val="00433E86"/>
    <w:rsid w:val="00434054"/>
    <w:rsid w:val="00434300"/>
    <w:rsid w:val="0043440E"/>
    <w:rsid w:val="004345B3"/>
    <w:rsid w:val="00434AF3"/>
    <w:rsid w:val="00434DC1"/>
    <w:rsid w:val="00434DC7"/>
    <w:rsid w:val="00434F85"/>
    <w:rsid w:val="004351BF"/>
    <w:rsid w:val="00435607"/>
    <w:rsid w:val="004356E4"/>
    <w:rsid w:val="00435948"/>
    <w:rsid w:val="00435B64"/>
    <w:rsid w:val="004364C3"/>
    <w:rsid w:val="00436A3C"/>
    <w:rsid w:val="00436E8D"/>
    <w:rsid w:val="00436EE2"/>
    <w:rsid w:val="00436F69"/>
    <w:rsid w:val="00437149"/>
    <w:rsid w:val="00437164"/>
    <w:rsid w:val="00437244"/>
    <w:rsid w:val="00437306"/>
    <w:rsid w:val="00437476"/>
    <w:rsid w:val="00437D62"/>
    <w:rsid w:val="0044060E"/>
    <w:rsid w:val="004408BE"/>
    <w:rsid w:val="0044095D"/>
    <w:rsid w:val="00440C0E"/>
    <w:rsid w:val="00440D27"/>
    <w:rsid w:val="00440DC1"/>
    <w:rsid w:val="00440E23"/>
    <w:rsid w:val="00440E70"/>
    <w:rsid w:val="00441051"/>
    <w:rsid w:val="0044113B"/>
    <w:rsid w:val="00441652"/>
    <w:rsid w:val="00441702"/>
    <w:rsid w:val="004418D4"/>
    <w:rsid w:val="004419AB"/>
    <w:rsid w:val="00441A85"/>
    <w:rsid w:val="00442230"/>
    <w:rsid w:val="00442255"/>
    <w:rsid w:val="00442418"/>
    <w:rsid w:val="00442451"/>
    <w:rsid w:val="00442601"/>
    <w:rsid w:val="004426E1"/>
    <w:rsid w:val="00442722"/>
    <w:rsid w:val="00442815"/>
    <w:rsid w:val="00442E03"/>
    <w:rsid w:val="00442EE3"/>
    <w:rsid w:val="00442F11"/>
    <w:rsid w:val="00443000"/>
    <w:rsid w:val="004430EB"/>
    <w:rsid w:val="00443768"/>
    <w:rsid w:val="00443D68"/>
    <w:rsid w:val="00443DF5"/>
    <w:rsid w:val="00444260"/>
    <w:rsid w:val="004444E1"/>
    <w:rsid w:val="00444A85"/>
    <w:rsid w:val="00444E87"/>
    <w:rsid w:val="004453BB"/>
    <w:rsid w:val="0044541D"/>
    <w:rsid w:val="004459F0"/>
    <w:rsid w:val="00445A55"/>
    <w:rsid w:val="00445D2D"/>
    <w:rsid w:val="004461B6"/>
    <w:rsid w:val="004463A5"/>
    <w:rsid w:val="0044655C"/>
    <w:rsid w:val="004465AB"/>
    <w:rsid w:val="00446651"/>
    <w:rsid w:val="004468EE"/>
    <w:rsid w:val="00446A11"/>
    <w:rsid w:val="00446DAF"/>
    <w:rsid w:val="00446FC6"/>
    <w:rsid w:val="004475EA"/>
    <w:rsid w:val="00447ED5"/>
    <w:rsid w:val="00447EEE"/>
    <w:rsid w:val="0045052E"/>
    <w:rsid w:val="004509EF"/>
    <w:rsid w:val="00450A99"/>
    <w:rsid w:val="00450BD5"/>
    <w:rsid w:val="004512CD"/>
    <w:rsid w:val="004516C3"/>
    <w:rsid w:val="00451CC1"/>
    <w:rsid w:val="00452520"/>
    <w:rsid w:val="00452C17"/>
    <w:rsid w:val="00452C3C"/>
    <w:rsid w:val="00452CF4"/>
    <w:rsid w:val="00452EF6"/>
    <w:rsid w:val="004532E4"/>
    <w:rsid w:val="00453C6D"/>
    <w:rsid w:val="00453D6B"/>
    <w:rsid w:val="00454020"/>
    <w:rsid w:val="00454467"/>
    <w:rsid w:val="004544A1"/>
    <w:rsid w:val="004545D1"/>
    <w:rsid w:val="00454E08"/>
    <w:rsid w:val="00454ED0"/>
    <w:rsid w:val="004552E4"/>
    <w:rsid w:val="0045546C"/>
    <w:rsid w:val="004555E1"/>
    <w:rsid w:val="0045575C"/>
    <w:rsid w:val="0045578D"/>
    <w:rsid w:val="00455D56"/>
    <w:rsid w:val="00455F4D"/>
    <w:rsid w:val="0045640A"/>
    <w:rsid w:val="004564C7"/>
    <w:rsid w:val="004564FF"/>
    <w:rsid w:val="004565F1"/>
    <w:rsid w:val="00456675"/>
    <w:rsid w:val="00456C07"/>
    <w:rsid w:val="00456D66"/>
    <w:rsid w:val="0045712B"/>
    <w:rsid w:val="0045752F"/>
    <w:rsid w:val="00457A97"/>
    <w:rsid w:val="00457C86"/>
    <w:rsid w:val="00460552"/>
    <w:rsid w:val="004605B8"/>
    <w:rsid w:val="00460647"/>
    <w:rsid w:val="00460F3A"/>
    <w:rsid w:val="00460F79"/>
    <w:rsid w:val="00461033"/>
    <w:rsid w:val="0046122C"/>
    <w:rsid w:val="0046139A"/>
    <w:rsid w:val="004613E3"/>
    <w:rsid w:val="004615E4"/>
    <w:rsid w:val="00461751"/>
    <w:rsid w:val="00461AE8"/>
    <w:rsid w:val="00461D26"/>
    <w:rsid w:val="00461EA4"/>
    <w:rsid w:val="00461F17"/>
    <w:rsid w:val="0046224E"/>
    <w:rsid w:val="004622F3"/>
    <w:rsid w:val="004626E0"/>
    <w:rsid w:val="0046270E"/>
    <w:rsid w:val="00462904"/>
    <w:rsid w:val="00462C5C"/>
    <w:rsid w:val="00462CF0"/>
    <w:rsid w:val="00462ED2"/>
    <w:rsid w:val="00463426"/>
    <w:rsid w:val="004634C2"/>
    <w:rsid w:val="00463575"/>
    <w:rsid w:val="00463657"/>
    <w:rsid w:val="0046390E"/>
    <w:rsid w:val="00463915"/>
    <w:rsid w:val="00463946"/>
    <w:rsid w:val="00463AAD"/>
    <w:rsid w:val="0046411A"/>
    <w:rsid w:val="004644E6"/>
    <w:rsid w:val="00464501"/>
    <w:rsid w:val="00464548"/>
    <w:rsid w:val="004645BD"/>
    <w:rsid w:val="0046468D"/>
    <w:rsid w:val="004648C4"/>
    <w:rsid w:val="004648CA"/>
    <w:rsid w:val="0046496F"/>
    <w:rsid w:val="00464ACA"/>
    <w:rsid w:val="00465309"/>
    <w:rsid w:val="004659E7"/>
    <w:rsid w:val="00465A28"/>
    <w:rsid w:val="00465A62"/>
    <w:rsid w:val="00465A8F"/>
    <w:rsid w:val="00465B5A"/>
    <w:rsid w:val="00465CF8"/>
    <w:rsid w:val="00465E95"/>
    <w:rsid w:val="004666CE"/>
    <w:rsid w:val="004666DA"/>
    <w:rsid w:val="00466726"/>
    <w:rsid w:val="004668FE"/>
    <w:rsid w:val="00466A12"/>
    <w:rsid w:val="00467030"/>
    <w:rsid w:val="004673A3"/>
    <w:rsid w:val="004677A4"/>
    <w:rsid w:val="00467994"/>
    <w:rsid w:val="00467E05"/>
    <w:rsid w:val="00467E36"/>
    <w:rsid w:val="00467F25"/>
    <w:rsid w:val="00467FB0"/>
    <w:rsid w:val="00467FCC"/>
    <w:rsid w:val="004708DE"/>
    <w:rsid w:val="00470B1C"/>
    <w:rsid w:val="0047122E"/>
    <w:rsid w:val="0047140B"/>
    <w:rsid w:val="0047155E"/>
    <w:rsid w:val="00471898"/>
    <w:rsid w:val="0047217E"/>
    <w:rsid w:val="0047237A"/>
    <w:rsid w:val="00472572"/>
    <w:rsid w:val="004728FA"/>
    <w:rsid w:val="00472972"/>
    <w:rsid w:val="00472D50"/>
    <w:rsid w:val="004730EF"/>
    <w:rsid w:val="0047327C"/>
    <w:rsid w:val="004734D0"/>
    <w:rsid w:val="00473737"/>
    <w:rsid w:val="004737E0"/>
    <w:rsid w:val="0047386F"/>
    <w:rsid w:val="00473F8E"/>
    <w:rsid w:val="0047415D"/>
    <w:rsid w:val="004742D2"/>
    <w:rsid w:val="00474370"/>
    <w:rsid w:val="004743CA"/>
    <w:rsid w:val="00474467"/>
    <w:rsid w:val="00474524"/>
    <w:rsid w:val="004745AC"/>
    <w:rsid w:val="004746E5"/>
    <w:rsid w:val="00474826"/>
    <w:rsid w:val="0047495C"/>
    <w:rsid w:val="00474A89"/>
    <w:rsid w:val="00474E35"/>
    <w:rsid w:val="0047500A"/>
    <w:rsid w:val="0047572E"/>
    <w:rsid w:val="004757CB"/>
    <w:rsid w:val="00475B56"/>
    <w:rsid w:val="00475DFE"/>
    <w:rsid w:val="00475FEB"/>
    <w:rsid w:val="004761D8"/>
    <w:rsid w:val="0047644F"/>
    <w:rsid w:val="004767CD"/>
    <w:rsid w:val="00476843"/>
    <w:rsid w:val="0047694D"/>
    <w:rsid w:val="00476BEE"/>
    <w:rsid w:val="00476C55"/>
    <w:rsid w:val="00476C77"/>
    <w:rsid w:val="00476E89"/>
    <w:rsid w:val="00476F57"/>
    <w:rsid w:val="0047716A"/>
    <w:rsid w:val="004772A6"/>
    <w:rsid w:val="004774A2"/>
    <w:rsid w:val="0047752D"/>
    <w:rsid w:val="0047768B"/>
    <w:rsid w:val="0047775E"/>
    <w:rsid w:val="00477839"/>
    <w:rsid w:val="00477A90"/>
    <w:rsid w:val="00477D78"/>
    <w:rsid w:val="00477E56"/>
    <w:rsid w:val="004800A5"/>
    <w:rsid w:val="0048034A"/>
    <w:rsid w:val="0048040B"/>
    <w:rsid w:val="0048077D"/>
    <w:rsid w:val="004807A2"/>
    <w:rsid w:val="00480BEA"/>
    <w:rsid w:val="00481338"/>
    <w:rsid w:val="004813D0"/>
    <w:rsid w:val="004816B5"/>
    <w:rsid w:val="004816FF"/>
    <w:rsid w:val="00481AA8"/>
    <w:rsid w:val="00481AD1"/>
    <w:rsid w:val="004822E9"/>
    <w:rsid w:val="00482494"/>
    <w:rsid w:val="00482606"/>
    <w:rsid w:val="0048286E"/>
    <w:rsid w:val="00482AD5"/>
    <w:rsid w:val="0048353C"/>
    <w:rsid w:val="004837C7"/>
    <w:rsid w:val="0048381D"/>
    <w:rsid w:val="00483903"/>
    <w:rsid w:val="00483953"/>
    <w:rsid w:val="0048417C"/>
    <w:rsid w:val="00484212"/>
    <w:rsid w:val="00484565"/>
    <w:rsid w:val="004846D7"/>
    <w:rsid w:val="00484CF2"/>
    <w:rsid w:val="00484FE9"/>
    <w:rsid w:val="0048507C"/>
    <w:rsid w:val="00485280"/>
    <w:rsid w:val="00485309"/>
    <w:rsid w:val="004856C3"/>
    <w:rsid w:val="0048602E"/>
    <w:rsid w:val="0048616E"/>
    <w:rsid w:val="0048625B"/>
    <w:rsid w:val="004862CD"/>
    <w:rsid w:val="004863D7"/>
    <w:rsid w:val="0048653E"/>
    <w:rsid w:val="0048676F"/>
    <w:rsid w:val="00486B07"/>
    <w:rsid w:val="00486BB2"/>
    <w:rsid w:val="00486C03"/>
    <w:rsid w:val="00486DF1"/>
    <w:rsid w:val="00486ECE"/>
    <w:rsid w:val="00487349"/>
    <w:rsid w:val="00487564"/>
    <w:rsid w:val="00487D1D"/>
    <w:rsid w:val="00487EA6"/>
    <w:rsid w:val="00487F71"/>
    <w:rsid w:val="00490253"/>
    <w:rsid w:val="004902E3"/>
    <w:rsid w:val="00490482"/>
    <w:rsid w:val="00490BD4"/>
    <w:rsid w:val="00490C9A"/>
    <w:rsid w:val="00491C0C"/>
    <w:rsid w:val="0049238E"/>
    <w:rsid w:val="004923A2"/>
    <w:rsid w:val="004924FB"/>
    <w:rsid w:val="00492948"/>
    <w:rsid w:val="00492EE0"/>
    <w:rsid w:val="00493146"/>
    <w:rsid w:val="0049316C"/>
    <w:rsid w:val="004931EA"/>
    <w:rsid w:val="00493245"/>
    <w:rsid w:val="00493273"/>
    <w:rsid w:val="004933EF"/>
    <w:rsid w:val="00493407"/>
    <w:rsid w:val="00493409"/>
    <w:rsid w:val="00493497"/>
    <w:rsid w:val="0049399E"/>
    <w:rsid w:val="00493EF7"/>
    <w:rsid w:val="00494229"/>
    <w:rsid w:val="0049454F"/>
    <w:rsid w:val="004945BF"/>
    <w:rsid w:val="0049496A"/>
    <w:rsid w:val="004949F2"/>
    <w:rsid w:val="00494A54"/>
    <w:rsid w:val="00494B43"/>
    <w:rsid w:val="00494B97"/>
    <w:rsid w:val="00494C4C"/>
    <w:rsid w:val="00494F79"/>
    <w:rsid w:val="00494F89"/>
    <w:rsid w:val="00495108"/>
    <w:rsid w:val="004952D7"/>
    <w:rsid w:val="0049534D"/>
    <w:rsid w:val="004953B2"/>
    <w:rsid w:val="0049549E"/>
    <w:rsid w:val="00495808"/>
    <w:rsid w:val="00495A94"/>
    <w:rsid w:val="00495AC0"/>
    <w:rsid w:val="00496421"/>
    <w:rsid w:val="00496565"/>
    <w:rsid w:val="004967A5"/>
    <w:rsid w:val="004968A9"/>
    <w:rsid w:val="00496AEE"/>
    <w:rsid w:val="00496D05"/>
    <w:rsid w:val="00497711"/>
    <w:rsid w:val="0049782E"/>
    <w:rsid w:val="00497BC2"/>
    <w:rsid w:val="00497C00"/>
    <w:rsid w:val="00497DF8"/>
    <w:rsid w:val="00497F97"/>
    <w:rsid w:val="004A0285"/>
    <w:rsid w:val="004A04E6"/>
    <w:rsid w:val="004A0675"/>
    <w:rsid w:val="004A06BF"/>
    <w:rsid w:val="004A0B10"/>
    <w:rsid w:val="004A0B7B"/>
    <w:rsid w:val="004A0FAD"/>
    <w:rsid w:val="004A1336"/>
    <w:rsid w:val="004A13F3"/>
    <w:rsid w:val="004A1762"/>
    <w:rsid w:val="004A17D7"/>
    <w:rsid w:val="004A1E22"/>
    <w:rsid w:val="004A20BC"/>
    <w:rsid w:val="004A23A3"/>
    <w:rsid w:val="004A244A"/>
    <w:rsid w:val="004A25D4"/>
    <w:rsid w:val="004A29D9"/>
    <w:rsid w:val="004A2C26"/>
    <w:rsid w:val="004A2DB7"/>
    <w:rsid w:val="004A2ED2"/>
    <w:rsid w:val="004A3437"/>
    <w:rsid w:val="004A3471"/>
    <w:rsid w:val="004A34B4"/>
    <w:rsid w:val="004A3E9D"/>
    <w:rsid w:val="004A3FEE"/>
    <w:rsid w:val="004A428E"/>
    <w:rsid w:val="004A4C2C"/>
    <w:rsid w:val="004A4E23"/>
    <w:rsid w:val="004A5341"/>
    <w:rsid w:val="004A53F4"/>
    <w:rsid w:val="004A55F3"/>
    <w:rsid w:val="004A567F"/>
    <w:rsid w:val="004A585D"/>
    <w:rsid w:val="004A5AA2"/>
    <w:rsid w:val="004A5B5A"/>
    <w:rsid w:val="004A5CDD"/>
    <w:rsid w:val="004A5E6C"/>
    <w:rsid w:val="004A5FD8"/>
    <w:rsid w:val="004A61E6"/>
    <w:rsid w:val="004A62EB"/>
    <w:rsid w:val="004A66CD"/>
    <w:rsid w:val="004A6848"/>
    <w:rsid w:val="004A6B1D"/>
    <w:rsid w:val="004A6C02"/>
    <w:rsid w:val="004A6EB5"/>
    <w:rsid w:val="004A6EF7"/>
    <w:rsid w:val="004A6FCC"/>
    <w:rsid w:val="004A70C9"/>
    <w:rsid w:val="004A72EF"/>
    <w:rsid w:val="004A75BE"/>
    <w:rsid w:val="004A782D"/>
    <w:rsid w:val="004A7AA1"/>
    <w:rsid w:val="004A7B75"/>
    <w:rsid w:val="004A7DEF"/>
    <w:rsid w:val="004A7F69"/>
    <w:rsid w:val="004B01F1"/>
    <w:rsid w:val="004B0234"/>
    <w:rsid w:val="004B0238"/>
    <w:rsid w:val="004B07CD"/>
    <w:rsid w:val="004B0B03"/>
    <w:rsid w:val="004B0B25"/>
    <w:rsid w:val="004B0C0D"/>
    <w:rsid w:val="004B0F5E"/>
    <w:rsid w:val="004B117B"/>
    <w:rsid w:val="004B13D4"/>
    <w:rsid w:val="004B155B"/>
    <w:rsid w:val="004B1776"/>
    <w:rsid w:val="004B17ED"/>
    <w:rsid w:val="004B1CAC"/>
    <w:rsid w:val="004B1E44"/>
    <w:rsid w:val="004B1EC9"/>
    <w:rsid w:val="004B20C7"/>
    <w:rsid w:val="004B21BC"/>
    <w:rsid w:val="004B232C"/>
    <w:rsid w:val="004B2376"/>
    <w:rsid w:val="004B2531"/>
    <w:rsid w:val="004B2A28"/>
    <w:rsid w:val="004B2CCB"/>
    <w:rsid w:val="004B314B"/>
    <w:rsid w:val="004B37DD"/>
    <w:rsid w:val="004B3F15"/>
    <w:rsid w:val="004B44CC"/>
    <w:rsid w:val="004B4A8F"/>
    <w:rsid w:val="004B4CB6"/>
    <w:rsid w:val="004B4E73"/>
    <w:rsid w:val="004B4EF2"/>
    <w:rsid w:val="004B50A1"/>
    <w:rsid w:val="004B5367"/>
    <w:rsid w:val="004B5518"/>
    <w:rsid w:val="004B56D6"/>
    <w:rsid w:val="004B58A2"/>
    <w:rsid w:val="004B5991"/>
    <w:rsid w:val="004B5A2C"/>
    <w:rsid w:val="004B5A53"/>
    <w:rsid w:val="004B5ABC"/>
    <w:rsid w:val="004B5C78"/>
    <w:rsid w:val="004B6314"/>
    <w:rsid w:val="004B640C"/>
    <w:rsid w:val="004B6418"/>
    <w:rsid w:val="004B6F3F"/>
    <w:rsid w:val="004B7094"/>
    <w:rsid w:val="004B7113"/>
    <w:rsid w:val="004B713F"/>
    <w:rsid w:val="004B7221"/>
    <w:rsid w:val="004B7705"/>
    <w:rsid w:val="004B77D4"/>
    <w:rsid w:val="004C0428"/>
    <w:rsid w:val="004C04A2"/>
    <w:rsid w:val="004C0C30"/>
    <w:rsid w:val="004C0C52"/>
    <w:rsid w:val="004C0CAF"/>
    <w:rsid w:val="004C0CCF"/>
    <w:rsid w:val="004C0F49"/>
    <w:rsid w:val="004C18CE"/>
    <w:rsid w:val="004C1BE2"/>
    <w:rsid w:val="004C2269"/>
    <w:rsid w:val="004C2497"/>
    <w:rsid w:val="004C2600"/>
    <w:rsid w:val="004C26A4"/>
    <w:rsid w:val="004C2792"/>
    <w:rsid w:val="004C281C"/>
    <w:rsid w:val="004C2E35"/>
    <w:rsid w:val="004C2F49"/>
    <w:rsid w:val="004C3114"/>
    <w:rsid w:val="004C31C0"/>
    <w:rsid w:val="004C322B"/>
    <w:rsid w:val="004C3369"/>
    <w:rsid w:val="004C34C1"/>
    <w:rsid w:val="004C3800"/>
    <w:rsid w:val="004C397A"/>
    <w:rsid w:val="004C39E0"/>
    <w:rsid w:val="004C3A38"/>
    <w:rsid w:val="004C3C0B"/>
    <w:rsid w:val="004C3F4B"/>
    <w:rsid w:val="004C4083"/>
    <w:rsid w:val="004C43DC"/>
    <w:rsid w:val="004C43F9"/>
    <w:rsid w:val="004C44CB"/>
    <w:rsid w:val="004C4902"/>
    <w:rsid w:val="004C4AAA"/>
    <w:rsid w:val="004C4BD7"/>
    <w:rsid w:val="004C4C1F"/>
    <w:rsid w:val="004C5772"/>
    <w:rsid w:val="004C58AD"/>
    <w:rsid w:val="004C592A"/>
    <w:rsid w:val="004C5B3B"/>
    <w:rsid w:val="004C5D18"/>
    <w:rsid w:val="004C5EE6"/>
    <w:rsid w:val="004C60E1"/>
    <w:rsid w:val="004C66A9"/>
    <w:rsid w:val="004C6735"/>
    <w:rsid w:val="004C68CD"/>
    <w:rsid w:val="004C6966"/>
    <w:rsid w:val="004C6F71"/>
    <w:rsid w:val="004C6FA0"/>
    <w:rsid w:val="004C6FCA"/>
    <w:rsid w:val="004C718B"/>
    <w:rsid w:val="004C7866"/>
    <w:rsid w:val="004C7890"/>
    <w:rsid w:val="004C7951"/>
    <w:rsid w:val="004C7A02"/>
    <w:rsid w:val="004C7B76"/>
    <w:rsid w:val="004C7C99"/>
    <w:rsid w:val="004C7CB9"/>
    <w:rsid w:val="004C7CCA"/>
    <w:rsid w:val="004C7E23"/>
    <w:rsid w:val="004D0385"/>
    <w:rsid w:val="004D06DA"/>
    <w:rsid w:val="004D0943"/>
    <w:rsid w:val="004D09D6"/>
    <w:rsid w:val="004D0C10"/>
    <w:rsid w:val="004D0C78"/>
    <w:rsid w:val="004D1002"/>
    <w:rsid w:val="004D14E3"/>
    <w:rsid w:val="004D1603"/>
    <w:rsid w:val="004D16B2"/>
    <w:rsid w:val="004D18D1"/>
    <w:rsid w:val="004D1AE4"/>
    <w:rsid w:val="004D1BA0"/>
    <w:rsid w:val="004D21C7"/>
    <w:rsid w:val="004D2340"/>
    <w:rsid w:val="004D25BD"/>
    <w:rsid w:val="004D25D7"/>
    <w:rsid w:val="004D2992"/>
    <w:rsid w:val="004D2D54"/>
    <w:rsid w:val="004D325A"/>
    <w:rsid w:val="004D3EA2"/>
    <w:rsid w:val="004D40B9"/>
    <w:rsid w:val="004D4138"/>
    <w:rsid w:val="004D44E4"/>
    <w:rsid w:val="004D4872"/>
    <w:rsid w:val="004D51D2"/>
    <w:rsid w:val="004D5335"/>
    <w:rsid w:val="004D53CE"/>
    <w:rsid w:val="004D554B"/>
    <w:rsid w:val="004D556F"/>
    <w:rsid w:val="004D5C16"/>
    <w:rsid w:val="004D5C32"/>
    <w:rsid w:val="004D5F65"/>
    <w:rsid w:val="004D6117"/>
    <w:rsid w:val="004D6288"/>
    <w:rsid w:val="004D65B1"/>
    <w:rsid w:val="004D663B"/>
    <w:rsid w:val="004D667B"/>
    <w:rsid w:val="004D6933"/>
    <w:rsid w:val="004D6978"/>
    <w:rsid w:val="004D6A29"/>
    <w:rsid w:val="004D6B75"/>
    <w:rsid w:val="004D7085"/>
    <w:rsid w:val="004D720D"/>
    <w:rsid w:val="004D793F"/>
    <w:rsid w:val="004D7A26"/>
    <w:rsid w:val="004D7AF7"/>
    <w:rsid w:val="004D7D58"/>
    <w:rsid w:val="004E0703"/>
    <w:rsid w:val="004E0770"/>
    <w:rsid w:val="004E0831"/>
    <w:rsid w:val="004E09C9"/>
    <w:rsid w:val="004E0A43"/>
    <w:rsid w:val="004E0A4C"/>
    <w:rsid w:val="004E0ABA"/>
    <w:rsid w:val="004E0AE3"/>
    <w:rsid w:val="004E0F95"/>
    <w:rsid w:val="004E0FDA"/>
    <w:rsid w:val="004E10BF"/>
    <w:rsid w:val="004E177D"/>
    <w:rsid w:val="004E17CA"/>
    <w:rsid w:val="004E1BDF"/>
    <w:rsid w:val="004E1DA8"/>
    <w:rsid w:val="004E1E28"/>
    <w:rsid w:val="004E1ECB"/>
    <w:rsid w:val="004E2717"/>
    <w:rsid w:val="004E2827"/>
    <w:rsid w:val="004E31B6"/>
    <w:rsid w:val="004E3518"/>
    <w:rsid w:val="004E390E"/>
    <w:rsid w:val="004E395D"/>
    <w:rsid w:val="004E3B6B"/>
    <w:rsid w:val="004E3E23"/>
    <w:rsid w:val="004E3E81"/>
    <w:rsid w:val="004E3FCC"/>
    <w:rsid w:val="004E41CD"/>
    <w:rsid w:val="004E4219"/>
    <w:rsid w:val="004E432F"/>
    <w:rsid w:val="004E4572"/>
    <w:rsid w:val="004E45A9"/>
    <w:rsid w:val="004E45D7"/>
    <w:rsid w:val="004E47D1"/>
    <w:rsid w:val="004E4A1C"/>
    <w:rsid w:val="004E4A21"/>
    <w:rsid w:val="004E4A77"/>
    <w:rsid w:val="004E4B25"/>
    <w:rsid w:val="004E4C8A"/>
    <w:rsid w:val="004E5386"/>
    <w:rsid w:val="004E54EB"/>
    <w:rsid w:val="004E5557"/>
    <w:rsid w:val="004E5852"/>
    <w:rsid w:val="004E58DC"/>
    <w:rsid w:val="004E603A"/>
    <w:rsid w:val="004E6047"/>
    <w:rsid w:val="004E6164"/>
    <w:rsid w:val="004E6273"/>
    <w:rsid w:val="004E6834"/>
    <w:rsid w:val="004E703E"/>
    <w:rsid w:val="004E71AD"/>
    <w:rsid w:val="004E738F"/>
    <w:rsid w:val="004E74A9"/>
    <w:rsid w:val="004E7529"/>
    <w:rsid w:val="004E7885"/>
    <w:rsid w:val="004E78B3"/>
    <w:rsid w:val="004E7BB4"/>
    <w:rsid w:val="004E7D68"/>
    <w:rsid w:val="004E7EB9"/>
    <w:rsid w:val="004F0020"/>
    <w:rsid w:val="004F013F"/>
    <w:rsid w:val="004F0211"/>
    <w:rsid w:val="004F02F0"/>
    <w:rsid w:val="004F0762"/>
    <w:rsid w:val="004F09A6"/>
    <w:rsid w:val="004F0A96"/>
    <w:rsid w:val="004F0D53"/>
    <w:rsid w:val="004F0E04"/>
    <w:rsid w:val="004F102A"/>
    <w:rsid w:val="004F12F5"/>
    <w:rsid w:val="004F1357"/>
    <w:rsid w:val="004F1927"/>
    <w:rsid w:val="004F2432"/>
    <w:rsid w:val="004F2CCE"/>
    <w:rsid w:val="004F2DFF"/>
    <w:rsid w:val="004F344E"/>
    <w:rsid w:val="004F3485"/>
    <w:rsid w:val="004F363E"/>
    <w:rsid w:val="004F3786"/>
    <w:rsid w:val="004F37B9"/>
    <w:rsid w:val="004F37C2"/>
    <w:rsid w:val="004F3C5F"/>
    <w:rsid w:val="004F3F31"/>
    <w:rsid w:val="004F41C1"/>
    <w:rsid w:val="004F43DA"/>
    <w:rsid w:val="004F4479"/>
    <w:rsid w:val="004F48E1"/>
    <w:rsid w:val="004F4902"/>
    <w:rsid w:val="004F4B12"/>
    <w:rsid w:val="004F4B43"/>
    <w:rsid w:val="004F4C07"/>
    <w:rsid w:val="004F4C62"/>
    <w:rsid w:val="004F4E92"/>
    <w:rsid w:val="004F4F62"/>
    <w:rsid w:val="004F502A"/>
    <w:rsid w:val="004F541E"/>
    <w:rsid w:val="004F58B4"/>
    <w:rsid w:val="004F5A10"/>
    <w:rsid w:val="004F5F98"/>
    <w:rsid w:val="004F5F9C"/>
    <w:rsid w:val="004F5FD2"/>
    <w:rsid w:val="004F6070"/>
    <w:rsid w:val="004F60F1"/>
    <w:rsid w:val="004F638D"/>
    <w:rsid w:val="004F6554"/>
    <w:rsid w:val="004F6EB1"/>
    <w:rsid w:val="004F7026"/>
    <w:rsid w:val="004F70C7"/>
    <w:rsid w:val="004F7127"/>
    <w:rsid w:val="004F7156"/>
    <w:rsid w:val="004F71B6"/>
    <w:rsid w:val="004F7242"/>
    <w:rsid w:val="004F7290"/>
    <w:rsid w:val="004F7954"/>
    <w:rsid w:val="004F7978"/>
    <w:rsid w:val="004F7F75"/>
    <w:rsid w:val="00500129"/>
    <w:rsid w:val="00500142"/>
    <w:rsid w:val="005004AD"/>
    <w:rsid w:val="005009FB"/>
    <w:rsid w:val="00500B78"/>
    <w:rsid w:val="00500D65"/>
    <w:rsid w:val="00500E79"/>
    <w:rsid w:val="00501169"/>
    <w:rsid w:val="005012ED"/>
    <w:rsid w:val="00501346"/>
    <w:rsid w:val="005013F4"/>
    <w:rsid w:val="0050188E"/>
    <w:rsid w:val="00501BCF"/>
    <w:rsid w:val="00502083"/>
    <w:rsid w:val="00502286"/>
    <w:rsid w:val="0050267A"/>
    <w:rsid w:val="005028E4"/>
    <w:rsid w:val="005029CB"/>
    <w:rsid w:val="00502D93"/>
    <w:rsid w:val="00502E4E"/>
    <w:rsid w:val="00502F2C"/>
    <w:rsid w:val="0050318E"/>
    <w:rsid w:val="00503444"/>
    <w:rsid w:val="005035F9"/>
    <w:rsid w:val="00503959"/>
    <w:rsid w:val="00503983"/>
    <w:rsid w:val="00503E79"/>
    <w:rsid w:val="0050405C"/>
    <w:rsid w:val="00504397"/>
    <w:rsid w:val="0050482F"/>
    <w:rsid w:val="00504DAF"/>
    <w:rsid w:val="00504EBE"/>
    <w:rsid w:val="00504F41"/>
    <w:rsid w:val="00505193"/>
    <w:rsid w:val="00505265"/>
    <w:rsid w:val="005056CC"/>
    <w:rsid w:val="00505A29"/>
    <w:rsid w:val="00505D2E"/>
    <w:rsid w:val="0050614E"/>
    <w:rsid w:val="00506548"/>
    <w:rsid w:val="00506676"/>
    <w:rsid w:val="00506A17"/>
    <w:rsid w:val="00506AB9"/>
    <w:rsid w:val="00506DF4"/>
    <w:rsid w:val="00506E46"/>
    <w:rsid w:val="005070B1"/>
    <w:rsid w:val="00507243"/>
    <w:rsid w:val="0050745C"/>
    <w:rsid w:val="005076F8"/>
    <w:rsid w:val="00507758"/>
    <w:rsid w:val="005078A1"/>
    <w:rsid w:val="005078BD"/>
    <w:rsid w:val="0050793C"/>
    <w:rsid w:val="00507B81"/>
    <w:rsid w:val="00507B89"/>
    <w:rsid w:val="00507C40"/>
    <w:rsid w:val="00507E28"/>
    <w:rsid w:val="00510020"/>
    <w:rsid w:val="00510393"/>
    <w:rsid w:val="005108D0"/>
    <w:rsid w:val="00510DB0"/>
    <w:rsid w:val="00510DE5"/>
    <w:rsid w:val="0051106B"/>
    <w:rsid w:val="00511322"/>
    <w:rsid w:val="00511372"/>
    <w:rsid w:val="005114A4"/>
    <w:rsid w:val="0051151A"/>
    <w:rsid w:val="00511722"/>
    <w:rsid w:val="005117F9"/>
    <w:rsid w:val="00511897"/>
    <w:rsid w:val="00511B6A"/>
    <w:rsid w:val="00511D3D"/>
    <w:rsid w:val="00512109"/>
    <w:rsid w:val="005122BA"/>
    <w:rsid w:val="0051235A"/>
    <w:rsid w:val="00512665"/>
    <w:rsid w:val="00512B72"/>
    <w:rsid w:val="00512C9A"/>
    <w:rsid w:val="00512D5F"/>
    <w:rsid w:val="00513454"/>
    <w:rsid w:val="00513554"/>
    <w:rsid w:val="005137F5"/>
    <w:rsid w:val="00513855"/>
    <w:rsid w:val="00513B23"/>
    <w:rsid w:val="00513BC6"/>
    <w:rsid w:val="00513F86"/>
    <w:rsid w:val="00513FEA"/>
    <w:rsid w:val="00514014"/>
    <w:rsid w:val="0051456A"/>
    <w:rsid w:val="00514586"/>
    <w:rsid w:val="00514C02"/>
    <w:rsid w:val="00514C52"/>
    <w:rsid w:val="00514CAD"/>
    <w:rsid w:val="00514FAC"/>
    <w:rsid w:val="005151E6"/>
    <w:rsid w:val="005153F0"/>
    <w:rsid w:val="005153F6"/>
    <w:rsid w:val="005156B9"/>
    <w:rsid w:val="005158C4"/>
    <w:rsid w:val="00515DB3"/>
    <w:rsid w:val="00516163"/>
    <w:rsid w:val="005161DA"/>
    <w:rsid w:val="00516301"/>
    <w:rsid w:val="00516456"/>
    <w:rsid w:val="005168A9"/>
    <w:rsid w:val="00516A72"/>
    <w:rsid w:val="00517498"/>
    <w:rsid w:val="0051759B"/>
    <w:rsid w:val="00517809"/>
    <w:rsid w:val="00517A52"/>
    <w:rsid w:val="00517A57"/>
    <w:rsid w:val="00517E9E"/>
    <w:rsid w:val="00517FF0"/>
    <w:rsid w:val="00520929"/>
    <w:rsid w:val="00520955"/>
    <w:rsid w:val="00520958"/>
    <w:rsid w:val="00520D0C"/>
    <w:rsid w:val="00520D86"/>
    <w:rsid w:val="00520E8F"/>
    <w:rsid w:val="00521A1F"/>
    <w:rsid w:val="00521A3A"/>
    <w:rsid w:val="00521AF0"/>
    <w:rsid w:val="00521C46"/>
    <w:rsid w:val="005220A7"/>
    <w:rsid w:val="0052214E"/>
    <w:rsid w:val="005221E2"/>
    <w:rsid w:val="00522275"/>
    <w:rsid w:val="00522344"/>
    <w:rsid w:val="005223F6"/>
    <w:rsid w:val="00522452"/>
    <w:rsid w:val="00522539"/>
    <w:rsid w:val="00522B5E"/>
    <w:rsid w:val="00522B8B"/>
    <w:rsid w:val="00522FB0"/>
    <w:rsid w:val="0052339F"/>
    <w:rsid w:val="00523535"/>
    <w:rsid w:val="0052369E"/>
    <w:rsid w:val="00523974"/>
    <w:rsid w:val="00523B43"/>
    <w:rsid w:val="00523DB4"/>
    <w:rsid w:val="00523FEE"/>
    <w:rsid w:val="00524025"/>
    <w:rsid w:val="00524345"/>
    <w:rsid w:val="005243BE"/>
    <w:rsid w:val="005243D9"/>
    <w:rsid w:val="005248C6"/>
    <w:rsid w:val="00524B87"/>
    <w:rsid w:val="00524DED"/>
    <w:rsid w:val="00525019"/>
    <w:rsid w:val="005250DE"/>
    <w:rsid w:val="005251CB"/>
    <w:rsid w:val="005256FB"/>
    <w:rsid w:val="005257A1"/>
    <w:rsid w:val="00525FCC"/>
    <w:rsid w:val="00526164"/>
    <w:rsid w:val="005261AE"/>
    <w:rsid w:val="0052625B"/>
    <w:rsid w:val="00526268"/>
    <w:rsid w:val="00526600"/>
    <w:rsid w:val="0052670F"/>
    <w:rsid w:val="00526768"/>
    <w:rsid w:val="0052682F"/>
    <w:rsid w:val="00526951"/>
    <w:rsid w:val="00526BDD"/>
    <w:rsid w:val="00526EC1"/>
    <w:rsid w:val="00527164"/>
    <w:rsid w:val="0052728B"/>
    <w:rsid w:val="005275E8"/>
    <w:rsid w:val="0052765D"/>
    <w:rsid w:val="005278FC"/>
    <w:rsid w:val="00527D23"/>
    <w:rsid w:val="00527FFD"/>
    <w:rsid w:val="00530229"/>
    <w:rsid w:val="00530A3F"/>
    <w:rsid w:val="00530AB0"/>
    <w:rsid w:val="00530E39"/>
    <w:rsid w:val="00531051"/>
    <w:rsid w:val="0053112E"/>
    <w:rsid w:val="00531707"/>
    <w:rsid w:val="00531988"/>
    <w:rsid w:val="00531B44"/>
    <w:rsid w:val="00531C9B"/>
    <w:rsid w:val="00532202"/>
    <w:rsid w:val="005326B9"/>
    <w:rsid w:val="005328AD"/>
    <w:rsid w:val="0053293D"/>
    <w:rsid w:val="00532A3C"/>
    <w:rsid w:val="00532B51"/>
    <w:rsid w:val="005330AB"/>
    <w:rsid w:val="00533284"/>
    <w:rsid w:val="0053352C"/>
    <w:rsid w:val="005336C2"/>
    <w:rsid w:val="00533850"/>
    <w:rsid w:val="00533B1D"/>
    <w:rsid w:val="00533BB7"/>
    <w:rsid w:val="00533EC6"/>
    <w:rsid w:val="00534610"/>
    <w:rsid w:val="0053479A"/>
    <w:rsid w:val="00534A75"/>
    <w:rsid w:val="00534FC4"/>
    <w:rsid w:val="00535252"/>
    <w:rsid w:val="005352E0"/>
    <w:rsid w:val="00535369"/>
    <w:rsid w:val="00535504"/>
    <w:rsid w:val="0053558C"/>
    <w:rsid w:val="005357D5"/>
    <w:rsid w:val="0053591D"/>
    <w:rsid w:val="00535BDA"/>
    <w:rsid w:val="00535CD3"/>
    <w:rsid w:val="00535DD8"/>
    <w:rsid w:val="005361A5"/>
    <w:rsid w:val="005362BD"/>
    <w:rsid w:val="005362FD"/>
    <w:rsid w:val="0053646B"/>
    <w:rsid w:val="00537210"/>
    <w:rsid w:val="005376CD"/>
    <w:rsid w:val="00537920"/>
    <w:rsid w:val="00537AFE"/>
    <w:rsid w:val="00537CD1"/>
    <w:rsid w:val="00537D42"/>
    <w:rsid w:val="00537E9C"/>
    <w:rsid w:val="005407BC"/>
    <w:rsid w:val="00540B77"/>
    <w:rsid w:val="00540D58"/>
    <w:rsid w:val="005410E2"/>
    <w:rsid w:val="005411FD"/>
    <w:rsid w:val="005412FD"/>
    <w:rsid w:val="00541893"/>
    <w:rsid w:val="005419A4"/>
    <w:rsid w:val="00541C52"/>
    <w:rsid w:val="00541EDD"/>
    <w:rsid w:val="00541F3D"/>
    <w:rsid w:val="00542430"/>
    <w:rsid w:val="00542779"/>
    <w:rsid w:val="005427FE"/>
    <w:rsid w:val="00542962"/>
    <w:rsid w:val="00542A91"/>
    <w:rsid w:val="00542C0B"/>
    <w:rsid w:val="00543198"/>
    <w:rsid w:val="00543217"/>
    <w:rsid w:val="00543354"/>
    <w:rsid w:val="00543701"/>
    <w:rsid w:val="005439F4"/>
    <w:rsid w:val="005443B5"/>
    <w:rsid w:val="0054444A"/>
    <w:rsid w:val="005444F6"/>
    <w:rsid w:val="00544C29"/>
    <w:rsid w:val="005450E0"/>
    <w:rsid w:val="005455C3"/>
    <w:rsid w:val="005456BF"/>
    <w:rsid w:val="005456E1"/>
    <w:rsid w:val="00545B90"/>
    <w:rsid w:val="00545C92"/>
    <w:rsid w:val="00545DFB"/>
    <w:rsid w:val="00545E37"/>
    <w:rsid w:val="00545F12"/>
    <w:rsid w:val="00545F6B"/>
    <w:rsid w:val="005462ED"/>
    <w:rsid w:val="0054651D"/>
    <w:rsid w:val="005467A4"/>
    <w:rsid w:val="00546BDB"/>
    <w:rsid w:val="00546E41"/>
    <w:rsid w:val="0054719C"/>
    <w:rsid w:val="00547575"/>
    <w:rsid w:val="00547614"/>
    <w:rsid w:val="00547D2B"/>
    <w:rsid w:val="00547DE2"/>
    <w:rsid w:val="0055008D"/>
    <w:rsid w:val="005502D9"/>
    <w:rsid w:val="005502E0"/>
    <w:rsid w:val="00550370"/>
    <w:rsid w:val="00550475"/>
    <w:rsid w:val="00550732"/>
    <w:rsid w:val="00550F71"/>
    <w:rsid w:val="00551196"/>
    <w:rsid w:val="005512C8"/>
    <w:rsid w:val="0055172E"/>
    <w:rsid w:val="005517EF"/>
    <w:rsid w:val="00551D2F"/>
    <w:rsid w:val="005522C2"/>
    <w:rsid w:val="005522E0"/>
    <w:rsid w:val="0055237E"/>
    <w:rsid w:val="005528C6"/>
    <w:rsid w:val="00552C04"/>
    <w:rsid w:val="00552C84"/>
    <w:rsid w:val="00553417"/>
    <w:rsid w:val="005534C4"/>
    <w:rsid w:val="00553889"/>
    <w:rsid w:val="005538EA"/>
    <w:rsid w:val="0055394F"/>
    <w:rsid w:val="00553D11"/>
    <w:rsid w:val="005540EE"/>
    <w:rsid w:val="0055419E"/>
    <w:rsid w:val="005542E6"/>
    <w:rsid w:val="00554A90"/>
    <w:rsid w:val="00554AFC"/>
    <w:rsid w:val="00554BA0"/>
    <w:rsid w:val="00554C88"/>
    <w:rsid w:val="00554FFB"/>
    <w:rsid w:val="00555083"/>
    <w:rsid w:val="005552EE"/>
    <w:rsid w:val="0055531D"/>
    <w:rsid w:val="005554AC"/>
    <w:rsid w:val="005555D4"/>
    <w:rsid w:val="005556F8"/>
    <w:rsid w:val="00555D15"/>
    <w:rsid w:val="00556236"/>
    <w:rsid w:val="0055641B"/>
    <w:rsid w:val="0055699B"/>
    <w:rsid w:val="00556A91"/>
    <w:rsid w:val="00556C66"/>
    <w:rsid w:val="00556CF0"/>
    <w:rsid w:val="00556D10"/>
    <w:rsid w:val="00556FAD"/>
    <w:rsid w:val="0055744F"/>
    <w:rsid w:val="00557A27"/>
    <w:rsid w:val="0056003C"/>
    <w:rsid w:val="005600D9"/>
    <w:rsid w:val="00560345"/>
    <w:rsid w:val="0056047A"/>
    <w:rsid w:val="0056070D"/>
    <w:rsid w:val="00560A8E"/>
    <w:rsid w:val="00560F48"/>
    <w:rsid w:val="00560FA3"/>
    <w:rsid w:val="0056114E"/>
    <w:rsid w:val="005612C9"/>
    <w:rsid w:val="00561350"/>
    <w:rsid w:val="0056154D"/>
    <w:rsid w:val="00561ACF"/>
    <w:rsid w:val="00561E1E"/>
    <w:rsid w:val="00562037"/>
    <w:rsid w:val="005624A4"/>
    <w:rsid w:val="00562724"/>
    <w:rsid w:val="005628D8"/>
    <w:rsid w:val="0056294E"/>
    <w:rsid w:val="00562A46"/>
    <w:rsid w:val="00562D9A"/>
    <w:rsid w:val="00562FB2"/>
    <w:rsid w:val="00563338"/>
    <w:rsid w:val="00563A41"/>
    <w:rsid w:val="00563C7D"/>
    <w:rsid w:val="00563D3C"/>
    <w:rsid w:val="00563ECC"/>
    <w:rsid w:val="00563EEC"/>
    <w:rsid w:val="00563EF5"/>
    <w:rsid w:val="0056439F"/>
    <w:rsid w:val="005645A5"/>
    <w:rsid w:val="00564632"/>
    <w:rsid w:val="00564825"/>
    <w:rsid w:val="0056491B"/>
    <w:rsid w:val="005649F4"/>
    <w:rsid w:val="00564A8C"/>
    <w:rsid w:val="00564AD3"/>
    <w:rsid w:val="005652EE"/>
    <w:rsid w:val="00565440"/>
    <w:rsid w:val="00565503"/>
    <w:rsid w:val="00565A76"/>
    <w:rsid w:val="00565A9A"/>
    <w:rsid w:val="00565AF4"/>
    <w:rsid w:val="00565BD6"/>
    <w:rsid w:val="00565C68"/>
    <w:rsid w:val="005667A3"/>
    <w:rsid w:val="005668FF"/>
    <w:rsid w:val="00566DF2"/>
    <w:rsid w:val="0056752A"/>
    <w:rsid w:val="0056754F"/>
    <w:rsid w:val="00567627"/>
    <w:rsid w:val="00567703"/>
    <w:rsid w:val="00567980"/>
    <w:rsid w:val="00567B45"/>
    <w:rsid w:val="00567F9F"/>
    <w:rsid w:val="00567FD3"/>
    <w:rsid w:val="0057035F"/>
    <w:rsid w:val="0057042D"/>
    <w:rsid w:val="00570441"/>
    <w:rsid w:val="00570D11"/>
    <w:rsid w:val="00570DD4"/>
    <w:rsid w:val="0057129A"/>
    <w:rsid w:val="00571484"/>
    <w:rsid w:val="0057154B"/>
    <w:rsid w:val="00571722"/>
    <w:rsid w:val="00571959"/>
    <w:rsid w:val="00571EB9"/>
    <w:rsid w:val="00571F41"/>
    <w:rsid w:val="005724F8"/>
    <w:rsid w:val="00572615"/>
    <w:rsid w:val="00572651"/>
    <w:rsid w:val="00572A8F"/>
    <w:rsid w:val="00572DE2"/>
    <w:rsid w:val="005730B0"/>
    <w:rsid w:val="0057359C"/>
    <w:rsid w:val="005735A3"/>
    <w:rsid w:val="005735F7"/>
    <w:rsid w:val="00573DF3"/>
    <w:rsid w:val="00573F2C"/>
    <w:rsid w:val="005742A5"/>
    <w:rsid w:val="00574587"/>
    <w:rsid w:val="0057495A"/>
    <w:rsid w:val="00574AB6"/>
    <w:rsid w:val="00574AD9"/>
    <w:rsid w:val="00574DE6"/>
    <w:rsid w:val="00574F7C"/>
    <w:rsid w:val="005751C3"/>
    <w:rsid w:val="00575252"/>
    <w:rsid w:val="0057534B"/>
    <w:rsid w:val="005757EC"/>
    <w:rsid w:val="00575B7F"/>
    <w:rsid w:val="0057617B"/>
    <w:rsid w:val="0057626A"/>
    <w:rsid w:val="0057695E"/>
    <w:rsid w:val="00576A4D"/>
    <w:rsid w:val="00576DA1"/>
    <w:rsid w:val="00576DBA"/>
    <w:rsid w:val="0057747A"/>
    <w:rsid w:val="0057770C"/>
    <w:rsid w:val="005778E0"/>
    <w:rsid w:val="00577A6C"/>
    <w:rsid w:val="00577BF5"/>
    <w:rsid w:val="00577C99"/>
    <w:rsid w:val="00577E4D"/>
    <w:rsid w:val="005806B0"/>
    <w:rsid w:val="00580791"/>
    <w:rsid w:val="005808FA"/>
    <w:rsid w:val="00580C05"/>
    <w:rsid w:val="00580FA4"/>
    <w:rsid w:val="00581749"/>
    <w:rsid w:val="00581836"/>
    <w:rsid w:val="00581854"/>
    <w:rsid w:val="00581918"/>
    <w:rsid w:val="00581E64"/>
    <w:rsid w:val="00582078"/>
    <w:rsid w:val="005823FB"/>
    <w:rsid w:val="005824C6"/>
    <w:rsid w:val="0058282B"/>
    <w:rsid w:val="00582B11"/>
    <w:rsid w:val="00582C50"/>
    <w:rsid w:val="00582CE2"/>
    <w:rsid w:val="0058317D"/>
    <w:rsid w:val="0058318F"/>
    <w:rsid w:val="005834D9"/>
    <w:rsid w:val="00583551"/>
    <w:rsid w:val="00583651"/>
    <w:rsid w:val="00583869"/>
    <w:rsid w:val="005839C2"/>
    <w:rsid w:val="00584066"/>
    <w:rsid w:val="00584446"/>
    <w:rsid w:val="00584525"/>
    <w:rsid w:val="005845C9"/>
    <w:rsid w:val="00584AC9"/>
    <w:rsid w:val="00584C6D"/>
    <w:rsid w:val="00584F8F"/>
    <w:rsid w:val="00585195"/>
    <w:rsid w:val="005851FC"/>
    <w:rsid w:val="0058574A"/>
    <w:rsid w:val="00585B04"/>
    <w:rsid w:val="00586075"/>
    <w:rsid w:val="005861D8"/>
    <w:rsid w:val="005862B0"/>
    <w:rsid w:val="005864E5"/>
    <w:rsid w:val="00586566"/>
    <w:rsid w:val="00586890"/>
    <w:rsid w:val="005869E8"/>
    <w:rsid w:val="00586EA8"/>
    <w:rsid w:val="005870B8"/>
    <w:rsid w:val="005871E1"/>
    <w:rsid w:val="00587505"/>
    <w:rsid w:val="00587720"/>
    <w:rsid w:val="00587859"/>
    <w:rsid w:val="00587963"/>
    <w:rsid w:val="005879A2"/>
    <w:rsid w:val="00587FF9"/>
    <w:rsid w:val="00590273"/>
    <w:rsid w:val="005905FE"/>
    <w:rsid w:val="00590F09"/>
    <w:rsid w:val="0059122A"/>
    <w:rsid w:val="00591256"/>
    <w:rsid w:val="00591432"/>
    <w:rsid w:val="005914A7"/>
    <w:rsid w:val="005919AD"/>
    <w:rsid w:val="00591AD0"/>
    <w:rsid w:val="00591C05"/>
    <w:rsid w:val="005920B6"/>
    <w:rsid w:val="00592133"/>
    <w:rsid w:val="0059223A"/>
    <w:rsid w:val="005925BC"/>
    <w:rsid w:val="00592752"/>
    <w:rsid w:val="0059279D"/>
    <w:rsid w:val="00592F3F"/>
    <w:rsid w:val="0059309F"/>
    <w:rsid w:val="005937A5"/>
    <w:rsid w:val="005942FB"/>
    <w:rsid w:val="005944D2"/>
    <w:rsid w:val="00594601"/>
    <w:rsid w:val="00594606"/>
    <w:rsid w:val="0059461C"/>
    <w:rsid w:val="0059478B"/>
    <w:rsid w:val="00594A75"/>
    <w:rsid w:val="00594C8F"/>
    <w:rsid w:val="00594C98"/>
    <w:rsid w:val="00594D0F"/>
    <w:rsid w:val="00595051"/>
    <w:rsid w:val="00595095"/>
    <w:rsid w:val="00595247"/>
    <w:rsid w:val="00595282"/>
    <w:rsid w:val="00595503"/>
    <w:rsid w:val="005959B2"/>
    <w:rsid w:val="00595DA8"/>
    <w:rsid w:val="00595F07"/>
    <w:rsid w:val="0059652C"/>
    <w:rsid w:val="005966C8"/>
    <w:rsid w:val="00596D52"/>
    <w:rsid w:val="00596E94"/>
    <w:rsid w:val="00597078"/>
    <w:rsid w:val="00597402"/>
    <w:rsid w:val="00597C94"/>
    <w:rsid w:val="00597CDA"/>
    <w:rsid w:val="00597DA8"/>
    <w:rsid w:val="00597ED5"/>
    <w:rsid w:val="005A02B5"/>
    <w:rsid w:val="005A04BD"/>
    <w:rsid w:val="005A0776"/>
    <w:rsid w:val="005A07B0"/>
    <w:rsid w:val="005A07F0"/>
    <w:rsid w:val="005A0F71"/>
    <w:rsid w:val="005A0FAC"/>
    <w:rsid w:val="005A0FE1"/>
    <w:rsid w:val="005A102E"/>
    <w:rsid w:val="005A1290"/>
    <w:rsid w:val="005A1E5A"/>
    <w:rsid w:val="005A233D"/>
    <w:rsid w:val="005A2C58"/>
    <w:rsid w:val="005A319A"/>
    <w:rsid w:val="005A328A"/>
    <w:rsid w:val="005A32A2"/>
    <w:rsid w:val="005A3519"/>
    <w:rsid w:val="005A3909"/>
    <w:rsid w:val="005A3FEC"/>
    <w:rsid w:val="005A421F"/>
    <w:rsid w:val="005A42DA"/>
    <w:rsid w:val="005A4A12"/>
    <w:rsid w:val="005A4A14"/>
    <w:rsid w:val="005A4ABB"/>
    <w:rsid w:val="005A4CF9"/>
    <w:rsid w:val="005A4EBC"/>
    <w:rsid w:val="005A514D"/>
    <w:rsid w:val="005A57C1"/>
    <w:rsid w:val="005A5C77"/>
    <w:rsid w:val="005A5DEB"/>
    <w:rsid w:val="005A607B"/>
    <w:rsid w:val="005A61BE"/>
    <w:rsid w:val="005A6284"/>
    <w:rsid w:val="005A62A5"/>
    <w:rsid w:val="005A635E"/>
    <w:rsid w:val="005A6536"/>
    <w:rsid w:val="005A654A"/>
    <w:rsid w:val="005A65D0"/>
    <w:rsid w:val="005A6785"/>
    <w:rsid w:val="005A67BF"/>
    <w:rsid w:val="005A680C"/>
    <w:rsid w:val="005A6990"/>
    <w:rsid w:val="005A6A75"/>
    <w:rsid w:val="005A6C9A"/>
    <w:rsid w:val="005A6D66"/>
    <w:rsid w:val="005A7160"/>
    <w:rsid w:val="005A71A8"/>
    <w:rsid w:val="005A749C"/>
    <w:rsid w:val="005A77CD"/>
    <w:rsid w:val="005A78D9"/>
    <w:rsid w:val="005A7F47"/>
    <w:rsid w:val="005B0120"/>
    <w:rsid w:val="005B042C"/>
    <w:rsid w:val="005B0704"/>
    <w:rsid w:val="005B0FB3"/>
    <w:rsid w:val="005B108A"/>
    <w:rsid w:val="005B142C"/>
    <w:rsid w:val="005B1682"/>
    <w:rsid w:val="005B16DD"/>
    <w:rsid w:val="005B17E3"/>
    <w:rsid w:val="005B1801"/>
    <w:rsid w:val="005B1966"/>
    <w:rsid w:val="005B1AA2"/>
    <w:rsid w:val="005B1AC5"/>
    <w:rsid w:val="005B1DA9"/>
    <w:rsid w:val="005B1DAA"/>
    <w:rsid w:val="005B2845"/>
    <w:rsid w:val="005B28EB"/>
    <w:rsid w:val="005B2B3F"/>
    <w:rsid w:val="005B2D2B"/>
    <w:rsid w:val="005B330E"/>
    <w:rsid w:val="005B34B0"/>
    <w:rsid w:val="005B352A"/>
    <w:rsid w:val="005B36F3"/>
    <w:rsid w:val="005B3764"/>
    <w:rsid w:val="005B3CBC"/>
    <w:rsid w:val="005B3CBD"/>
    <w:rsid w:val="005B4257"/>
    <w:rsid w:val="005B4320"/>
    <w:rsid w:val="005B46AB"/>
    <w:rsid w:val="005B5263"/>
    <w:rsid w:val="005B529F"/>
    <w:rsid w:val="005B5529"/>
    <w:rsid w:val="005B56E7"/>
    <w:rsid w:val="005B588D"/>
    <w:rsid w:val="005B5AF8"/>
    <w:rsid w:val="005B5C2C"/>
    <w:rsid w:val="005B5EB8"/>
    <w:rsid w:val="005B5FFF"/>
    <w:rsid w:val="005B6451"/>
    <w:rsid w:val="005B69C7"/>
    <w:rsid w:val="005B6A91"/>
    <w:rsid w:val="005B6B63"/>
    <w:rsid w:val="005B6C53"/>
    <w:rsid w:val="005B6F02"/>
    <w:rsid w:val="005B7056"/>
    <w:rsid w:val="005B75DE"/>
    <w:rsid w:val="005B7809"/>
    <w:rsid w:val="005B7A9B"/>
    <w:rsid w:val="005B7B4B"/>
    <w:rsid w:val="005B7DFB"/>
    <w:rsid w:val="005C0015"/>
    <w:rsid w:val="005C0335"/>
    <w:rsid w:val="005C06ED"/>
    <w:rsid w:val="005C0777"/>
    <w:rsid w:val="005C0872"/>
    <w:rsid w:val="005C0A72"/>
    <w:rsid w:val="005C0F64"/>
    <w:rsid w:val="005C11FC"/>
    <w:rsid w:val="005C1481"/>
    <w:rsid w:val="005C15FE"/>
    <w:rsid w:val="005C253B"/>
    <w:rsid w:val="005C26F4"/>
    <w:rsid w:val="005C274C"/>
    <w:rsid w:val="005C2A8E"/>
    <w:rsid w:val="005C2B7B"/>
    <w:rsid w:val="005C2DC6"/>
    <w:rsid w:val="005C2ED1"/>
    <w:rsid w:val="005C2F2A"/>
    <w:rsid w:val="005C36EB"/>
    <w:rsid w:val="005C39EC"/>
    <w:rsid w:val="005C3BFC"/>
    <w:rsid w:val="005C3E2B"/>
    <w:rsid w:val="005C42B1"/>
    <w:rsid w:val="005C496D"/>
    <w:rsid w:val="005C4A6F"/>
    <w:rsid w:val="005C4B6F"/>
    <w:rsid w:val="005C50DA"/>
    <w:rsid w:val="005C523C"/>
    <w:rsid w:val="005C541F"/>
    <w:rsid w:val="005C55D0"/>
    <w:rsid w:val="005C5BEF"/>
    <w:rsid w:val="005C5F43"/>
    <w:rsid w:val="005C5F6D"/>
    <w:rsid w:val="005C63BF"/>
    <w:rsid w:val="005C63F1"/>
    <w:rsid w:val="005C644F"/>
    <w:rsid w:val="005C6637"/>
    <w:rsid w:val="005C6A9E"/>
    <w:rsid w:val="005C6C70"/>
    <w:rsid w:val="005C6D6B"/>
    <w:rsid w:val="005C7206"/>
    <w:rsid w:val="005C7B8F"/>
    <w:rsid w:val="005C7D8D"/>
    <w:rsid w:val="005D0485"/>
    <w:rsid w:val="005D08D8"/>
    <w:rsid w:val="005D08F9"/>
    <w:rsid w:val="005D095B"/>
    <w:rsid w:val="005D0972"/>
    <w:rsid w:val="005D098F"/>
    <w:rsid w:val="005D0A5A"/>
    <w:rsid w:val="005D0C84"/>
    <w:rsid w:val="005D0CEE"/>
    <w:rsid w:val="005D0CEF"/>
    <w:rsid w:val="005D0D86"/>
    <w:rsid w:val="005D1184"/>
    <w:rsid w:val="005D12A7"/>
    <w:rsid w:val="005D1336"/>
    <w:rsid w:val="005D1414"/>
    <w:rsid w:val="005D161F"/>
    <w:rsid w:val="005D17BE"/>
    <w:rsid w:val="005D1BCC"/>
    <w:rsid w:val="005D1D76"/>
    <w:rsid w:val="005D200E"/>
    <w:rsid w:val="005D2228"/>
    <w:rsid w:val="005D26E9"/>
    <w:rsid w:val="005D28D6"/>
    <w:rsid w:val="005D2CD3"/>
    <w:rsid w:val="005D2DDF"/>
    <w:rsid w:val="005D2F72"/>
    <w:rsid w:val="005D319E"/>
    <w:rsid w:val="005D37CA"/>
    <w:rsid w:val="005D38A3"/>
    <w:rsid w:val="005D3A13"/>
    <w:rsid w:val="005D3B14"/>
    <w:rsid w:val="005D3C15"/>
    <w:rsid w:val="005D404E"/>
    <w:rsid w:val="005D4556"/>
    <w:rsid w:val="005D4974"/>
    <w:rsid w:val="005D49E0"/>
    <w:rsid w:val="005D5138"/>
    <w:rsid w:val="005D5179"/>
    <w:rsid w:val="005D51B8"/>
    <w:rsid w:val="005D51EE"/>
    <w:rsid w:val="005D51FE"/>
    <w:rsid w:val="005D53FF"/>
    <w:rsid w:val="005D5590"/>
    <w:rsid w:val="005D58D6"/>
    <w:rsid w:val="005D5DBC"/>
    <w:rsid w:val="005D6049"/>
    <w:rsid w:val="005D613E"/>
    <w:rsid w:val="005D6333"/>
    <w:rsid w:val="005D63BE"/>
    <w:rsid w:val="005D63CE"/>
    <w:rsid w:val="005D65D5"/>
    <w:rsid w:val="005D67EA"/>
    <w:rsid w:val="005D689A"/>
    <w:rsid w:val="005D6ADD"/>
    <w:rsid w:val="005D6D4C"/>
    <w:rsid w:val="005D6E1F"/>
    <w:rsid w:val="005D706F"/>
    <w:rsid w:val="005D7309"/>
    <w:rsid w:val="005D7552"/>
    <w:rsid w:val="005D7557"/>
    <w:rsid w:val="005D75ED"/>
    <w:rsid w:val="005D7A30"/>
    <w:rsid w:val="005D7AB1"/>
    <w:rsid w:val="005D7B48"/>
    <w:rsid w:val="005E068A"/>
    <w:rsid w:val="005E0857"/>
    <w:rsid w:val="005E0973"/>
    <w:rsid w:val="005E0A09"/>
    <w:rsid w:val="005E0D17"/>
    <w:rsid w:val="005E1095"/>
    <w:rsid w:val="005E147A"/>
    <w:rsid w:val="005E1728"/>
    <w:rsid w:val="005E1B64"/>
    <w:rsid w:val="005E1C00"/>
    <w:rsid w:val="005E1CB7"/>
    <w:rsid w:val="005E1F19"/>
    <w:rsid w:val="005E1F9A"/>
    <w:rsid w:val="005E2178"/>
    <w:rsid w:val="005E231A"/>
    <w:rsid w:val="005E250F"/>
    <w:rsid w:val="005E29EF"/>
    <w:rsid w:val="005E2D4D"/>
    <w:rsid w:val="005E2D97"/>
    <w:rsid w:val="005E2EB5"/>
    <w:rsid w:val="005E316E"/>
    <w:rsid w:val="005E363C"/>
    <w:rsid w:val="005E3926"/>
    <w:rsid w:val="005E3C9E"/>
    <w:rsid w:val="005E3E3E"/>
    <w:rsid w:val="005E3EFB"/>
    <w:rsid w:val="005E3F87"/>
    <w:rsid w:val="005E4387"/>
    <w:rsid w:val="005E45E7"/>
    <w:rsid w:val="005E4849"/>
    <w:rsid w:val="005E4A33"/>
    <w:rsid w:val="005E4E1F"/>
    <w:rsid w:val="005E4F7B"/>
    <w:rsid w:val="005E56CA"/>
    <w:rsid w:val="005E5844"/>
    <w:rsid w:val="005E628E"/>
    <w:rsid w:val="005E63C9"/>
    <w:rsid w:val="005E642C"/>
    <w:rsid w:val="005E64F6"/>
    <w:rsid w:val="005E676A"/>
    <w:rsid w:val="005E6792"/>
    <w:rsid w:val="005E67BE"/>
    <w:rsid w:val="005E6934"/>
    <w:rsid w:val="005E6A0C"/>
    <w:rsid w:val="005E6CFC"/>
    <w:rsid w:val="005E6E0F"/>
    <w:rsid w:val="005E7167"/>
    <w:rsid w:val="005E71B9"/>
    <w:rsid w:val="005E71BF"/>
    <w:rsid w:val="005E72B5"/>
    <w:rsid w:val="005E7690"/>
    <w:rsid w:val="005F0536"/>
    <w:rsid w:val="005F07F6"/>
    <w:rsid w:val="005F08EA"/>
    <w:rsid w:val="005F0F4B"/>
    <w:rsid w:val="005F1314"/>
    <w:rsid w:val="005F13F2"/>
    <w:rsid w:val="005F141C"/>
    <w:rsid w:val="005F16FF"/>
    <w:rsid w:val="005F1702"/>
    <w:rsid w:val="005F1B8D"/>
    <w:rsid w:val="005F1E33"/>
    <w:rsid w:val="005F1FB8"/>
    <w:rsid w:val="005F207E"/>
    <w:rsid w:val="005F20C8"/>
    <w:rsid w:val="005F23C3"/>
    <w:rsid w:val="005F26BA"/>
    <w:rsid w:val="005F27D7"/>
    <w:rsid w:val="005F287B"/>
    <w:rsid w:val="005F2A02"/>
    <w:rsid w:val="005F2BD9"/>
    <w:rsid w:val="005F2C42"/>
    <w:rsid w:val="005F2C70"/>
    <w:rsid w:val="005F3095"/>
    <w:rsid w:val="005F3334"/>
    <w:rsid w:val="005F3518"/>
    <w:rsid w:val="005F369F"/>
    <w:rsid w:val="005F37C1"/>
    <w:rsid w:val="005F3810"/>
    <w:rsid w:val="005F38A4"/>
    <w:rsid w:val="005F3A0B"/>
    <w:rsid w:val="005F3ED2"/>
    <w:rsid w:val="005F4571"/>
    <w:rsid w:val="005F4675"/>
    <w:rsid w:val="005F49FC"/>
    <w:rsid w:val="005F4AB5"/>
    <w:rsid w:val="005F4CE4"/>
    <w:rsid w:val="005F4D77"/>
    <w:rsid w:val="005F4E5D"/>
    <w:rsid w:val="005F4EC4"/>
    <w:rsid w:val="005F511E"/>
    <w:rsid w:val="005F5254"/>
    <w:rsid w:val="005F53C9"/>
    <w:rsid w:val="005F5C31"/>
    <w:rsid w:val="005F5FEF"/>
    <w:rsid w:val="005F6264"/>
    <w:rsid w:val="005F660E"/>
    <w:rsid w:val="005F6779"/>
    <w:rsid w:val="005F6796"/>
    <w:rsid w:val="005F681F"/>
    <w:rsid w:val="005F6A35"/>
    <w:rsid w:val="005F6DB4"/>
    <w:rsid w:val="005F7171"/>
    <w:rsid w:val="005F7312"/>
    <w:rsid w:val="005F793F"/>
    <w:rsid w:val="005F79B3"/>
    <w:rsid w:val="005F7A09"/>
    <w:rsid w:val="005F7B48"/>
    <w:rsid w:val="005F7E9D"/>
    <w:rsid w:val="005F7F02"/>
    <w:rsid w:val="00600069"/>
    <w:rsid w:val="0060028A"/>
    <w:rsid w:val="00600A0B"/>
    <w:rsid w:val="006010BF"/>
    <w:rsid w:val="006013BC"/>
    <w:rsid w:val="0060199F"/>
    <w:rsid w:val="006019BC"/>
    <w:rsid w:val="00601F0C"/>
    <w:rsid w:val="00602233"/>
    <w:rsid w:val="006024E7"/>
    <w:rsid w:val="006027A9"/>
    <w:rsid w:val="00602E3C"/>
    <w:rsid w:val="00603150"/>
    <w:rsid w:val="0060321D"/>
    <w:rsid w:val="0060351A"/>
    <w:rsid w:val="0060351C"/>
    <w:rsid w:val="006035F1"/>
    <w:rsid w:val="0060377C"/>
    <w:rsid w:val="006038FF"/>
    <w:rsid w:val="00603A23"/>
    <w:rsid w:val="00603BEE"/>
    <w:rsid w:val="00603D9A"/>
    <w:rsid w:val="00603DFB"/>
    <w:rsid w:val="00603FD1"/>
    <w:rsid w:val="006041AF"/>
    <w:rsid w:val="00604829"/>
    <w:rsid w:val="006048D2"/>
    <w:rsid w:val="00604BBD"/>
    <w:rsid w:val="00604BFC"/>
    <w:rsid w:val="00604D5E"/>
    <w:rsid w:val="00604EFB"/>
    <w:rsid w:val="00604F20"/>
    <w:rsid w:val="006052BD"/>
    <w:rsid w:val="006052DC"/>
    <w:rsid w:val="006058C0"/>
    <w:rsid w:val="0060628F"/>
    <w:rsid w:val="00606337"/>
    <w:rsid w:val="00606593"/>
    <w:rsid w:val="00606A6A"/>
    <w:rsid w:val="00606B66"/>
    <w:rsid w:val="0060741A"/>
    <w:rsid w:val="006074EA"/>
    <w:rsid w:val="0060758C"/>
    <w:rsid w:val="00607B81"/>
    <w:rsid w:val="0061007B"/>
    <w:rsid w:val="0061012C"/>
    <w:rsid w:val="0061051E"/>
    <w:rsid w:val="0061080B"/>
    <w:rsid w:val="00610C65"/>
    <w:rsid w:val="00610DA2"/>
    <w:rsid w:val="00610E2C"/>
    <w:rsid w:val="0061104D"/>
    <w:rsid w:val="00611139"/>
    <w:rsid w:val="0061169F"/>
    <w:rsid w:val="0061177D"/>
    <w:rsid w:val="00611CAF"/>
    <w:rsid w:val="00612156"/>
    <w:rsid w:val="006121C8"/>
    <w:rsid w:val="0061239D"/>
    <w:rsid w:val="00612768"/>
    <w:rsid w:val="006127D0"/>
    <w:rsid w:val="006128EA"/>
    <w:rsid w:val="00612C4A"/>
    <w:rsid w:val="00612F6F"/>
    <w:rsid w:val="0061301E"/>
    <w:rsid w:val="006132FD"/>
    <w:rsid w:val="00613822"/>
    <w:rsid w:val="00613FA6"/>
    <w:rsid w:val="00614312"/>
    <w:rsid w:val="00614CF8"/>
    <w:rsid w:val="006150CA"/>
    <w:rsid w:val="0061515B"/>
    <w:rsid w:val="006151E4"/>
    <w:rsid w:val="00615547"/>
    <w:rsid w:val="00615948"/>
    <w:rsid w:val="00615A63"/>
    <w:rsid w:val="00615C3A"/>
    <w:rsid w:val="00615D5B"/>
    <w:rsid w:val="00615D8B"/>
    <w:rsid w:val="00615E80"/>
    <w:rsid w:val="006160EA"/>
    <w:rsid w:val="006161C6"/>
    <w:rsid w:val="0061694F"/>
    <w:rsid w:val="00616BE5"/>
    <w:rsid w:val="00616C88"/>
    <w:rsid w:val="00616DB5"/>
    <w:rsid w:val="00616F32"/>
    <w:rsid w:val="0061720C"/>
    <w:rsid w:val="00617368"/>
    <w:rsid w:val="006173FC"/>
    <w:rsid w:val="0061772E"/>
    <w:rsid w:val="00617789"/>
    <w:rsid w:val="0061787C"/>
    <w:rsid w:val="00617D0C"/>
    <w:rsid w:val="00617EBB"/>
    <w:rsid w:val="00617F96"/>
    <w:rsid w:val="0062004F"/>
    <w:rsid w:val="0062006E"/>
    <w:rsid w:val="00620157"/>
    <w:rsid w:val="00620676"/>
    <w:rsid w:val="006206A8"/>
    <w:rsid w:val="00620C5E"/>
    <w:rsid w:val="00620DFE"/>
    <w:rsid w:val="00620F10"/>
    <w:rsid w:val="00621124"/>
    <w:rsid w:val="0062112D"/>
    <w:rsid w:val="006211CD"/>
    <w:rsid w:val="006211DA"/>
    <w:rsid w:val="0062135F"/>
    <w:rsid w:val="00621529"/>
    <w:rsid w:val="006215ED"/>
    <w:rsid w:val="006216C0"/>
    <w:rsid w:val="0062170D"/>
    <w:rsid w:val="00621736"/>
    <w:rsid w:val="0062190D"/>
    <w:rsid w:val="00621925"/>
    <w:rsid w:val="00621F57"/>
    <w:rsid w:val="0062229C"/>
    <w:rsid w:val="006224E9"/>
    <w:rsid w:val="00622600"/>
    <w:rsid w:val="00622B5B"/>
    <w:rsid w:val="00622C1C"/>
    <w:rsid w:val="00622D92"/>
    <w:rsid w:val="00622DCE"/>
    <w:rsid w:val="0062301E"/>
    <w:rsid w:val="006233C1"/>
    <w:rsid w:val="00623A1A"/>
    <w:rsid w:val="00623A9C"/>
    <w:rsid w:val="00624139"/>
    <w:rsid w:val="006241A0"/>
    <w:rsid w:val="006242C5"/>
    <w:rsid w:val="00624473"/>
    <w:rsid w:val="0062447F"/>
    <w:rsid w:val="00624599"/>
    <w:rsid w:val="0062463D"/>
    <w:rsid w:val="006246AC"/>
    <w:rsid w:val="00624BFE"/>
    <w:rsid w:val="00624CAA"/>
    <w:rsid w:val="00624DD2"/>
    <w:rsid w:val="0062500C"/>
    <w:rsid w:val="00625078"/>
    <w:rsid w:val="00625727"/>
    <w:rsid w:val="006258F3"/>
    <w:rsid w:val="00625EE8"/>
    <w:rsid w:val="00625F9B"/>
    <w:rsid w:val="00625FED"/>
    <w:rsid w:val="00626042"/>
    <w:rsid w:val="00626402"/>
    <w:rsid w:val="00626735"/>
    <w:rsid w:val="00626A80"/>
    <w:rsid w:val="00626C8A"/>
    <w:rsid w:val="00627084"/>
    <w:rsid w:val="00627153"/>
    <w:rsid w:val="00627A26"/>
    <w:rsid w:val="00627DF0"/>
    <w:rsid w:val="00627FF0"/>
    <w:rsid w:val="00627FF5"/>
    <w:rsid w:val="006305BA"/>
    <w:rsid w:val="006308D7"/>
    <w:rsid w:val="00630AD2"/>
    <w:rsid w:val="00630ED1"/>
    <w:rsid w:val="00630F61"/>
    <w:rsid w:val="00631033"/>
    <w:rsid w:val="006311D9"/>
    <w:rsid w:val="00631358"/>
    <w:rsid w:val="006313F4"/>
    <w:rsid w:val="00631507"/>
    <w:rsid w:val="00631768"/>
    <w:rsid w:val="00631904"/>
    <w:rsid w:val="00631985"/>
    <w:rsid w:val="006319A8"/>
    <w:rsid w:val="006322D9"/>
    <w:rsid w:val="006324DC"/>
    <w:rsid w:val="006324ED"/>
    <w:rsid w:val="00632817"/>
    <w:rsid w:val="006328B8"/>
    <w:rsid w:val="00632AD6"/>
    <w:rsid w:val="00632B2B"/>
    <w:rsid w:val="00632BB6"/>
    <w:rsid w:val="00632CDB"/>
    <w:rsid w:val="00632CF0"/>
    <w:rsid w:val="00632DCC"/>
    <w:rsid w:val="00632F3E"/>
    <w:rsid w:val="00633434"/>
    <w:rsid w:val="00633484"/>
    <w:rsid w:val="006334DB"/>
    <w:rsid w:val="006337B4"/>
    <w:rsid w:val="00633C1F"/>
    <w:rsid w:val="00633DBD"/>
    <w:rsid w:val="00634218"/>
    <w:rsid w:val="0063492F"/>
    <w:rsid w:val="00634FDA"/>
    <w:rsid w:val="0063566D"/>
    <w:rsid w:val="00635F6A"/>
    <w:rsid w:val="00635F85"/>
    <w:rsid w:val="00635FF8"/>
    <w:rsid w:val="00636032"/>
    <w:rsid w:val="006361C2"/>
    <w:rsid w:val="00636428"/>
    <w:rsid w:val="00636539"/>
    <w:rsid w:val="0063694A"/>
    <w:rsid w:val="00636CC1"/>
    <w:rsid w:val="00636EBE"/>
    <w:rsid w:val="0063710E"/>
    <w:rsid w:val="006371A0"/>
    <w:rsid w:val="00637389"/>
    <w:rsid w:val="0063745D"/>
    <w:rsid w:val="0063746F"/>
    <w:rsid w:val="0063753F"/>
    <w:rsid w:val="0063792A"/>
    <w:rsid w:val="00637A9E"/>
    <w:rsid w:val="00637DC3"/>
    <w:rsid w:val="006401D6"/>
    <w:rsid w:val="006401E7"/>
    <w:rsid w:val="00640289"/>
    <w:rsid w:val="006403D0"/>
    <w:rsid w:val="00640D49"/>
    <w:rsid w:val="00640ED6"/>
    <w:rsid w:val="006412AA"/>
    <w:rsid w:val="00641B0B"/>
    <w:rsid w:val="0064228C"/>
    <w:rsid w:val="006422F0"/>
    <w:rsid w:val="006423A3"/>
    <w:rsid w:val="006423CC"/>
    <w:rsid w:val="0064245E"/>
    <w:rsid w:val="00642478"/>
    <w:rsid w:val="0064284F"/>
    <w:rsid w:val="00642D6E"/>
    <w:rsid w:val="006430E0"/>
    <w:rsid w:val="00643280"/>
    <w:rsid w:val="00643396"/>
    <w:rsid w:val="00643E73"/>
    <w:rsid w:val="00643E7B"/>
    <w:rsid w:val="00644067"/>
    <w:rsid w:val="00644717"/>
    <w:rsid w:val="00644835"/>
    <w:rsid w:val="006448ED"/>
    <w:rsid w:val="00644A14"/>
    <w:rsid w:val="00644A84"/>
    <w:rsid w:val="00645409"/>
    <w:rsid w:val="00645574"/>
    <w:rsid w:val="006457B7"/>
    <w:rsid w:val="00645877"/>
    <w:rsid w:val="00645BAB"/>
    <w:rsid w:val="00645C4B"/>
    <w:rsid w:val="00646101"/>
    <w:rsid w:val="0064619C"/>
    <w:rsid w:val="006464FA"/>
    <w:rsid w:val="006465D9"/>
    <w:rsid w:val="00646825"/>
    <w:rsid w:val="00646D6A"/>
    <w:rsid w:val="00646D8C"/>
    <w:rsid w:val="00646ECF"/>
    <w:rsid w:val="00646EE9"/>
    <w:rsid w:val="00647079"/>
    <w:rsid w:val="006472ED"/>
    <w:rsid w:val="00647402"/>
    <w:rsid w:val="00647710"/>
    <w:rsid w:val="006478EB"/>
    <w:rsid w:val="006479E5"/>
    <w:rsid w:val="00647AEB"/>
    <w:rsid w:val="00647D8B"/>
    <w:rsid w:val="00647F6D"/>
    <w:rsid w:val="006502DA"/>
    <w:rsid w:val="006506EF"/>
    <w:rsid w:val="0065083B"/>
    <w:rsid w:val="00650BBA"/>
    <w:rsid w:val="006513DB"/>
    <w:rsid w:val="0065156A"/>
    <w:rsid w:val="006515CC"/>
    <w:rsid w:val="00651832"/>
    <w:rsid w:val="006519E2"/>
    <w:rsid w:val="00651A46"/>
    <w:rsid w:val="00651BBE"/>
    <w:rsid w:val="00651D09"/>
    <w:rsid w:val="00651E0F"/>
    <w:rsid w:val="006523BB"/>
    <w:rsid w:val="00652476"/>
    <w:rsid w:val="00652AF0"/>
    <w:rsid w:val="00652B43"/>
    <w:rsid w:val="00652C42"/>
    <w:rsid w:val="00652C5A"/>
    <w:rsid w:val="006532F2"/>
    <w:rsid w:val="006535EA"/>
    <w:rsid w:val="00653835"/>
    <w:rsid w:val="006538EC"/>
    <w:rsid w:val="00653C7F"/>
    <w:rsid w:val="00653E5A"/>
    <w:rsid w:val="00653EAA"/>
    <w:rsid w:val="0065416B"/>
    <w:rsid w:val="006541D5"/>
    <w:rsid w:val="0065422D"/>
    <w:rsid w:val="00654950"/>
    <w:rsid w:val="00654C3D"/>
    <w:rsid w:val="00654D04"/>
    <w:rsid w:val="00654E21"/>
    <w:rsid w:val="00654E27"/>
    <w:rsid w:val="00654ED7"/>
    <w:rsid w:val="0065568B"/>
    <w:rsid w:val="00655A0F"/>
    <w:rsid w:val="0065619A"/>
    <w:rsid w:val="00656A27"/>
    <w:rsid w:val="00656CA9"/>
    <w:rsid w:val="00657426"/>
    <w:rsid w:val="006574C6"/>
    <w:rsid w:val="00657676"/>
    <w:rsid w:val="006577BB"/>
    <w:rsid w:val="00657A0F"/>
    <w:rsid w:val="00657A56"/>
    <w:rsid w:val="00657EBF"/>
    <w:rsid w:val="006601EF"/>
    <w:rsid w:val="00660408"/>
    <w:rsid w:val="006607E8"/>
    <w:rsid w:val="00660947"/>
    <w:rsid w:val="00660F80"/>
    <w:rsid w:val="00661267"/>
    <w:rsid w:val="006615DB"/>
    <w:rsid w:val="00661EB9"/>
    <w:rsid w:val="0066238F"/>
    <w:rsid w:val="006625CE"/>
    <w:rsid w:val="0066274F"/>
    <w:rsid w:val="00662B5B"/>
    <w:rsid w:val="00662D85"/>
    <w:rsid w:val="00662E00"/>
    <w:rsid w:val="00662ED2"/>
    <w:rsid w:val="00663219"/>
    <w:rsid w:val="0066332D"/>
    <w:rsid w:val="006636DD"/>
    <w:rsid w:val="006637C3"/>
    <w:rsid w:val="006639C5"/>
    <w:rsid w:val="00663ACA"/>
    <w:rsid w:val="00663C1D"/>
    <w:rsid w:val="00663ECA"/>
    <w:rsid w:val="006641B7"/>
    <w:rsid w:val="0066445A"/>
    <w:rsid w:val="00664477"/>
    <w:rsid w:val="00664805"/>
    <w:rsid w:val="00664F3D"/>
    <w:rsid w:val="0066507C"/>
    <w:rsid w:val="0066511A"/>
    <w:rsid w:val="0066521D"/>
    <w:rsid w:val="006652FB"/>
    <w:rsid w:val="00665350"/>
    <w:rsid w:val="0066589A"/>
    <w:rsid w:val="00665960"/>
    <w:rsid w:val="00665B47"/>
    <w:rsid w:val="00665DB1"/>
    <w:rsid w:val="00665EB1"/>
    <w:rsid w:val="00665EB5"/>
    <w:rsid w:val="006663FB"/>
    <w:rsid w:val="00666514"/>
    <w:rsid w:val="0066667B"/>
    <w:rsid w:val="00666D0C"/>
    <w:rsid w:val="00667284"/>
    <w:rsid w:val="006679C0"/>
    <w:rsid w:val="00667CDD"/>
    <w:rsid w:val="00667FA6"/>
    <w:rsid w:val="0067067C"/>
    <w:rsid w:val="00670AA8"/>
    <w:rsid w:val="00670F93"/>
    <w:rsid w:val="0067124E"/>
    <w:rsid w:val="00671950"/>
    <w:rsid w:val="00671F96"/>
    <w:rsid w:val="006720B3"/>
    <w:rsid w:val="00672237"/>
    <w:rsid w:val="006723D2"/>
    <w:rsid w:val="00672531"/>
    <w:rsid w:val="006725A0"/>
    <w:rsid w:val="0067282F"/>
    <w:rsid w:val="00672DB0"/>
    <w:rsid w:val="006733E7"/>
    <w:rsid w:val="006736E1"/>
    <w:rsid w:val="00673845"/>
    <w:rsid w:val="006739DE"/>
    <w:rsid w:val="00673DA8"/>
    <w:rsid w:val="00673DB0"/>
    <w:rsid w:val="00673E06"/>
    <w:rsid w:val="006740BD"/>
    <w:rsid w:val="006741EE"/>
    <w:rsid w:val="00674395"/>
    <w:rsid w:val="00674600"/>
    <w:rsid w:val="0067470A"/>
    <w:rsid w:val="00674A4E"/>
    <w:rsid w:val="00674EE6"/>
    <w:rsid w:val="00675101"/>
    <w:rsid w:val="00675CC8"/>
    <w:rsid w:val="00675EC4"/>
    <w:rsid w:val="00676103"/>
    <w:rsid w:val="0067633A"/>
    <w:rsid w:val="00676524"/>
    <w:rsid w:val="00676A58"/>
    <w:rsid w:val="00676C57"/>
    <w:rsid w:val="006778FF"/>
    <w:rsid w:val="00677A69"/>
    <w:rsid w:val="00677B45"/>
    <w:rsid w:val="00677C60"/>
    <w:rsid w:val="00677E36"/>
    <w:rsid w:val="00680280"/>
    <w:rsid w:val="006802ED"/>
    <w:rsid w:val="0068070C"/>
    <w:rsid w:val="006807CE"/>
    <w:rsid w:val="00680898"/>
    <w:rsid w:val="0068089F"/>
    <w:rsid w:val="006808EC"/>
    <w:rsid w:val="00680D64"/>
    <w:rsid w:val="00680DDD"/>
    <w:rsid w:val="00681030"/>
    <w:rsid w:val="0068118E"/>
    <w:rsid w:val="00681452"/>
    <w:rsid w:val="00681701"/>
    <w:rsid w:val="006819B8"/>
    <w:rsid w:val="00681FEC"/>
    <w:rsid w:val="0068228E"/>
    <w:rsid w:val="00682343"/>
    <w:rsid w:val="00682573"/>
    <w:rsid w:val="00682D17"/>
    <w:rsid w:val="006832C0"/>
    <w:rsid w:val="006833BC"/>
    <w:rsid w:val="00684247"/>
    <w:rsid w:val="0068498B"/>
    <w:rsid w:val="00684AFB"/>
    <w:rsid w:val="00684B21"/>
    <w:rsid w:val="00684BF7"/>
    <w:rsid w:val="00684D1E"/>
    <w:rsid w:val="00684F2E"/>
    <w:rsid w:val="00685809"/>
    <w:rsid w:val="006859A3"/>
    <w:rsid w:val="00685B43"/>
    <w:rsid w:val="00685E9A"/>
    <w:rsid w:val="00685FA3"/>
    <w:rsid w:val="006864F4"/>
    <w:rsid w:val="0068662A"/>
    <w:rsid w:val="00686665"/>
    <w:rsid w:val="006869A7"/>
    <w:rsid w:val="00686E8D"/>
    <w:rsid w:val="00686F74"/>
    <w:rsid w:val="00686FB4"/>
    <w:rsid w:val="006870A6"/>
    <w:rsid w:val="00687340"/>
    <w:rsid w:val="0068741A"/>
    <w:rsid w:val="006878DF"/>
    <w:rsid w:val="006879B9"/>
    <w:rsid w:val="00687B28"/>
    <w:rsid w:val="00687B64"/>
    <w:rsid w:val="00687F1C"/>
    <w:rsid w:val="0069048C"/>
    <w:rsid w:val="00690787"/>
    <w:rsid w:val="00690948"/>
    <w:rsid w:val="00690D42"/>
    <w:rsid w:val="00690DC6"/>
    <w:rsid w:val="00691099"/>
    <w:rsid w:val="00691822"/>
    <w:rsid w:val="00691BCD"/>
    <w:rsid w:val="00691CFB"/>
    <w:rsid w:val="006920F4"/>
    <w:rsid w:val="00692AA6"/>
    <w:rsid w:val="00692C5E"/>
    <w:rsid w:val="00692F99"/>
    <w:rsid w:val="006931AF"/>
    <w:rsid w:val="006932CF"/>
    <w:rsid w:val="006933CE"/>
    <w:rsid w:val="006934E8"/>
    <w:rsid w:val="00693A6C"/>
    <w:rsid w:val="00693B25"/>
    <w:rsid w:val="00693C2A"/>
    <w:rsid w:val="006941B1"/>
    <w:rsid w:val="006941DE"/>
    <w:rsid w:val="00694320"/>
    <w:rsid w:val="0069460C"/>
    <w:rsid w:val="006946D0"/>
    <w:rsid w:val="00694B96"/>
    <w:rsid w:val="00694D7C"/>
    <w:rsid w:val="0069544F"/>
    <w:rsid w:val="006956B8"/>
    <w:rsid w:val="00695F9C"/>
    <w:rsid w:val="0069626C"/>
    <w:rsid w:val="00696577"/>
    <w:rsid w:val="006965DE"/>
    <w:rsid w:val="006967F9"/>
    <w:rsid w:val="00696A21"/>
    <w:rsid w:val="00696A58"/>
    <w:rsid w:val="00696E0B"/>
    <w:rsid w:val="00696EEC"/>
    <w:rsid w:val="00696F65"/>
    <w:rsid w:val="0069733E"/>
    <w:rsid w:val="00697370"/>
    <w:rsid w:val="006974AE"/>
    <w:rsid w:val="006975A9"/>
    <w:rsid w:val="00697633"/>
    <w:rsid w:val="00697899"/>
    <w:rsid w:val="00697B22"/>
    <w:rsid w:val="00697BE4"/>
    <w:rsid w:val="00697E01"/>
    <w:rsid w:val="00697F2B"/>
    <w:rsid w:val="00697F35"/>
    <w:rsid w:val="006A089A"/>
    <w:rsid w:val="006A09AB"/>
    <w:rsid w:val="006A0A30"/>
    <w:rsid w:val="006A0B48"/>
    <w:rsid w:val="006A0BBA"/>
    <w:rsid w:val="006A0F11"/>
    <w:rsid w:val="006A10F1"/>
    <w:rsid w:val="006A12F2"/>
    <w:rsid w:val="006A14CC"/>
    <w:rsid w:val="006A18DA"/>
    <w:rsid w:val="006A195B"/>
    <w:rsid w:val="006A1ABA"/>
    <w:rsid w:val="006A1EFA"/>
    <w:rsid w:val="006A26E0"/>
    <w:rsid w:val="006A27D1"/>
    <w:rsid w:val="006A2916"/>
    <w:rsid w:val="006A2C52"/>
    <w:rsid w:val="006A2F1B"/>
    <w:rsid w:val="006A30BF"/>
    <w:rsid w:val="006A336F"/>
    <w:rsid w:val="006A35AA"/>
    <w:rsid w:val="006A38B4"/>
    <w:rsid w:val="006A3921"/>
    <w:rsid w:val="006A3AAF"/>
    <w:rsid w:val="006A3B61"/>
    <w:rsid w:val="006A3C7B"/>
    <w:rsid w:val="006A3E84"/>
    <w:rsid w:val="006A3F55"/>
    <w:rsid w:val="006A4029"/>
    <w:rsid w:val="006A4E0F"/>
    <w:rsid w:val="006A4F17"/>
    <w:rsid w:val="006A50AA"/>
    <w:rsid w:val="006A52D6"/>
    <w:rsid w:val="006A546E"/>
    <w:rsid w:val="006A57BD"/>
    <w:rsid w:val="006A586C"/>
    <w:rsid w:val="006A5AC7"/>
    <w:rsid w:val="006A5E4B"/>
    <w:rsid w:val="006A6006"/>
    <w:rsid w:val="006A610D"/>
    <w:rsid w:val="006A62B5"/>
    <w:rsid w:val="006A635F"/>
    <w:rsid w:val="006A671C"/>
    <w:rsid w:val="006A6B4F"/>
    <w:rsid w:val="006A6C4D"/>
    <w:rsid w:val="006A6DC3"/>
    <w:rsid w:val="006A7353"/>
    <w:rsid w:val="006A74B2"/>
    <w:rsid w:val="006A778A"/>
    <w:rsid w:val="006B0101"/>
    <w:rsid w:val="006B0413"/>
    <w:rsid w:val="006B0BFC"/>
    <w:rsid w:val="006B1053"/>
    <w:rsid w:val="006B136A"/>
    <w:rsid w:val="006B1444"/>
    <w:rsid w:val="006B1847"/>
    <w:rsid w:val="006B1912"/>
    <w:rsid w:val="006B19AC"/>
    <w:rsid w:val="006B19C6"/>
    <w:rsid w:val="006B1ACC"/>
    <w:rsid w:val="006B1C89"/>
    <w:rsid w:val="006B1D2F"/>
    <w:rsid w:val="006B1F4B"/>
    <w:rsid w:val="006B1FA7"/>
    <w:rsid w:val="006B25D1"/>
    <w:rsid w:val="006B2627"/>
    <w:rsid w:val="006B2E5A"/>
    <w:rsid w:val="006B30A7"/>
    <w:rsid w:val="006B30E4"/>
    <w:rsid w:val="006B339B"/>
    <w:rsid w:val="006B38AA"/>
    <w:rsid w:val="006B3B17"/>
    <w:rsid w:val="006B43B8"/>
    <w:rsid w:val="006B43E6"/>
    <w:rsid w:val="006B444D"/>
    <w:rsid w:val="006B46EC"/>
    <w:rsid w:val="006B4822"/>
    <w:rsid w:val="006B48AA"/>
    <w:rsid w:val="006B4DEE"/>
    <w:rsid w:val="006B5477"/>
    <w:rsid w:val="006B5784"/>
    <w:rsid w:val="006B5E3B"/>
    <w:rsid w:val="006B5EA8"/>
    <w:rsid w:val="006B5F9B"/>
    <w:rsid w:val="006B6149"/>
    <w:rsid w:val="006B6352"/>
    <w:rsid w:val="006B6A2E"/>
    <w:rsid w:val="006B6A9E"/>
    <w:rsid w:val="006B6D69"/>
    <w:rsid w:val="006B6E86"/>
    <w:rsid w:val="006B73A7"/>
    <w:rsid w:val="006B76CF"/>
    <w:rsid w:val="006B7799"/>
    <w:rsid w:val="006B77FD"/>
    <w:rsid w:val="006B7CD6"/>
    <w:rsid w:val="006B7E75"/>
    <w:rsid w:val="006C0420"/>
    <w:rsid w:val="006C06A5"/>
    <w:rsid w:val="006C08EE"/>
    <w:rsid w:val="006C0950"/>
    <w:rsid w:val="006C0A20"/>
    <w:rsid w:val="006C0E66"/>
    <w:rsid w:val="006C12F1"/>
    <w:rsid w:val="006C13A4"/>
    <w:rsid w:val="006C14B1"/>
    <w:rsid w:val="006C161F"/>
    <w:rsid w:val="006C1705"/>
    <w:rsid w:val="006C1BD0"/>
    <w:rsid w:val="006C1BE3"/>
    <w:rsid w:val="006C1C3D"/>
    <w:rsid w:val="006C1DF1"/>
    <w:rsid w:val="006C1E01"/>
    <w:rsid w:val="006C2074"/>
    <w:rsid w:val="006C21AB"/>
    <w:rsid w:val="006C2586"/>
    <w:rsid w:val="006C29B8"/>
    <w:rsid w:val="006C2AA8"/>
    <w:rsid w:val="006C2C28"/>
    <w:rsid w:val="006C2CA6"/>
    <w:rsid w:val="006C3589"/>
    <w:rsid w:val="006C36CF"/>
    <w:rsid w:val="006C36DC"/>
    <w:rsid w:val="006C3879"/>
    <w:rsid w:val="006C3BB4"/>
    <w:rsid w:val="006C3DA6"/>
    <w:rsid w:val="006C3E5A"/>
    <w:rsid w:val="006C469C"/>
    <w:rsid w:val="006C484C"/>
    <w:rsid w:val="006C4868"/>
    <w:rsid w:val="006C4E62"/>
    <w:rsid w:val="006C4F6E"/>
    <w:rsid w:val="006C5184"/>
    <w:rsid w:val="006C5270"/>
    <w:rsid w:val="006C5463"/>
    <w:rsid w:val="006C54C6"/>
    <w:rsid w:val="006C56C9"/>
    <w:rsid w:val="006C584E"/>
    <w:rsid w:val="006C5BAB"/>
    <w:rsid w:val="006C6178"/>
    <w:rsid w:val="006C63E2"/>
    <w:rsid w:val="006C649E"/>
    <w:rsid w:val="006C69AC"/>
    <w:rsid w:val="006C69CF"/>
    <w:rsid w:val="006C6B9E"/>
    <w:rsid w:val="006C6F3E"/>
    <w:rsid w:val="006C7C76"/>
    <w:rsid w:val="006D0125"/>
    <w:rsid w:val="006D0651"/>
    <w:rsid w:val="006D1117"/>
    <w:rsid w:val="006D1302"/>
    <w:rsid w:val="006D1505"/>
    <w:rsid w:val="006D1697"/>
    <w:rsid w:val="006D18CD"/>
    <w:rsid w:val="006D1B1B"/>
    <w:rsid w:val="006D1C40"/>
    <w:rsid w:val="006D1C6D"/>
    <w:rsid w:val="006D2674"/>
    <w:rsid w:val="006D2844"/>
    <w:rsid w:val="006D2949"/>
    <w:rsid w:val="006D29AF"/>
    <w:rsid w:val="006D29C8"/>
    <w:rsid w:val="006D2B11"/>
    <w:rsid w:val="006D303C"/>
    <w:rsid w:val="006D34D4"/>
    <w:rsid w:val="006D3750"/>
    <w:rsid w:val="006D380B"/>
    <w:rsid w:val="006D3944"/>
    <w:rsid w:val="006D394A"/>
    <w:rsid w:val="006D3BA5"/>
    <w:rsid w:val="006D3C0F"/>
    <w:rsid w:val="006D3DBB"/>
    <w:rsid w:val="006D4486"/>
    <w:rsid w:val="006D4490"/>
    <w:rsid w:val="006D4538"/>
    <w:rsid w:val="006D46AA"/>
    <w:rsid w:val="006D4926"/>
    <w:rsid w:val="006D50F2"/>
    <w:rsid w:val="006D527E"/>
    <w:rsid w:val="006D531F"/>
    <w:rsid w:val="006D5374"/>
    <w:rsid w:val="006D538F"/>
    <w:rsid w:val="006D572C"/>
    <w:rsid w:val="006D5A24"/>
    <w:rsid w:val="006D635A"/>
    <w:rsid w:val="006D65DB"/>
    <w:rsid w:val="006D6715"/>
    <w:rsid w:val="006D6872"/>
    <w:rsid w:val="006D6C83"/>
    <w:rsid w:val="006D73ED"/>
    <w:rsid w:val="006D740F"/>
    <w:rsid w:val="006D77C7"/>
    <w:rsid w:val="006D7C96"/>
    <w:rsid w:val="006E0181"/>
    <w:rsid w:val="006E0406"/>
    <w:rsid w:val="006E0482"/>
    <w:rsid w:val="006E06D7"/>
    <w:rsid w:val="006E07E3"/>
    <w:rsid w:val="006E07F6"/>
    <w:rsid w:val="006E0C64"/>
    <w:rsid w:val="006E1098"/>
    <w:rsid w:val="006E161A"/>
    <w:rsid w:val="006E171A"/>
    <w:rsid w:val="006E1AA7"/>
    <w:rsid w:val="006E1AC8"/>
    <w:rsid w:val="006E1BE4"/>
    <w:rsid w:val="006E1CA7"/>
    <w:rsid w:val="006E1F17"/>
    <w:rsid w:val="006E1F55"/>
    <w:rsid w:val="006E2538"/>
    <w:rsid w:val="006E2F94"/>
    <w:rsid w:val="006E2FE2"/>
    <w:rsid w:val="006E330F"/>
    <w:rsid w:val="006E3380"/>
    <w:rsid w:val="006E394C"/>
    <w:rsid w:val="006E3AD6"/>
    <w:rsid w:val="006E3CE6"/>
    <w:rsid w:val="006E3FB7"/>
    <w:rsid w:val="006E410A"/>
    <w:rsid w:val="006E440D"/>
    <w:rsid w:val="006E4453"/>
    <w:rsid w:val="006E4487"/>
    <w:rsid w:val="006E4D27"/>
    <w:rsid w:val="006E4DBF"/>
    <w:rsid w:val="006E4EFE"/>
    <w:rsid w:val="006E5000"/>
    <w:rsid w:val="006E58BC"/>
    <w:rsid w:val="006E5912"/>
    <w:rsid w:val="006E5BE5"/>
    <w:rsid w:val="006E5D64"/>
    <w:rsid w:val="006E61BC"/>
    <w:rsid w:val="006E6240"/>
    <w:rsid w:val="006E6442"/>
    <w:rsid w:val="006E64C8"/>
    <w:rsid w:val="006E6699"/>
    <w:rsid w:val="006E692A"/>
    <w:rsid w:val="006E6F27"/>
    <w:rsid w:val="006E7344"/>
    <w:rsid w:val="006E7478"/>
    <w:rsid w:val="006E75D0"/>
    <w:rsid w:val="006E75D2"/>
    <w:rsid w:val="006E77CF"/>
    <w:rsid w:val="006E799A"/>
    <w:rsid w:val="006E7A11"/>
    <w:rsid w:val="006E7AA3"/>
    <w:rsid w:val="006F00A4"/>
    <w:rsid w:val="006F05AF"/>
    <w:rsid w:val="006F0614"/>
    <w:rsid w:val="006F085F"/>
    <w:rsid w:val="006F0DD3"/>
    <w:rsid w:val="006F0FD2"/>
    <w:rsid w:val="006F11C8"/>
    <w:rsid w:val="006F13AD"/>
    <w:rsid w:val="006F17DA"/>
    <w:rsid w:val="006F182F"/>
    <w:rsid w:val="006F187E"/>
    <w:rsid w:val="006F18D9"/>
    <w:rsid w:val="006F19D9"/>
    <w:rsid w:val="006F1AB9"/>
    <w:rsid w:val="006F1B20"/>
    <w:rsid w:val="006F1DA2"/>
    <w:rsid w:val="006F1EF1"/>
    <w:rsid w:val="006F20E6"/>
    <w:rsid w:val="006F22BA"/>
    <w:rsid w:val="006F287B"/>
    <w:rsid w:val="006F28E8"/>
    <w:rsid w:val="006F2A31"/>
    <w:rsid w:val="006F2B03"/>
    <w:rsid w:val="006F2B13"/>
    <w:rsid w:val="006F2B22"/>
    <w:rsid w:val="006F2F92"/>
    <w:rsid w:val="006F3071"/>
    <w:rsid w:val="006F307D"/>
    <w:rsid w:val="006F344C"/>
    <w:rsid w:val="006F3572"/>
    <w:rsid w:val="006F35DE"/>
    <w:rsid w:val="006F39CB"/>
    <w:rsid w:val="006F3D9C"/>
    <w:rsid w:val="006F3DB4"/>
    <w:rsid w:val="006F40F5"/>
    <w:rsid w:val="006F4185"/>
    <w:rsid w:val="006F4197"/>
    <w:rsid w:val="006F482A"/>
    <w:rsid w:val="006F4E55"/>
    <w:rsid w:val="006F4E70"/>
    <w:rsid w:val="006F5214"/>
    <w:rsid w:val="006F5423"/>
    <w:rsid w:val="006F6362"/>
    <w:rsid w:val="006F6429"/>
    <w:rsid w:val="006F6689"/>
    <w:rsid w:val="006F66F6"/>
    <w:rsid w:val="006F679D"/>
    <w:rsid w:val="006F68C3"/>
    <w:rsid w:val="006F6AB2"/>
    <w:rsid w:val="006F6EF6"/>
    <w:rsid w:val="006F7433"/>
    <w:rsid w:val="006F7741"/>
    <w:rsid w:val="006F796A"/>
    <w:rsid w:val="006F7ACB"/>
    <w:rsid w:val="006F7EB5"/>
    <w:rsid w:val="0070028F"/>
    <w:rsid w:val="007003EC"/>
    <w:rsid w:val="00700C7B"/>
    <w:rsid w:val="00700CCF"/>
    <w:rsid w:val="00700D70"/>
    <w:rsid w:val="00701551"/>
    <w:rsid w:val="00701558"/>
    <w:rsid w:val="0070197B"/>
    <w:rsid w:val="00701A61"/>
    <w:rsid w:val="00701BEA"/>
    <w:rsid w:val="00701C50"/>
    <w:rsid w:val="00701C66"/>
    <w:rsid w:val="00701D36"/>
    <w:rsid w:val="00701E1C"/>
    <w:rsid w:val="00701FFE"/>
    <w:rsid w:val="00702317"/>
    <w:rsid w:val="0070248C"/>
    <w:rsid w:val="007024F2"/>
    <w:rsid w:val="00702582"/>
    <w:rsid w:val="00702758"/>
    <w:rsid w:val="00702C38"/>
    <w:rsid w:val="00702CA4"/>
    <w:rsid w:val="00702D56"/>
    <w:rsid w:val="00702DF0"/>
    <w:rsid w:val="00702F55"/>
    <w:rsid w:val="00703462"/>
    <w:rsid w:val="0070377C"/>
    <w:rsid w:val="0070385F"/>
    <w:rsid w:val="007038C9"/>
    <w:rsid w:val="00703911"/>
    <w:rsid w:val="00703F2D"/>
    <w:rsid w:val="0070429C"/>
    <w:rsid w:val="00704757"/>
    <w:rsid w:val="0070489A"/>
    <w:rsid w:val="00704B2A"/>
    <w:rsid w:val="00704B74"/>
    <w:rsid w:val="00704D64"/>
    <w:rsid w:val="00704EF9"/>
    <w:rsid w:val="00704F0F"/>
    <w:rsid w:val="00704F19"/>
    <w:rsid w:val="00705056"/>
    <w:rsid w:val="00705276"/>
    <w:rsid w:val="0070542E"/>
    <w:rsid w:val="00705712"/>
    <w:rsid w:val="00705AB7"/>
    <w:rsid w:val="00705C99"/>
    <w:rsid w:val="00705D20"/>
    <w:rsid w:val="00705DBD"/>
    <w:rsid w:val="00706042"/>
    <w:rsid w:val="007063B7"/>
    <w:rsid w:val="007063E7"/>
    <w:rsid w:val="007068DE"/>
    <w:rsid w:val="007069E6"/>
    <w:rsid w:val="00706B2A"/>
    <w:rsid w:val="00706E66"/>
    <w:rsid w:val="00706FB8"/>
    <w:rsid w:val="00707122"/>
    <w:rsid w:val="007071B0"/>
    <w:rsid w:val="0070726A"/>
    <w:rsid w:val="007075A7"/>
    <w:rsid w:val="00707823"/>
    <w:rsid w:val="00707AC6"/>
    <w:rsid w:val="00707C68"/>
    <w:rsid w:val="00707CDA"/>
    <w:rsid w:val="00707F85"/>
    <w:rsid w:val="00710241"/>
    <w:rsid w:val="00710324"/>
    <w:rsid w:val="00710901"/>
    <w:rsid w:val="00710B0A"/>
    <w:rsid w:val="00710DFA"/>
    <w:rsid w:val="00710E6D"/>
    <w:rsid w:val="00711815"/>
    <w:rsid w:val="00711AE6"/>
    <w:rsid w:val="00711B23"/>
    <w:rsid w:val="00711F1A"/>
    <w:rsid w:val="0071206C"/>
    <w:rsid w:val="00712487"/>
    <w:rsid w:val="007128D6"/>
    <w:rsid w:val="00712B70"/>
    <w:rsid w:val="00712F55"/>
    <w:rsid w:val="0071314F"/>
    <w:rsid w:val="0071317E"/>
    <w:rsid w:val="00713254"/>
    <w:rsid w:val="007139AC"/>
    <w:rsid w:val="00713A11"/>
    <w:rsid w:val="00713DF1"/>
    <w:rsid w:val="007141B5"/>
    <w:rsid w:val="007142FD"/>
    <w:rsid w:val="0071442D"/>
    <w:rsid w:val="00714693"/>
    <w:rsid w:val="007149D9"/>
    <w:rsid w:val="00714D2E"/>
    <w:rsid w:val="00714E4D"/>
    <w:rsid w:val="00714FA7"/>
    <w:rsid w:val="00715025"/>
    <w:rsid w:val="00715398"/>
    <w:rsid w:val="0071584F"/>
    <w:rsid w:val="00715A94"/>
    <w:rsid w:val="0071626E"/>
    <w:rsid w:val="0071631A"/>
    <w:rsid w:val="00716725"/>
    <w:rsid w:val="007167DC"/>
    <w:rsid w:val="00716BF5"/>
    <w:rsid w:val="00716C5B"/>
    <w:rsid w:val="00717843"/>
    <w:rsid w:val="00717B88"/>
    <w:rsid w:val="00717E14"/>
    <w:rsid w:val="00717E33"/>
    <w:rsid w:val="0072021D"/>
    <w:rsid w:val="007209BA"/>
    <w:rsid w:val="00720A5F"/>
    <w:rsid w:val="00720C60"/>
    <w:rsid w:val="00721283"/>
    <w:rsid w:val="007218BE"/>
    <w:rsid w:val="007218D6"/>
    <w:rsid w:val="007218F8"/>
    <w:rsid w:val="0072191E"/>
    <w:rsid w:val="00721C50"/>
    <w:rsid w:val="00721C89"/>
    <w:rsid w:val="00721F7D"/>
    <w:rsid w:val="007220BF"/>
    <w:rsid w:val="007221C6"/>
    <w:rsid w:val="00722322"/>
    <w:rsid w:val="007225DC"/>
    <w:rsid w:val="00722787"/>
    <w:rsid w:val="00722913"/>
    <w:rsid w:val="00722A2C"/>
    <w:rsid w:val="00722A89"/>
    <w:rsid w:val="00722C69"/>
    <w:rsid w:val="0072314E"/>
    <w:rsid w:val="007235A3"/>
    <w:rsid w:val="00723790"/>
    <w:rsid w:val="00723CE8"/>
    <w:rsid w:val="00723E47"/>
    <w:rsid w:val="00723F9F"/>
    <w:rsid w:val="00724260"/>
    <w:rsid w:val="00724264"/>
    <w:rsid w:val="0072433C"/>
    <w:rsid w:val="00724890"/>
    <w:rsid w:val="00724A46"/>
    <w:rsid w:val="00724C6C"/>
    <w:rsid w:val="00724D50"/>
    <w:rsid w:val="00724D73"/>
    <w:rsid w:val="0072500B"/>
    <w:rsid w:val="0072574D"/>
    <w:rsid w:val="00725AE4"/>
    <w:rsid w:val="00725AF3"/>
    <w:rsid w:val="00725D00"/>
    <w:rsid w:val="00725DA5"/>
    <w:rsid w:val="00726546"/>
    <w:rsid w:val="00726600"/>
    <w:rsid w:val="00726780"/>
    <w:rsid w:val="00726852"/>
    <w:rsid w:val="00726C9F"/>
    <w:rsid w:val="00726E3B"/>
    <w:rsid w:val="00727060"/>
    <w:rsid w:val="007271EF"/>
    <w:rsid w:val="00727237"/>
    <w:rsid w:val="00727280"/>
    <w:rsid w:val="0072730D"/>
    <w:rsid w:val="0072742A"/>
    <w:rsid w:val="007274DE"/>
    <w:rsid w:val="00727983"/>
    <w:rsid w:val="00727991"/>
    <w:rsid w:val="0073015D"/>
    <w:rsid w:val="00730311"/>
    <w:rsid w:val="00730611"/>
    <w:rsid w:val="007308E9"/>
    <w:rsid w:val="007309DF"/>
    <w:rsid w:val="00730C22"/>
    <w:rsid w:val="00730F08"/>
    <w:rsid w:val="0073103E"/>
    <w:rsid w:val="0073106D"/>
    <w:rsid w:val="00731107"/>
    <w:rsid w:val="00731216"/>
    <w:rsid w:val="0073122D"/>
    <w:rsid w:val="00731D9F"/>
    <w:rsid w:val="007324A8"/>
    <w:rsid w:val="00732522"/>
    <w:rsid w:val="007325FE"/>
    <w:rsid w:val="00732779"/>
    <w:rsid w:val="00732D76"/>
    <w:rsid w:val="00732DB4"/>
    <w:rsid w:val="007331A9"/>
    <w:rsid w:val="00733296"/>
    <w:rsid w:val="0073353F"/>
    <w:rsid w:val="007339F9"/>
    <w:rsid w:val="00733BBE"/>
    <w:rsid w:val="00733C03"/>
    <w:rsid w:val="00733CC0"/>
    <w:rsid w:val="00734516"/>
    <w:rsid w:val="0073474E"/>
    <w:rsid w:val="00734925"/>
    <w:rsid w:val="0073497F"/>
    <w:rsid w:val="007349CD"/>
    <w:rsid w:val="00734EFB"/>
    <w:rsid w:val="00734F8A"/>
    <w:rsid w:val="007350E4"/>
    <w:rsid w:val="00735201"/>
    <w:rsid w:val="00735237"/>
    <w:rsid w:val="007358C8"/>
    <w:rsid w:val="007359F1"/>
    <w:rsid w:val="00735C96"/>
    <w:rsid w:val="00735D12"/>
    <w:rsid w:val="00735D21"/>
    <w:rsid w:val="00736384"/>
    <w:rsid w:val="007363D1"/>
    <w:rsid w:val="00736CB3"/>
    <w:rsid w:val="00736F03"/>
    <w:rsid w:val="00737254"/>
    <w:rsid w:val="007372E9"/>
    <w:rsid w:val="0073739B"/>
    <w:rsid w:val="0073743B"/>
    <w:rsid w:val="00737489"/>
    <w:rsid w:val="007377A5"/>
    <w:rsid w:val="00737BAE"/>
    <w:rsid w:val="00737CF8"/>
    <w:rsid w:val="007400CD"/>
    <w:rsid w:val="00740332"/>
    <w:rsid w:val="0074034F"/>
    <w:rsid w:val="00740382"/>
    <w:rsid w:val="00740388"/>
    <w:rsid w:val="007403E6"/>
    <w:rsid w:val="0074043F"/>
    <w:rsid w:val="00740513"/>
    <w:rsid w:val="007409AC"/>
    <w:rsid w:val="00741F8A"/>
    <w:rsid w:val="00742120"/>
    <w:rsid w:val="007422F0"/>
    <w:rsid w:val="00742317"/>
    <w:rsid w:val="007426E4"/>
    <w:rsid w:val="007428F3"/>
    <w:rsid w:val="00742BCF"/>
    <w:rsid w:val="00743271"/>
    <w:rsid w:val="0074364D"/>
    <w:rsid w:val="00743817"/>
    <w:rsid w:val="00743AC5"/>
    <w:rsid w:val="00743E23"/>
    <w:rsid w:val="00743F6F"/>
    <w:rsid w:val="007445C4"/>
    <w:rsid w:val="0074484B"/>
    <w:rsid w:val="00744A06"/>
    <w:rsid w:val="00744A76"/>
    <w:rsid w:val="00744EAA"/>
    <w:rsid w:val="00744F23"/>
    <w:rsid w:val="0074528D"/>
    <w:rsid w:val="00745298"/>
    <w:rsid w:val="0074569C"/>
    <w:rsid w:val="0074589E"/>
    <w:rsid w:val="00745B22"/>
    <w:rsid w:val="00746070"/>
    <w:rsid w:val="00746150"/>
    <w:rsid w:val="0074692D"/>
    <w:rsid w:val="007472F6"/>
    <w:rsid w:val="00747378"/>
    <w:rsid w:val="00747C89"/>
    <w:rsid w:val="00747E7E"/>
    <w:rsid w:val="00750163"/>
    <w:rsid w:val="007501E2"/>
    <w:rsid w:val="007505BC"/>
    <w:rsid w:val="00750C18"/>
    <w:rsid w:val="00750C80"/>
    <w:rsid w:val="00750CA4"/>
    <w:rsid w:val="00750DFC"/>
    <w:rsid w:val="00750F7B"/>
    <w:rsid w:val="007511D5"/>
    <w:rsid w:val="00751256"/>
    <w:rsid w:val="007513AA"/>
    <w:rsid w:val="0075150A"/>
    <w:rsid w:val="007516B3"/>
    <w:rsid w:val="0075170C"/>
    <w:rsid w:val="00751AAA"/>
    <w:rsid w:val="007522FC"/>
    <w:rsid w:val="00752352"/>
    <w:rsid w:val="00752885"/>
    <w:rsid w:val="00752938"/>
    <w:rsid w:val="007530AB"/>
    <w:rsid w:val="00753168"/>
    <w:rsid w:val="007531B7"/>
    <w:rsid w:val="007533AD"/>
    <w:rsid w:val="00753572"/>
    <w:rsid w:val="007537AC"/>
    <w:rsid w:val="007538E3"/>
    <w:rsid w:val="00753A55"/>
    <w:rsid w:val="00753CB4"/>
    <w:rsid w:val="00753DA9"/>
    <w:rsid w:val="007540F2"/>
    <w:rsid w:val="00754A66"/>
    <w:rsid w:val="00754D72"/>
    <w:rsid w:val="00755133"/>
    <w:rsid w:val="007557C6"/>
    <w:rsid w:val="00755BBC"/>
    <w:rsid w:val="00755D16"/>
    <w:rsid w:val="0075604B"/>
    <w:rsid w:val="00756543"/>
    <w:rsid w:val="007568E3"/>
    <w:rsid w:val="007569F8"/>
    <w:rsid w:val="00756EA5"/>
    <w:rsid w:val="0075728E"/>
    <w:rsid w:val="007573A2"/>
    <w:rsid w:val="007576D8"/>
    <w:rsid w:val="007601E5"/>
    <w:rsid w:val="00760501"/>
    <w:rsid w:val="007607C7"/>
    <w:rsid w:val="00760932"/>
    <w:rsid w:val="0076102B"/>
    <w:rsid w:val="0076181E"/>
    <w:rsid w:val="0076192C"/>
    <w:rsid w:val="00761F46"/>
    <w:rsid w:val="0076221A"/>
    <w:rsid w:val="00762333"/>
    <w:rsid w:val="00762360"/>
    <w:rsid w:val="0076246C"/>
    <w:rsid w:val="007625F4"/>
    <w:rsid w:val="0076277D"/>
    <w:rsid w:val="00762D40"/>
    <w:rsid w:val="00762DF4"/>
    <w:rsid w:val="0076319C"/>
    <w:rsid w:val="00763552"/>
    <w:rsid w:val="0076370D"/>
    <w:rsid w:val="00763B31"/>
    <w:rsid w:val="00763BF6"/>
    <w:rsid w:val="00764474"/>
    <w:rsid w:val="007648F2"/>
    <w:rsid w:val="00764A21"/>
    <w:rsid w:val="00764FAB"/>
    <w:rsid w:val="00765569"/>
    <w:rsid w:val="0076560E"/>
    <w:rsid w:val="007656E3"/>
    <w:rsid w:val="0076580A"/>
    <w:rsid w:val="0076594B"/>
    <w:rsid w:val="00765950"/>
    <w:rsid w:val="00765DBB"/>
    <w:rsid w:val="00765E46"/>
    <w:rsid w:val="0076609F"/>
    <w:rsid w:val="00766437"/>
    <w:rsid w:val="007666D7"/>
    <w:rsid w:val="00766938"/>
    <w:rsid w:val="00766A77"/>
    <w:rsid w:val="00766D60"/>
    <w:rsid w:val="0076721F"/>
    <w:rsid w:val="00767647"/>
    <w:rsid w:val="00767880"/>
    <w:rsid w:val="00767962"/>
    <w:rsid w:val="007708DE"/>
    <w:rsid w:val="00770A41"/>
    <w:rsid w:val="00770BB3"/>
    <w:rsid w:val="00770F4E"/>
    <w:rsid w:val="00771154"/>
    <w:rsid w:val="007715DF"/>
    <w:rsid w:val="00771FB2"/>
    <w:rsid w:val="0077229A"/>
    <w:rsid w:val="0077240C"/>
    <w:rsid w:val="00772410"/>
    <w:rsid w:val="007724E1"/>
    <w:rsid w:val="0077297B"/>
    <w:rsid w:val="00772A67"/>
    <w:rsid w:val="00772F16"/>
    <w:rsid w:val="00772F4C"/>
    <w:rsid w:val="007730AD"/>
    <w:rsid w:val="007730AF"/>
    <w:rsid w:val="007731E1"/>
    <w:rsid w:val="00773219"/>
    <w:rsid w:val="0077347C"/>
    <w:rsid w:val="007734DD"/>
    <w:rsid w:val="0077360E"/>
    <w:rsid w:val="007741EA"/>
    <w:rsid w:val="00774341"/>
    <w:rsid w:val="007744F6"/>
    <w:rsid w:val="0077450D"/>
    <w:rsid w:val="007746E5"/>
    <w:rsid w:val="00774B76"/>
    <w:rsid w:val="00774BFD"/>
    <w:rsid w:val="00774D87"/>
    <w:rsid w:val="00774EC3"/>
    <w:rsid w:val="00774ED4"/>
    <w:rsid w:val="00775343"/>
    <w:rsid w:val="00775759"/>
    <w:rsid w:val="00775999"/>
    <w:rsid w:val="00775A76"/>
    <w:rsid w:val="0077605C"/>
    <w:rsid w:val="00776277"/>
    <w:rsid w:val="0077685A"/>
    <w:rsid w:val="00776AC1"/>
    <w:rsid w:val="00776C06"/>
    <w:rsid w:val="00776DC0"/>
    <w:rsid w:val="00776F58"/>
    <w:rsid w:val="007779F3"/>
    <w:rsid w:val="00777EEE"/>
    <w:rsid w:val="00780429"/>
    <w:rsid w:val="0078045A"/>
    <w:rsid w:val="0078068F"/>
    <w:rsid w:val="00780AE0"/>
    <w:rsid w:val="00780B58"/>
    <w:rsid w:val="00780C09"/>
    <w:rsid w:val="00780DBB"/>
    <w:rsid w:val="007810D2"/>
    <w:rsid w:val="00781362"/>
    <w:rsid w:val="00781364"/>
    <w:rsid w:val="00781621"/>
    <w:rsid w:val="00781874"/>
    <w:rsid w:val="00781CDE"/>
    <w:rsid w:val="007823ED"/>
    <w:rsid w:val="00782ABE"/>
    <w:rsid w:val="00782B71"/>
    <w:rsid w:val="00782BBF"/>
    <w:rsid w:val="00782E98"/>
    <w:rsid w:val="007830C3"/>
    <w:rsid w:val="0078317E"/>
    <w:rsid w:val="0078346C"/>
    <w:rsid w:val="00783634"/>
    <w:rsid w:val="007836E3"/>
    <w:rsid w:val="00783B5B"/>
    <w:rsid w:val="00783F1C"/>
    <w:rsid w:val="0078439B"/>
    <w:rsid w:val="007843EE"/>
    <w:rsid w:val="0078459B"/>
    <w:rsid w:val="007846A7"/>
    <w:rsid w:val="007846FF"/>
    <w:rsid w:val="00784725"/>
    <w:rsid w:val="007849C0"/>
    <w:rsid w:val="00784A93"/>
    <w:rsid w:val="00784B77"/>
    <w:rsid w:val="00784D5D"/>
    <w:rsid w:val="00784D92"/>
    <w:rsid w:val="00784E26"/>
    <w:rsid w:val="00784F65"/>
    <w:rsid w:val="0078500E"/>
    <w:rsid w:val="0078523F"/>
    <w:rsid w:val="00785281"/>
    <w:rsid w:val="00785747"/>
    <w:rsid w:val="00785A49"/>
    <w:rsid w:val="00785BF5"/>
    <w:rsid w:val="00785C58"/>
    <w:rsid w:val="00785FD5"/>
    <w:rsid w:val="00785FF2"/>
    <w:rsid w:val="007860D4"/>
    <w:rsid w:val="007862A0"/>
    <w:rsid w:val="0078644C"/>
    <w:rsid w:val="00786881"/>
    <w:rsid w:val="00786FC1"/>
    <w:rsid w:val="0078748B"/>
    <w:rsid w:val="007874F7"/>
    <w:rsid w:val="007876B6"/>
    <w:rsid w:val="0078780A"/>
    <w:rsid w:val="007879D6"/>
    <w:rsid w:val="00787B07"/>
    <w:rsid w:val="00787C26"/>
    <w:rsid w:val="00787C2B"/>
    <w:rsid w:val="00787EF4"/>
    <w:rsid w:val="00790436"/>
    <w:rsid w:val="007904D2"/>
    <w:rsid w:val="007907B4"/>
    <w:rsid w:val="007907F0"/>
    <w:rsid w:val="00790818"/>
    <w:rsid w:val="00790974"/>
    <w:rsid w:val="007909FD"/>
    <w:rsid w:val="00790A5F"/>
    <w:rsid w:val="00790BDC"/>
    <w:rsid w:val="007911F4"/>
    <w:rsid w:val="007914CD"/>
    <w:rsid w:val="00791C55"/>
    <w:rsid w:val="00791C95"/>
    <w:rsid w:val="00792467"/>
    <w:rsid w:val="00792531"/>
    <w:rsid w:val="007928E6"/>
    <w:rsid w:val="00792907"/>
    <w:rsid w:val="00793381"/>
    <w:rsid w:val="0079382E"/>
    <w:rsid w:val="00793933"/>
    <w:rsid w:val="00793E0E"/>
    <w:rsid w:val="007940C7"/>
    <w:rsid w:val="00794A67"/>
    <w:rsid w:val="00794BF9"/>
    <w:rsid w:val="00794C6F"/>
    <w:rsid w:val="00795098"/>
    <w:rsid w:val="0079598B"/>
    <w:rsid w:val="00795A06"/>
    <w:rsid w:val="00795B18"/>
    <w:rsid w:val="00795BC1"/>
    <w:rsid w:val="00795D94"/>
    <w:rsid w:val="0079601F"/>
    <w:rsid w:val="00796126"/>
    <w:rsid w:val="007965E6"/>
    <w:rsid w:val="0079678F"/>
    <w:rsid w:val="00796793"/>
    <w:rsid w:val="00796929"/>
    <w:rsid w:val="00796CAC"/>
    <w:rsid w:val="00796FFA"/>
    <w:rsid w:val="0079705E"/>
    <w:rsid w:val="00797175"/>
    <w:rsid w:val="0079774E"/>
    <w:rsid w:val="00797DCF"/>
    <w:rsid w:val="00797E03"/>
    <w:rsid w:val="00797E26"/>
    <w:rsid w:val="007A0535"/>
    <w:rsid w:val="007A065E"/>
    <w:rsid w:val="007A082E"/>
    <w:rsid w:val="007A08F1"/>
    <w:rsid w:val="007A0965"/>
    <w:rsid w:val="007A0A16"/>
    <w:rsid w:val="007A0C70"/>
    <w:rsid w:val="007A0C9C"/>
    <w:rsid w:val="007A0DEE"/>
    <w:rsid w:val="007A0F87"/>
    <w:rsid w:val="007A1058"/>
    <w:rsid w:val="007A13FE"/>
    <w:rsid w:val="007A1CEA"/>
    <w:rsid w:val="007A1DC5"/>
    <w:rsid w:val="007A2569"/>
    <w:rsid w:val="007A2A89"/>
    <w:rsid w:val="007A2C57"/>
    <w:rsid w:val="007A2CA5"/>
    <w:rsid w:val="007A2E74"/>
    <w:rsid w:val="007A2F14"/>
    <w:rsid w:val="007A3096"/>
    <w:rsid w:val="007A333D"/>
    <w:rsid w:val="007A340C"/>
    <w:rsid w:val="007A3468"/>
    <w:rsid w:val="007A34E7"/>
    <w:rsid w:val="007A3552"/>
    <w:rsid w:val="007A37BE"/>
    <w:rsid w:val="007A391C"/>
    <w:rsid w:val="007A3EE7"/>
    <w:rsid w:val="007A400C"/>
    <w:rsid w:val="007A44AB"/>
    <w:rsid w:val="007A44D0"/>
    <w:rsid w:val="007A4504"/>
    <w:rsid w:val="007A45B3"/>
    <w:rsid w:val="007A45CD"/>
    <w:rsid w:val="007A49A6"/>
    <w:rsid w:val="007A4B3A"/>
    <w:rsid w:val="007A4B55"/>
    <w:rsid w:val="007A4C24"/>
    <w:rsid w:val="007A4CF1"/>
    <w:rsid w:val="007A5069"/>
    <w:rsid w:val="007A512B"/>
    <w:rsid w:val="007A51F1"/>
    <w:rsid w:val="007A54DF"/>
    <w:rsid w:val="007A5564"/>
    <w:rsid w:val="007A58D0"/>
    <w:rsid w:val="007A59CF"/>
    <w:rsid w:val="007A5A94"/>
    <w:rsid w:val="007A5AAD"/>
    <w:rsid w:val="007A5B61"/>
    <w:rsid w:val="007A5C78"/>
    <w:rsid w:val="007A5CBE"/>
    <w:rsid w:val="007A5CC6"/>
    <w:rsid w:val="007A5EC1"/>
    <w:rsid w:val="007A61B1"/>
    <w:rsid w:val="007A61D7"/>
    <w:rsid w:val="007A65AE"/>
    <w:rsid w:val="007A6810"/>
    <w:rsid w:val="007A68CB"/>
    <w:rsid w:val="007A6A9C"/>
    <w:rsid w:val="007A6B29"/>
    <w:rsid w:val="007A7084"/>
    <w:rsid w:val="007A71B2"/>
    <w:rsid w:val="007A773E"/>
    <w:rsid w:val="007A7D6A"/>
    <w:rsid w:val="007A7DBF"/>
    <w:rsid w:val="007A7F31"/>
    <w:rsid w:val="007B076C"/>
    <w:rsid w:val="007B07A1"/>
    <w:rsid w:val="007B0BE5"/>
    <w:rsid w:val="007B0D9B"/>
    <w:rsid w:val="007B0DA6"/>
    <w:rsid w:val="007B103A"/>
    <w:rsid w:val="007B13DF"/>
    <w:rsid w:val="007B1463"/>
    <w:rsid w:val="007B14FC"/>
    <w:rsid w:val="007B1852"/>
    <w:rsid w:val="007B1A33"/>
    <w:rsid w:val="007B1D35"/>
    <w:rsid w:val="007B1D3B"/>
    <w:rsid w:val="007B1DCC"/>
    <w:rsid w:val="007B2016"/>
    <w:rsid w:val="007B206B"/>
    <w:rsid w:val="007B211D"/>
    <w:rsid w:val="007B2857"/>
    <w:rsid w:val="007B2EBF"/>
    <w:rsid w:val="007B2F4F"/>
    <w:rsid w:val="007B2F6A"/>
    <w:rsid w:val="007B3018"/>
    <w:rsid w:val="007B3056"/>
    <w:rsid w:val="007B3359"/>
    <w:rsid w:val="007B3386"/>
    <w:rsid w:val="007B3469"/>
    <w:rsid w:val="007B34DF"/>
    <w:rsid w:val="007B3506"/>
    <w:rsid w:val="007B38A3"/>
    <w:rsid w:val="007B3A4C"/>
    <w:rsid w:val="007B3E0F"/>
    <w:rsid w:val="007B4317"/>
    <w:rsid w:val="007B4346"/>
    <w:rsid w:val="007B4457"/>
    <w:rsid w:val="007B4616"/>
    <w:rsid w:val="007B4742"/>
    <w:rsid w:val="007B478C"/>
    <w:rsid w:val="007B4957"/>
    <w:rsid w:val="007B5189"/>
    <w:rsid w:val="007B51B3"/>
    <w:rsid w:val="007B52A8"/>
    <w:rsid w:val="007B5737"/>
    <w:rsid w:val="007B5E30"/>
    <w:rsid w:val="007B5F17"/>
    <w:rsid w:val="007B6188"/>
    <w:rsid w:val="007B640B"/>
    <w:rsid w:val="007B6663"/>
    <w:rsid w:val="007B684C"/>
    <w:rsid w:val="007B691C"/>
    <w:rsid w:val="007B6A2C"/>
    <w:rsid w:val="007B6B34"/>
    <w:rsid w:val="007B6F1A"/>
    <w:rsid w:val="007B74E2"/>
    <w:rsid w:val="007B7521"/>
    <w:rsid w:val="007B761F"/>
    <w:rsid w:val="007B789C"/>
    <w:rsid w:val="007B7AC6"/>
    <w:rsid w:val="007B7D08"/>
    <w:rsid w:val="007C0182"/>
    <w:rsid w:val="007C03B7"/>
    <w:rsid w:val="007C058D"/>
    <w:rsid w:val="007C0BAD"/>
    <w:rsid w:val="007C0CF2"/>
    <w:rsid w:val="007C0D04"/>
    <w:rsid w:val="007C0F21"/>
    <w:rsid w:val="007C133D"/>
    <w:rsid w:val="007C19EF"/>
    <w:rsid w:val="007C1A96"/>
    <w:rsid w:val="007C1E07"/>
    <w:rsid w:val="007C1E54"/>
    <w:rsid w:val="007C1F5E"/>
    <w:rsid w:val="007C2001"/>
    <w:rsid w:val="007C206C"/>
    <w:rsid w:val="007C22D1"/>
    <w:rsid w:val="007C2601"/>
    <w:rsid w:val="007C26EB"/>
    <w:rsid w:val="007C2A40"/>
    <w:rsid w:val="007C3006"/>
    <w:rsid w:val="007C3388"/>
    <w:rsid w:val="007C345D"/>
    <w:rsid w:val="007C39FC"/>
    <w:rsid w:val="007C3B41"/>
    <w:rsid w:val="007C3BA5"/>
    <w:rsid w:val="007C3BDD"/>
    <w:rsid w:val="007C3C2A"/>
    <w:rsid w:val="007C3DD5"/>
    <w:rsid w:val="007C3E0B"/>
    <w:rsid w:val="007C3F3A"/>
    <w:rsid w:val="007C4367"/>
    <w:rsid w:val="007C46BF"/>
    <w:rsid w:val="007C4947"/>
    <w:rsid w:val="007C4C8C"/>
    <w:rsid w:val="007C4E82"/>
    <w:rsid w:val="007C4EEE"/>
    <w:rsid w:val="007C4FBC"/>
    <w:rsid w:val="007C5675"/>
    <w:rsid w:val="007C604C"/>
    <w:rsid w:val="007C60B5"/>
    <w:rsid w:val="007C645B"/>
    <w:rsid w:val="007C6466"/>
    <w:rsid w:val="007C6F74"/>
    <w:rsid w:val="007C7488"/>
    <w:rsid w:val="007C7AEE"/>
    <w:rsid w:val="007C7CA7"/>
    <w:rsid w:val="007C7FAA"/>
    <w:rsid w:val="007C7FC1"/>
    <w:rsid w:val="007D0570"/>
    <w:rsid w:val="007D05F2"/>
    <w:rsid w:val="007D0C87"/>
    <w:rsid w:val="007D0D1D"/>
    <w:rsid w:val="007D0DD9"/>
    <w:rsid w:val="007D11F2"/>
    <w:rsid w:val="007D12DA"/>
    <w:rsid w:val="007D1575"/>
    <w:rsid w:val="007D15AE"/>
    <w:rsid w:val="007D1753"/>
    <w:rsid w:val="007D1756"/>
    <w:rsid w:val="007D1A9C"/>
    <w:rsid w:val="007D1D78"/>
    <w:rsid w:val="007D2066"/>
    <w:rsid w:val="007D214F"/>
    <w:rsid w:val="007D26C5"/>
    <w:rsid w:val="007D2DCF"/>
    <w:rsid w:val="007D3119"/>
    <w:rsid w:val="007D31A3"/>
    <w:rsid w:val="007D33B8"/>
    <w:rsid w:val="007D3543"/>
    <w:rsid w:val="007D35AD"/>
    <w:rsid w:val="007D417B"/>
    <w:rsid w:val="007D4205"/>
    <w:rsid w:val="007D421E"/>
    <w:rsid w:val="007D42DB"/>
    <w:rsid w:val="007D489D"/>
    <w:rsid w:val="007D4A4C"/>
    <w:rsid w:val="007D4A7D"/>
    <w:rsid w:val="007D4B20"/>
    <w:rsid w:val="007D4B25"/>
    <w:rsid w:val="007D4DEB"/>
    <w:rsid w:val="007D532F"/>
    <w:rsid w:val="007D5506"/>
    <w:rsid w:val="007D56BB"/>
    <w:rsid w:val="007D5A7C"/>
    <w:rsid w:val="007D5E65"/>
    <w:rsid w:val="007D64FD"/>
    <w:rsid w:val="007D6CB9"/>
    <w:rsid w:val="007D7020"/>
    <w:rsid w:val="007D7355"/>
    <w:rsid w:val="007D74AF"/>
    <w:rsid w:val="007D7632"/>
    <w:rsid w:val="007D786A"/>
    <w:rsid w:val="007D790F"/>
    <w:rsid w:val="007D7EC1"/>
    <w:rsid w:val="007D7FB7"/>
    <w:rsid w:val="007D7FCF"/>
    <w:rsid w:val="007E0406"/>
    <w:rsid w:val="007E0417"/>
    <w:rsid w:val="007E0DAA"/>
    <w:rsid w:val="007E1746"/>
    <w:rsid w:val="007E178C"/>
    <w:rsid w:val="007E1A72"/>
    <w:rsid w:val="007E1BE5"/>
    <w:rsid w:val="007E1D54"/>
    <w:rsid w:val="007E1D72"/>
    <w:rsid w:val="007E1E14"/>
    <w:rsid w:val="007E2453"/>
    <w:rsid w:val="007E24E0"/>
    <w:rsid w:val="007E29B4"/>
    <w:rsid w:val="007E2A55"/>
    <w:rsid w:val="007E2B0B"/>
    <w:rsid w:val="007E2CD4"/>
    <w:rsid w:val="007E2D23"/>
    <w:rsid w:val="007E2DCD"/>
    <w:rsid w:val="007E2E15"/>
    <w:rsid w:val="007E2F7A"/>
    <w:rsid w:val="007E3331"/>
    <w:rsid w:val="007E351D"/>
    <w:rsid w:val="007E35DE"/>
    <w:rsid w:val="007E3939"/>
    <w:rsid w:val="007E3A7D"/>
    <w:rsid w:val="007E3C6D"/>
    <w:rsid w:val="007E416B"/>
    <w:rsid w:val="007E44EA"/>
    <w:rsid w:val="007E464F"/>
    <w:rsid w:val="007E4696"/>
    <w:rsid w:val="007E481C"/>
    <w:rsid w:val="007E4DB2"/>
    <w:rsid w:val="007E4DF1"/>
    <w:rsid w:val="007E4E0F"/>
    <w:rsid w:val="007E505F"/>
    <w:rsid w:val="007E5183"/>
    <w:rsid w:val="007E55F7"/>
    <w:rsid w:val="007E56F0"/>
    <w:rsid w:val="007E5A74"/>
    <w:rsid w:val="007E5E19"/>
    <w:rsid w:val="007E5FEA"/>
    <w:rsid w:val="007E6208"/>
    <w:rsid w:val="007E648B"/>
    <w:rsid w:val="007E64DB"/>
    <w:rsid w:val="007E68AE"/>
    <w:rsid w:val="007E68DB"/>
    <w:rsid w:val="007E6A35"/>
    <w:rsid w:val="007E6A39"/>
    <w:rsid w:val="007E6AFE"/>
    <w:rsid w:val="007E6D90"/>
    <w:rsid w:val="007E6DAE"/>
    <w:rsid w:val="007E7340"/>
    <w:rsid w:val="007E7427"/>
    <w:rsid w:val="007E751C"/>
    <w:rsid w:val="007E759E"/>
    <w:rsid w:val="007E7703"/>
    <w:rsid w:val="007E7715"/>
    <w:rsid w:val="007E7912"/>
    <w:rsid w:val="007E7FE9"/>
    <w:rsid w:val="007F033A"/>
    <w:rsid w:val="007F0353"/>
    <w:rsid w:val="007F0395"/>
    <w:rsid w:val="007F076B"/>
    <w:rsid w:val="007F0827"/>
    <w:rsid w:val="007F0AD1"/>
    <w:rsid w:val="007F0F70"/>
    <w:rsid w:val="007F106A"/>
    <w:rsid w:val="007F148E"/>
    <w:rsid w:val="007F16A2"/>
    <w:rsid w:val="007F1868"/>
    <w:rsid w:val="007F218E"/>
    <w:rsid w:val="007F2265"/>
    <w:rsid w:val="007F23A7"/>
    <w:rsid w:val="007F23DB"/>
    <w:rsid w:val="007F2489"/>
    <w:rsid w:val="007F25C2"/>
    <w:rsid w:val="007F280C"/>
    <w:rsid w:val="007F286A"/>
    <w:rsid w:val="007F2C21"/>
    <w:rsid w:val="007F2D52"/>
    <w:rsid w:val="007F2F26"/>
    <w:rsid w:val="007F2F84"/>
    <w:rsid w:val="007F31F2"/>
    <w:rsid w:val="007F3259"/>
    <w:rsid w:val="007F3330"/>
    <w:rsid w:val="007F33E4"/>
    <w:rsid w:val="007F3463"/>
    <w:rsid w:val="007F359F"/>
    <w:rsid w:val="007F36C8"/>
    <w:rsid w:val="007F4389"/>
    <w:rsid w:val="007F4487"/>
    <w:rsid w:val="007F4600"/>
    <w:rsid w:val="007F4B6F"/>
    <w:rsid w:val="007F4BBA"/>
    <w:rsid w:val="007F4C8E"/>
    <w:rsid w:val="007F4D2E"/>
    <w:rsid w:val="007F5122"/>
    <w:rsid w:val="007F53DC"/>
    <w:rsid w:val="007F5472"/>
    <w:rsid w:val="007F550D"/>
    <w:rsid w:val="007F57B2"/>
    <w:rsid w:val="007F5814"/>
    <w:rsid w:val="007F58D9"/>
    <w:rsid w:val="007F5943"/>
    <w:rsid w:val="007F5EA8"/>
    <w:rsid w:val="007F674C"/>
    <w:rsid w:val="007F68A4"/>
    <w:rsid w:val="007F68C0"/>
    <w:rsid w:val="007F6B06"/>
    <w:rsid w:val="007F6E33"/>
    <w:rsid w:val="007F7030"/>
    <w:rsid w:val="007F71AF"/>
    <w:rsid w:val="007F7259"/>
    <w:rsid w:val="007F72A1"/>
    <w:rsid w:val="007F7575"/>
    <w:rsid w:val="007F7647"/>
    <w:rsid w:val="007F76ED"/>
    <w:rsid w:val="007F7893"/>
    <w:rsid w:val="007F7AA9"/>
    <w:rsid w:val="007F7D0F"/>
    <w:rsid w:val="007F7DEB"/>
    <w:rsid w:val="00800136"/>
    <w:rsid w:val="008001CA"/>
    <w:rsid w:val="0080025E"/>
    <w:rsid w:val="008004DA"/>
    <w:rsid w:val="00800524"/>
    <w:rsid w:val="00800620"/>
    <w:rsid w:val="00800BA3"/>
    <w:rsid w:val="00800C5A"/>
    <w:rsid w:val="00801017"/>
    <w:rsid w:val="00801361"/>
    <w:rsid w:val="008013C7"/>
    <w:rsid w:val="008013F6"/>
    <w:rsid w:val="00801613"/>
    <w:rsid w:val="008018B1"/>
    <w:rsid w:val="00801907"/>
    <w:rsid w:val="00801C0E"/>
    <w:rsid w:val="00801DB6"/>
    <w:rsid w:val="00801FBF"/>
    <w:rsid w:val="00802401"/>
    <w:rsid w:val="00802FD1"/>
    <w:rsid w:val="008030FE"/>
    <w:rsid w:val="0080384D"/>
    <w:rsid w:val="00803AB4"/>
    <w:rsid w:val="00804392"/>
    <w:rsid w:val="00804588"/>
    <w:rsid w:val="00804599"/>
    <w:rsid w:val="00804B51"/>
    <w:rsid w:val="00804BDF"/>
    <w:rsid w:val="00804D99"/>
    <w:rsid w:val="00804DF2"/>
    <w:rsid w:val="00804F4D"/>
    <w:rsid w:val="0080504B"/>
    <w:rsid w:val="00805353"/>
    <w:rsid w:val="008057F5"/>
    <w:rsid w:val="00805B01"/>
    <w:rsid w:val="00805CE0"/>
    <w:rsid w:val="00805EF1"/>
    <w:rsid w:val="00806389"/>
    <w:rsid w:val="00806411"/>
    <w:rsid w:val="00806914"/>
    <w:rsid w:val="008069F5"/>
    <w:rsid w:val="00806CC0"/>
    <w:rsid w:val="00806DE0"/>
    <w:rsid w:val="00807196"/>
    <w:rsid w:val="008072D3"/>
    <w:rsid w:val="008076CB"/>
    <w:rsid w:val="00807703"/>
    <w:rsid w:val="00807B47"/>
    <w:rsid w:val="00807D16"/>
    <w:rsid w:val="008102A5"/>
    <w:rsid w:val="00810949"/>
    <w:rsid w:val="00810B14"/>
    <w:rsid w:val="00810C86"/>
    <w:rsid w:val="0081138B"/>
    <w:rsid w:val="008113DF"/>
    <w:rsid w:val="00811A36"/>
    <w:rsid w:val="00811C12"/>
    <w:rsid w:val="00811CEE"/>
    <w:rsid w:val="008120A6"/>
    <w:rsid w:val="008120B7"/>
    <w:rsid w:val="0081251C"/>
    <w:rsid w:val="008127F4"/>
    <w:rsid w:val="0081283C"/>
    <w:rsid w:val="00812C26"/>
    <w:rsid w:val="0081315D"/>
    <w:rsid w:val="00813754"/>
    <w:rsid w:val="008137E6"/>
    <w:rsid w:val="0081380F"/>
    <w:rsid w:val="00813963"/>
    <w:rsid w:val="00813AAB"/>
    <w:rsid w:val="00814273"/>
    <w:rsid w:val="00814381"/>
    <w:rsid w:val="008145FA"/>
    <w:rsid w:val="008146C8"/>
    <w:rsid w:val="00814E9C"/>
    <w:rsid w:val="008151D8"/>
    <w:rsid w:val="00815200"/>
    <w:rsid w:val="0081546E"/>
    <w:rsid w:val="0081564A"/>
    <w:rsid w:val="0081570F"/>
    <w:rsid w:val="00815869"/>
    <w:rsid w:val="008159B1"/>
    <w:rsid w:val="00815D99"/>
    <w:rsid w:val="0081602F"/>
    <w:rsid w:val="00816693"/>
    <w:rsid w:val="00816895"/>
    <w:rsid w:val="00816967"/>
    <w:rsid w:val="00816A05"/>
    <w:rsid w:val="00816B10"/>
    <w:rsid w:val="00816E27"/>
    <w:rsid w:val="00816F29"/>
    <w:rsid w:val="00817133"/>
    <w:rsid w:val="0081721F"/>
    <w:rsid w:val="0081734D"/>
    <w:rsid w:val="00817406"/>
    <w:rsid w:val="0081742E"/>
    <w:rsid w:val="0081755A"/>
    <w:rsid w:val="008175AB"/>
    <w:rsid w:val="00817B47"/>
    <w:rsid w:val="00817C19"/>
    <w:rsid w:val="0082023F"/>
    <w:rsid w:val="008204F7"/>
    <w:rsid w:val="008205AC"/>
    <w:rsid w:val="00821133"/>
    <w:rsid w:val="008212AC"/>
    <w:rsid w:val="00821564"/>
    <w:rsid w:val="0082194A"/>
    <w:rsid w:val="00821A44"/>
    <w:rsid w:val="00821B5B"/>
    <w:rsid w:val="00822032"/>
    <w:rsid w:val="00822406"/>
    <w:rsid w:val="008225F1"/>
    <w:rsid w:val="008229EA"/>
    <w:rsid w:val="008233F7"/>
    <w:rsid w:val="00823C56"/>
    <w:rsid w:val="0082411F"/>
    <w:rsid w:val="008241CF"/>
    <w:rsid w:val="008242CA"/>
    <w:rsid w:val="008247F9"/>
    <w:rsid w:val="00824B5F"/>
    <w:rsid w:val="00824E14"/>
    <w:rsid w:val="00824E65"/>
    <w:rsid w:val="00824ECB"/>
    <w:rsid w:val="008252D1"/>
    <w:rsid w:val="008254B5"/>
    <w:rsid w:val="008254F6"/>
    <w:rsid w:val="00825A3D"/>
    <w:rsid w:val="00825AF6"/>
    <w:rsid w:val="00825C76"/>
    <w:rsid w:val="00825D05"/>
    <w:rsid w:val="00825EE9"/>
    <w:rsid w:val="00826757"/>
    <w:rsid w:val="00826E82"/>
    <w:rsid w:val="00826F20"/>
    <w:rsid w:val="00827037"/>
    <w:rsid w:val="00827AB2"/>
    <w:rsid w:val="00827C5E"/>
    <w:rsid w:val="00827FDE"/>
    <w:rsid w:val="00830174"/>
    <w:rsid w:val="00830182"/>
    <w:rsid w:val="00830246"/>
    <w:rsid w:val="008307A7"/>
    <w:rsid w:val="00830D2F"/>
    <w:rsid w:val="00830E48"/>
    <w:rsid w:val="00831608"/>
    <w:rsid w:val="008318FB"/>
    <w:rsid w:val="0083192B"/>
    <w:rsid w:val="00831B2E"/>
    <w:rsid w:val="00831D10"/>
    <w:rsid w:val="00831F0E"/>
    <w:rsid w:val="00832102"/>
    <w:rsid w:val="00833416"/>
    <w:rsid w:val="00833913"/>
    <w:rsid w:val="00833965"/>
    <w:rsid w:val="0083396E"/>
    <w:rsid w:val="00833C94"/>
    <w:rsid w:val="008343DA"/>
    <w:rsid w:val="008345FB"/>
    <w:rsid w:val="00834919"/>
    <w:rsid w:val="00834FE2"/>
    <w:rsid w:val="0083519C"/>
    <w:rsid w:val="0083520D"/>
    <w:rsid w:val="00835642"/>
    <w:rsid w:val="0083594A"/>
    <w:rsid w:val="00835F7D"/>
    <w:rsid w:val="00836407"/>
    <w:rsid w:val="0083640E"/>
    <w:rsid w:val="008367DC"/>
    <w:rsid w:val="00836890"/>
    <w:rsid w:val="00836931"/>
    <w:rsid w:val="00836A34"/>
    <w:rsid w:val="00836AC7"/>
    <w:rsid w:val="00836B1D"/>
    <w:rsid w:val="0083728D"/>
    <w:rsid w:val="00837396"/>
    <w:rsid w:val="008373FC"/>
    <w:rsid w:val="00837757"/>
    <w:rsid w:val="008378B2"/>
    <w:rsid w:val="0084008F"/>
    <w:rsid w:val="008400C3"/>
    <w:rsid w:val="008403EF"/>
    <w:rsid w:val="0084061D"/>
    <w:rsid w:val="008406DE"/>
    <w:rsid w:val="008408D8"/>
    <w:rsid w:val="00840953"/>
    <w:rsid w:val="00840AA6"/>
    <w:rsid w:val="00840BCD"/>
    <w:rsid w:val="00840C6E"/>
    <w:rsid w:val="00840F5A"/>
    <w:rsid w:val="00841040"/>
    <w:rsid w:val="008414D1"/>
    <w:rsid w:val="00841EAA"/>
    <w:rsid w:val="00841EED"/>
    <w:rsid w:val="00842142"/>
    <w:rsid w:val="008425D3"/>
    <w:rsid w:val="008426A7"/>
    <w:rsid w:val="0084271F"/>
    <w:rsid w:val="0084296D"/>
    <w:rsid w:val="00842BA6"/>
    <w:rsid w:val="00842D26"/>
    <w:rsid w:val="00842E77"/>
    <w:rsid w:val="00842E85"/>
    <w:rsid w:val="00842F31"/>
    <w:rsid w:val="00842FA7"/>
    <w:rsid w:val="00843122"/>
    <w:rsid w:val="00843626"/>
    <w:rsid w:val="0084383F"/>
    <w:rsid w:val="00843C2F"/>
    <w:rsid w:val="00843C89"/>
    <w:rsid w:val="00843CE8"/>
    <w:rsid w:val="008440A4"/>
    <w:rsid w:val="008442F9"/>
    <w:rsid w:val="008443D2"/>
    <w:rsid w:val="00844C8D"/>
    <w:rsid w:val="00844F15"/>
    <w:rsid w:val="00844FBE"/>
    <w:rsid w:val="0084502F"/>
    <w:rsid w:val="00845277"/>
    <w:rsid w:val="00845716"/>
    <w:rsid w:val="00845E6C"/>
    <w:rsid w:val="00846408"/>
    <w:rsid w:val="00846707"/>
    <w:rsid w:val="00846BE5"/>
    <w:rsid w:val="00846EA6"/>
    <w:rsid w:val="008473BC"/>
    <w:rsid w:val="008474FB"/>
    <w:rsid w:val="00847906"/>
    <w:rsid w:val="00847A27"/>
    <w:rsid w:val="00847B8C"/>
    <w:rsid w:val="00847DEF"/>
    <w:rsid w:val="00850440"/>
    <w:rsid w:val="008504CF"/>
    <w:rsid w:val="008508F8"/>
    <w:rsid w:val="00850B7C"/>
    <w:rsid w:val="00850D40"/>
    <w:rsid w:val="00850D89"/>
    <w:rsid w:val="00850E9A"/>
    <w:rsid w:val="00850F0B"/>
    <w:rsid w:val="00851131"/>
    <w:rsid w:val="008511B0"/>
    <w:rsid w:val="00851B93"/>
    <w:rsid w:val="00851C54"/>
    <w:rsid w:val="00852245"/>
    <w:rsid w:val="00852A4A"/>
    <w:rsid w:val="00852AAA"/>
    <w:rsid w:val="00852B89"/>
    <w:rsid w:val="00852DA4"/>
    <w:rsid w:val="00852E1C"/>
    <w:rsid w:val="00852FAC"/>
    <w:rsid w:val="00853029"/>
    <w:rsid w:val="00853176"/>
    <w:rsid w:val="00853441"/>
    <w:rsid w:val="00853495"/>
    <w:rsid w:val="00853BE4"/>
    <w:rsid w:val="0085422C"/>
    <w:rsid w:val="0085435A"/>
    <w:rsid w:val="00854473"/>
    <w:rsid w:val="008548FE"/>
    <w:rsid w:val="00854AF1"/>
    <w:rsid w:val="00854B7F"/>
    <w:rsid w:val="00854C38"/>
    <w:rsid w:val="00854CA3"/>
    <w:rsid w:val="00855702"/>
    <w:rsid w:val="008557AD"/>
    <w:rsid w:val="00855A1B"/>
    <w:rsid w:val="00855B2B"/>
    <w:rsid w:val="00855C2E"/>
    <w:rsid w:val="0085690F"/>
    <w:rsid w:val="00856B4D"/>
    <w:rsid w:val="00856EEB"/>
    <w:rsid w:val="0085732B"/>
    <w:rsid w:val="0085771D"/>
    <w:rsid w:val="0085781F"/>
    <w:rsid w:val="008578C6"/>
    <w:rsid w:val="00857B6F"/>
    <w:rsid w:val="00857BD4"/>
    <w:rsid w:val="00857C1F"/>
    <w:rsid w:val="00857C4D"/>
    <w:rsid w:val="00860350"/>
    <w:rsid w:val="008603A5"/>
    <w:rsid w:val="008604A3"/>
    <w:rsid w:val="0086054A"/>
    <w:rsid w:val="00860736"/>
    <w:rsid w:val="00860976"/>
    <w:rsid w:val="00860D8C"/>
    <w:rsid w:val="008610E9"/>
    <w:rsid w:val="008611CD"/>
    <w:rsid w:val="00861224"/>
    <w:rsid w:val="00861C63"/>
    <w:rsid w:val="00861ECC"/>
    <w:rsid w:val="00861F10"/>
    <w:rsid w:val="0086203C"/>
    <w:rsid w:val="00862085"/>
    <w:rsid w:val="008623E8"/>
    <w:rsid w:val="0086248E"/>
    <w:rsid w:val="008626F0"/>
    <w:rsid w:val="00862A48"/>
    <w:rsid w:val="00862CC0"/>
    <w:rsid w:val="00862D76"/>
    <w:rsid w:val="008633E0"/>
    <w:rsid w:val="00863597"/>
    <w:rsid w:val="008636EA"/>
    <w:rsid w:val="0086389E"/>
    <w:rsid w:val="008638C9"/>
    <w:rsid w:val="00863944"/>
    <w:rsid w:val="00863A86"/>
    <w:rsid w:val="00863DEE"/>
    <w:rsid w:val="008646E4"/>
    <w:rsid w:val="00864BBC"/>
    <w:rsid w:val="00864F2B"/>
    <w:rsid w:val="008652E6"/>
    <w:rsid w:val="0086539D"/>
    <w:rsid w:val="00865439"/>
    <w:rsid w:val="008655DD"/>
    <w:rsid w:val="008658BC"/>
    <w:rsid w:val="00865CAD"/>
    <w:rsid w:val="00865D2D"/>
    <w:rsid w:val="00865DB2"/>
    <w:rsid w:val="0086626E"/>
    <w:rsid w:val="008664BC"/>
    <w:rsid w:val="00866897"/>
    <w:rsid w:val="00866B4A"/>
    <w:rsid w:val="008670B3"/>
    <w:rsid w:val="008675F0"/>
    <w:rsid w:val="00867B87"/>
    <w:rsid w:val="00867BC8"/>
    <w:rsid w:val="00867C49"/>
    <w:rsid w:val="00867C75"/>
    <w:rsid w:val="00867C7C"/>
    <w:rsid w:val="008700D6"/>
    <w:rsid w:val="0087040D"/>
    <w:rsid w:val="008709EF"/>
    <w:rsid w:val="00870D69"/>
    <w:rsid w:val="00870E61"/>
    <w:rsid w:val="00871A38"/>
    <w:rsid w:val="00872006"/>
    <w:rsid w:val="0087262C"/>
    <w:rsid w:val="00872721"/>
    <w:rsid w:val="008727C4"/>
    <w:rsid w:val="0087298E"/>
    <w:rsid w:val="00872BBA"/>
    <w:rsid w:val="00873344"/>
    <w:rsid w:val="0087337C"/>
    <w:rsid w:val="0087358B"/>
    <w:rsid w:val="008738CB"/>
    <w:rsid w:val="00873AB6"/>
    <w:rsid w:val="00873CDB"/>
    <w:rsid w:val="00873D06"/>
    <w:rsid w:val="00874086"/>
    <w:rsid w:val="0087425D"/>
    <w:rsid w:val="00874321"/>
    <w:rsid w:val="008743DA"/>
    <w:rsid w:val="00874A0E"/>
    <w:rsid w:val="00874B8B"/>
    <w:rsid w:val="00875227"/>
    <w:rsid w:val="0087541D"/>
    <w:rsid w:val="008755B2"/>
    <w:rsid w:val="00875610"/>
    <w:rsid w:val="00875659"/>
    <w:rsid w:val="00875747"/>
    <w:rsid w:val="00876118"/>
    <w:rsid w:val="00876498"/>
    <w:rsid w:val="00876DE9"/>
    <w:rsid w:val="0087712F"/>
    <w:rsid w:val="00877699"/>
    <w:rsid w:val="008776CD"/>
    <w:rsid w:val="00877B92"/>
    <w:rsid w:val="00877C8D"/>
    <w:rsid w:val="00877D10"/>
    <w:rsid w:val="00877D2F"/>
    <w:rsid w:val="00880186"/>
    <w:rsid w:val="008805AD"/>
    <w:rsid w:val="00880923"/>
    <w:rsid w:val="00880D23"/>
    <w:rsid w:val="00880E39"/>
    <w:rsid w:val="008810A8"/>
    <w:rsid w:val="008811E4"/>
    <w:rsid w:val="0088131D"/>
    <w:rsid w:val="00881350"/>
    <w:rsid w:val="00881351"/>
    <w:rsid w:val="008814BB"/>
    <w:rsid w:val="00881535"/>
    <w:rsid w:val="008816CC"/>
    <w:rsid w:val="008817A8"/>
    <w:rsid w:val="008817D3"/>
    <w:rsid w:val="008819CD"/>
    <w:rsid w:val="00881D62"/>
    <w:rsid w:val="00881FE0"/>
    <w:rsid w:val="008822FF"/>
    <w:rsid w:val="008824C6"/>
    <w:rsid w:val="008829D8"/>
    <w:rsid w:val="00882B20"/>
    <w:rsid w:val="00882C04"/>
    <w:rsid w:val="00883233"/>
    <w:rsid w:val="00883312"/>
    <w:rsid w:val="00883368"/>
    <w:rsid w:val="00883579"/>
    <w:rsid w:val="0088411F"/>
    <w:rsid w:val="00884403"/>
    <w:rsid w:val="00884601"/>
    <w:rsid w:val="008846D8"/>
    <w:rsid w:val="008848A7"/>
    <w:rsid w:val="00884A14"/>
    <w:rsid w:val="00884A1B"/>
    <w:rsid w:val="00884AF9"/>
    <w:rsid w:val="00884C3B"/>
    <w:rsid w:val="00884D0C"/>
    <w:rsid w:val="00884D88"/>
    <w:rsid w:val="00885030"/>
    <w:rsid w:val="0088513C"/>
    <w:rsid w:val="00885182"/>
    <w:rsid w:val="008853F1"/>
    <w:rsid w:val="0088598F"/>
    <w:rsid w:val="00885AB7"/>
    <w:rsid w:val="00885ACB"/>
    <w:rsid w:val="00885BB3"/>
    <w:rsid w:val="008862D3"/>
    <w:rsid w:val="008863FD"/>
    <w:rsid w:val="008864C6"/>
    <w:rsid w:val="00886C83"/>
    <w:rsid w:val="00886EA5"/>
    <w:rsid w:val="0088710D"/>
    <w:rsid w:val="00887307"/>
    <w:rsid w:val="00887837"/>
    <w:rsid w:val="00887ABE"/>
    <w:rsid w:val="00887E49"/>
    <w:rsid w:val="00890124"/>
    <w:rsid w:val="008909AF"/>
    <w:rsid w:val="00890D2D"/>
    <w:rsid w:val="00890E4E"/>
    <w:rsid w:val="00890F2C"/>
    <w:rsid w:val="00890F35"/>
    <w:rsid w:val="00890FF5"/>
    <w:rsid w:val="0089110C"/>
    <w:rsid w:val="0089120A"/>
    <w:rsid w:val="0089130E"/>
    <w:rsid w:val="0089155A"/>
    <w:rsid w:val="0089164A"/>
    <w:rsid w:val="00891A1A"/>
    <w:rsid w:val="00891FCD"/>
    <w:rsid w:val="00891FFA"/>
    <w:rsid w:val="00892102"/>
    <w:rsid w:val="00892262"/>
    <w:rsid w:val="008922B4"/>
    <w:rsid w:val="00892717"/>
    <w:rsid w:val="00892761"/>
    <w:rsid w:val="00892BF4"/>
    <w:rsid w:val="00892C8E"/>
    <w:rsid w:val="00892CD3"/>
    <w:rsid w:val="00892F19"/>
    <w:rsid w:val="0089305D"/>
    <w:rsid w:val="008930FF"/>
    <w:rsid w:val="00893233"/>
    <w:rsid w:val="0089379A"/>
    <w:rsid w:val="008937F1"/>
    <w:rsid w:val="008938BC"/>
    <w:rsid w:val="00893A53"/>
    <w:rsid w:val="00893D1F"/>
    <w:rsid w:val="00893DCB"/>
    <w:rsid w:val="0089444C"/>
    <w:rsid w:val="00894672"/>
    <w:rsid w:val="00894D24"/>
    <w:rsid w:val="00895414"/>
    <w:rsid w:val="00895E05"/>
    <w:rsid w:val="00896226"/>
    <w:rsid w:val="008962A8"/>
    <w:rsid w:val="00896304"/>
    <w:rsid w:val="00896494"/>
    <w:rsid w:val="008968ED"/>
    <w:rsid w:val="00896D3C"/>
    <w:rsid w:val="00896E82"/>
    <w:rsid w:val="00897125"/>
    <w:rsid w:val="00897246"/>
    <w:rsid w:val="00897783"/>
    <w:rsid w:val="00897A10"/>
    <w:rsid w:val="00897AB7"/>
    <w:rsid w:val="00897BC1"/>
    <w:rsid w:val="00897EC2"/>
    <w:rsid w:val="00897FA6"/>
    <w:rsid w:val="008A001E"/>
    <w:rsid w:val="008A0C3D"/>
    <w:rsid w:val="008A1025"/>
    <w:rsid w:val="008A17A4"/>
    <w:rsid w:val="008A1AB7"/>
    <w:rsid w:val="008A1D4D"/>
    <w:rsid w:val="008A1DCA"/>
    <w:rsid w:val="008A1DDA"/>
    <w:rsid w:val="008A2040"/>
    <w:rsid w:val="008A22C7"/>
    <w:rsid w:val="008A2458"/>
    <w:rsid w:val="008A2510"/>
    <w:rsid w:val="008A2A68"/>
    <w:rsid w:val="008A2B7E"/>
    <w:rsid w:val="008A2D70"/>
    <w:rsid w:val="008A2F94"/>
    <w:rsid w:val="008A34AF"/>
    <w:rsid w:val="008A3581"/>
    <w:rsid w:val="008A3AC2"/>
    <w:rsid w:val="008A467E"/>
    <w:rsid w:val="008A47ED"/>
    <w:rsid w:val="008A488A"/>
    <w:rsid w:val="008A4CBF"/>
    <w:rsid w:val="008A57AB"/>
    <w:rsid w:val="008A5965"/>
    <w:rsid w:val="008A5B05"/>
    <w:rsid w:val="008A5BCA"/>
    <w:rsid w:val="008A5D57"/>
    <w:rsid w:val="008A605D"/>
    <w:rsid w:val="008A6392"/>
    <w:rsid w:val="008A64C6"/>
    <w:rsid w:val="008A68AD"/>
    <w:rsid w:val="008A6CC6"/>
    <w:rsid w:val="008A6F7E"/>
    <w:rsid w:val="008A71C8"/>
    <w:rsid w:val="008A73D0"/>
    <w:rsid w:val="008A75F3"/>
    <w:rsid w:val="008A7698"/>
    <w:rsid w:val="008A7806"/>
    <w:rsid w:val="008A7B5E"/>
    <w:rsid w:val="008B001B"/>
    <w:rsid w:val="008B0113"/>
    <w:rsid w:val="008B01B0"/>
    <w:rsid w:val="008B029A"/>
    <w:rsid w:val="008B02BF"/>
    <w:rsid w:val="008B04B5"/>
    <w:rsid w:val="008B088E"/>
    <w:rsid w:val="008B0912"/>
    <w:rsid w:val="008B093B"/>
    <w:rsid w:val="008B0952"/>
    <w:rsid w:val="008B0F16"/>
    <w:rsid w:val="008B172F"/>
    <w:rsid w:val="008B1F9C"/>
    <w:rsid w:val="008B1FA6"/>
    <w:rsid w:val="008B2111"/>
    <w:rsid w:val="008B2276"/>
    <w:rsid w:val="008B2356"/>
    <w:rsid w:val="008B2653"/>
    <w:rsid w:val="008B29AB"/>
    <w:rsid w:val="008B29CB"/>
    <w:rsid w:val="008B2B0E"/>
    <w:rsid w:val="008B2C5B"/>
    <w:rsid w:val="008B31BE"/>
    <w:rsid w:val="008B3A47"/>
    <w:rsid w:val="008B3C17"/>
    <w:rsid w:val="008B3CF0"/>
    <w:rsid w:val="008B3EBB"/>
    <w:rsid w:val="008B4210"/>
    <w:rsid w:val="008B433D"/>
    <w:rsid w:val="008B4624"/>
    <w:rsid w:val="008B4B70"/>
    <w:rsid w:val="008B4C3D"/>
    <w:rsid w:val="008B4D4C"/>
    <w:rsid w:val="008B5190"/>
    <w:rsid w:val="008B528B"/>
    <w:rsid w:val="008B54FB"/>
    <w:rsid w:val="008B592C"/>
    <w:rsid w:val="008B5AB4"/>
    <w:rsid w:val="008B5E72"/>
    <w:rsid w:val="008B5EBF"/>
    <w:rsid w:val="008B6147"/>
    <w:rsid w:val="008B62EF"/>
    <w:rsid w:val="008B655B"/>
    <w:rsid w:val="008B69A7"/>
    <w:rsid w:val="008B6C12"/>
    <w:rsid w:val="008B700B"/>
    <w:rsid w:val="008B7253"/>
    <w:rsid w:val="008B745A"/>
    <w:rsid w:val="008B78C0"/>
    <w:rsid w:val="008B795F"/>
    <w:rsid w:val="008B7B48"/>
    <w:rsid w:val="008B7B55"/>
    <w:rsid w:val="008B7CDC"/>
    <w:rsid w:val="008B7D8A"/>
    <w:rsid w:val="008B7EAF"/>
    <w:rsid w:val="008B7F12"/>
    <w:rsid w:val="008C009E"/>
    <w:rsid w:val="008C05DA"/>
    <w:rsid w:val="008C06F4"/>
    <w:rsid w:val="008C0B4B"/>
    <w:rsid w:val="008C0D21"/>
    <w:rsid w:val="008C0DB1"/>
    <w:rsid w:val="008C0DEA"/>
    <w:rsid w:val="008C0FE2"/>
    <w:rsid w:val="008C10C2"/>
    <w:rsid w:val="008C1159"/>
    <w:rsid w:val="008C1357"/>
    <w:rsid w:val="008C15BD"/>
    <w:rsid w:val="008C1782"/>
    <w:rsid w:val="008C1791"/>
    <w:rsid w:val="008C1B50"/>
    <w:rsid w:val="008C1BFC"/>
    <w:rsid w:val="008C20D4"/>
    <w:rsid w:val="008C2431"/>
    <w:rsid w:val="008C2486"/>
    <w:rsid w:val="008C249E"/>
    <w:rsid w:val="008C26E8"/>
    <w:rsid w:val="008C2910"/>
    <w:rsid w:val="008C3375"/>
    <w:rsid w:val="008C34BF"/>
    <w:rsid w:val="008C3990"/>
    <w:rsid w:val="008C39FE"/>
    <w:rsid w:val="008C3A2B"/>
    <w:rsid w:val="008C3D11"/>
    <w:rsid w:val="008C3D19"/>
    <w:rsid w:val="008C4709"/>
    <w:rsid w:val="008C4967"/>
    <w:rsid w:val="008C4991"/>
    <w:rsid w:val="008C4A34"/>
    <w:rsid w:val="008C4BD9"/>
    <w:rsid w:val="008C4D95"/>
    <w:rsid w:val="008C5447"/>
    <w:rsid w:val="008C56DD"/>
    <w:rsid w:val="008C57D7"/>
    <w:rsid w:val="008C5E7B"/>
    <w:rsid w:val="008C5F9C"/>
    <w:rsid w:val="008C5FF5"/>
    <w:rsid w:val="008C62F5"/>
    <w:rsid w:val="008C66BB"/>
    <w:rsid w:val="008C66C8"/>
    <w:rsid w:val="008C691D"/>
    <w:rsid w:val="008C695A"/>
    <w:rsid w:val="008C69D6"/>
    <w:rsid w:val="008C6BC4"/>
    <w:rsid w:val="008C6C91"/>
    <w:rsid w:val="008C6F6C"/>
    <w:rsid w:val="008C70FA"/>
    <w:rsid w:val="008C7399"/>
    <w:rsid w:val="008C757A"/>
    <w:rsid w:val="008C7617"/>
    <w:rsid w:val="008C763C"/>
    <w:rsid w:val="008C7744"/>
    <w:rsid w:val="008C7B34"/>
    <w:rsid w:val="008C7C25"/>
    <w:rsid w:val="008C7D5B"/>
    <w:rsid w:val="008C7E3C"/>
    <w:rsid w:val="008D0066"/>
    <w:rsid w:val="008D00BA"/>
    <w:rsid w:val="008D0157"/>
    <w:rsid w:val="008D06A3"/>
    <w:rsid w:val="008D0E2D"/>
    <w:rsid w:val="008D119C"/>
    <w:rsid w:val="008D147A"/>
    <w:rsid w:val="008D1651"/>
    <w:rsid w:val="008D16C4"/>
    <w:rsid w:val="008D1A27"/>
    <w:rsid w:val="008D2056"/>
    <w:rsid w:val="008D226F"/>
    <w:rsid w:val="008D2289"/>
    <w:rsid w:val="008D2815"/>
    <w:rsid w:val="008D292C"/>
    <w:rsid w:val="008D2B07"/>
    <w:rsid w:val="008D30B1"/>
    <w:rsid w:val="008D3122"/>
    <w:rsid w:val="008D32EA"/>
    <w:rsid w:val="008D336B"/>
    <w:rsid w:val="008D360C"/>
    <w:rsid w:val="008D3735"/>
    <w:rsid w:val="008D3948"/>
    <w:rsid w:val="008D3AF7"/>
    <w:rsid w:val="008D3BD2"/>
    <w:rsid w:val="008D3FD8"/>
    <w:rsid w:val="008D4106"/>
    <w:rsid w:val="008D4397"/>
    <w:rsid w:val="008D4779"/>
    <w:rsid w:val="008D47F6"/>
    <w:rsid w:val="008D4B5B"/>
    <w:rsid w:val="008D4FD0"/>
    <w:rsid w:val="008D4FE2"/>
    <w:rsid w:val="008D5178"/>
    <w:rsid w:val="008D52B0"/>
    <w:rsid w:val="008D5517"/>
    <w:rsid w:val="008D593D"/>
    <w:rsid w:val="008D5954"/>
    <w:rsid w:val="008D59FB"/>
    <w:rsid w:val="008D5BF2"/>
    <w:rsid w:val="008D5D1D"/>
    <w:rsid w:val="008D5EB5"/>
    <w:rsid w:val="008D6132"/>
    <w:rsid w:val="008D639D"/>
    <w:rsid w:val="008D65D0"/>
    <w:rsid w:val="008D683E"/>
    <w:rsid w:val="008D6904"/>
    <w:rsid w:val="008D71A5"/>
    <w:rsid w:val="008D71D9"/>
    <w:rsid w:val="008D73CB"/>
    <w:rsid w:val="008D75A0"/>
    <w:rsid w:val="008D7634"/>
    <w:rsid w:val="008D792D"/>
    <w:rsid w:val="008D79D3"/>
    <w:rsid w:val="008E00BF"/>
    <w:rsid w:val="008E058F"/>
    <w:rsid w:val="008E07DF"/>
    <w:rsid w:val="008E09D3"/>
    <w:rsid w:val="008E1113"/>
    <w:rsid w:val="008E121F"/>
    <w:rsid w:val="008E1A2B"/>
    <w:rsid w:val="008E1B79"/>
    <w:rsid w:val="008E2194"/>
    <w:rsid w:val="008E2335"/>
    <w:rsid w:val="008E23A3"/>
    <w:rsid w:val="008E2501"/>
    <w:rsid w:val="008E28E9"/>
    <w:rsid w:val="008E2A2B"/>
    <w:rsid w:val="008E2ACE"/>
    <w:rsid w:val="008E2BBC"/>
    <w:rsid w:val="008E2C29"/>
    <w:rsid w:val="008E2D1D"/>
    <w:rsid w:val="008E2D9E"/>
    <w:rsid w:val="008E2F1C"/>
    <w:rsid w:val="008E318F"/>
    <w:rsid w:val="008E3273"/>
    <w:rsid w:val="008E3289"/>
    <w:rsid w:val="008E3682"/>
    <w:rsid w:val="008E36C0"/>
    <w:rsid w:val="008E3764"/>
    <w:rsid w:val="008E3D63"/>
    <w:rsid w:val="008E40A1"/>
    <w:rsid w:val="008E47B6"/>
    <w:rsid w:val="008E49E7"/>
    <w:rsid w:val="008E4C91"/>
    <w:rsid w:val="008E4DF9"/>
    <w:rsid w:val="008E4EC4"/>
    <w:rsid w:val="008E4F1F"/>
    <w:rsid w:val="008E4F81"/>
    <w:rsid w:val="008E5050"/>
    <w:rsid w:val="008E533F"/>
    <w:rsid w:val="008E5702"/>
    <w:rsid w:val="008E5956"/>
    <w:rsid w:val="008E5A2F"/>
    <w:rsid w:val="008E623D"/>
    <w:rsid w:val="008E64C3"/>
    <w:rsid w:val="008E65BC"/>
    <w:rsid w:val="008E660D"/>
    <w:rsid w:val="008E67A9"/>
    <w:rsid w:val="008E6957"/>
    <w:rsid w:val="008E69D8"/>
    <w:rsid w:val="008E6A22"/>
    <w:rsid w:val="008E6C8C"/>
    <w:rsid w:val="008E7810"/>
    <w:rsid w:val="008E7836"/>
    <w:rsid w:val="008E7853"/>
    <w:rsid w:val="008E78FC"/>
    <w:rsid w:val="008E79F6"/>
    <w:rsid w:val="008E7DB2"/>
    <w:rsid w:val="008E7E8D"/>
    <w:rsid w:val="008E7F17"/>
    <w:rsid w:val="008F0179"/>
    <w:rsid w:val="008F0466"/>
    <w:rsid w:val="008F05D0"/>
    <w:rsid w:val="008F0ACE"/>
    <w:rsid w:val="008F0B1C"/>
    <w:rsid w:val="008F114B"/>
    <w:rsid w:val="008F1362"/>
    <w:rsid w:val="008F13E7"/>
    <w:rsid w:val="008F1588"/>
    <w:rsid w:val="008F1644"/>
    <w:rsid w:val="008F1B9A"/>
    <w:rsid w:val="008F1E11"/>
    <w:rsid w:val="008F1F5E"/>
    <w:rsid w:val="008F27E0"/>
    <w:rsid w:val="008F29D9"/>
    <w:rsid w:val="008F2A3F"/>
    <w:rsid w:val="008F2A6A"/>
    <w:rsid w:val="008F3543"/>
    <w:rsid w:val="008F391A"/>
    <w:rsid w:val="008F393D"/>
    <w:rsid w:val="008F3ACE"/>
    <w:rsid w:val="008F3B95"/>
    <w:rsid w:val="008F3E77"/>
    <w:rsid w:val="008F3F8F"/>
    <w:rsid w:val="008F3FFC"/>
    <w:rsid w:val="008F457B"/>
    <w:rsid w:val="008F4637"/>
    <w:rsid w:val="008F4784"/>
    <w:rsid w:val="008F4A29"/>
    <w:rsid w:val="008F4A2A"/>
    <w:rsid w:val="008F4DAC"/>
    <w:rsid w:val="008F4E6E"/>
    <w:rsid w:val="008F4F74"/>
    <w:rsid w:val="008F539E"/>
    <w:rsid w:val="008F56C9"/>
    <w:rsid w:val="008F5F99"/>
    <w:rsid w:val="008F5FE0"/>
    <w:rsid w:val="008F66CE"/>
    <w:rsid w:val="008F6743"/>
    <w:rsid w:val="008F684A"/>
    <w:rsid w:val="008F6AD7"/>
    <w:rsid w:val="008F6B75"/>
    <w:rsid w:val="008F6E03"/>
    <w:rsid w:val="008F6E48"/>
    <w:rsid w:val="008F6E6C"/>
    <w:rsid w:val="008F71D6"/>
    <w:rsid w:val="008F7337"/>
    <w:rsid w:val="008F7C7A"/>
    <w:rsid w:val="008F7FF8"/>
    <w:rsid w:val="009001D4"/>
    <w:rsid w:val="009002F7"/>
    <w:rsid w:val="00900582"/>
    <w:rsid w:val="009010B4"/>
    <w:rsid w:val="00901104"/>
    <w:rsid w:val="009011F1"/>
    <w:rsid w:val="0090132F"/>
    <w:rsid w:val="009013FE"/>
    <w:rsid w:val="0090145F"/>
    <w:rsid w:val="009015C0"/>
    <w:rsid w:val="009015EF"/>
    <w:rsid w:val="00901615"/>
    <w:rsid w:val="009021E1"/>
    <w:rsid w:val="00902241"/>
    <w:rsid w:val="00902802"/>
    <w:rsid w:val="00902D07"/>
    <w:rsid w:val="00902E0F"/>
    <w:rsid w:val="0090309A"/>
    <w:rsid w:val="0090317F"/>
    <w:rsid w:val="0090349D"/>
    <w:rsid w:val="00903836"/>
    <w:rsid w:val="009038E3"/>
    <w:rsid w:val="00903A1E"/>
    <w:rsid w:val="00903C60"/>
    <w:rsid w:val="00903EEE"/>
    <w:rsid w:val="00903FD0"/>
    <w:rsid w:val="00903FEF"/>
    <w:rsid w:val="009041DB"/>
    <w:rsid w:val="00904A44"/>
    <w:rsid w:val="00904DC3"/>
    <w:rsid w:val="00904DFD"/>
    <w:rsid w:val="009052B0"/>
    <w:rsid w:val="00905582"/>
    <w:rsid w:val="009055F1"/>
    <w:rsid w:val="009057C0"/>
    <w:rsid w:val="00905BEA"/>
    <w:rsid w:val="0090606A"/>
    <w:rsid w:val="0090619E"/>
    <w:rsid w:val="009064A5"/>
    <w:rsid w:val="00906507"/>
    <w:rsid w:val="00906DA0"/>
    <w:rsid w:val="00907055"/>
    <w:rsid w:val="009072A5"/>
    <w:rsid w:val="009072C8"/>
    <w:rsid w:val="009075C5"/>
    <w:rsid w:val="009076D5"/>
    <w:rsid w:val="00907B77"/>
    <w:rsid w:val="00907F89"/>
    <w:rsid w:val="00907FBE"/>
    <w:rsid w:val="00910315"/>
    <w:rsid w:val="00910318"/>
    <w:rsid w:val="0091053A"/>
    <w:rsid w:val="00910E3B"/>
    <w:rsid w:val="00911412"/>
    <w:rsid w:val="0091143C"/>
    <w:rsid w:val="0091187F"/>
    <w:rsid w:val="009118AD"/>
    <w:rsid w:val="00911AA6"/>
    <w:rsid w:val="00911E6C"/>
    <w:rsid w:val="00912087"/>
    <w:rsid w:val="009121DD"/>
    <w:rsid w:val="00912449"/>
    <w:rsid w:val="00912598"/>
    <w:rsid w:val="009126A1"/>
    <w:rsid w:val="009127BE"/>
    <w:rsid w:val="009127C0"/>
    <w:rsid w:val="00912B69"/>
    <w:rsid w:val="00912F4F"/>
    <w:rsid w:val="00912F87"/>
    <w:rsid w:val="00912F91"/>
    <w:rsid w:val="009138DE"/>
    <w:rsid w:val="00913C32"/>
    <w:rsid w:val="00913EA8"/>
    <w:rsid w:val="009140C2"/>
    <w:rsid w:val="009144EB"/>
    <w:rsid w:val="00914811"/>
    <w:rsid w:val="009148C3"/>
    <w:rsid w:val="00914B9A"/>
    <w:rsid w:val="009151BE"/>
    <w:rsid w:val="009158D6"/>
    <w:rsid w:val="00915C6A"/>
    <w:rsid w:val="00915E6E"/>
    <w:rsid w:val="0091618D"/>
    <w:rsid w:val="009165ED"/>
    <w:rsid w:val="00916932"/>
    <w:rsid w:val="00916952"/>
    <w:rsid w:val="00916A02"/>
    <w:rsid w:val="00916A59"/>
    <w:rsid w:val="00916BC8"/>
    <w:rsid w:val="00916D5A"/>
    <w:rsid w:val="009172D8"/>
    <w:rsid w:val="0091752D"/>
    <w:rsid w:val="009178D2"/>
    <w:rsid w:val="00917B3E"/>
    <w:rsid w:val="00917CCA"/>
    <w:rsid w:val="00917DC0"/>
    <w:rsid w:val="00917DD6"/>
    <w:rsid w:val="009200F2"/>
    <w:rsid w:val="009201F1"/>
    <w:rsid w:val="009203C5"/>
    <w:rsid w:val="0092042C"/>
    <w:rsid w:val="00920431"/>
    <w:rsid w:val="0092108F"/>
    <w:rsid w:val="009217B1"/>
    <w:rsid w:val="00921B1F"/>
    <w:rsid w:val="00921B79"/>
    <w:rsid w:val="009224E7"/>
    <w:rsid w:val="00922505"/>
    <w:rsid w:val="009225BB"/>
    <w:rsid w:val="00922626"/>
    <w:rsid w:val="009227EA"/>
    <w:rsid w:val="009228C1"/>
    <w:rsid w:val="009228FD"/>
    <w:rsid w:val="00922CF2"/>
    <w:rsid w:val="009230D0"/>
    <w:rsid w:val="009231D3"/>
    <w:rsid w:val="009233C1"/>
    <w:rsid w:val="0092341A"/>
    <w:rsid w:val="0092369A"/>
    <w:rsid w:val="00923734"/>
    <w:rsid w:val="009237AB"/>
    <w:rsid w:val="00923AE2"/>
    <w:rsid w:val="009246D8"/>
    <w:rsid w:val="009248BE"/>
    <w:rsid w:val="00924B84"/>
    <w:rsid w:val="00924D0F"/>
    <w:rsid w:val="00924EA6"/>
    <w:rsid w:val="009250B9"/>
    <w:rsid w:val="00925209"/>
    <w:rsid w:val="00925220"/>
    <w:rsid w:val="009253AA"/>
    <w:rsid w:val="00925791"/>
    <w:rsid w:val="00925A2D"/>
    <w:rsid w:val="00925B36"/>
    <w:rsid w:val="009263DC"/>
    <w:rsid w:val="009263FE"/>
    <w:rsid w:val="00926530"/>
    <w:rsid w:val="009265C6"/>
    <w:rsid w:val="00926725"/>
    <w:rsid w:val="00926797"/>
    <w:rsid w:val="009269A1"/>
    <w:rsid w:val="00926AE9"/>
    <w:rsid w:val="00926FD0"/>
    <w:rsid w:val="0092702C"/>
    <w:rsid w:val="00927781"/>
    <w:rsid w:val="009278DA"/>
    <w:rsid w:val="00927B29"/>
    <w:rsid w:val="00927BE2"/>
    <w:rsid w:val="00927C88"/>
    <w:rsid w:val="00927D3F"/>
    <w:rsid w:val="00927F77"/>
    <w:rsid w:val="00930960"/>
    <w:rsid w:val="009309B6"/>
    <w:rsid w:val="00930C25"/>
    <w:rsid w:val="00930EC2"/>
    <w:rsid w:val="00930FD2"/>
    <w:rsid w:val="0093103A"/>
    <w:rsid w:val="0093126E"/>
    <w:rsid w:val="00931296"/>
    <w:rsid w:val="009313E5"/>
    <w:rsid w:val="009318E6"/>
    <w:rsid w:val="00931FBF"/>
    <w:rsid w:val="00932102"/>
    <w:rsid w:val="009323FD"/>
    <w:rsid w:val="00932E7B"/>
    <w:rsid w:val="00932F7B"/>
    <w:rsid w:val="00933143"/>
    <w:rsid w:val="009332A7"/>
    <w:rsid w:val="009338FF"/>
    <w:rsid w:val="0093391B"/>
    <w:rsid w:val="00933965"/>
    <w:rsid w:val="00933B80"/>
    <w:rsid w:val="00933C88"/>
    <w:rsid w:val="00933CF8"/>
    <w:rsid w:val="00933DC5"/>
    <w:rsid w:val="0093452B"/>
    <w:rsid w:val="0093487F"/>
    <w:rsid w:val="00934AA6"/>
    <w:rsid w:val="00934C23"/>
    <w:rsid w:val="00934D36"/>
    <w:rsid w:val="0093528D"/>
    <w:rsid w:val="009352AB"/>
    <w:rsid w:val="00935384"/>
    <w:rsid w:val="00935645"/>
    <w:rsid w:val="00935AFC"/>
    <w:rsid w:val="00935B70"/>
    <w:rsid w:val="00935DBC"/>
    <w:rsid w:val="00936576"/>
    <w:rsid w:val="00936797"/>
    <w:rsid w:val="009367FB"/>
    <w:rsid w:val="00936D12"/>
    <w:rsid w:val="00936D4C"/>
    <w:rsid w:val="00937087"/>
    <w:rsid w:val="00937429"/>
    <w:rsid w:val="0093751F"/>
    <w:rsid w:val="0093775F"/>
    <w:rsid w:val="00937B82"/>
    <w:rsid w:val="00937D4A"/>
    <w:rsid w:val="00940188"/>
    <w:rsid w:val="009403E1"/>
    <w:rsid w:val="00940564"/>
    <w:rsid w:val="00940C7D"/>
    <w:rsid w:val="00940C9B"/>
    <w:rsid w:val="009410A8"/>
    <w:rsid w:val="0094117A"/>
    <w:rsid w:val="00941279"/>
    <w:rsid w:val="00941303"/>
    <w:rsid w:val="0094147F"/>
    <w:rsid w:val="0094193E"/>
    <w:rsid w:val="00941A26"/>
    <w:rsid w:val="00941A7C"/>
    <w:rsid w:val="00941B96"/>
    <w:rsid w:val="00941D8E"/>
    <w:rsid w:val="00941F67"/>
    <w:rsid w:val="0094204E"/>
    <w:rsid w:val="00942226"/>
    <w:rsid w:val="009425A5"/>
    <w:rsid w:val="009426CC"/>
    <w:rsid w:val="00942C4A"/>
    <w:rsid w:val="00942DB2"/>
    <w:rsid w:val="00942DFA"/>
    <w:rsid w:val="00942E69"/>
    <w:rsid w:val="00942F67"/>
    <w:rsid w:val="00942FC6"/>
    <w:rsid w:val="00943131"/>
    <w:rsid w:val="00943248"/>
    <w:rsid w:val="00943271"/>
    <w:rsid w:val="0094345A"/>
    <w:rsid w:val="009437E5"/>
    <w:rsid w:val="00944493"/>
    <w:rsid w:val="0094449E"/>
    <w:rsid w:val="00944858"/>
    <w:rsid w:val="00944F87"/>
    <w:rsid w:val="00945029"/>
    <w:rsid w:val="009451D9"/>
    <w:rsid w:val="00945439"/>
    <w:rsid w:val="009454C3"/>
    <w:rsid w:val="0094560F"/>
    <w:rsid w:val="009457D0"/>
    <w:rsid w:val="00945B83"/>
    <w:rsid w:val="00946557"/>
    <w:rsid w:val="00946AAD"/>
    <w:rsid w:val="009470B2"/>
    <w:rsid w:val="0094725F"/>
    <w:rsid w:val="0094733D"/>
    <w:rsid w:val="009474F4"/>
    <w:rsid w:val="00947612"/>
    <w:rsid w:val="0094767C"/>
    <w:rsid w:val="009479D9"/>
    <w:rsid w:val="00947AA9"/>
    <w:rsid w:val="00947EA0"/>
    <w:rsid w:val="00950469"/>
    <w:rsid w:val="00950565"/>
    <w:rsid w:val="009507E3"/>
    <w:rsid w:val="009509E4"/>
    <w:rsid w:val="00950AE8"/>
    <w:rsid w:val="00950B8A"/>
    <w:rsid w:val="00950C1B"/>
    <w:rsid w:val="00950C82"/>
    <w:rsid w:val="00950F27"/>
    <w:rsid w:val="00950F4E"/>
    <w:rsid w:val="009511E6"/>
    <w:rsid w:val="0095181A"/>
    <w:rsid w:val="009518E5"/>
    <w:rsid w:val="00951B19"/>
    <w:rsid w:val="00951BD6"/>
    <w:rsid w:val="00951EC9"/>
    <w:rsid w:val="00951F8A"/>
    <w:rsid w:val="0095237F"/>
    <w:rsid w:val="009526A9"/>
    <w:rsid w:val="00952782"/>
    <w:rsid w:val="0095282E"/>
    <w:rsid w:val="00952BDA"/>
    <w:rsid w:val="00952C47"/>
    <w:rsid w:val="00952DC4"/>
    <w:rsid w:val="009532F9"/>
    <w:rsid w:val="0095376E"/>
    <w:rsid w:val="0095383D"/>
    <w:rsid w:val="00953AD1"/>
    <w:rsid w:val="00953BE4"/>
    <w:rsid w:val="00954BD0"/>
    <w:rsid w:val="00954C9A"/>
    <w:rsid w:val="00955079"/>
    <w:rsid w:val="0095520F"/>
    <w:rsid w:val="009552A5"/>
    <w:rsid w:val="00955331"/>
    <w:rsid w:val="0095546B"/>
    <w:rsid w:val="0095567F"/>
    <w:rsid w:val="009557D8"/>
    <w:rsid w:val="00955A0B"/>
    <w:rsid w:val="00955B18"/>
    <w:rsid w:val="00955C01"/>
    <w:rsid w:val="00955C27"/>
    <w:rsid w:val="00956252"/>
    <w:rsid w:val="009563CE"/>
    <w:rsid w:val="0095642B"/>
    <w:rsid w:val="009564F6"/>
    <w:rsid w:val="009569DD"/>
    <w:rsid w:val="00956E4D"/>
    <w:rsid w:val="00957265"/>
    <w:rsid w:val="00957312"/>
    <w:rsid w:val="00957800"/>
    <w:rsid w:val="0095784C"/>
    <w:rsid w:val="00957C8E"/>
    <w:rsid w:val="0096028E"/>
    <w:rsid w:val="009603CE"/>
    <w:rsid w:val="00960581"/>
    <w:rsid w:val="0096060B"/>
    <w:rsid w:val="009607B1"/>
    <w:rsid w:val="00960947"/>
    <w:rsid w:val="00960C13"/>
    <w:rsid w:val="009610AB"/>
    <w:rsid w:val="009615EF"/>
    <w:rsid w:val="0096162C"/>
    <w:rsid w:val="00961BDE"/>
    <w:rsid w:val="00962361"/>
    <w:rsid w:val="0096270A"/>
    <w:rsid w:val="0096296A"/>
    <w:rsid w:val="00962A58"/>
    <w:rsid w:val="00962C50"/>
    <w:rsid w:val="00962DC1"/>
    <w:rsid w:val="00963711"/>
    <w:rsid w:val="009637B5"/>
    <w:rsid w:val="00963B8A"/>
    <w:rsid w:val="00963C18"/>
    <w:rsid w:val="00963D74"/>
    <w:rsid w:val="00963F86"/>
    <w:rsid w:val="00963FD6"/>
    <w:rsid w:val="0096405B"/>
    <w:rsid w:val="0096441A"/>
    <w:rsid w:val="00964554"/>
    <w:rsid w:val="009647FB"/>
    <w:rsid w:val="009648D6"/>
    <w:rsid w:val="009649E8"/>
    <w:rsid w:val="00964C71"/>
    <w:rsid w:val="00964DF3"/>
    <w:rsid w:val="00964E91"/>
    <w:rsid w:val="009651B4"/>
    <w:rsid w:val="0096528D"/>
    <w:rsid w:val="00965542"/>
    <w:rsid w:val="00965BD8"/>
    <w:rsid w:val="00965E0E"/>
    <w:rsid w:val="00965F22"/>
    <w:rsid w:val="00965F26"/>
    <w:rsid w:val="00966C35"/>
    <w:rsid w:val="00967305"/>
    <w:rsid w:val="009673AB"/>
    <w:rsid w:val="0096742A"/>
    <w:rsid w:val="0096793D"/>
    <w:rsid w:val="00967E2E"/>
    <w:rsid w:val="00967F40"/>
    <w:rsid w:val="00967FAA"/>
    <w:rsid w:val="009703D8"/>
    <w:rsid w:val="009704B4"/>
    <w:rsid w:val="00970871"/>
    <w:rsid w:val="00970AD7"/>
    <w:rsid w:val="00970B6F"/>
    <w:rsid w:val="00970BEB"/>
    <w:rsid w:val="00971018"/>
    <w:rsid w:val="00971029"/>
    <w:rsid w:val="009711A6"/>
    <w:rsid w:val="00971276"/>
    <w:rsid w:val="00971697"/>
    <w:rsid w:val="009719D8"/>
    <w:rsid w:val="00971B0C"/>
    <w:rsid w:val="00971B5A"/>
    <w:rsid w:val="00971E0E"/>
    <w:rsid w:val="00971EF6"/>
    <w:rsid w:val="009723DE"/>
    <w:rsid w:val="00972DE7"/>
    <w:rsid w:val="009733D1"/>
    <w:rsid w:val="0097350E"/>
    <w:rsid w:val="00973846"/>
    <w:rsid w:val="00973930"/>
    <w:rsid w:val="009739DA"/>
    <w:rsid w:val="00973BFE"/>
    <w:rsid w:val="00973F7E"/>
    <w:rsid w:val="0097452E"/>
    <w:rsid w:val="00974951"/>
    <w:rsid w:val="00974CB6"/>
    <w:rsid w:val="0097525A"/>
    <w:rsid w:val="009752EF"/>
    <w:rsid w:val="00975B3D"/>
    <w:rsid w:val="00975C04"/>
    <w:rsid w:val="009762C8"/>
    <w:rsid w:val="009764BA"/>
    <w:rsid w:val="00976651"/>
    <w:rsid w:val="00976FF4"/>
    <w:rsid w:val="0097722C"/>
    <w:rsid w:val="0097722E"/>
    <w:rsid w:val="00977621"/>
    <w:rsid w:val="009778EA"/>
    <w:rsid w:val="00977C96"/>
    <w:rsid w:val="00977D34"/>
    <w:rsid w:val="00977E8B"/>
    <w:rsid w:val="00980172"/>
    <w:rsid w:val="0098057A"/>
    <w:rsid w:val="00980B72"/>
    <w:rsid w:val="00980C56"/>
    <w:rsid w:val="00980EDA"/>
    <w:rsid w:val="00980F43"/>
    <w:rsid w:val="0098105E"/>
    <w:rsid w:val="009812B0"/>
    <w:rsid w:val="00981347"/>
    <w:rsid w:val="00981400"/>
    <w:rsid w:val="009817D1"/>
    <w:rsid w:val="00981884"/>
    <w:rsid w:val="009819EA"/>
    <w:rsid w:val="00981B42"/>
    <w:rsid w:val="00981BE6"/>
    <w:rsid w:val="00981C0D"/>
    <w:rsid w:val="00981C66"/>
    <w:rsid w:val="00982003"/>
    <w:rsid w:val="00982047"/>
    <w:rsid w:val="009820EB"/>
    <w:rsid w:val="009821C4"/>
    <w:rsid w:val="009826FB"/>
    <w:rsid w:val="009827BE"/>
    <w:rsid w:val="009829C3"/>
    <w:rsid w:val="00982CBD"/>
    <w:rsid w:val="00982DF3"/>
    <w:rsid w:val="00982E2B"/>
    <w:rsid w:val="00982E6B"/>
    <w:rsid w:val="009832C3"/>
    <w:rsid w:val="009832E3"/>
    <w:rsid w:val="009836B9"/>
    <w:rsid w:val="0098378F"/>
    <w:rsid w:val="00983AD6"/>
    <w:rsid w:val="00983CA4"/>
    <w:rsid w:val="009845A6"/>
    <w:rsid w:val="009849E0"/>
    <w:rsid w:val="00984BFE"/>
    <w:rsid w:val="00984D69"/>
    <w:rsid w:val="009853C7"/>
    <w:rsid w:val="0098563F"/>
    <w:rsid w:val="00985B2B"/>
    <w:rsid w:val="00985D12"/>
    <w:rsid w:val="00985E9B"/>
    <w:rsid w:val="00985EFC"/>
    <w:rsid w:val="00985F74"/>
    <w:rsid w:val="009862FC"/>
    <w:rsid w:val="00986366"/>
    <w:rsid w:val="009863BA"/>
    <w:rsid w:val="009863E5"/>
    <w:rsid w:val="009865DB"/>
    <w:rsid w:val="00986C9D"/>
    <w:rsid w:val="00986F4E"/>
    <w:rsid w:val="00987138"/>
    <w:rsid w:val="009872BA"/>
    <w:rsid w:val="00987402"/>
    <w:rsid w:val="00987B73"/>
    <w:rsid w:val="00987BC3"/>
    <w:rsid w:val="00987C4F"/>
    <w:rsid w:val="00987FD3"/>
    <w:rsid w:val="009902DC"/>
    <w:rsid w:val="00990378"/>
    <w:rsid w:val="009906C9"/>
    <w:rsid w:val="00990BA9"/>
    <w:rsid w:val="00990F3B"/>
    <w:rsid w:val="00990FB2"/>
    <w:rsid w:val="009911A8"/>
    <w:rsid w:val="00991276"/>
    <w:rsid w:val="009918E5"/>
    <w:rsid w:val="00991936"/>
    <w:rsid w:val="00991F14"/>
    <w:rsid w:val="00992060"/>
    <w:rsid w:val="009920E2"/>
    <w:rsid w:val="009929F0"/>
    <w:rsid w:val="009929F9"/>
    <w:rsid w:val="00992D58"/>
    <w:rsid w:val="00992ECD"/>
    <w:rsid w:val="00993107"/>
    <w:rsid w:val="00993650"/>
    <w:rsid w:val="00993943"/>
    <w:rsid w:val="009939FA"/>
    <w:rsid w:val="00993B1D"/>
    <w:rsid w:val="00993B72"/>
    <w:rsid w:val="00994161"/>
    <w:rsid w:val="00994BC5"/>
    <w:rsid w:val="00994CA9"/>
    <w:rsid w:val="009951AD"/>
    <w:rsid w:val="009957CC"/>
    <w:rsid w:val="00995D31"/>
    <w:rsid w:val="009963EB"/>
    <w:rsid w:val="00996893"/>
    <w:rsid w:val="00996F5A"/>
    <w:rsid w:val="00997184"/>
    <w:rsid w:val="009972EB"/>
    <w:rsid w:val="009974EB"/>
    <w:rsid w:val="0099773A"/>
    <w:rsid w:val="0099776D"/>
    <w:rsid w:val="009977D6"/>
    <w:rsid w:val="0099788A"/>
    <w:rsid w:val="00997AE8"/>
    <w:rsid w:val="00997C57"/>
    <w:rsid w:val="00997FC5"/>
    <w:rsid w:val="009A00E2"/>
    <w:rsid w:val="009A035F"/>
    <w:rsid w:val="009A0641"/>
    <w:rsid w:val="009A07D2"/>
    <w:rsid w:val="009A091A"/>
    <w:rsid w:val="009A0DA2"/>
    <w:rsid w:val="009A15D1"/>
    <w:rsid w:val="009A1723"/>
    <w:rsid w:val="009A1908"/>
    <w:rsid w:val="009A1B50"/>
    <w:rsid w:val="009A1CBA"/>
    <w:rsid w:val="009A1DAE"/>
    <w:rsid w:val="009A1E0F"/>
    <w:rsid w:val="009A1F27"/>
    <w:rsid w:val="009A22B9"/>
    <w:rsid w:val="009A2504"/>
    <w:rsid w:val="009A25DE"/>
    <w:rsid w:val="009A25E0"/>
    <w:rsid w:val="009A2823"/>
    <w:rsid w:val="009A2861"/>
    <w:rsid w:val="009A2CFF"/>
    <w:rsid w:val="009A2DCC"/>
    <w:rsid w:val="009A301E"/>
    <w:rsid w:val="009A309E"/>
    <w:rsid w:val="009A317F"/>
    <w:rsid w:val="009A36F1"/>
    <w:rsid w:val="009A37AB"/>
    <w:rsid w:val="009A38AD"/>
    <w:rsid w:val="009A39C0"/>
    <w:rsid w:val="009A3B12"/>
    <w:rsid w:val="009A3D36"/>
    <w:rsid w:val="009A4A7D"/>
    <w:rsid w:val="009A4CCA"/>
    <w:rsid w:val="009A4D4E"/>
    <w:rsid w:val="009A4EE2"/>
    <w:rsid w:val="009A500F"/>
    <w:rsid w:val="009A5187"/>
    <w:rsid w:val="009A52AC"/>
    <w:rsid w:val="009A53D8"/>
    <w:rsid w:val="009A5446"/>
    <w:rsid w:val="009A5534"/>
    <w:rsid w:val="009A5813"/>
    <w:rsid w:val="009A5B38"/>
    <w:rsid w:val="009A5C1D"/>
    <w:rsid w:val="009A5C31"/>
    <w:rsid w:val="009A5E05"/>
    <w:rsid w:val="009A5E3C"/>
    <w:rsid w:val="009A61E6"/>
    <w:rsid w:val="009A64D1"/>
    <w:rsid w:val="009A6591"/>
    <w:rsid w:val="009A6AB6"/>
    <w:rsid w:val="009A6D3F"/>
    <w:rsid w:val="009A6DB4"/>
    <w:rsid w:val="009A71C2"/>
    <w:rsid w:val="009A7221"/>
    <w:rsid w:val="009A7483"/>
    <w:rsid w:val="009A7B8D"/>
    <w:rsid w:val="009A7D5F"/>
    <w:rsid w:val="009B0389"/>
    <w:rsid w:val="009B03E3"/>
    <w:rsid w:val="009B057E"/>
    <w:rsid w:val="009B06B9"/>
    <w:rsid w:val="009B086D"/>
    <w:rsid w:val="009B0B39"/>
    <w:rsid w:val="009B0B4D"/>
    <w:rsid w:val="009B0E19"/>
    <w:rsid w:val="009B0ED7"/>
    <w:rsid w:val="009B0F84"/>
    <w:rsid w:val="009B10C4"/>
    <w:rsid w:val="009B12A6"/>
    <w:rsid w:val="009B1491"/>
    <w:rsid w:val="009B1567"/>
    <w:rsid w:val="009B15BD"/>
    <w:rsid w:val="009B18EF"/>
    <w:rsid w:val="009B1CD5"/>
    <w:rsid w:val="009B1FF9"/>
    <w:rsid w:val="009B22E7"/>
    <w:rsid w:val="009B26C3"/>
    <w:rsid w:val="009B2962"/>
    <w:rsid w:val="009B2E82"/>
    <w:rsid w:val="009B2EC5"/>
    <w:rsid w:val="009B3B07"/>
    <w:rsid w:val="009B3C68"/>
    <w:rsid w:val="009B3D09"/>
    <w:rsid w:val="009B3D51"/>
    <w:rsid w:val="009B3EA7"/>
    <w:rsid w:val="009B4276"/>
    <w:rsid w:val="009B470A"/>
    <w:rsid w:val="009B4B3D"/>
    <w:rsid w:val="009B4C23"/>
    <w:rsid w:val="009B5039"/>
    <w:rsid w:val="009B5628"/>
    <w:rsid w:val="009B59DA"/>
    <w:rsid w:val="009B610E"/>
    <w:rsid w:val="009B641E"/>
    <w:rsid w:val="009B64E4"/>
    <w:rsid w:val="009B64E7"/>
    <w:rsid w:val="009B681E"/>
    <w:rsid w:val="009B69AE"/>
    <w:rsid w:val="009B6A76"/>
    <w:rsid w:val="009B6AFA"/>
    <w:rsid w:val="009B6EC5"/>
    <w:rsid w:val="009B6F71"/>
    <w:rsid w:val="009B7271"/>
    <w:rsid w:val="009B735C"/>
    <w:rsid w:val="009B75B6"/>
    <w:rsid w:val="009B76C2"/>
    <w:rsid w:val="009B786C"/>
    <w:rsid w:val="009B7A41"/>
    <w:rsid w:val="009B7BBB"/>
    <w:rsid w:val="009B7C36"/>
    <w:rsid w:val="009B7C6C"/>
    <w:rsid w:val="009C00D6"/>
    <w:rsid w:val="009C013C"/>
    <w:rsid w:val="009C0155"/>
    <w:rsid w:val="009C04A6"/>
    <w:rsid w:val="009C0792"/>
    <w:rsid w:val="009C0C6A"/>
    <w:rsid w:val="009C14B4"/>
    <w:rsid w:val="009C1799"/>
    <w:rsid w:val="009C1A23"/>
    <w:rsid w:val="009C1A3C"/>
    <w:rsid w:val="009C1D11"/>
    <w:rsid w:val="009C1D62"/>
    <w:rsid w:val="009C22DC"/>
    <w:rsid w:val="009C2302"/>
    <w:rsid w:val="009C24C9"/>
    <w:rsid w:val="009C2873"/>
    <w:rsid w:val="009C28FD"/>
    <w:rsid w:val="009C2B96"/>
    <w:rsid w:val="009C2C75"/>
    <w:rsid w:val="009C2C97"/>
    <w:rsid w:val="009C2ECA"/>
    <w:rsid w:val="009C3531"/>
    <w:rsid w:val="009C357D"/>
    <w:rsid w:val="009C360E"/>
    <w:rsid w:val="009C379E"/>
    <w:rsid w:val="009C4261"/>
    <w:rsid w:val="009C45D5"/>
    <w:rsid w:val="009C4677"/>
    <w:rsid w:val="009C47A6"/>
    <w:rsid w:val="009C4D8F"/>
    <w:rsid w:val="009C508F"/>
    <w:rsid w:val="009C509B"/>
    <w:rsid w:val="009C51BF"/>
    <w:rsid w:val="009C5350"/>
    <w:rsid w:val="009C5546"/>
    <w:rsid w:val="009C584A"/>
    <w:rsid w:val="009C59BD"/>
    <w:rsid w:val="009C5C4B"/>
    <w:rsid w:val="009C5D87"/>
    <w:rsid w:val="009C5E7B"/>
    <w:rsid w:val="009C5F23"/>
    <w:rsid w:val="009C60A0"/>
    <w:rsid w:val="009C6552"/>
    <w:rsid w:val="009C68CF"/>
    <w:rsid w:val="009C68DE"/>
    <w:rsid w:val="009C6918"/>
    <w:rsid w:val="009C6E42"/>
    <w:rsid w:val="009C71A4"/>
    <w:rsid w:val="009C73A1"/>
    <w:rsid w:val="009C74B8"/>
    <w:rsid w:val="009C76B3"/>
    <w:rsid w:val="009C77F9"/>
    <w:rsid w:val="009C788C"/>
    <w:rsid w:val="009C7A09"/>
    <w:rsid w:val="009D025D"/>
    <w:rsid w:val="009D0449"/>
    <w:rsid w:val="009D0545"/>
    <w:rsid w:val="009D054A"/>
    <w:rsid w:val="009D0903"/>
    <w:rsid w:val="009D0A21"/>
    <w:rsid w:val="009D0B1A"/>
    <w:rsid w:val="009D0D34"/>
    <w:rsid w:val="009D1147"/>
    <w:rsid w:val="009D11A4"/>
    <w:rsid w:val="009D11E8"/>
    <w:rsid w:val="009D1340"/>
    <w:rsid w:val="009D13E0"/>
    <w:rsid w:val="009D13F8"/>
    <w:rsid w:val="009D160F"/>
    <w:rsid w:val="009D1699"/>
    <w:rsid w:val="009D1A17"/>
    <w:rsid w:val="009D1CC3"/>
    <w:rsid w:val="009D1E44"/>
    <w:rsid w:val="009D1FE9"/>
    <w:rsid w:val="009D23B2"/>
    <w:rsid w:val="009D3046"/>
    <w:rsid w:val="009D3295"/>
    <w:rsid w:val="009D3491"/>
    <w:rsid w:val="009D3593"/>
    <w:rsid w:val="009D36C6"/>
    <w:rsid w:val="009D3A20"/>
    <w:rsid w:val="009D3F42"/>
    <w:rsid w:val="009D426C"/>
    <w:rsid w:val="009D4675"/>
    <w:rsid w:val="009D470C"/>
    <w:rsid w:val="009D48B4"/>
    <w:rsid w:val="009D4C78"/>
    <w:rsid w:val="009D4E74"/>
    <w:rsid w:val="009D5178"/>
    <w:rsid w:val="009D55DA"/>
    <w:rsid w:val="009D582E"/>
    <w:rsid w:val="009D5875"/>
    <w:rsid w:val="009D5B9C"/>
    <w:rsid w:val="009D5EE4"/>
    <w:rsid w:val="009D61A2"/>
    <w:rsid w:val="009D62D8"/>
    <w:rsid w:val="009D62DE"/>
    <w:rsid w:val="009D6716"/>
    <w:rsid w:val="009D696C"/>
    <w:rsid w:val="009D6A5C"/>
    <w:rsid w:val="009D6E3C"/>
    <w:rsid w:val="009D726D"/>
    <w:rsid w:val="009D72A6"/>
    <w:rsid w:val="009D72D1"/>
    <w:rsid w:val="009D74D0"/>
    <w:rsid w:val="009D775B"/>
    <w:rsid w:val="009D7887"/>
    <w:rsid w:val="009D7A99"/>
    <w:rsid w:val="009D7BDF"/>
    <w:rsid w:val="009D7DB2"/>
    <w:rsid w:val="009D7DCD"/>
    <w:rsid w:val="009E01AF"/>
    <w:rsid w:val="009E0736"/>
    <w:rsid w:val="009E0759"/>
    <w:rsid w:val="009E0FDC"/>
    <w:rsid w:val="009E155B"/>
    <w:rsid w:val="009E170A"/>
    <w:rsid w:val="009E1A13"/>
    <w:rsid w:val="009E1FDF"/>
    <w:rsid w:val="009E2112"/>
    <w:rsid w:val="009E2197"/>
    <w:rsid w:val="009E2342"/>
    <w:rsid w:val="009E245B"/>
    <w:rsid w:val="009E276F"/>
    <w:rsid w:val="009E2872"/>
    <w:rsid w:val="009E2DAD"/>
    <w:rsid w:val="009E2E7A"/>
    <w:rsid w:val="009E2EDC"/>
    <w:rsid w:val="009E3630"/>
    <w:rsid w:val="009E37A4"/>
    <w:rsid w:val="009E381C"/>
    <w:rsid w:val="009E386A"/>
    <w:rsid w:val="009E39D0"/>
    <w:rsid w:val="009E3C6E"/>
    <w:rsid w:val="009E3C86"/>
    <w:rsid w:val="009E468D"/>
    <w:rsid w:val="009E5448"/>
    <w:rsid w:val="009E5534"/>
    <w:rsid w:val="009E5735"/>
    <w:rsid w:val="009E58F2"/>
    <w:rsid w:val="009E591A"/>
    <w:rsid w:val="009E5D86"/>
    <w:rsid w:val="009E5F95"/>
    <w:rsid w:val="009E5FC3"/>
    <w:rsid w:val="009E61AE"/>
    <w:rsid w:val="009E6340"/>
    <w:rsid w:val="009E6617"/>
    <w:rsid w:val="009E68C6"/>
    <w:rsid w:val="009E6AE6"/>
    <w:rsid w:val="009E70FB"/>
    <w:rsid w:val="009E777B"/>
    <w:rsid w:val="009E78B2"/>
    <w:rsid w:val="009E7CB0"/>
    <w:rsid w:val="009E7F6E"/>
    <w:rsid w:val="009E7F79"/>
    <w:rsid w:val="009F0208"/>
    <w:rsid w:val="009F02F4"/>
    <w:rsid w:val="009F0561"/>
    <w:rsid w:val="009F0603"/>
    <w:rsid w:val="009F09A2"/>
    <w:rsid w:val="009F1039"/>
    <w:rsid w:val="009F13B1"/>
    <w:rsid w:val="009F1426"/>
    <w:rsid w:val="009F14F7"/>
    <w:rsid w:val="009F1999"/>
    <w:rsid w:val="009F199E"/>
    <w:rsid w:val="009F1A5F"/>
    <w:rsid w:val="009F1CAD"/>
    <w:rsid w:val="009F1D79"/>
    <w:rsid w:val="009F1F0F"/>
    <w:rsid w:val="009F206A"/>
    <w:rsid w:val="009F2A42"/>
    <w:rsid w:val="009F2B03"/>
    <w:rsid w:val="009F2D46"/>
    <w:rsid w:val="009F2F31"/>
    <w:rsid w:val="009F30FA"/>
    <w:rsid w:val="009F35E8"/>
    <w:rsid w:val="009F362B"/>
    <w:rsid w:val="009F4244"/>
    <w:rsid w:val="009F4314"/>
    <w:rsid w:val="009F4404"/>
    <w:rsid w:val="009F460E"/>
    <w:rsid w:val="009F4870"/>
    <w:rsid w:val="009F4A0C"/>
    <w:rsid w:val="009F4C4B"/>
    <w:rsid w:val="009F4D3E"/>
    <w:rsid w:val="009F505A"/>
    <w:rsid w:val="009F5176"/>
    <w:rsid w:val="009F52B5"/>
    <w:rsid w:val="009F5B00"/>
    <w:rsid w:val="009F5D2D"/>
    <w:rsid w:val="009F5E84"/>
    <w:rsid w:val="009F6115"/>
    <w:rsid w:val="009F63A5"/>
    <w:rsid w:val="009F65E0"/>
    <w:rsid w:val="009F7202"/>
    <w:rsid w:val="009F73D3"/>
    <w:rsid w:val="009F7475"/>
    <w:rsid w:val="009F7686"/>
    <w:rsid w:val="009F776D"/>
    <w:rsid w:val="009F7967"/>
    <w:rsid w:val="009F7BD0"/>
    <w:rsid w:val="009F7CF7"/>
    <w:rsid w:val="00A00220"/>
    <w:rsid w:val="00A00354"/>
    <w:rsid w:val="00A0084E"/>
    <w:rsid w:val="00A00880"/>
    <w:rsid w:val="00A00A38"/>
    <w:rsid w:val="00A00C62"/>
    <w:rsid w:val="00A01186"/>
    <w:rsid w:val="00A011FA"/>
    <w:rsid w:val="00A014C7"/>
    <w:rsid w:val="00A0166E"/>
    <w:rsid w:val="00A01860"/>
    <w:rsid w:val="00A01B7E"/>
    <w:rsid w:val="00A01CC0"/>
    <w:rsid w:val="00A01D5A"/>
    <w:rsid w:val="00A0228A"/>
    <w:rsid w:val="00A0246F"/>
    <w:rsid w:val="00A0258A"/>
    <w:rsid w:val="00A0294D"/>
    <w:rsid w:val="00A02A78"/>
    <w:rsid w:val="00A02AEA"/>
    <w:rsid w:val="00A02EFB"/>
    <w:rsid w:val="00A030C9"/>
    <w:rsid w:val="00A0329E"/>
    <w:rsid w:val="00A0335B"/>
    <w:rsid w:val="00A033C0"/>
    <w:rsid w:val="00A03645"/>
    <w:rsid w:val="00A037B2"/>
    <w:rsid w:val="00A0384F"/>
    <w:rsid w:val="00A03CD9"/>
    <w:rsid w:val="00A042DC"/>
    <w:rsid w:val="00A04398"/>
    <w:rsid w:val="00A04743"/>
    <w:rsid w:val="00A0487B"/>
    <w:rsid w:val="00A04974"/>
    <w:rsid w:val="00A04E8F"/>
    <w:rsid w:val="00A04F6F"/>
    <w:rsid w:val="00A04F8F"/>
    <w:rsid w:val="00A051E3"/>
    <w:rsid w:val="00A05230"/>
    <w:rsid w:val="00A052A4"/>
    <w:rsid w:val="00A0533F"/>
    <w:rsid w:val="00A054E3"/>
    <w:rsid w:val="00A05635"/>
    <w:rsid w:val="00A05DE1"/>
    <w:rsid w:val="00A060A3"/>
    <w:rsid w:val="00A0625E"/>
    <w:rsid w:val="00A064C0"/>
    <w:rsid w:val="00A06509"/>
    <w:rsid w:val="00A067F0"/>
    <w:rsid w:val="00A06C6B"/>
    <w:rsid w:val="00A06E88"/>
    <w:rsid w:val="00A06EA9"/>
    <w:rsid w:val="00A0704D"/>
    <w:rsid w:val="00A070B3"/>
    <w:rsid w:val="00A075F1"/>
    <w:rsid w:val="00A0791F"/>
    <w:rsid w:val="00A07A13"/>
    <w:rsid w:val="00A07CFD"/>
    <w:rsid w:val="00A100D5"/>
    <w:rsid w:val="00A10489"/>
    <w:rsid w:val="00A10592"/>
    <w:rsid w:val="00A10593"/>
    <w:rsid w:val="00A1075A"/>
    <w:rsid w:val="00A1099B"/>
    <w:rsid w:val="00A10C4B"/>
    <w:rsid w:val="00A10E03"/>
    <w:rsid w:val="00A10E61"/>
    <w:rsid w:val="00A10ED1"/>
    <w:rsid w:val="00A10FCA"/>
    <w:rsid w:val="00A111E0"/>
    <w:rsid w:val="00A11491"/>
    <w:rsid w:val="00A114DE"/>
    <w:rsid w:val="00A1150E"/>
    <w:rsid w:val="00A11575"/>
    <w:rsid w:val="00A115DE"/>
    <w:rsid w:val="00A11602"/>
    <w:rsid w:val="00A11673"/>
    <w:rsid w:val="00A1191C"/>
    <w:rsid w:val="00A11923"/>
    <w:rsid w:val="00A11B5D"/>
    <w:rsid w:val="00A11BF6"/>
    <w:rsid w:val="00A11C23"/>
    <w:rsid w:val="00A11C80"/>
    <w:rsid w:val="00A1212B"/>
    <w:rsid w:val="00A1237D"/>
    <w:rsid w:val="00A124C0"/>
    <w:rsid w:val="00A127AD"/>
    <w:rsid w:val="00A1291E"/>
    <w:rsid w:val="00A12AC9"/>
    <w:rsid w:val="00A12CA2"/>
    <w:rsid w:val="00A12DE3"/>
    <w:rsid w:val="00A13129"/>
    <w:rsid w:val="00A134DF"/>
    <w:rsid w:val="00A13BBE"/>
    <w:rsid w:val="00A13BCC"/>
    <w:rsid w:val="00A13CDD"/>
    <w:rsid w:val="00A1405C"/>
    <w:rsid w:val="00A1417E"/>
    <w:rsid w:val="00A146B8"/>
    <w:rsid w:val="00A14847"/>
    <w:rsid w:val="00A148AF"/>
    <w:rsid w:val="00A14969"/>
    <w:rsid w:val="00A14A3E"/>
    <w:rsid w:val="00A14BAB"/>
    <w:rsid w:val="00A14CEA"/>
    <w:rsid w:val="00A150DA"/>
    <w:rsid w:val="00A150E7"/>
    <w:rsid w:val="00A1517D"/>
    <w:rsid w:val="00A151B6"/>
    <w:rsid w:val="00A15236"/>
    <w:rsid w:val="00A1548D"/>
    <w:rsid w:val="00A15775"/>
    <w:rsid w:val="00A15C32"/>
    <w:rsid w:val="00A15E7A"/>
    <w:rsid w:val="00A16694"/>
    <w:rsid w:val="00A167ED"/>
    <w:rsid w:val="00A16EF1"/>
    <w:rsid w:val="00A17037"/>
    <w:rsid w:val="00A1724E"/>
    <w:rsid w:val="00A17337"/>
    <w:rsid w:val="00A1780F"/>
    <w:rsid w:val="00A20078"/>
    <w:rsid w:val="00A2019A"/>
    <w:rsid w:val="00A20448"/>
    <w:rsid w:val="00A205F3"/>
    <w:rsid w:val="00A205FE"/>
    <w:rsid w:val="00A2077C"/>
    <w:rsid w:val="00A2077D"/>
    <w:rsid w:val="00A20974"/>
    <w:rsid w:val="00A20BE7"/>
    <w:rsid w:val="00A20CB4"/>
    <w:rsid w:val="00A21260"/>
    <w:rsid w:val="00A21A9C"/>
    <w:rsid w:val="00A21BFA"/>
    <w:rsid w:val="00A21E9A"/>
    <w:rsid w:val="00A21F0A"/>
    <w:rsid w:val="00A225F8"/>
    <w:rsid w:val="00A22617"/>
    <w:rsid w:val="00A22640"/>
    <w:rsid w:val="00A22D35"/>
    <w:rsid w:val="00A22D9A"/>
    <w:rsid w:val="00A23381"/>
    <w:rsid w:val="00A233BE"/>
    <w:rsid w:val="00A234A3"/>
    <w:rsid w:val="00A2356E"/>
    <w:rsid w:val="00A23589"/>
    <w:rsid w:val="00A23D39"/>
    <w:rsid w:val="00A23E7A"/>
    <w:rsid w:val="00A240F0"/>
    <w:rsid w:val="00A241A7"/>
    <w:rsid w:val="00A24274"/>
    <w:rsid w:val="00A24714"/>
    <w:rsid w:val="00A24A47"/>
    <w:rsid w:val="00A24D3F"/>
    <w:rsid w:val="00A24E43"/>
    <w:rsid w:val="00A24F1E"/>
    <w:rsid w:val="00A25737"/>
    <w:rsid w:val="00A2583A"/>
    <w:rsid w:val="00A25868"/>
    <w:rsid w:val="00A259D8"/>
    <w:rsid w:val="00A25A94"/>
    <w:rsid w:val="00A25BE6"/>
    <w:rsid w:val="00A25DB8"/>
    <w:rsid w:val="00A25DEA"/>
    <w:rsid w:val="00A26077"/>
    <w:rsid w:val="00A26644"/>
    <w:rsid w:val="00A26A49"/>
    <w:rsid w:val="00A26E94"/>
    <w:rsid w:val="00A27442"/>
    <w:rsid w:val="00A27483"/>
    <w:rsid w:val="00A2766E"/>
    <w:rsid w:val="00A278BA"/>
    <w:rsid w:val="00A278F8"/>
    <w:rsid w:val="00A27D2C"/>
    <w:rsid w:val="00A27EDE"/>
    <w:rsid w:val="00A27EF7"/>
    <w:rsid w:val="00A27FC8"/>
    <w:rsid w:val="00A27FD0"/>
    <w:rsid w:val="00A30021"/>
    <w:rsid w:val="00A303D9"/>
    <w:rsid w:val="00A30511"/>
    <w:rsid w:val="00A3065A"/>
    <w:rsid w:val="00A30994"/>
    <w:rsid w:val="00A31704"/>
    <w:rsid w:val="00A321DD"/>
    <w:rsid w:val="00A322DB"/>
    <w:rsid w:val="00A32A3B"/>
    <w:rsid w:val="00A32FAC"/>
    <w:rsid w:val="00A330F1"/>
    <w:rsid w:val="00A3317C"/>
    <w:rsid w:val="00A33720"/>
    <w:rsid w:val="00A33975"/>
    <w:rsid w:val="00A33B7A"/>
    <w:rsid w:val="00A34409"/>
    <w:rsid w:val="00A3442A"/>
    <w:rsid w:val="00A3471C"/>
    <w:rsid w:val="00A348E6"/>
    <w:rsid w:val="00A34B10"/>
    <w:rsid w:val="00A34F3B"/>
    <w:rsid w:val="00A34FBD"/>
    <w:rsid w:val="00A35174"/>
    <w:rsid w:val="00A35196"/>
    <w:rsid w:val="00A35291"/>
    <w:rsid w:val="00A35430"/>
    <w:rsid w:val="00A3544D"/>
    <w:rsid w:val="00A354B7"/>
    <w:rsid w:val="00A35781"/>
    <w:rsid w:val="00A358A5"/>
    <w:rsid w:val="00A35D07"/>
    <w:rsid w:val="00A35E15"/>
    <w:rsid w:val="00A36699"/>
    <w:rsid w:val="00A36809"/>
    <w:rsid w:val="00A36EA0"/>
    <w:rsid w:val="00A370F7"/>
    <w:rsid w:val="00A37357"/>
    <w:rsid w:val="00A373B1"/>
    <w:rsid w:val="00A3741D"/>
    <w:rsid w:val="00A3750B"/>
    <w:rsid w:val="00A375C9"/>
    <w:rsid w:val="00A37A7A"/>
    <w:rsid w:val="00A37AE6"/>
    <w:rsid w:val="00A37BAF"/>
    <w:rsid w:val="00A37CCC"/>
    <w:rsid w:val="00A37F1A"/>
    <w:rsid w:val="00A4010F"/>
    <w:rsid w:val="00A40B7F"/>
    <w:rsid w:val="00A40E88"/>
    <w:rsid w:val="00A411A1"/>
    <w:rsid w:val="00A411F7"/>
    <w:rsid w:val="00A41926"/>
    <w:rsid w:val="00A4194D"/>
    <w:rsid w:val="00A41984"/>
    <w:rsid w:val="00A42031"/>
    <w:rsid w:val="00A421D3"/>
    <w:rsid w:val="00A4224C"/>
    <w:rsid w:val="00A42576"/>
    <w:rsid w:val="00A42650"/>
    <w:rsid w:val="00A4277C"/>
    <w:rsid w:val="00A42F3E"/>
    <w:rsid w:val="00A439CC"/>
    <w:rsid w:val="00A439D7"/>
    <w:rsid w:val="00A442D4"/>
    <w:rsid w:val="00A44BAC"/>
    <w:rsid w:val="00A44C4E"/>
    <w:rsid w:val="00A44F85"/>
    <w:rsid w:val="00A44F97"/>
    <w:rsid w:val="00A4525C"/>
    <w:rsid w:val="00A45401"/>
    <w:rsid w:val="00A45440"/>
    <w:rsid w:val="00A45455"/>
    <w:rsid w:val="00A45730"/>
    <w:rsid w:val="00A457AF"/>
    <w:rsid w:val="00A45FD0"/>
    <w:rsid w:val="00A460B4"/>
    <w:rsid w:val="00A4627C"/>
    <w:rsid w:val="00A46818"/>
    <w:rsid w:val="00A4682C"/>
    <w:rsid w:val="00A468C5"/>
    <w:rsid w:val="00A469DC"/>
    <w:rsid w:val="00A46B5B"/>
    <w:rsid w:val="00A46F3E"/>
    <w:rsid w:val="00A46F48"/>
    <w:rsid w:val="00A4789C"/>
    <w:rsid w:val="00A47920"/>
    <w:rsid w:val="00A5040A"/>
    <w:rsid w:val="00A5058A"/>
    <w:rsid w:val="00A50722"/>
    <w:rsid w:val="00A50B81"/>
    <w:rsid w:val="00A50BB2"/>
    <w:rsid w:val="00A50FB0"/>
    <w:rsid w:val="00A51006"/>
    <w:rsid w:val="00A51554"/>
    <w:rsid w:val="00A51937"/>
    <w:rsid w:val="00A519BB"/>
    <w:rsid w:val="00A51AB0"/>
    <w:rsid w:val="00A5204E"/>
    <w:rsid w:val="00A52243"/>
    <w:rsid w:val="00A532E3"/>
    <w:rsid w:val="00A532EB"/>
    <w:rsid w:val="00A532F2"/>
    <w:rsid w:val="00A532FB"/>
    <w:rsid w:val="00A53646"/>
    <w:rsid w:val="00A53CBC"/>
    <w:rsid w:val="00A54206"/>
    <w:rsid w:val="00A54271"/>
    <w:rsid w:val="00A54823"/>
    <w:rsid w:val="00A5492A"/>
    <w:rsid w:val="00A54A3E"/>
    <w:rsid w:val="00A54B43"/>
    <w:rsid w:val="00A54C5F"/>
    <w:rsid w:val="00A54CEC"/>
    <w:rsid w:val="00A54F7A"/>
    <w:rsid w:val="00A552CB"/>
    <w:rsid w:val="00A555EA"/>
    <w:rsid w:val="00A55674"/>
    <w:rsid w:val="00A557CE"/>
    <w:rsid w:val="00A55AD0"/>
    <w:rsid w:val="00A55AE9"/>
    <w:rsid w:val="00A55B45"/>
    <w:rsid w:val="00A56553"/>
    <w:rsid w:val="00A56A47"/>
    <w:rsid w:val="00A56C81"/>
    <w:rsid w:val="00A571FF"/>
    <w:rsid w:val="00A572E3"/>
    <w:rsid w:val="00A57711"/>
    <w:rsid w:val="00A57D7B"/>
    <w:rsid w:val="00A604BC"/>
    <w:rsid w:val="00A608A3"/>
    <w:rsid w:val="00A608BF"/>
    <w:rsid w:val="00A608E3"/>
    <w:rsid w:val="00A60A9C"/>
    <w:rsid w:val="00A60D1A"/>
    <w:rsid w:val="00A60E73"/>
    <w:rsid w:val="00A61111"/>
    <w:rsid w:val="00A61512"/>
    <w:rsid w:val="00A6156A"/>
    <w:rsid w:val="00A61AED"/>
    <w:rsid w:val="00A61E5F"/>
    <w:rsid w:val="00A61F77"/>
    <w:rsid w:val="00A61FD5"/>
    <w:rsid w:val="00A62040"/>
    <w:rsid w:val="00A6237F"/>
    <w:rsid w:val="00A62501"/>
    <w:rsid w:val="00A62600"/>
    <w:rsid w:val="00A62635"/>
    <w:rsid w:val="00A6334E"/>
    <w:rsid w:val="00A6345E"/>
    <w:rsid w:val="00A634D3"/>
    <w:rsid w:val="00A636E7"/>
    <w:rsid w:val="00A63717"/>
    <w:rsid w:val="00A6371B"/>
    <w:rsid w:val="00A6377D"/>
    <w:rsid w:val="00A63824"/>
    <w:rsid w:val="00A63E08"/>
    <w:rsid w:val="00A63EBA"/>
    <w:rsid w:val="00A64234"/>
    <w:rsid w:val="00A64304"/>
    <w:rsid w:val="00A64484"/>
    <w:rsid w:val="00A64841"/>
    <w:rsid w:val="00A648C3"/>
    <w:rsid w:val="00A65005"/>
    <w:rsid w:val="00A6500D"/>
    <w:rsid w:val="00A652E2"/>
    <w:rsid w:val="00A654EB"/>
    <w:rsid w:val="00A6595A"/>
    <w:rsid w:val="00A65B9D"/>
    <w:rsid w:val="00A65CE4"/>
    <w:rsid w:val="00A6608A"/>
    <w:rsid w:val="00A660F2"/>
    <w:rsid w:val="00A66318"/>
    <w:rsid w:val="00A663C9"/>
    <w:rsid w:val="00A66940"/>
    <w:rsid w:val="00A66997"/>
    <w:rsid w:val="00A66DD2"/>
    <w:rsid w:val="00A66EFA"/>
    <w:rsid w:val="00A66F21"/>
    <w:rsid w:val="00A67163"/>
    <w:rsid w:val="00A673EF"/>
    <w:rsid w:val="00A67F5E"/>
    <w:rsid w:val="00A70072"/>
    <w:rsid w:val="00A700DB"/>
    <w:rsid w:val="00A70142"/>
    <w:rsid w:val="00A70290"/>
    <w:rsid w:val="00A70596"/>
    <w:rsid w:val="00A7060D"/>
    <w:rsid w:val="00A70A88"/>
    <w:rsid w:val="00A70C30"/>
    <w:rsid w:val="00A710CE"/>
    <w:rsid w:val="00A71437"/>
    <w:rsid w:val="00A714F1"/>
    <w:rsid w:val="00A71622"/>
    <w:rsid w:val="00A71F0C"/>
    <w:rsid w:val="00A72064"/>
    <w:rsid w:val="00A72262"/>
    <w:rsid w:val="00A72728"/>
    <w:rsid w:val="00A727F4"/>
    <w:rsid w:val="00A7301D"/>
    <w:rsid w:val="00A7303C"/>
    <w:rsid w:val="00A73144"/>
    <w:rsid w:val="00A738CB"/>
    <w:rsid w:val="00A7395A"/>
    <w:rsid w:val="00A73F1F"/>
    <w:rsid w:val="00A74C37"/>
    <w:rsid w:val="00A74C74"/>
    <w:rsid w:val="00A74E7A"/>
    <w:rsid w:val="00A74E91"/>
    <w:rsid w:val="00A74FDD"/>
    <w:rsid w:val="00A75137"/>
    <w:rsid w:val="00A75618"/>
    <w:rsid w:val="00A75651"/>
    <w:rsid w:val="00A75C88"/>
    <w:rsid w:val="00A75EE7"/>
    <w:rsid w:val="00A761F7"/>
    <w:rsid w:val="00A7647C"/>
    <w:rsid w:val="00A76933"/>
    <w:rsid w:val="00A76D16"/>
    <w:rsid w:val="00A76DC3"/>
    <w:rsid w:val="00A76EE1"/>
    <w:rsid w:val="00A770EC"/>
    <w:rsid w:val="00A77192"/>
    <w:rsid w:val="00A772DB"/>
    <w:rsid w:val="00A77501"/>
    <w:rsid w:val="00A77BA5"/>
    <w:rsid w:val="00A77C16"/>
    <w:rsid w:val="00A77CE5"/>
    <w:rsid w:val="00A8034A"/>
    <w:rsid w:val="00A803F2"/>
    <w:rsid w:val="00A80428"/>
    <w:rsid w:val="00A80764"/>
    <w:rsid w:val="00A80912"/>
    <w:rsid w:val="00A8092A"/>
    <w:rsid w:val="00A80BB6"/>
    <w:rsid w:val="00A81735"/>
    <w:rsid w:val="00A817DD"/>
    <w:rsid w:val="00A81A2A"/>
    <w:rsid w:val="00A81B0E"/>
    <w:rsid w:val="00A81B55"/>
    <w:rsid w:val="00A81F1C"/>
    <w:rsid w:val="00A81F4A"/>
    <w:rsid w:val="00A822A3"/>
    <w:rsid w:val="00A82541"/>
    <w:rsid w:val="00A82571"/>
    <w:rsid w:val="00A8287E"/>
    <w:rsid w:val="00A82AEE"/>
    <w:rsid w:val="00A82E7C"/>
    <w:rsid w:val="00A83126"/>
    <w:rsid w:val="00A8322E"/>
    <w:rsid w:val="00A83395"/>
    <w:rsid w:val="00A8380F"/>
    <w:rsid w:val="00A840A5"/>
    <w:rsid w:val="00A840B8"/>
    <w:rsid w:val="00A842EB"/>
    <w:rsid w:val="00A844A5"/>
    <w:rsid w:val="00A84553"/>
    <w:rsid w:val="00A84848"/>
    <w:rsid w:val="00A8488C"/>
    <w:rsid w:val="00A84BEA"/>
    <w:rsid w:val="00A84D71"/>
    <w:rsid w:val="00A84E54"/>
    <w:rsid w:val="00A85779"/>
    <w:rsid w:val="00A860AA"/>
    <w:rsid w:val="00A86107"/>
    <w:rsid w:val="00A861DC"/>
    <w:rsid w:val="00A8624B"/>
    <w:rsid w:val="00A86499"/>
    <w:rsid w:val="00A86817"/>
    <w:rsid w:val="00A86855"/>
    <w:rsid w:val="00A86DCA"/>
    <w:rsid w:val="00A86E99"/>
    <w:rsid w:val="00A86FFE"/>
    <w:rsid w:val="00A870AF"/>
    <w:rsid w:val="00A871FA"/>
    <w:rsid w:val="00A879A0"/>
    <w:rsid w:val="00A87A55"/>
    <w:rsid w:val="00A87FBF"/>
    <w:rsid w:val="00A87FCF"/>
    <w:rsid w:val="00A90110"/>
    <w:rsid w:val="00A90164"/>
    <w:rsid w:val="00A9026A"/>
    <w:rsid w:val="00A905A5"/>
    <w:rsid w:val="00A90CF1"/>
    <w:rsid w:val="00A90E16"/>
    <w:rsid w:val="00A90F34"/>
    <w:rsid w:val="00A9107F"/>
    <w:rsid w:val="00A913E7"/>
    <w:rsid w:val="00A9148D"/>
    <w:rsid w:val="00A9148F"/>
    <w:rsid w:val="00A9160D"/>
    <w:rsid w:val="00A91740"/>
    <w:rsid w:val="00A917FB"/>
    <w:rsid w:val="00A91F07"/>
    <w:rsid w:val="00A9248D"/>
    <w:rsid w:val="00A92671"/>
    <w:rsid w:val="00A92724"/>
    <w:rsid w:val="00A92A0A"/>
    <w:rsid w:val="00A92BBC"/>
    <w:rsid w:val="00A93668"/>
    <w:rsid w:val="00A936F0"/>
    <w:rsid w:val="00A93925"/>
    <w:rsid w:val="00A93CC4"/>
    <w:rsid w:val="00A93D32"/>
    <w:rsid w:val="00A93D8B"/>
    <w:rsid w:val="00A93E10"/>
    <w:rsid w:val="00A94737"/>
    <w:rsid w:val="00A94859"/>
    <w:rsid w:val="00A94943"/>
    <w:rsid w:val="00A94A22"/>
    <w:rsid w:val="00A94BF9"/>
    <w:rsid w:val="00A94E3C"/>
    <w:rsid w:val="00A95115"/>
    <w:rsid w:val="00A9545A"/>
    <w:rsid w:val="00A955DD"/>
    <w:rsid w:val="00A95699"/>
    <w:rsid w:val="00A958AC"/>
    <w:rsid w:val="00A95A62"/>
    <w:rsid w:val="00A95E99"/>
    <w:rsid w:val="00A95F59"/>
    <w:rsid w:val="00A96016"/>
    <w:rsid w:val="00A96349"/>
    <w:rsid w:val="00A96754"/>
    <w:rsid w:val="00A969DF"/>
    <w:rsid w:val="00A96AF8"/>
    <w:rsid w:val="00A96B58"/>
    <w:rsid w:val="00A96F2F"/>
    <w:rsid w:val="00A9724F"/>
    <w:rsid w:val="00A973B4"/>
    <w:rsid w:val="00A977B5"/>
    <w:rsid w:val="00A97D5A"/>
    <w:rsid w:val="00A97DD5"/>
    <w:rsid w:val="00A97F76"/>
    <w:rsid w:val="00AA0121"/>
    <w:rsid w:val="00AA0424"/>
    <w:rsid w:val="00AA04C3"/>
    <w:rsid w:val="00AA05B1"/>
    <w:rsid w:val="00AA08E7"/>
    <w:rsid w:val="00AA0BFD"/>
    <w:rsid w:val="00AA0D00"/>
    <w:rsid w:val="00AA0E96"/>
    <w:rsid w:val="00AA105F"/>
    <w:rsid w:val="00AA115D"/>
    <w:rsid w:val="00AA15E3"/>
    <w:rsid w:val="00AA160E"/>
    <w:rsid w:val="00AA1672"/>
    <w:rsid w:val="00AA2138"/>
    <w:rsid w:val="00AA23A6"/>
    <w:rsid w:val="00AA2569"/>
    <w:rsid w:val="00AA269C"/>
    <w:rsid w:val="00AA2776"/>
    <w:rsid w:val="00AA28FD"/>
    <w:rsid w:val="00AA2A31"/>
    <w:rsid w:val="00AA305B"/>
    <w:rsid w:val="00AA30D5"/>
    <w:rsid w:val="00AA3100"/>
    <w:rsid w:val="00AA4294"/>
    <w:rsid w:val="00AA44DF"/>
    <w:rsid w:val="00AA470E"/>
    <w:rsid w:val="00AA476E"/>
    <w:rsid w:val="00AA48ED"/>
    <w:rsid w:val="00AA49C2"/>
    <w:rsid w:val="00AA49F1"/>
    <w:rsid w:val="00AA4F1F"/>
    <w:rsid w:val="00AA5250"/>
    <w:rsid w:val="00AA5340"/>
    <w:rsid w:val="00AA5395"/>
    <w:rsid w:val="00AA53B1"/>
    <w:rsid w:val="00AA55A6"/>
    <w:rsid w:val="00AA56E6"/>
    <w:rsid w:val="00AA585F"/>
    <w:rsid w:val="00AA5A47"/>
    <w:rsid w:val="00AA5AED"/>
    <w:rsid w:val="00AA5CF9"/>
    <w:rsid w:val="00AA5F52"/>
    <w:rsid w:val="00AA5F74"/>
    <w:rsid w:val="00AA6724"/>
    <w:rsid w:val="00AA690B"/>
    <w:rsid w:val="00AA744D"/>
    <w:rsid w:val="00AA79BF"/>
    <w:rsid w:val="00AA7F27"/>
    <w:rsid w:val="00AB034A"/>
    <w:rsid w:val="00AB0617"/>
    <w:rsid w:val="00AB06FC"/>
    <w:rsid w:val="00AB079C"/>
    <w:rsid w:val="00AB08F2"/>
    <w:rsid w:val="00AB0C9C"/>
    <w:rsid w:val="00AB1013"/>
    <w:rsid w:val="00AB17CA"/>
    <w:rsid w:val="00AB1845"/>
    <w:rsid w:val="00AB19FD"/>
    <w:rsid w:val="00AB1DAA"/>
    <w:rsid w:val="00AB1F8B"/>
    <w:rsid w:val="00AB224F"/>
    <w:rsid w:val="00AB25A9"/>
    <w:rsid w:val="00AB2D47"/>
    <w:rsid w:val="00AB2F7A"/>
    <w:rsid w:val="00AB2FA3"/>
    <w:rsid w:val="00AB30AC"/>
    <w:rsid w:val="00AB3534"/>
    <w:rsid w:val="00AB3567"/>
    <w:rsid w:val="00AB38EC"/>
    <w:rsid w:val="00AB3BF0"/>
    <w:rsid w:val="00AB3E95"/>
    <w:rsid w:val="00AB42CC"/>
    <w:rsid w:val="00AB439A"/>
    <w:rsid w:val="00AB4411"/>
    <w:rsid w:val="00AB44F7"/>
    <w:rsid w:val="00AB478D"/>
    <w:rsid w:val="00AB49E3"/>
    <w:rsid w:val="00AB4C7B"/>
    <w:rsid w:val="00AB4E78"/>
    <w:rsid w:val="00AB507A"/>
    <w:rsid w:val="00AB54B6"/>
    <w:rsid w:val="00AB57B4"/>
    <w:rsid w:val="00AB5BAE"/>
    <w:rsid w:val="00AB5BCE"/>
    <w:rsid w:val="00AB5D6A"/>
    <w:rsid w:val="00AB5F01"/>
    <w:rsid w:val="00AB62EB"/>
    <w:rsid w:val="00AB66B2"/>
    <w:rsid w:val="00AB6841"/>
    <w:rsid w:val="00AB6A4A"/>
    <w:rsid w:val="00AB6ED6"/>
    <w:rsid w:val="00AB6F91"/>
    <w:rsid w:val="00AB7033"/>
    <w:rsid w:val="00AB71F6"/>
    <w:rsid w:val="00AB7663"/>
    <w:rsid w:val="00AB77FD"/>
    <w:rsid w:val="00AB7DE6"/>
    <w:rsid w:val="00AC0216"/>
    <w:rsid w:val="00AC0386"/>
    <w:rsid w:val="00AC0618"/>
    <w:rsid w:val="00AC061B"/>
    <w:rsid w:val="00AC0975"/>
    <w:rsid w:val="00AC0993"/>
    <w:rsid w:val="00AC09C7"/>
    <w:rsid w:val="00AC0A9D"/>
    <w:rsid w:val="00AC0C56"/>
    <w:rsid w:val="00AC10D7"/>
    <w:rsid w:val="00AC10E4"/>
    <w:rsid w:val="00AC146F"/>
    <w:rsid w:val="00AC1482"/>
    <w:rsid w:val="00AC149B"/>
    <w:rsid w:val="00AC18A6"/>
    <w:rsid w:val="00AC1917"/>
    <w:rsid w:val="00AC195A"/>
    <w:rsid w:val="00AC1BEE"/>
    <w:rsid w:val="00AC1C26"/>
    <w:rsid w:val="00AC1D63"/>
    <w:rsid w:val="00AC243B"/>
    <w:rsid w:val="00AC2555"/>
    <w:rsid w:val="00AC2838"/>
    <w:rsid w:val="00AC2B19"/>
    <w:rsid w:val="00AC2BA2"/>
    <w:rsid w:val="00AC2D59"/>
    <w:rsid w:val="00AC2DC8"/>
    <w:rsid w:val="00AC300F"/>
    <w:rsid w:val="00AC32F4"/>
    <w:rsid w:val="00AC3407"/>
    <w:rsid w:val="00AC3470"/>
    <w:rsid w:val="00AC35CA"/>
    <w:rsid w:val="00AC3846"/>
    <w:rsid w:val="00AC38A6"/>
    <w:rsid w:val="00AC38C1"/>
    <w:rsid w:val="00AC3BE5"/>
    <w:rsid w:val="00AC3F4E"/>
    <w:rsid w:val="00AC41F6"/>
    <w:rsid w:val="00AC447E"/>
    <w:rsid w:val="00AC47B4"/>
    <w:rsid w:val="00AC47E5"/>
    <w:rsid w:val="00AC49C9"/>
    <w:rsid w:val="00AC4D5D"/>
    <w:rsid w:val="00AC5668"/>
    <w:rsid w:val="00AC571E"/>
    <w:rsid w:val="00AC591E"/>
    <w:rsid w:val="00AC5989"/>
    <w:rsid w:val="00AC5A46"/>
    <w:rsid w:val="00AC5B79"/>
    <w:rsid w:val="00AC5B9E"/>
    <w:rsid w:val="00AC5C0E"/>
    <w:rsid w:val="00AC6047"/>
    <w:rsid w:val="00AC617A"/>
    <w:rsid w:val="00AC6214"/>
    <w:rsid w:val="00AC6260"/>
    <w:rsid w:val="00AC63AB"/>
    <w:rsid w:val="00AC64CF"/>
    <w:rsid w:val="00AC6D60"/>
    <w:rsid w:val="00AC6E93"/>
    <w:rsid w:val="00AC75A9"/>
    <w:rsid w:val="00AC7C2F"/>
    <w:rsid w:val="00AD0169"/>
    <w:rsid w:val="00AD0273"/>
    <w:rsid w:val="00AD05F5"/>
    <w:rsid w:val="00AD07A6"/>
    <w:rsid w:val="00AD0BAF"/>
    <w:rsid w:val="00AD0FDA"/>
    <w:rsid w:val="00AD1027"/>
    <w:rsid w:val="00AD140F"/>
    <w:rsid w:val="00AD15C6"/>
    <w:rsid w:val="00AD16EF"/>
    <w:rsid w:val="00AD1941"/>
    <w:rsid w:val="00AD1AFC"/>
    <w:rsid w:val="00AD1CB4"/>
    <w:rsid w:val="00AD1CEF"/>
    <w:rsid w:val="00AD1DB4"/>
    <w:rsid w:val="00AD1E54"/>
    <w:rsid w:val="00AD23A1"/>
    <w:rsid w:val="00AD291D"/>
    <w:rsid w:val="00AD2987"/>
    <w:rsid w:val="00AD2A1E"/>
    <w:rsid w:val="00AD2C5D"/>
    <w:rsid w:val="00AD2EB2"/>
    <w:rsid w:val="00AD2ED1"/>
    <w:rsid w:val="00AD3734"/>
    <w:rsid w:val="00AD39C2"/>
    <w:rsid w:val="00AD39E1"/>
    <w:rsid w:val="00AD40D9"/>
    <w:rsid w:val="00AD4106"/>
    <w:rsid w:val="00AD42B9"/>
    <w:rsid w:val="00AD4339"/>
    <w:rsid w:val="00AD460F"/>
    <w:rsid w:val="00AD46D6"/>
    <w:rsid w:val="00AD46E3"/>
    <w:rsid w:val="00AD48EB"/>
    <w:rsid w:val="00AD49CE"/>
    <w:rsid w:val="00AD4A27"/>
    <w:rsid w:val="00AD4B83"/>
    <w:rsid w:val="00AD507F"/>
    <w:rsid w:val="00AD55DE"/>
    <w:rsid w:val="00AD5936"/>
    <w:rsid w:val="00AD5DBB"/>
    <w:rsid w:val="00AD5F52"/>
    <w:rsid w:val="00AD6073"/>
    <w:rsid w:val="00AD61C4"/>
    <w:rsid w:val="00AD671B"/>
    <w:rsid w:val="00AD6941"/>
    <w:rsid w:val="00AD6E79"/>
    <w:rsid w:val="00AD72F7"/>
    <w:rsid w:val="00AD7347"/>
    <w:rsid w:val="00AD73F7"/>
    <w:rsid w:val="00AD7B43"/>
    <w:rsid w:val="00AD7B6F"/>
    <w:rsid w:val="00AD7BA7"/>
    <w:rsid w:val="00AD7CB7"/>
    <w:rsid w:val="00AD7D1A"/>
    <w:rsid w:val="00AE0155"/>
    <w:rsid w:val="00AE02F4"/>
    <w:rsid w:val="00AE0D73"/>
    <w:rsid w:val="00AE0EB2"/>
    <w:rsid w:val="00AE11D0"/>
    <w:rsid w:val="00AE151C"/>
    <w:rsid w:val="00AE15D6"/>
    <w:rsid w:val="00AE1652"/>
    <w:rsid w:val="00AE1743"/>
    <w:rsid w:val="00AE19E6"/>
    <w:rsid w:val="00AE1A90"/>
    <w:rsid w:val="00AE1AE6"/>
    <w:rsid w:val="00AE1BAF"/>
    <w:rsid w:val="00AE1C72"/>
    <w:rsid w:val="00AE1C76"/>
    <w:rsid w:val="00AE1CA3"/>
    <w:rsid w:val="00AE1DDC"/>
    <w:rsid w:val="00AE1F1C"/>
    <w:rsid w:val="00AE2259"/>
    <w:rsid w:val="00AE2281"/>
    <w:rsid w:val="00AE2A91"/>
    <w:rsid w:val="00AE3025"/>
    <w:rsid w:val="00AE3321"/>
    <w:rsid w:val="00AE3784"/>
    <w:rsid w:val="00AE3C28"/>
    <w:rsid w:val="00AE3D3E"/>
    <w:rsid w:val="00AE3D49"/>
    <w:rsid w:val="00AE3E5C"/>
    <w:rsid w:val="00AE3EDE"/>
    <w:rsid w:val="00AE46FA"/>
    <w:rsid w:val="00AE4748"/>
    <w:rsid w:val="00AE48C7"/>
    <w:rsid w:val="00AE4F4E"/>
    <w:rsid w:val="00AE4F50"/>
    <w:rsid w:val="00AE50C9"/>
    <w:rsid w:val="00AE5171"/>
    <w:rsid w:val="00AE57AE"/>
    <w:rsid w:val="00AE59F0"/>
    <w:rsid w:val="00AE5B49"/>
    <w:rsid w:val="00AE5B75"/>
    <w:rsid w:val="00AE5BF9"/>
    <w:rsid w:val="00AE5D3C"/>
    <w:rsid w:val="00AE6E83"/>
    <w:rsid w:val="00AE6FC2"/>
    <w:rsid w:val="00AE7300"/>
    <w:rsid w:val="00AE7A9E"/>
    <w:rsid w:val="00AE7E49"/>
    <w:rsid w:val="00AE7ECC"/>
    <w:rsid w:val="00AF0509"/>
    <w:rsid w:val="00AF06F0"/>
    <w:rsid w:val="00AF093E"/>
    <w:rsid w:val="00AF0B16"/>
    <w:rsid w:val="00AF0DEE"/>
    <w:rsid w:val="00AF0F6C"/>
    <w:rsid w:val="00AF1040"/>
    <w:rsid w:val="00AF1318"/>
    <w:rsid w:val="00AF1447"/>
    <w:rsid w:val="00AF14D1"/>
    <w:rsid w:val="00AF171A"/>
    <w:rsid w:val="00AF1994"/>
    <w:rsid w:val="00AF1AF7"/>
    <w:rsid w:val="00AF1DE4"/>
    <w:rsid w:val="00AF1EDF"/>
    <w:rsid w:val="00AF1EEA"/>
    <w:rsid w:val="00AF2501"/>
    <w:rsid w:val="00AF2664"/>
    <w:rsid w:val="00AF26C2"/>
    <w:rsid w:val="00AF28F6"/>
    <w:rsid w:val="00AF2BCF"/>
    <w:rsid w:val="00AF2F68"/>
    <w:rsid w:val="00AF33DA"/>
    <w:rsid w:val="00AF35A1"/>
    <w:rsid w:val="00AF3731"/>
    <w:rsid w:val="00AF3797"/>
    <w:rsid w:val="00AF37AA"/>
    <w:rsid w:val="00AF43EF"/>
    <w:rsid w:val="00AF43FD"/>
    <w:rsid w:val="00AF453F"/>
    <w:rsid w:val="00AF47C1"/>
    <w:rsid w:val="00AF4D39"/>
    <w:rsid w:val="00AF4F44"/>
    <w:rsid w:val="00AF50FE"/>
    <w:rsid w:val="00AF533A"/>
    <w:rsid w:val="00AF53F9"/>
    <w:rsid w:val="00AF58F5"/>
    <w:rsid w:val="00AF5BCE"/>
    <w:rsid w:val="00AF5DF6"/>
    <w:rsid w:val="00AF5E54"/>
    <w:rsid w:val="00AF5EDD"/>
    <w:rsid w:val="00AF64A4"/>
    <w:rsid w:val="00AF64AC"/>
    <w:rsid w:val="00AF64D3"/>
    <w:rsid w:val="00AF64E5"/>
    <w:rsid w:val="00AF6608"/>
    <w:rsid w:val="00AF66B5"/>
    <w:rsid w:val="00AF674B"/>
    <w:rsid w:val="00AF67A2"/>
    <w:rsid w:val="00AF69A8"/>
    <w:rsid w:val="00AF6A49"/>
    <w:rsid w:val="00AF6AB7"/>
    <w:rsid w:val="00AF71F9"/>
    <w:rsid w:val="00AF72D4"/>
    <w:rsid w:val="00AF7498"/>
    <w:rsid w:val="00AF761E"/>
    <w:rsid w:val="00AF77FA"/>
    <w:rsid w:val="00B00046"/>
    <w:rsid w:val="00B000B0"/>
    <w:rsid w:val="00B00555"/>
    <w:rsid w:val="00B0065D"/>
    <w:rsid w:val="00B00820"/>
    <w:rsid w:val="00B00910"/>
    <w:rsid w:val="00B00CB1"/>
    <w:rsid w:val="00B00CBE"/>
    <w:rsid w:val="00B00F61"/>
    <w:rsid w:val="00B01596"/>
    <w:rsid w:val="00B0173B"/>
    <w:rsid w:val="00B01F3D"/>
    <w:rsid w:val="00B0231B"/>
    <w:rsid w:val="00B02515"/>
    <w:rsid w:val="00B02998"/>
    <w:rsid w:val="00B02EAF"/>
    <w:rsid w:val="00B034A3"/>
    <w:rsid w:val="00B035AC"/>
    <w:rsid w:val="00B03F98"/>
    <w:rsid w:val="00B043E3"/>
    <w:rsid w:val="00B04676"/>
    <w:rsid w:val="00B046A4"/>
    <w:rsid w:val="00B0479D"/>
    <w:rsid w:val="00B048DA"/>
    <w:rsid w:val="00B0515B"/>
    <w:rsid w:val="00B053AB"/>
    <w:rsid w:val="00B05B8B"/>
    <w:rsid w:val="00B05C25"/>
    <w:rsid w:val="00B05E6E"/>
    <w:rsid w:val="00B06029"/>
    <w:rsid w:val="00B062EA"/>
    <w:rsid w:val="00B06453"/>
    <w:rsid w:val="00B064EF"/>
    <w:rsid w:val="00B06791"/>
    <w:rsid w:val="00B06851"/>
    <w:rsid w:val="00B06D55"/>
    <w:rsid w:val="00B070A2"/>
    <w:rsid w:val="00B070BF"/>
    <w:rsid w:val="00B076EF"/>
    <w:rsid w:val="00B07FC6"/>
    <w:rsid w:val="00B10122"/>
    <w:rsid w:val="00B10560"/>
    <w:rsid w:val="00B10647"/>
    <w:rsid w:val="00B107A5"/>
    <w:rsid w:val="00B108D0"/>
    <w:rsid w:val="00B10D89"/>
    <w:rsid w:val="00B115C7"/>
    <w:rsid w:val="00B1183F"/>
    <w:rsid w:val="00B11BB9"/>
    <w:rsid w:val="00B1278C"/>
    <w:rsid w:val="00B127B7"/>
    <w:rsid w:val="00B12C2D"/>
    <w:rsid w:val="00B12CF3"/>
    <w:rsid w:val="00B12E22"/>
    <w:rsid w:val="00B1317A"/>
    <w:rsid w:val="00B13984"/>
    <w:rsid w:val="00B1441D"/>
    <w:rsid w:val="00B1449B"/>
    <w:rsid w:val="00B14C69"/>
    <w:rsid w:val="00B14CE1"/>
    <w:rsid w:val="00B14F5A"/>
    <w:rsid w:val="00B15123"/>
    <w:rsid w:val="00B160F0"/>
    <w:rsid w:val="00B161E0"/>
    <w:rsid w:val="00B16262"/>
    <w:rsid w:val="00B1666B"/>
    <w:rsid w:val="00B16B21"/>
    <w:rsid w:val="00B17648"/>
    <w:rsid w:val="00B17711"/>
    <w:rsid w:val="00B17969"/>
    <w:rsid w:val="00B179FF"/>
    <w:rsid w:val="00B17AB2"/>
    <w:rsid w:val="00B17BFB"/>
    <w:rsid w:val="00B17CAF"/>
    <w:rsid w:val="00B17FF5"/>
    <w:rsid w:val="00B206EA"/>
    <w:rsid w:val="00B20958"/>
    <w:rsid w:val="00B20DF9"/>
    <w:rsid w:val="00B20E42"/>
    <w:rsid w:val="00B21512"/>
    <w:rsid w:val="00B2151E"/>
    <w:rsid w:val="00B21894"/>
    <w:rsid w:val="00B21A47"/>
    <w:rsid w:val="00B21B4F"/>
    <w:rsid w:val="00B21BCF"/>
    <w:rsid w:val="00B21EEB"/>
    <w:rsid w:val="00B221E5"/>
    <w:rsid w:val="00B22329"/>
    <w:rsid w:val="00B22A63"/>
    <w:rsid w:val="00B22DF2"/>
    <w:rsid w:val="00B22F30"/>
    <w:rsid w:val="00B22F7A"/>
    <w:rsid w:val="00B23080"/>
    <w:rsid w:val="00B2347D"/>
    <w:rsid w:val="00B23846"/>
    <w:rsid w:val="00B23F2F"/>
    <w:rsid w:val="00B24281"/>
    <w:rsid w:val="00B24324"/>
    <w:rsid w:val="00B245E1"/>
    <w:rsid w:val="00B24788"/>
    <w:rsid w:val="00B24B8C"/>
    <w:rsid w:val="00B24E7A"/>
    <w:rsid w:val="00B24E7D"/>
    <w:rsid w:val="00B251F9"/>
    <w:rsid w:val="00B25260"/>
    <w:rsid w:val="00B252C4"/>
    <w:rsid w:val="00B25621"/>
    <w:rsid w:val="00B2590C"/>
    <w:rsid w:val="00B25B12"/>
    <w:rsid w:val="00B25CF2"/>
    <w:rsid w:val="00B25EB9"/>
    <w:rsid w:val="00B25EFB"/>
    <w:rsid w:val="00B25F76"/>
    <w:rsid w:val="00B25FC5"/>
    <w:rsid w:val="00B25FE5"/>
    <w:rsid w:val="00B26DF2"/>
    <w:rsid w:val="00B26F79"/>
    <w:rsid w:val="00B272B4"/>
    <w:rsid w:val="00B275CE"/>
    <w:rsid w:val="00B2762F"/>
    <w:rsid w:val="00B276D0"/>
    <w:rsid w:val="00B2789A"/>
    <w:rsid w:val="00B306CB"/>
    <w:rsid w:val="00B30D2E"/>
    <w:rsid w:val="00B31018"/>
    <w:rsid w:val="00B31299"/>
    <w:rsid w:val="00B313BF"/>
    <w:rsid w:val="00B3145B"/>
    <w:rsid w:val="00B314AF"/>
    <w:rsid w:val="00B315AA"/>
    <w:rsid w:val="00B315B9"/>
    <w:rsid w:val="00B316DF"/>
    <w:rsid w:val="00B3188D"/>
    <w:rsid w:val="00B31A62"/>
    <w:rsid w:val="00B31ABC"/>
    <w:rsid w:val="00B31C54"/>
    <w:rsid w:val="00B31C64"/>
    <w:rsid w:val="00B31D1F"/>
    <w:rsid w:val="00B32228"/>
    <w:rsid w:val="00B32239"/>
    <w:rsid w:val="00B32285"/>
    <w:rsid w:val="00B3240B"/>
    <w:rsid w:val="00B32695"/>
    <w:rsid w:val="00B326C5"/>
    <w:rsid w:val="00B3290B"/>
    <w:rsid w:val="00B3304F"/>
    <w:rsid w:val="00B33466"/>
    <w:rsid w:val="00B338A5"/>
    <w:rsid w:val="00B33B3B"/>
    <w:rsid w:val="00B33C83"/>
    <w:rsid w:val="00B33F15"/>
    <w:rsid w:val="00B3400B"/>
    <w:rsid w:val="00B3418A"/>
    <w:rsid w:val="00B346A4"/>
    <w:rsid w:val="00B34808"/>
    <w:rsid w:val="00B34869"/>
    <w:rsid w:val="00B34C9F"/>
    <w:rsid w:val="00B34CF8"/>
    <w:rsid w:val="00B35044"/>
    <w:rsid w:val="00B3511C"/>
    <w:rsid w:val="00B35BA8"/>
    <w:rsid w:val="00B35BB1"/>
    <w:rsid w:val="00B35F2B"/>
    <w:rsid w:val="00B35FF2"/>
    <w:rsid w:val="00B360AD"/>
    <w:rsid w:val="00B364ED"/>
    <w:rsid w:val="00B3696F"/>
    <w:rsid w:val="00B3722A"/>
    <w:rsid w:val="00B37F0C"/>
    <w:rsid w:val="00B40187"/>
    <w:rsid w:val="00B4023F"/>
    <w:rsid w:val="00B40789"/>
    <w:rsid w:val="00B409BE"/>
    <w:rsid w:val="00B417A2"/>
    <w:rsid w:val="00B42348"/>
    <w:rsid w:val="00B424D1"/>
    <w:rsid w:val="00B4252C"/>
    <w:rsid w:val="00B42581"/>
    <w:rsid w:val="00B4262F"/>
    <w:rsid w:val="00B4283F"/>
    <w:rsid w:val="00B42C1A"/>
    <w:rsid w:val="00B42F2C"/>
    <w:rsid w:val="00B42F9F"/>
    <w:rsid w:val="00B4313E"/>
    <w:rsid w:val="00B43350"/>
    <w:rsid w:val="00B43505"/>
    <w:rsid w:val="00B435E7"/>
    <w:rsid w:val="00B43619"/>
    <w:rsid w:val="00B43947"/>
    <w:rsid w:val="00B439ED"/>
    <w:rsid w:val="00B43A0B"/>
    <w:rsid w:val="00B43BBE"/>
    <w:rsid w:val="00B442E5"/>
    <w:rsid w:val="00B4434A"/>
    <w:rsid w:val="00B4438C"/>
    <w:rsid w:val="00B44AA2"/>
    <w:rsid w:val="00B44C83"/>
    <w:rsid w:val="00B44CBA"/>
    <w:rsid w:val="00B44D3A"/>
    <w:rsid w:val="00B44DF2"/>
    <w:rsid w:val="00B450D4"/>
    <w:rsid w:val="00B4515F"/>
    <w:rsid w:val="00B45252"/>
    <w:rsid w:val="00B4562F"/>
    <w:rsid w:val="00B45700"/>
    <w:rsid w:val="00B45720"/>
    <w:rsid w:val="00B457BB"/>
    <w:rsid w:val="00B45837"/>
    <w:rsid w:val="00B45B0E"/>
    <w:rsid w:val="00B45C50"/>
    <w:rsid w:val="00B45CD0"/>
    <w:rsid w:val="00B45E08"/>
    <w:rsid w:val="00B461CA"/>
    <w:rsid w:val="00B465BF"/>
    <w:rsid w:val="00B466BF"/>
    <w:rsid w:val="00B46868"/>
    <w:rsid w:val="00B468DA"/>
    <w:rsid w:val="00B46ADB"/>
    <w:rsid w:val="00B46C43"/>
    <w:rsid w:val="00B46C8D"/>
    <w:rsid w:val="00B47021"/>
    <w:rsid w:val="00B47342"/>
    <w:rsid w:val="00B47672"/>
    <w:rsid w:val="00B476FD"/>
    <w:rsid w:val="00B477B8"/>
    <w:rsid w:val="00B47D86"/>
    <w:rsid w:val="00B47F81"/>
    <w:rsid w:val="00B47F8F"/>
    <w:rsid w:val="00B50620"/>
    <w:rsid w:val="00B50F2D"/>
    <w:rsid w:val="00B50F53"/>
    <w:rsid w:val="00B51006"/>
    <w:rsid w:val="00B5125B"/>
    <w:rsid w:val="00B5125F"/>
    <w:rsid w:val="00B51414"/>
    <w:rsid w:val="00B51508"/>
    <w:rsid w:val="00B51646"/>
    <w:rsid w:val="00B51869"/>
    <w:rsid w:val="00B51B6A"/>
    <w:rsid w:val="00B5224B"/>
    <w:rsid w:val="00B52783"/>
    <w:rsid w:val="00B52895"/>
    <w:rsid w:val="00B52B2B"/>
    <w:rsid w:val="00B52F20"/>
    <w:rsid w:val="00B52F2A"/>
    <w:rsid w:val="00B53079"/>
    <w:rsid w:val="00B531B6"/>
    <w:rsid w:val="00B5326F"/>
    <w:rsid w:val="00B53453"/>
    <w:rsid w:val="00B53886"/>
    <w:rsid w:val="00B53A1E"/>
    <w:rsid w:val="00B53B26"/>
    <w:rsid w:val="00B53C00"/>
    <w:rsid w:val="00B53CA2"/>
    <w:rsid w:val="00B53CFB"/>
    <w:rsid w:val="00B53FBA"/>
    <w:rsid w:val="00B53FD9"/>
    <w:rsid w:val="00B5429A"/>
    <w:rsid w:val="00B54450"/>
    <w:rsid w:val="00B54881"/>
    <w:rsid w:val="00B54C1D"/>
    <w:rsid w:val="00B54C2E"/>
    <w:rsid w:val="00B54E82"/>
    <w:rsid w:val="00B54F4B"/>
    <w:rsid w:val="00B550F8"/>
    <w:rsid w:val="00B55120"/>
    <w:rsid w:val="00B55374"/>
    <w:rsid w:val="00B55430"/>
    <w:rsid w:val="00B55595"/>
    <w:rsid w:val="00B557AE"/>
    <w:rsid w:val="00B55E11"/>
    <w:rsid w:val="00B55F25"/>
    <w:rsid w:val="00B55F3F"/>
    <w:rsid w:val="00B56192"/>
    <w:rsid w:val="00B56616"/>
    <w:rsid w:val="00B566E0"/>
    <w:rsid w:val="00B56B67"/>
    <w:rsid w:val="00B57340"/>
    <w:rsid w:val="00B57602"/>
    <w:rsid w:val="00B577F3"/>
    <w:rsid w:val="00B57ED8"/>
    <w:rsid w:val="00B60123"/>
    <w:rsid w:val="00B6023D"/>
    <w:rsid w:val="00B6053B"/>
    <w:rsid w:val="00B605F8"/>
    <w:rsid w:val="00B608BF"/>
    <w:rsid w:val="00B6098D"/>
    <w:rsid w:val="00B60B4A"/>
    <w:rsid w:val="00B60CFE"/>
    <w:rsid w:val="00B61292"/>
    <w:rsid w:val="00B615DF"/>
    <w:rsid w:val="00B6169E"/>
    <w:rsid w:val="00B61AC4"/>
    <w:rsid w:val="00B61CFA"/>
    <w:rsid w:val="00B61EDE"/>
    <w:rsid w:val="00B61F8A"/>
    <w:rsid w:val="00B621F5"/>
    <w:rsid w:val="00B622DF"/>
    <w:rsid w:val="00B6233F"/>
    <w:rsid w:val="00B6280D"/>
    <w:rsid w:val="00B62A0D"/>
    <w:rsid w:val="00B62A12"/>
    <w:rsid w:val="00B62EEF"/>
    <w:rsid w:val="00B63269"/>
    <w:rsid w:val="00B632EA"/>
    <w:rsid w:val="00B6333C"/>
    <w:rsid w:val="00B63CA8"/>
    <w:rsid w:val="00B63D80"/>
    <w:rsid w:val="00B63E73"/>
    <w:rsid w:val="00B64051"/>
    <w:rsid w:val="00B64273"/>
    <w:rsid w:val="00B6438E"/>
    <w:rsid w:val="00B64497"/>
    <w:rsid w:val="00B644A5"/>
    <w:rsid w:val="00B645DF"/>
    <w:rsid w:val="00B649C8"/>
    <w:rsid w:val="00B64C08"/>
    <w:rsid w:val="00B64C96"/>
    <w:rsid w:val="00B64EE6"/>
    <w:rsid w:val="00B65584"/>
    <w:rsid w:val="00B65A66"/>
    <w:rsid w:val="00B65C2C"/>
    <w:rsid w:val="00B65DFF"/>
    <w:rsid w:val="00B660BF"/>
    <w:rsid w:val="00B6680F"/>
    <w:rsid w:val="00B66E78"/>
    <w:rsid w:val="00B6701F"/>
    <w:rsid w:val="00B67176"/>
    <w:rsid w:val="00B6770E"/>
    <w:rsid w:val="00B67714"/>
    <w:rsid w:val="00B67C20"/>
    <w:rsid w:val="00B67D61"/>
    <w:rsid w:val="00B67D86"/>
    <w:rsid w:val="00B70021"/>
    <w:rsid w:val="00B70093"/>
    <w:rsid w:val="00B701F8"/>
    <w:rsid w:val="00B702CB"/>
    <w:rsid w:val="00B70301"/>
    <w:rsid w:val="00B70646"/>
    <w:rsid w:val="00B70719"/>
    <w:rsid w:val="00B70C2C"/>
    <w:rsid w:val="00B7105E"/>
    <w:rsid w:val="00B712B3"/>
    <w:rsid w:val="00B72404"/>
    <w:rsid w:val="00B72706"/>
    <w:rsid w:val="00B72AE6"/>
    <w:rsid w:val="00B72EE8"/>
    <w:rsid w:val="00B73274"/>
    <w:rsid w:val="00B73486"/>
    <w:rsid w:val="00B7364B"/>
    <w:rsid w:val="00B7381A"/>
    <w:rsid w:val="00B73842"/>
    <w:rsid w:val="00B73AA1"/>
    <w:rsid w:val="00B73E7C"/>
    <w:rsid w:val="00B73FB1"/>
    <w:rsid w:val="00B74890"/>
    <w:rsid w:val="00B7499D"/>
    <w:rsid w:val="00B74A61"/>
    <w:rsid w:val="00B74FD9"/>
    <w:rsid w:val="00B750F6"/>
    <w:rsid w:val="00B7542D"/>
    <w:rsid w:val="00B755D5"/>
    <w:rsid w:val="00B758E0"/>
    <w:rsid w:val="00B75E98"/>
    <w:rsid w:val="00B76054"/>
    <w:rsid w:val="00B76426"/>
    <w:rsid w:val="00B765B9"/>
    <w:rsid w:val="00B768D2"/>
    <w:rsid w:val="00B7698C"/>
    <w:rsid w:val="00B769F1"/>
    <w:rsid w:val="00B76ADD"/>
    <w:rsid w:val="00B76DB2"/>
    <w:rsid w:val="00B76E18"/>
    <w:rsid w:val="00B772D9"/>
    <w:rsid w:val="00B778B4"/>
    <w:rsid w:val="00B80568"/>
    <w:rsid w:val="00B805F8"/>
    <w:rsid w:val="00B80BED"/>
    <w:rsid w:val="00B80E81"/>
    <w:rsid w:val="00B80F2B"/>
    <w:rsid w:val="00B81499"/>
    <w:rsid w:val="00B814CF"/>
    <w:rsid w:val="00B815FC"/>
    <w:rsid w:val="00B8173A"/>
    <w:rsid w:val="00B81B38"/>
    <w:rsid w:val="00B81BD0"/>
    <w:rsid w:val="00B81E14"/>
    <w:rsid w:val="00B8262B"/>
    <w:rsid w:val="00B82A06"/>
    <w:rsid w:val="00B82C00"/>
    <w:rsid w:val="00B82C45"/>
    <w:rsid w:val="00B832A6"/>
    <w:rsid w:val="00B833E0"/>
    <w:rsid w:val="00B834FE"/>
    <w:rsid w:val="00B8362F"/>
    <w:rsid w:val="00B837D5"/>
    <w:rsid w:val="00B83D5D"/>
    <w:rsid w:val="00B8404F"/>
    <w:rsid w:val="00B841EC"/>
    <w:rsid w:val="00B84352"/>
    <w:rsid w:val="00B84465"/>
    <w:rsid w:val="00B84DC8"/>
    <w:rsid w:val="00B84FCD"/>
    <w:rsid w:val="00B8502D"/>
    <w:rsid w:val="00B85214"/>
    <w:rsid w:val="00B85373"/>
    <w:rsid w:val="00B8540C"/>
    <w:rsid w:val="00B85747"/>
    <w:rsid w:val="00B8590E"/>
    <w:rsid w:val="00B85BCF"/>
    <w:rsid w:val="00B85DE1"/>
    <w:rsid w:val="00B85DEB"/>
    <w:rsid w:val="00B86052"/>
    <w:rsid w:val="00B8611A"/>
    <w:rsid w:val="00B861ED"/>
    <w:rsid w:val="00B8633C"/>
    <w:rsid w:val="00B863FE"/>
    <w:rsid w:val="00B86589"/>
    <w:rsid w:val="00B8658E"/>
    <w:rsid w:val="00B86636"/>
    <w:rsid w:val="00B866C3"/>
    <w:rsid w:val="00B866E6"/>
    <w:rsid w:val="00B86A65"/>
    <w:rsid w:val="00B86A93"/>
    <w:rsid w:val="00B86B1F"/>
    <w:rsid w:val="00B87107"/>
    <w:rsid w:val="00B878F4"/>
    <w:rsid w:val="00B87947"/>
    <w:rsid w:val="00B87953"/>
    <w:rsid w:val="00B87976"/>
    <w:rsid w:val="00B87B01"/>
    <w:rsid w:val="00B90338"/>
    <w:rsid w:val="00B90517"/>
    <w:rsid w:val="00B9084A"/>
    <w:rsid w:val="00B90B6F"/>
    <w:rsid w:val="00B90C12"/>
    <w:rsid w:val="00B910C4"/>
    <w:rsid w:val="00B912F7"/>
    <w:rsid w:val="00B91894"/>
    <w:rsid w:val="00B91900"/>
    <w:rsid w:val="00B919D4"/>
    <w:rsid w:val="00B91BB0"/>
    <w:rsid w:val="00B91C89"/>
    <w:rsid w:val="00B92535"/>
    <w:rsid w:val="00B92607"/>
    <w:rsid w:val="00B92F1F"/>
    <w:rsid w:val="00B931F1"/>
    <w:rsid w:val="00B931FB"/>
    <w:rsid w:val="00B9349E"/>
    <w:rsid w:val="00B934EF"/>
    <w:rsid w:val="00B93AB9"/>
    <w:rsid w:val="00B93C0A"/>
    <w:rsid w:val="00B93E17"/>
    <w:rsid w:val="00B93F66"/>
    <w:rsid w:val="00B940B0"/>
    <w:rsid w:val="00B9430F"/>
    <w:rsid w:val="00B94372"/>
    <w:rsid w:val="00B945C9"/>
    <w:rsid w:val="00B949AC"/>
    <w:rsid w:val="00B949E1"/>
    <w:rsid w:val="00B94C5D"/>
    <w:rsid w:val="00B94F24"/>
    <w:rsid w:val="00B95962"/>
    <w:rsid w:val="00B95E8B"/>
    <w:rsid w:val="00B95F38"/>
    <w:rsid w:val="00B9616A"/>
    <w:rsid w:val="00B96302"/>
    <w:rsid w:val="00B96B7A"/>
    <w:rsid w:val="00B97C8D"/>
    <w:rsid w:val="00B97C9F"/>
    <w:rsid w:val="00B97D9E"/>
    <w:rsid w:val="00BA006E"/>
    <w:rsid w:val="00BA023D"/>
    <w:rsid w:val="00BA046B"/>
    <w:rsid w:val="00BA04F2"/>
    <w:rsid w:val="00BA05CF"/>
    <w:rsid w:val="00BA064B"/>
    <w:rsid w:val="00BA069B"/>
    <w:rsid w:val="00BA06EE"/>
    <w:rsid w:val="00BA0BA4"/>
    <w:rsid w:val="00BA0EC0"/>
    <w:rsid w:val="00BA0EDE"/>
    <w:rsid w:val="00BA1032"/>
    <w:rsid w:val="00BA10F6"/>
    <w:rsid w:val="00BA1409"/>
    <w:rsid w:val="00BA18DA"/>
    <w:rsid w:val="00BA1B5C"/>
    <w:rsid w:val="00BA1FC4"/>
    <w:rsid w:val="00BA208A"/>
    <w:rsid w:val="00BA23D2"/>
    <w:rsid w:val="00BA2898"/>
    <w:rsid w:val="00BA2B65"/>
    <w:rsid w:val="00BA2C68"/>
    <w:rsid w:val="00BA2D99"/>
    <w:rsid w:val="00BA2FD6"/>
    <w:rsid w:val="00BA35D6"/>
    <w:rsid w:val="00BA3911"/>
    <w:rsid w:val="00BA3D1E"/>
    <w:rsid w:val="00BA44FE"/>
    <w:rsid w:val="00BA46E9"/>
    <w:rsid w:val="00BA4BBC"/>
    <w:rsid w:val="00BA4BF6"/>
    <w:rsid w:val="00BA4DEB"/>
    <w:rsid w:val="00BA50EB"/>
    <w:rsid w:val="00BA5148"/>
    <w:rsid w:val="00BA51DA"/>
    <w:rsid w:val="00BA5269"/>
    <w:rsid w:val="00BA56AF"/>
    <w:rsid w:val="00BA5CC0"/>
    <w:rsid w:val="00BA6037"/>
    <w:rsid w:val="00BA61E2"/>
    <w:rsid w:val="00BA61E9"/>
    <w:rsid w:val="00BA641B"/>
    <w:rsid w:val="00BA6425"/>
    <w:rsid w:val="00BA6909"/>
    <w:rsid w:val="00BA6BFB"/>
    <w:rsid w:val="00BA711E"/>
    <w:rsid w:val="00BA717D"/>
    <w:rsid w:val="00BA7325"/>
    <w:rsid w:val="00BB03C2"/>
    <w:rsid w:val="00BB04A0"/>
    <w:rsid w:val="00BB0776"/>
    <w:rsid w:val="00BB08CF"/>
    <w:rsid w:val="00BB0EAA"/>
    <w:rsid w:val="00BB180E"/>
    <w:rsid w:val="00BB18C9"/>
    <w:rsid w:val="00BB1B52"/>
    <w:rsid w:val="00BB1F1C"/>
    <w:rsid w:val="00BB214F"/>
    <w:rsid w:val="00BB234A"/>
    <w:rsid w:val="00BB23D3"/>
    <w:rsid w:val="00BB2511"/>
    <w:rsid w:val="00BB2B16"/>
    <w:rsid w:val="00BB2F06"/>
    <w:rsid w:val="00BB36F8"/>
    <w:rsid w:val="00BB3889"/>
    <w:rsid w:val="00BB3B46"/>
    <w:rsid w:val="00BB3BFC"/>
    <w:rsid w:val="00BB410E"/>
    <w:rsid w:val="00BB49C7"/>
    <w:rsid w:val="00BB4A50"/>
    <w:rsid w:val="00BB4C9F"/>
    <w:rsid w:val="00BB51DF"/>
    <w:rsid w:val="00BB5240"/>
    <w:rsid w:val="00BB576E"/>
    <w:rsid w:val="00BB5776"/>
    <w:rsid w:val="00BB587E"/>
    <w:rsid w:val="00BB5B12"/>
    <w:rsid w:val="00BB5B28"/>
    <w:rsid w:val="00BB5B86"/>
    <w:rsid w:val="00BB63A0"/>
    <w:rsid w:val="00BB6AA6"/>
    <w:rsid w:val="00BB6C8E"/>
    <w:rsid w:val="00BB743D"/>
    <w:rsid w:val="00BB76B4"/>
    <w:rsid w:val="00BB7A70"/>
    <w:rsid w:val="00BB7FA8"/>
    <w:rsid w:val="00BC0167"/>
    <w:rsid w:val="00BC03CB"/>
    <w:rsid w:val="00BC08E1"/>
    <w:rsid w:val="00BC0C5A"/>
    <w:rsid w:val="00BC0D5A"/>
    <w:rsid w:val="00BC1021"/>
    <w:rsid w:val="00BC104B"/>
    <w:rsid w:val="00BC11AF"/>
    <w:rsid w:val="00BC15A3"/>
    <w:rsid w:val="00BC1728"/>
    <w:rsid w:val="00BC177D"/>
    <w:rsid w:val="00BC1A93"/>
    <w:rsid w:val="00BC1B38"/>
    <w:rsid w:val="00BC1B88"/>
    <w:rsid w:val="00BC1DE8"/>
    <w:rsid w:val="00BC1E66"/>
    <w:rsid w:val="00BC1F04"/>
    <w:rsid w:val="00BC2414"/>
    <w:rsid w:val="00BC253E"/>
    <w:rsid w:val="00BC29B9"/>
    <w:rsid w:val="00BC29D8"/>
    <w:rsid w:val="00BC2D20"/>
    <w:rsid w:val="00BC2E4F"/>
    <w:rsid w:val="00BC32A7"/>
    <w:rsid w:val="00BC37F2"/>
    <w:rsid w:val="00BC38FC"/>
    <w:rsid w:val="00BC3A13"/>
    <w:rsid w:val="00BC3B88"/>
    <w:rsid w:val="00BC3FA0"/>
    <w:rsid w:val="00BC409E"/>
    <w:rsid w:val="00BC43C9"/>
    <w:rsid w:val="00BC442D"/>
    <w:rsid w:val="00BC44D9"/>
    <w:rsid w:val="00BC459E"/>
    <w:rsid w:val="00BC4830"/>
    <w:rsid w:val="00BC4B1D"/>
    <w:rsid w:val="00BC4BBE"/>
    <w:rsid w:val="00BC4D4F"/>
    <w:rsid w:val="00BC5070"/>
    <w:rsid w:val="00BC549B"/>
    <w:rsid w:val="00BC5A02"/>
    <w:rsid w:val="00BC5B4C"/>
    <w:rsid w:val="00BC5E7A"/>
    <w:rsid w:val="00BC5F61"/>
    <w:rsid w:val="00BC68B7"/>
    <w:rsid w:val="00BC6CC6"/>
    <w:rsid w:val="00BC6DD6"/>
    <w:rsid w:val="00BC6F9F"/>
    <w:rsid w:val="00BC70C8"/>
    <w:rsid w:val="00BC71A9"/>
    <w:rsid w:val="00BC73C6"/>
    <w:rsid w:val="00BC75B8"/>
    <w:rsid w:val="00BC762A"/>
    <w:rsid w:val="00BC77F2"/>
    <w:rsid w:val="00BC78A7"/>
    <w:rsid w:val="00BC7963"/>
    <w:rsid w:val="00BC7F9E"/>
    <w:rsid w:val="00BD00AE"/>
    <w:rsid w:val="00BD03C8"/>
    <w:rsid w:val="00BD03DA"/>
    <w:rsid w:val="00BD0C90"/>
    <w:rsid w:val="00BD1318"/>
    <w:rsid w:val="00BD139E"/>
    <w:rsid w:val="00BD14DE"/>
    <w:rsid w:val="00BD1719"/>
    <w:rsid w:val="00BD1A6D"/>
    <w:rsid w:val="00BD1A96"/>
    <w:rsid w:val="00BD1D5A"/>
    <w:rsid w:val="00BD1E27"/>
    <w:rsid w:val="00BD1E6A"/>
    <w:rsid w:val="00BD220D"/>
    <w:rsid w:val="00BD26DE"/>
    <w:rsid w:val="00BD2BD9"/>
    <w:rsid w:val="00BD2C47"/>
    <w:rsid w:val="00BD2DFD"/>
    <w:rsid w:val="00BD336A"/>
    <w:rsid w:val="00BD3469"/>
    <w:rsid w:val="00BD367D"/>
    <w:rsid w:val="00BD372B"/>
    <w:rsid w:val="00BD3B21"/>
    <w:rsid w:val="00BD3C03"/>
    <w:rsid w:val="00BD3D03"/>
    <w:rsid w:val="00BD4693"/>
    <w:rsid w:val="00BD4A1A"/>
    <w:rsid w:val="00BD4DA9"/>
    <w:rsid w:val="00BD4DD9"/>
    <w:rsid w:val="00BD506A"/>
    <w:rsid w:val="00BD50A4"/>
    <w:rsid w:val="00BD5181"/>
    <w:rsid w:val="00BD520F"/>
    <w:rsid w:val="00BD560E"/>
    <w:rsid w:val="00BD5AC9"/>
    <w:rsid w:val="00BD5BD0"/>
    <w:rsid w:val="00BD5D42"/>
    <w:rsid w:val="00BD5D53"/>
    <w:rsid w:val="00BD5FD2"/>
    <w:rsid w:val="00BD612E"/>
    <w:rsid w:val="00BD6148"/>
    <w:rsid w:val="00BD62BB"/>
    <w:rsid w:val="00BD69FF"/>
    <w:rsid w:val="00BD6F56"/>
    <w:rsid w:val="00BD7149"/>
    <w:rsid w:val="00BD72CC"/>
    <w:rsid w:val="00BD730F"/>
    <w:rsid w:val="00BD7314"/>
    <w:rsid w:val="00BD76CE"/>
    <w:rsid w:val="00BD7915"/>
    <w:rsid w:val="00BE0163"/>
    <w:rsid w:val="00BE0947"/>
    <w:rsid w:val="00BE0BA0"/>
    <w:rsid w:val="00BE0C30"/>
    <w:rsid w:val="00BE105F"/>
    <w:rsid w:val="00BE1175"/>
    <w:rsid w:val="00BE13C7"/>
    <w:rsid w:val="00BE14D9"/>
    <w:rsid w:val="00BE1654"/>
    <w:rsid w:val="00BE192E"/>
    <w:rsid w:val="00BE1E3F"/>
    <w:rsid w:val="00BE1FE2"/>
    <w:rsid w:val="00BE205F"/>
    <w:rsid w:val="00BE233E"/>
    <w:rsid w:val="00BE23BD"/>
    <w:rsid w:val="00BE2607"/>
    <w:rsid w:val="00BE2894"/>
    <w:rsid w:val="00BE2A3D"/>
    <w:rsid w:val="00BE2DEA"/>
    <w:rsid w:val="00BE2E67"/>
    <w:rsid w:val="00BE2E6E"/>
    <w:rsid w:val="00BE2E7D"/>
    <w:rsid w:val="00BE31E3"/>
    <w:rsid w:val="00BE3218"/>
    <w:rsid w:val="00BE348E"/>
    <w:rsid w:val="00BE3697"/>
    <w:rsid w:val="00BE3797"/>
    <w:rsid w:val="00BE3D56"/>
    <w:rsid w:val="00BE40D6"/>
    <w:rsid w:val="00BE42F3"/>
    <w:rsid w:val="00BE457F"/>
    <w:rsid w:val="00BE5803"/>
    <w:rsid w:val="00BE5D65"/>
    <w:rsid w:val="00BE5FA8"/>
    <w:rsid w:val="00BE6097"/>
    <w:rsid w:val="00BE6174"/>
    <w:rsid w:val="00BE618A"/>
    <w:rsid w:val="00BE62CC"/>
    <w:rsid w:val="00BE6521"/>
    <w:rsid w:val="00BE68B1"/>
    <w:rsid w:val="00BE6960"/>
    <w:rsid w:val="00BE6AA2"/>
    <w:rsid w:val="00BE6E28"/>
    <w:rsid w:val="00BE74B1"/>
    <w:rsid w:val="00BE762E"/>
    <w:rsid w:val="00BE7787"/>
    <w:rsid w:val="00BE7B94"/>
    <w:rsid w:val="00BE7BF8"/>
    <w:rsid w:val="00BE7E85"/>
    <w:rsid w:val="00BF05D5"/>
    <w:rsid w:val="00BF0931"/>
    <w:rsid w:val="00BF0C5E"/>
    <w:rsid w:val="00BF0DAB"/>
    <w:rsid w:val="00BF1526"/>
    <w:rsid w:val="00BF1F32"/>
    <w:rsid w:val="00BF1FFD"/>
    <w:rsid w:val="00BF217B"/>
    <w:rsid w:val="00BF24A0"/>
    <w:rsid w:val="00BF281D"/>
    <w:rsid w:val="00BF2BEA"/>
    <w:rsid w:val="00BF2DC8"/>
    <w:rsid w:val="00BF2E11"/>
    <w:rsid w:val="00BF2F77"/>
    <w:rsid w:val="00BF2FB8"/>
    <w:rsid w:val="00BF312F"/>
    <w:rsid w:val="00BF316B"/>
    <w:rsid w:val="00BF3186"/>
    <w:rsid w:val="00BF3454"/>
    <w:rsid w:val="00BF348A"/>
    <w:rsid w:val="00BF3628"/>
    <w:rsid w:val="00BF3682"/>
    <w:rsid w:val="00BF3A58"/>
    <w:rsid w:val="00BF3C46"/>
    <w:rsid w:val="00BF3E82"/>
    <w:rsid w:val="00BF3F5E"/>
    <w:rsid w:val="00BF423E"/>
    <w:rsid w:val="00BF423F"/>
    <w:rsid w:val="00BF4260"/>
    <w:rsid w:val="00BF43F2"/>
    <w:rsid w:val="00BF44E3"/>
    <w:rsid w:val="00BF458D"/>
    <w:rsid w:val="00BF45D0"/>
    <w:rsid w:val="00BF470E"/>
    <w:rsid w:val="00BF4AF2"/>
    <w:rsid w:val="00BF4BFC"/>
    <w:rsid w:val="00BF4E17"/>
    <w:rsid w:val="00BF4EDF"/>
    <w:rsid w:val="00BF54D3"/>
    <w:rsid w:val="00BF5537"/>
    <w:rsid w:val="00BF5666"/>
    <w:rsid w:val="00BF56AE"/>
    <w:rsid w:val="00BF58C1"/>
    <w:rsid w:val="00BF5EF0"/>
    <w:rsid w:val="00BF6018"/>
    <w:rsid w:val="00BF6AD8"/>
    <w:rsid w:val="00BF7030"/>
    <w:rsid w:val="00BF75B4"/>
    <w:rsid w:val="00BF7F7A"/>
    <w:rsid w:val="00C0057F"/>
    <w:rsid w:val="00C00BD3"/>
    <w:rsid w:val="00C00C32"/>
    <w:rsid w:val="00C00D3A"/>
    <w:rsid w:val="00C00FD1"/>
    <w:rsid w:val="00C0118A"/>
    <w:rsid w:val="00C01250"/>
    <w:rsid w:val="00C0133C"/>
    <w:rsid w:val="00C0144D"/>
    <w:rsid w:val="00C014AE"/>
    <w:rsid w:val="00C014F6"/>
    <w:rsid w:val="00C015CD"/>
    <w:rsid w:val="00C01687"/>
    <w:rsid w:val="00C01DCF"/>
    <w:rsid w:val="00C01EF3"/>
    <w:rsid w:val="00C020B3"/>
    <w:rsid w:val="00C0274A"/>
    <w:rsid w:val="00C02835"/>
    <w:rsid w:val="00C02C0A"/>
    <w:rsid w:val="00C02D46"/>
    <w:rsid w:val="00C02F17"/>
    <w:rsid w:val="00C03223"/>
    <w:rsid w:val="00C03396"/>
    <w:rsid w:val="00C036C1"/>
    <w:rsid w:val="00C0396B"/>
    <w:rsid w:val="00C0413F"/>
    <w:rsid w:val="00C045CB"/>
    <w:rsid w:val="00C04A85"/>
    <w:rsid w:val="00C04B51"/>
    <w:rsid w:val="00C04DD7"/>
    <w:rsid w:val="00C04E6A"/>
    <w:rsid w:val="00C05056"/>
    <w:rsid w:val="00C05444"/>
    <w:rsid w:val="00C057CF"/>
    <w:rsid w:val="00C05B22"/>
    <w:rsid w:val="00C05C30"/>
    <w:rsid w:val="00C05CF1"/>
    <w:rsid w:val="00C05D27"/>
    <w:rsid w:val="00C05D8E"/>
    <w:rsid w:val="00C06000"/>
    <w:rsid w:val="00C06007"/>
    <w:rsid w:val="00C060C2"/>
    <w:rsid w:val="00C060E8"/>
    <w:rsid w:val="00C063BD"/>
    <w:rsid w:val="00C06541"/>
    <w:rsid w:val="00C0665F"/>
    <w:rsid w:val="00C0677A"/>
    <w:rsid w:val="00C067D6"/>
    <w:rsid w:val="00C06F66"/>
    <w:rsid w:val="00C0705A"/>
    <w:rsid w:val="00C07296"/>
    <w:rsid w:val="00C072E7"/>
    <w:rsid w:val="00C073CC"/>
    <w:rsid w:val="00C07552"/>
    <w:rsid w:val="00C07B4A"/>
    <w:rsid w:val="00C07BB4"/>
    <w:rsid w:val="00C07CAD"/>
    <w:rsid w:val="00C10101"/>
    <w:rsid w:val="00C10226"/>
    <w:rsid w:val="00C10A97"/>
    <w:rsid w:val="00C10BE4"/>
    <w:rsid w:val="00C10D35"/>
    <w:rsid w:val="00C10E74"/>
    <w:rsid w:val="00C11909"/>
    <w:rsid w:val="00C11E7A"/>
    <w:rsid w:val="00C128CC"/>
    <w:rsid w:val="00C12CFC"/>
    <w:rsid w:val="00C12E69"/>
    <w:rsid w:val="00C13A80"/>
    <w:rsid w:val="00C13AFD"/>
    <w:rsid w:val="00C14420"/>
    <w:rsid w:val="00C146D1"/>
    <w:rsid w:val="00C14819"/>
    <w:rsid w:val="00C14AE2"/>
    <w:rsid w:val="00C14D8F"/>
    <w:rsid w:val="00C14DB3"/>
    <w:rsid w:val="00C151E1"/>
    <w:rsid w:val="00C1535C"/>
    <w:rsid w:val="00C153BD"/>
    <w:rsid w:val="00C15462"/>
    <w:rsid w:val="00C1560F"/>
    <w:rsid w:val="00C15629"/>
    <w:rsid w:val="00C15756"/>
    <w:rsid w:val="00C158E6"/>
    <w:rsid w:val="00C15B12"/>
    <w:rsid w:val="00C15D5C"/>
    <w:rsid w:val="00C16112"/>
    <w:rsid w:val="00C165AE"/>
    <w:rsid w:val="00C1668E"/>
    <w:rsid w:val="00C167E8"/>
    <w:rsid w:val="00C16AE5"/>
    <w:rsid w:val="00C16B1E"/>
    <w:rsid w:val="00C16F2B"/>
    <w:rsid w:val="00C1754C"/>
    <w:rsid w:val="00C177F3"/>
    <w:rsid w:val="00C17962"/>
    <w:rsid w:val="00C17A25"/>
    <w:rsid w:val="00C17A58"/>
    <w:rsid w:val="00C17A6C"/>
    <w:rsid w:val="00C17BB7"/>
    <w:rsid w:val="00C200CC"/>
    <w:rsid w:val="00C20407"/>
    <w:rsid w:val="00C20D56"/>
    <w:rsid w:val="00C21E91"/>
    <w:rsid w:val="00C21EAB"/>
    <w:rsid w:val="00C2202C"/>
    <w:rsid w:val="00C22132"/>
    <w:rsid w:val="00C22235"/>
    <w:rsid w:val="00C22264"/>
    <w:rsid w:val="00C222DF"/>
    <w:rsid w:val="00C22417"/>
    <w:rsid w:val="00C22524"/>
    <w:rsid w:val="00C225B8"/>
    <w:rsid w:val="00C226FE"/>
    <w:rsid w:val="00C22847"/>
    <w:rsid w:val="00C228C7"/>
    <w:rsid w:val="00C22AC8"/>
    <w:rsid w:val="00C22D21"/>
    <w:rsid w:val="00C22F90"/>
    <w:rsid w:val="00C23138"/>
    <w:rsid w:val="00C234D0"/>
    <w:rsid w:val="00C23518"/>
    <w:rsid w:val="00C237D9"/>
    <w:rsid w:val="00C24293"/>
    <w:rsid w:val="00C24458"/>
    <w:rsid w:val="00C24734"/>
    <w:rsid w:val="00C24C5A"/>
    <w:rsid w:val="00C24D4F"/>
    <w:rsid w:val="00C250AE"/>
    <w:rsid w:val="00C254E1"/>
    <w:rsid w:val="00C25500"/>
    <w:rsid w:val="00C25707"/>
    <w:rsid w:val="00C2599C"/>
    <w:rsid w:val="00C25A98"/>
    <w:rsid w:val="00C25B4E"/>
    <w:rsid w:val="00C25BDE"/>
    <w:rsid w:val="00C25E11"/>
    <w:rsid w:val="00C2674F"/>
    <w:rsid w:val="00C26D92"/>
    <w:rsid w:val="00C26FFC"/>
    <w:rsid w:val="00C271B8"/>
    <w:rsid w:val="00C272AD"/>
    <w:rsid w:val="00C2748B"/>
    <w:rsid w:val="00C2781A"/>
    <w:rsid w:val="00C27C09"/>
    <w:rsid w:val="00C300C7"/>
    <w:rsid w:val="00C3023C"/>
    <w:rsid w:val="00C303B0"/>
    <w:rsid w:val="00C30B39"/>
    <w:rsid w:val="00C30BCF"/>
    <w:rsid w:val="00C30C85"/>
    <w:rsid w:val="00C315EA"/>
    <w:rsid w:val="00C3196E"/>
    <w:rsid w:val="00C31DFF"/>
    <w:rsid w:val="00C31EA1"/>
    <w:rsid w:val="00C31EBB"/>
    <w:rsid w:val="00C32060"/>
    <w:rsid w:val="00C320A1"/>
    <w:rsid w:val="00C321C6"/>
    <w:rsid w:val="00C323CF"/>
    <w:rsid w:val="00C3241B"/>
    <w:rsid w:val="00C32462"/>
    <w:rsid w:val="00C326EB"/>
    <w:rsid w:val="00C32717"/>
    <w:rsid w:val="00C32C25"/>
    <w:rsid w:val="00C33235"/>
    <w:rsid w:val="00C336E7"/>
    <w:rsid w:val="00C338F9"/>
    <w:rsid w:val="00C33969"/>
    <w:rsid w:val="00C342A7"/>
    <w:rsid w:val="00C3446D"/>
    <w:rsid w:val="00C3491C"/>
    <w:rsid w:val="00C34C75"/>
    <w:rsid w:val="00C34DBC"/>
    <w:rsid w:val="00C34F5D"/>
    <w:rsid w:val="00C34F6D"/>
    <w:rsid w:val="00C35012"/>
    <w:rsid w:val="00C35204"/>
    <w:rsid w:val="00C3590F"/>
    <w:rsid w:val="00C35B7E"/>
    <w:rsid w:val="00C35CA9"/>
    <w:rsid w:val="00C35CDE"/>
    <w:rsid w:val="00C35F34"/>
    <w:rsid w:val="00C35FAB"/>
    <w:rsid w:val="00C36335"/>
    <w:rsid w:val="00C36B20"/>
    <w:rsid w:val="00C36C12"/>
    <w:rsid w:val="00C36CAD"/>
    <w:rsid w:val="00C36E97"/>
    <w:rsid w:val="00C36F27"/>
    <w:rsid w:val="00C36FAB"/>
    <w:rsid w:val="00C36FD5"/>
    <w:rsid w:val="00C3705D"/>
    <w:rsid w:val="00C37487"/>
    <w:rsid w:val="00C3765D"/>
    <w:rsid w:val="00C37849"/>
    <w:rsid w:val="00C3797A"/>
    <w:rsid w:val="00C37BCA"/>
    <w:rsid w:val="00C40287"/>
    <w:rsid w:val="00C4029D"/>
    <w:rsid w:val="00C40362"/>
    <w:rsid w:val="00C4066D"/>
    <w:rsid w:val="00C406D1"/>
    <w:rsid w:val="00C40B25"/>
    <w:rsid w:val="00C40BA5"/>
    <w:rsid w:val="00C40E56"/>
    <w:rsid w:val="00C416C3"/>
    <w:rsid w:val="00C41731"/>
    <w:rsid w:val="00C417F7"/>
    <w:rsid w:val="00C419EE"/>
    <w:rsid w:val="00C41F53"/>
    <w:rsid w:val="00C421F9"/>
    <w:rsid w:val="00C42205"/>
    <w:rsid w:val="00C42314"/>
    <w:rsid w:val="00C42318"/>
    <w:rsid w:val="00C423B1"/>
    <w:rsid w:val="00C42433"/>
    <w:rsid w:val="00C42686"/>
    <w:rsid w:val="00C42E75"/>
    <w:rsid w:val="00C4308E"/>
    <w:rsid w:val="00C430F4"/>
    <w:rsid w:val="00C431BE"/>
    <w:rsid w:val="00C43551"/>
    <w:rsid w:val="00C4369B"/>
    <w:rsid w:val="00C4374B"/>
    <w:rsid w:val="00C437F4"/>
    <w:rsid w:val="00C43B5E"/>
    <w:rsid w:val="00C44209"/>
    <w:rsid w:val="00C44352"/>
    <w:rsid w:val="00C443D9"/>
    <w:rsid w:val="00C44546"/>
    <w:rsid w:val="00C44F93"/>
    <w:rsid w:val="00C45014"/>
    <w:rsid w:val="00C450DD"/>
    <w:rsid w:val="00C450FD"/>
    <w:rsid w:val="00C4560A"/>
    <w:rsid w:val="00C459D3"/>
    <w:rsid w:val="00C45B0E"/>
    <w:rsid w:val="00C4607B"/>
    <w:rsid w:val="00C462D3"/>
    <w:rsid w:val="00C46AB9"/>
    <w:rsid w:val="00C46C40"/>
    <w:rsid w:val="00C46E65"/>
    <w:rsid w:val="00C46EDE"/>
    <w:rsid w:val="00C4747B"/>
    <w:rsid w:val="00C474FE"/>
    <w:rsid w:val="00C4758D"/>
    <w:rsid w:val="00C47692"/>
    <w:rsid w:val="00C478AB"/>
    <w:rsid w:val="00C47AA5"/>
    <w:rsid w:val="00C47CB6"/>
    <w:rsid w:val="00C503A2"/>
    <w:rsid w:val="00C506DF"/>
    <w:rsid w:val="00C507C9"/>
    <w:rsid w:val="00C5085C"/>
    <w:rsid w:val="00C50919"/>
    <w:rsid w:val="00C50A26"/>
    <w:rsid w:val="00C51049"/>
    <w:rsid w:val="00C510B5"/>
    <w:rsid w:val="00C51406"/>
    <w:rsid w:val="00C518B9"/>
    <w:rsid w:val="00C51B03"/>
    <w:rsid w:val="00C520AB"/>
    <w:rsid w:val="00C52311"/>
    <w:rsid w:val="00C5240A"/>
    <w:rsid w:val="00C5244E"/>
    <w:rsid w:val="00C524EC"/>
    <w:rsid w:val="00C528D0"/>
    <w:rsid w:val="00C52926"/>
    <w:rsid w:val="00C52B13"/>
    <w:rsid w:val="00C52C0B"/>
    <w:rsid w:val="00C5328A"/>
    <w:rsid w:val="00C532FF"/>
    <w:rsid w:val="00C534ED"/>
    <w:rsid w:val="00C534FF"/>
    <w:rsid w:val="00C53531"/>
    <w:rsid w:val="00C536D7"/>
    <w:rsid w:val="00C5386E"/>
    <w:rsid w:val="00C53E1B"/>
    <w:rsid w:val="00C54327"/>
    <w:rsid w:val="00C544B4"/>
    <w:rsid w:val="00C546ED"/>
    <w:rsid w:val="00C54838"/>
    <w:rsid w:val="00C548D9"/>
    <w:rsid w:val="00C54EEC"/>
    <w:rsid w:val="00C55193"/>
    <w:rsid w:val="00C55194"/>
    <w:rsid w:val="00C55510"/>
    <w:rsid w:val="00C55610"/>
    <w:rsid w:val="00C55711"/>
    <w:rsid w:val="00C55781"/>
    <w:rsid w:val="00C55807"/>
    <w:rsid w:val="00C559A6"/>
    <w:rsid w:val="00C55D5B"/>
    <w:rsid w:val="00C55FD9"/>
    <w:rsid w:val="00C56096"/>
    <w:rsid w:val="00C5609B"/>
    <w:rsid w:val="00C561B0"/>
    <w:rsid w:val="00C5622C"/>
    <w:rsid w:val="00C56337"/>
    <w:rsid w:val="00C56620"/>
    <w:rsid w:val="00C5690C"/>
    <w:rsid w:val="00C56949"/>
    <w:rsid w:val="00C56F8C"/>
    <w:rsid w:val="00C57672"/>
    <w:rsid w:val="00C5775A"/>
    <w:rsid w:val="00C577CA"/>
    <w:rsid w:val="00C579DB"/>
    <w:rsid w:val="00C579F8"/>
    <w:rsid w:val="00C57B69"/>
    <w:rsid w:val="00C57BCD"/>
    <w:rsid w:val="00C60164"/>
    <w:rsid w:val="00C608F2"/>
    <w:rsid w:val="00C60A32"/>
    <w:rsid w:val="00C60C66"/>
    <w:rsid w:val="00C60CBD"/>
    <w:rsid w:val="00C61109"/>
    <w:rsid w:val="00C61219"/>
    <w:rsid w:val="00C612B6"/>
    <w:rsid w:val="00C6132C"/>
    <w:rsid w:val="00C61417"/>
    <w:rsid w:val="00C61473"/>
    <w:rsid w:val="00C61524"/>
    <w:rsid w:val="00C616A2"/>
    <w:rsid w:val="00C6188C"/>
    <w:rsid w:val="00C61A10"/>
    <w:rsid w:val="00C61C6E"/>
    <w:rsid w:val="00C61FFB"/>
    <w:rsid w:val="00C620FD"/>
    <w:rsid w:val="00C62221"/>
    <w:rsid w:val="00C626C6"/>
    <w:rsid w:val="00C62769"/>
    <w:rsid w:val="00C628F8"/>
    <w:rsid w:val="00C6298B"/>
    <w:rsid w:val="00C62BEE"/>
    <w:rsid w:val="00C62E8D"/>
    <w:rsid w:val="00C62ED9"/>
    <w:rsid w:val="00C62FA4"/>
    <w:rsid w:val="00C63140"/>
    <w:rsid w:val="00C63221"/>
    <w:rsid w:val="00C6328D"/>
    <w:rsid w:val="00C63682"/>
    <w:rsid w:val="00C63C66"/>
    <w:rsid w:val="00C63C76"/>
    <w:rsid w:val="00C63D3F"/>
    <w:rsid w:val="00C64194"/>
    <w:rsid w:val="00C641A3"/>
    <w:rsid w:val="00C64339"/>
    <w:rsid w:val="00C643CF"/>
    <w:rsid w:val="00C64481"/>
    <w:rsid w:val="00C644F4"/>
    <w:rsid w:val="00C64A46"/>
    <w:rsid w:val="00C64E29"/>
    <w:rsid w:val="00C65176"/>
    <w:rsid w:val="00C6533D"/>
    <w:rsid w:val="00C65439"/>
    <w:rsid w:val="00C65494"/>
    <w:rsid w:val="00C65655"/>
    <w:rsid w:val="00C65A4B"/>
    <w:rsid w:val="00C65CA2"/>
    <w:rsid w:val="00C65DEA"/>
    <w:rsid w:val="00C65ED5"/>
    <w:rsid w:val="00C661C4"/>
    <w:rsid w:val="00C663FA"/>
    <w:rsid w:val="00C66A12"/>
    <w:rsid w:val="00C66C27"/>
    <w:rsid w:val="00C66FDD"/>
    <w:rsid w:val="00C671CB"/>
    <w:rsid w:val="00C6733F"/>
    <w:rsid w:val="00C674C1"/>
    <w:rsid w:val="00C67983"/>
    <w:rsid w:val="00C67BFE"/>
    <w:rsid w:val="00C70252"/>
    <w:rsid w:val="00C7027A"/>
    <w:rsid w:val="00C704A3"/>
    <w:rsid w:val="00C707C9"/>
    <w:rsid w:val="00C708ED"/>
    <w:rsid w:val="00C708EF"/>
    <w:rsid w:val="00C70909"/>
    <w:rsid w:val="00C70967"/>
    <w:rsid w:val="00C70FE0"/>
    <w:rsid w:val="00C71010"/>
    <w:rsid w:val="00C71072"/>
    <w:rsid w:val="00C71842"/>
    <w:rsid w:val="00C71AF5"/>
    <w:rsid w:val="00C71F2A"/>
    <w:rsid w:val="00C7204F"/>
    <w:rsid w:val="00C7230E"/>
    <w:rsid w:val="00C7242C"/>
    <w:rsid w:val="00C726DA"/>
    <w:rsid w:val="00C72914"/>
    <w:rsid w:val="00C72A8C"/>
    <w:rsid w:val="00C72B37"/>
    <w:rsid w:val="00C72B68"/>
    <w:rsid w:val="00C72D43"/>
    <w:rsid w:val="00C72E16"/>
    <w:rsid w:val="00C72EDA"/>
    <w:rsid w:val="00C7304E"/>
    <w:rsid w:val="00C7329E"/>
    <w:rsid w:val="00C732A6"/>
    <w:rsid w:val="00C73919"/>
    <w:rsid w:val="00C73994"/>
    <w:rsid w:val="00C739FC"/>
    <w:rsid w:val="00C73B71"/>
    <w:rsid w:val="00C73EAD"/>
    <w:rsid w:val="00C745D7"/>
    <w:rsid w:val="00C74799"/>
    <w:rsid w:val="00C74DEE"/>
    <w:rsid w:val="00C751EB"/>
    <w:rsid w:val="00C75297"/>
    <w:rsid w:val="00C753E0"/>
    <w:rsid w:val="00C753E9"/>
    <w:rsid w:val="00C753F6"/>
    <w:rsid w:val="00C7559E"/>
    <w:rsid w:val="00C75AFA"/>
    <w:rsid w:val="00C75EFF"/>
    <w:rsid w:val="00C75F5C"/>
    <w:rsid w:val="00C760D4"/>
    <w:rsid w:val="00C763B4"/>
    <w:rsid w:val="00C76443"/>
    <w:rsid w:val="00C76865"/>
    <w:rsid w:val="00C76A13"/>
    <w:rsid w:val="00C76C40"/>
    <w:rsid w:val="00C76C91"/>
    <w:rsid w:val="00C77170"/>
    <w:rsid w:val="00C774F7"/>
    <w:rsid w:val="00C77BC5"/>
    <w:rsid w:val="00C77C0D"/>
    <w:rsid w:val="00C77F53"/>
    <w:rsid w:val="00C8072B"/>
    <w:rsid w:val="00C80B29"/>
    <w:rsid w:val="00C80C0C"/>
    <w:rsid w:val="00C80C2D"/>
    <w:rsid w:val="00C80C40"/>
    <w:rsid w:val="00C80E1F"/>
    <w:rsid w:val="00C80F3F"/>
    <w:rsid w:val="00C80F98"/>
    <w:rsid w:val="00C81A68"/>
    <w:rsid w:val="00C81C76"/>
    <w:rsid w:val="00C81CE3"/>
    <w:rsid w:val="00C82044"/>
    <w:rsid w:val="00C82063"/>
    <w:rsid w:val="00C8207D"/>
    <w:rsid w:val="00C82712"/>
    <w:rsid w:val="00C82DCA"/>
    <w:rsid w:val="00C82EC8"/>
    <w:rsid w:val="00C8371F"/>
    <w:rsid w:val="00C837C5"/>
    <w:rsid w:val="00C83A3A"/>
    <w:rsid w:val="00C84C18"/>
    <w:rsid w:val="00C84DF0"/>
    <w:rsid w:val="00C84F46"/>
    <w:rsid w:val="00C852FA"/>
    <w:rsid w:val="00C855D4"/>
    <w:rsid w:val="00C85B54"/>
    <w:rsid w:val="00C86098"/>
    <w:rsid w:val="00C860D4"/>
    <w:rsid w:val="00C860DD"/>
    <w:rsid w:val="00C862B1"/>
    <w:rsid w:val="00C865FF"/>
    <w:rsid w:val="00C86736"/>
    <w:rsid w:val="00C86C25"/>
    <w:rsid w:val="00C87283"/>
    <w:rsid w:val="00C872E3"/>
    <w:rsid w:val="00C87763"/>
    <w:rsid w:val="00C87AAF"/>
    <w:rsid w:val="00C87C61"/>
    <w:rsid w:val="00C90240"/>
    <w:rsid w:val="00C90245"/>
    <w:rsid w:val="00C904CF"/>
    <w:rsid w:val="00C909E6"/>
    <w:rsid w:val="00C909F1"/>
    <w:rsid w:val="00C90C7B"/>
    <w:rsid w:val="00C90DEE"/>
    <w:rsid w:val="00C90E9F"/>
    <w:rsid w:val="00C90F09"/>
    <w:rsid w:val="00C90F32"/>
    <w:rsid w:val="00C916A9"/>
    <w:rsid w:val="00C91737"/>
    <w:rsid w:val="00C91814"/>
    <w:rsid w:val="00C91A04"/>
    <w:rsid w:val="00C91AD9"/>
    <w:rsid w:val="00C91BB9"/>
    <w:rsid w:val="00C92055"/>
    <w:rsid w:val="00C923D0"/>
    <w:rsid w:val="00C92506"/>
    <w:rsid w:val="00C92611"/>
    <w:rsid w:val="00C92B5C"/>
    <w:rsid w:val="00C92C27"/>
    <w:rsid w:val="00C92D53"/>
    <w:rsid w:val="00C92E05"/>
    <w:rsid w:val="00C932C1"/>
    <w:rsid w:val="00C932C3"/>
    <w:rsid w:val="00C933F4"/>
    <w:rsid w:val="00C937EF"/>
    <w:rsid w:val="00C93E64"/>
    <w:rsid w:val="00C93F1A"/>
    <w:rsid w:val="00C93FF0"/>
    <w:rsid w:val="00C9413E"/>
    <w:rsid w:val="00C941E7"/>
    <w:rsid w:val="00C945F4"/>
    <w:rsid w:val="00C9469E"/>
    <w:rsid w:val="00C948DA"/>
    <w:rsid w:val="00C94939"/>
    <w:rsid w:val="00C94DDB"/>
    <w:rsid w:val="00C9520D"/>
    <w:rsid w:val="00C9563A"/>
    <w:rsid w:val="00C959BE"/>
    <w:rsid w:val="00C9615E"/>
    <w:rsid w:val="00C96177"/>
    <w:rsid w:val="00C96667"/>
    <w:rsid w:val="00C96688"/>
    <w:rsid w:val="00C9672A"/>
    <w:rsid w:val="00C96E3B"/>
    <w:rsid w:val="00C96FE9"/>
    <w:rsid w:val="00C9709C"/>
    <w:rsid w:val="00C970E2"/>
    <w:rsid w:val="00C97294"/>
    <w:rsid w:val="00C97454"/>
    <w:rsid w:val="00C9749F"/>
    <w:rsid w:val="00C97B5D"/>
    <w:rsid w:val="00C97D3D"/>
    <w:rsid w:val="00CA0359"/>
    <w:rsid w:val="00CA0554"/>
    <w:rsid w:val="00CA06FC"/>
    <w:rsid w:val="00CA084D"/>
    <w:rsid w:val="00CA0C3A"/>
    <w:rsid w:val="00CA0DB6"/>
    <w:rsid w:val="00CA10B6"/>
    <w:rsid w:val="00CA1164"/>
    <w:rsid w:val="00CA1341"/>
    <w:rsid w:val="00CA14F4"/>
    <w:rsid w:val="00CA1535"/>
    <w:rsid w:val="00CA1536"/>
    <w:rsid w:val="00CA1751"/>
    <w:rsid w:val="00CA17BF"/>
    <w:rsid w:val="00CA19DD"/>
    <w:rsid w:val="00CA1C96"/>
    <w:rsid w:val="00CA1CE5"/>
    <w:rsid w:val="00CA1F2F"/>
    <w:rsid w:val="00CA2166"/>
    <w:rsid w:val="00CA2403"/>
    <w:rsid w:val="00CA272A"/>
    <w:rsid w:val="00CA27C8"/>
    <w:rsid w:val="00CA2964"/>
    <w:rsid w:val="00CA2B89"/>
    <w:rsid w:val="00CA2BF3"/>
    <w:rsid w:val="00CA349A"/>
    <w:rsid w:val="00CA394F"/>
    <w:rsid w:val="00CA3CC8"/>
    <w:rsid w:val="00CA46A9"/>
    <w:rsid w:val="00CA4B4A"/>
    <w:rsid w:val="00CA4CB6"/>
    <w:rsid w:val="00CA4DB7"/>
    <w:rsid w:val="00CA4DB9"/>
    <w:rsid w:val="00CA4DD7"/>
    <w:rsid w:val="00CA50B9"/>
    <w:rsid w:val="00CA51F2"/>
    <w:rsid w:val="00CA52BC"/>
    <w:rsid w:val="00CA565F"/>
    <w:rsid w:val="00CA5752"/>
    <w:rsid w:val="00CA57E3"/>
    <w:rsid w:val="00CA594A"/>
    <w:rsid w:val="00CA6016"/>
    <w:rsid w:val="00CA608D"/>
    <w:rsid w:val="00CA6107"/>
    <w:rsid w:val="00CA676E"/>
    <w:rsid w:val="00CA6977"/>
    <w:rsid w:val="00CA6E79"/>
    <w:rsid w:val="00CA72D4"/>
    <w:rsid w:val="00CA7483"/>
    <w:rsid w:val="00CA769F"/>
    <w:rsid w:val="00CA76D2"/>
    <w:rsid w:val="00CA7740"/>
    <w:rsid w:val="00CA7ABB"/>
    <w:rsid w:val="00CA7C14"/>
    <w:rsid w:val="00CA7F08"/>
    <w:rsid w:val="00CA7F92"/>
    <w:rsid w:val="00CB02F5"/>
    <w:rsid w:val="00CB04E8"/>
    <w:rsid w:val="00CB0874"/>
    <w:rsid w:val="00CB15B4"/>
    <w:rsid w:val="00CB18A3"/>
    <w:rsid w:val="00CB1A3C"/>
    <w:rsid w:val="00CB1B31"/>
    <w:rsid w:val="00CB1F29"/>
    <w:rsid w:val="00CB2836"/>
    <w:rsid w:val="00CB2CF8"/>
    <w:rsid w:val="00CB2D4B"/>
    <w:rsid w:val="00CB31AF"/>
    <w:rsid w:val="00CB31BD"/>
    <w:rsid w:val="00CB31E0"/>
    <w:rsid w:val="00CB3301"/>
    <w:rsid w:val="00CB373F"/>
    <w:rsid w:val="00CB37C2"/>
    <w:rsid w:val="00CB4817"/>
    <w:rsid w:val="00CB4DB9"/>
    <w:rsid w:val="00CB4E52"/>
    <w:rsid w:val="00CB4EED"/>
    <w:rsid w:val="00CB5106"/>
    <w:rsid w:val="00CB5120"/>
    <w:rsid w:val="00CB5344"/>
    <w:rsid w:val="00CB5AB8"/>
    <w:rsid w:val="00CB5F5C"/>
    <w:rsid w:val="00CB61AE"/>
    <w:rsid w:val="00CB6221"/>
    <w:rsid w:val="00CB651C"/>
    <w:rsid w:val="00CB662E"/>
    <w:rsid w:val="00CB666A"/>
    <w:rsid w:val="00CB66BC"/>
    <w:rsid w:val="00CB6A93"/>
    <w:rsid w:val="00CB6BA8"/>
    <w:rsid w:val="00CB6C22"/>
    <w:rsid w:val="00CB6CAB"/>
    <w:rsid w:val="00CB6FAD"/>
    <w:rsid w:val="00CB6FAE"/>
    <w:rsid w:val="00CB6FC6"/>
    <w:rsid w:val="00CB7019"/>
    <w:rsid w:val="00CB78DE"/>
    <w:rsid w:val="00CB79D7"/>
    <w:rsid w:val="00CB7A97"/>
    <w:rsid w:val="00CB7C84"/>
    <w:rsid w:val="00CC0397"/>
    <w:rsid w:val="00CC0557"/>
    <w:rsid w:val="00CC0924"/>
    <w:rsid w:val="00CC0ABE"/>
    <w:rsid w:val="00CC1056"/>
    <w:rsid w:val="00CC1342"/>
    <w:rsid w:val="00CC13D9"/>
    <w:rsid w:val="00CC1460"/>
    <w:rsid w:val="00CC1694"/>
    <w:rsid w:val="00CC1759"/>
    <w:rsid w:val="00CC1A67"/>
    <w:rsid w:val="00CC1EDB"/>
    <w:rsid w:val="00CC1F0B"/>
    <w:rsid w:val="00CC216F"/>
    <w:rsid w:val="00CC2245"/>
    <w:rsid w:val="00CC22DC"/>
    <w:rsid w:val="00CC25EC"/>
    <w:rsid w:val="00CC266E"/>
    <w:rsid w:val="00CC2903"/>
    <w:rsid w:val="00CC2B41"/>
    <w:rsid w:val="00CC2E99"/>
    <w:rsid w:val="00CC390C"/>
    <w:rsid w:val="00CC3CE4"/>
    <w:rsid w:val="00CC3D47"/>
    <w:rsid w:val="00CC3EAA"/>
    <w:rsid w:val="00CC3F21"/>
    <w:rsid w:val="00CC4680"/>
    <w:rsid w:val="00CC4A2B"/>
    <w:rsid w:val="00CC50B2"/>
    <w:rsid w:val="00CC5912"/>
    <w:rsid w:val="00CC5BB6"/>
    <w:rsid w:val="00CC5C53"/>
    <w:rsid w:val="00CC60FF"/>
    <w:rsid w:val="00CC617F"/>
    <w:rsid w:val="00CC63BC"/>
    <w:rsid w:val="00CC64F1"/>
    <w:rsid w:val="00CC6637"/>
    <w:rsid w:val="00CC6C74"/>
    <w:rsid w:val="00CC6D4C"/>
    <w:rsid w:val="00CC6DB9"/>
    <w:rsid w:val="00CC7086"/>
    <w:rsid w:val="00CC7508"/>
    <w:rsid w:val="00CC77BC"/>
    <w:rsid w:val="00CC781B"/>
    <w:rsid w:val="00CC7C21"/>
    <w:rsid w:val="00CD00A2"/>
    <w:rsid w:val="00CD07FD"/>
    <w:rsid w:val="00CD0A68"/>
    <w:rsid w:val="00CD0CAB"/>
    <w:rsid w:val="00CD1077"/>
    <w:rsid w:val="00CD12CD"/>
    <w:rsid w:val="00CD1352"/>
    <w:rsid w:val="00CD13D0"/>
    <w:rsid w:val="00CD1485"/>
    <w:rsid w:val="00CD170D"/>
    <w:rsid w:val="00CD1927"/>
    <w:rsid w:val="00CD1B82"/>
    <w:rsid w:val="00CD1EDA"/>
    <w:rsid w:val="00CD1F61"/>
    <w:rsid w:val="00CD2180"/>
    <w:rsid w:val="00CD2192"/>
    <w:rsid w:val="00CD21E0"/>
    <w:rsid w:val="00CD2354"/>
    <w:rsid w:val="00CD2466"/>
    <w:rsid w:val="00CD2811"/>
    <w:rsid w:val="00CD28AB"/>
    <w:rsid w:val="00CD2959"/>
    <w:rsid w:val="00CD29EA"/>
    <w:rsid w:val="00CD2B62"/>
    <w:rsid w:val="00CD2BDA"/>
    <w:rsid w:val="00CD2CFA"/>
    <w:rsid w:val="00CD2EC6"/>
    <w:rsid w:val="00CD309B"/>
    <w:rsid w:val="00CD3321"/>
    <w:rsid w:val="00CD3566"/>
    <w:rsid w:val="00CD36DC"/>
    <w:rsid w:val="00CD3898"/>
    <w:rsid w:val="00CD38E7"/>
    <w:rsid w:val="00CD3A7D"/>
    <w:rsid w:val="00CD435B"/>
    <w:rsid w:val="00CD44EE"/>
    <w:rsid w:val="00CD4520"/>
    <w:rsid w:val="00CD4613"/>
    <w:rsid w:val="00CD4826"/>
    <w:rsid w:val="00CD4D14"/>
    <w:rsid w:val="00CD4D51"/>
    <w:rsid w:val="00CD586B"/>
    <w:rsid w:val="00CD5929"/>
    <w:rsid w:val="00CD5C20"/>
    <w:rsid w:val="00CD5CF5"/>
    <w:rsid w:val="00CD5CFF"/>
    <w:rsid w:val="00CD5DF2"/>
    <w:rsid w:val="00CD5E11"/>
    <w:rsid w:val="00CD65E0"/>
    <w:rsid w:val="00CD66DF"/>
    <w:rsid w:val="00CD69FC"/>
    <w:rsid w:val="00CD6C1D"/>
    <w:rsid w:val="00CD6D73"/>
    <w:rsid w:val="00CD7098"/>
    <w:rsid w:val="00CD741E"/>
    <w:rsid w:val="00CD7795"/>
    <w:rsid w:val="00CD7E2E"/>
    <w:rsid w:val="00CE02C5"/>
    <w:rsid w:val="00CE040D"/>
    <w:rsid w:val="00CE0422"/>
    <w:rsid w:val="00CE077A"/>
    <w:rsid w:val="00CE07D5"/>
    <w:rsid w:val="00CE083C"/>
    <w:rsid w:val="00CE1501"/>
    <w:rsid w:val="00CE15F6"/>
    <w:rsid w:val="00CE166B"/>
    <w:rsid w:val="00CE1941"/>
    <w:rsid w:val="00CE196F"/>
    <w:rsid w:val="00CE1B54"/>
    <w:rsid w:val="00CE1F32"/>
    <w:rsid w:val="00CE21CD"/>
    <w:rsid w:val="00CE2837"/>
    <w:rsid w:val="00CE290A"/>
    <w:rsid w:val="00CE2A3C"/>
    <w:rsid w:val="00CE3003"/>
    <w:rsid w:val="00CE3100"/>
    <w:rsid w:val="00CE33AC"/>
    <w:rsid w:val="00CE3643"/>
    <w:rsid w:val="00CE3800"/>
    <w:rsid w:val="00CE397D"/>
    <w:rsid w:val="00CE3988"/>
    <w:rsid w:val="00CE3AB1"/>
    <w:rsid w:val="00CE3B1D"/>
    <w:rsid w:val="00CE4066"/>
    <w:rsid w:val="00CE4512"/>
    <w:rsid w:val="00CE4598"/>
    <w:rsid w:val="00CE477C"/>
    <w:rsid w:val="00CE4783"/>
    <w:rsid w:val="00CE4D0D"/>
    <w:rsid w:val="00CE4F1B"/>
    <w:rsid w:val="00CE4F5E"/>
    <w:rsid w:val="00CE5053"/>
    <w:rsid w:val="00CE566C"/>
    <w:rsid w:val="00CE58EA"/>
    <w:rsid w:val="00CE5A82"/>
    <w:rsid w:val="00CE5B16"/>
    <w:rsid w:val="00CE5D04"/>
    <w:rsid w:val="00CE5E60"/>
    <w:rsid w:val="00CE5FFD"/>
    <w:rsid w:val="00CE6354"/>
    <w:rsid w:val="00CE64D2"/>
    <w:rsid w:val="00CE6852"/>
    <w:rsid w:val="00CE69D1"/>
    <w:rsid w:val="00CE6B2A"/>
    <w:rsid w:val="00CE724F"/>
    <w:rsid w:val="00CE7348"/>
    <w:rsid w:val="00CE743F"/>
    <w:rsid w:val="00CE7912"/>
    <w:rsid w:val="00CE7BC5"/>
    <w:rsid w:val="00CE7CD9"/>
    <w:rsid w:val="00CF078B"/>
    <w:rsid w:val="00CF07B2"/>
    <w:rsid w:val="00CF07EA"/>
    <w:rsid w:val="00CF11BB"/>
    <w:rsid w:val="00CF11ED"/>
    <w:rsid w:val="00CF13AB"/>
    <w:rsid w:val="00CF18BC"/>
    <w:rsid w:val="00CF1CAC"/>
    <w:rsid w:val="00CF1F8F"/>
    <w:rsid w:val="00CF21CE"/>
    <w:rsid w:val="00CF239C"/>
    <w:rsid w:val="00CF23F2"/>
    <w:rsid w:val="00CF278C"/>
    <w:rsid w:val="00CF284F"/>
    <w:rsid w:val="00CF2A93"/>
    <w:rsid w:val="00CF2C49"/>
    <w:rsid w:val="00CF35AB"/>
    <w:rsid w:val="00CF3650"/>
    <w:rsid w:val="00CF3A38"/>
    <w:rsid w:val="00CF3E74"/>
    <w:rsid w:val="00CF3EE3"/>
    <w:rsid w:val="00CF40D4"/>
    <w:rsid w:val="00CF4351"/>
    <w:rsid w:val="00CF4356"/>
    <w:rsid w:val="00CF4471"/>
    <w:rsid w:val="00CF4600"/>
    <w:rsid w:val="00CF4890"/>
    <w:rsid w:val="00CF4A17"/>
    <w:rsid w:val="00CF4B5C"/>
    <w:rsid w:val="00CF4E7F"/>
    <w:rsid w:val="00CF502E"/>
    <w:rsid w:val="00CF51B6"/>
    <w:rsid w:val="00CF54ED"/>
    <w:rsid w:val="00CF5A7A"/>
    <w:rsid w:val="00CF5CE3"/>
    <w:rsid w:val="00CF6024"/>
    <w:rsid w:val="00CF6139"/>
    <w:rsid w:val="00CF62D5"/>
    <w:rsid w:val="00CF63A8"/>
    <w:rsid w:val="00CF64E1"/>
    <w:rsid w:val="00CF6AC4"/>
    <w:rsid w:val="00CF7289"/>
    <w:rsid w:val="00CF73B9"/>
    <w:rsid w:val="00CF74AB"/>
    <w:rsid w:val="00CF74DB"/>
    <w:rsid w:val="00CF752F"/>
    <w:rsid w:val="00CF76FB"/>
    <w:rsid w:val="00CF7A13"/>
    <w:rsid w:val="00CF7BED"/>
    <w:rsid w:val="00CF7C2A"/>
    <w:rsid w:val="00CF7C88"/>
    <w:rsid w:val="00CF7E79"/>
    <w:rsid w:val="00CF7EBA"/>
    <w:rsid w:val="00CF7EBB"/>
    <w:rsid w:val="00D001AD"/>
    <w:rsid w:val="00D002F3"/>
    <w:rsid w:val="00D007A0"/>
    <w:rsid w:val="00D00DBE"/>
    <w:rsid w:val="00D01152"/>
    <w:rsid w:val="00D011E3"/>
    <w:rsid w:val="00D01626"/>
    <w:rsid w:val="00D0170F"/>
    <w:rsid w:val="00D01926"/>
    <w:rsid w:val="00D01A88"/>
    <w:rsid w:val="00D01B28"/>
    <w:rsid w:val="00D020C9"/>
    <w:rsid w:val="00D0212B"/>
    <w:rsid w:val="00D021D9"/>
    <w:rsid w:val="00D02647"/>
    <w:rsid w:val="00D0273A"/>
    <w:rsid w:val="00D02974"/>
    <w:rsid w:val="00D02D52"/>
    <w:rsid w:val="00D0328A"/>
    <w:rsid w:val="00D0351E"/>
    <w:rsid w:val="00D037B9"/>
    <w:rsid w:val="00D04154"/>
    <w:rsid w:val="00D043B5"/>
    <w:rsid w:val="00D045B0"/>
    <w:rsid w:val="00D0468C"/>
    <w:rsid w:val="00D04799"/>
    <w:rsid w:val="00D04813"/>
    <w:rsid w:val="00D04A35"/>
    <w:rsid w:val="00D04BFD"/>
    <w:rsid w:val="00D05137"/>
    <w:rsid w:val="00D053FF"/>
    <w:rsid w:val="00D0579E"/>
    <w:rsid w:val="00D05AF2"/>
    <w:rsid w:val="00D06038"/>
    <w:rsid w:val="00D06113"/>
    <w:rsid w:val="00D064F7"/>
    <w:rsid w:val="00D06A6A"/>
    <w:rsid w:val="00D06FA7"/>
    <w:rsid w:val="00D072F9"/>
    <w:rsid w:val="00D07550"/>
    <w:rsid w:val="00D07697"/>
    <w:rsid w:val="00D0789C"/>
    <w:rsid w:val="00D07A26"/>
    <w:rsid w:val="00D07AE2"/>
    <w:rsid w:val="00D07F21"/>
    <w:rsid w:val="00D1002E"/>
    <w:rsid w:val="00D1016B"/>
    <w:rsid w:val="00D103EB"/>
    <w:rsid w:val="00D104AB"/>
    <w:rsid w:val="00D106CA"/>
    <w:rsid w:val="00D1072A"/>
    <w:rsid w:val="00D108A4"/>
    <w:rsid w:val="00D10C85"/>
    <w:rsid w:val="00D10C99"/>
    <w:rsid w:val="00D10D94"/>
    <w:rsid w:val="00D111E3"/>
    <w:rsid w:val="00D1204C"/>
    <w:rsid w:val="00D12663"/>
    <w:rsid w:val="00D129E6"/>
    <w:rsid w:val="00D12B59"/>
    <w:rsid w:val="00D12CF6"/>
    <w:rsid w:val="00D12D44"/>
    <w:rsid w:val="00D12FF8"/>
    <w:rsid w:val="00D13432"/>
    <w:rsid w:val="00D134EB"/>
    <w:rsid w:val="00D13638"/>
    <w:rsid w:val="00D136E3"/>
    <w:rsid w:val="00D1378C"/>
    <w:rsid w:val="00D13A83"/>
    <w:rsid w:val="00D13AAE"/>
    <w:rsid w:val="00D13DCA"/>
    <w:rsid w:val="00D14230"/>
    <w:rsid w:val="00D142C8"/>
    <w:rsid w:val="00D143C6"/>
    <w:rsid w:val="00D143E5"/>
    <w:rsid w:val="00D14412"/>
    <w:rsid w:val="00D147BF"/>
    <w:rsid w:val="00D14AE2"/>
    <w:rsid w:val="00D14C16"/>
    <w:rsid w:val="00D14C74"/>
    <w:rsid w:val="00D14E46"/>
    <w:rsid w:val="00D14E5D"/>
    <w:rsid w:val="00D15024"/>
    <w:rsid w:val="00D15212"/>
    <w:rsid w:val="00D15470"/>
    <w:rsid w:val="00D15E87"/>
    <w:rsid w:val="00D15F64"/>
    <w:rsid w:val="00D15FD2"/>
    <w:rsid w:val="00D165B3"/>
    <w:rsid w:val="00D166C9"/>
    <w:rsid w:val="00D1683B"/>
    <w:rsid w:val="00D16CD6"/>
    <w:rsid w:val="00D16D37"/>
    <w:rsid w:val="00D16D4D"/>
    <w:rsid w:val="00D1711E"/>
    <w:rsid w:val="00D17374"/>
    <w:rsid w:val="00D1796D"/>
    <w:rsid w:val="00D179C1"/>
    <w:rsid w:val="00D17A00"/>
    <w:rsid w:val="00D17B0F"/>
    <w:rsid w:val="00D17B39"/>
    <w:rsid w:val="00D17F7D"/>
    <w:rsid w:val="00D17FB5"/>
    <w:rsid w:val="00D200C2"/>
    <w:rsid w:val="00D202A6"/>
    <w:rsid w:val="00D204AB"/>
    <w:rsid w:val="00D20A30"/>
    <w:rsid w:val="00D20C5C"/>
    <w:rsid w:val="00D20D2F"/>
    <w:rsid w:val="00D20F81"/>
    <w:rsid w:val="00D215DE"/>
    <w:rsid w:val="00D217EB"/>
    <w:rsid w:val="00D21C66"/>
    <w:rsid w:val="00D21DDA"/>
    <w:rsid w:val="00D21FC0"/>
    <w:rsid w:val="00D22140"/>
    <w:rsid w:val="00D22327"/>
    <w:rsid w:val="00D2249D"/>
    <w:rsid w:val="00D225FB"/>
    <w:rsid w:val="00D2265D"/>
    <w:rsid w:val="00D22C86"/>
    <w:rsid w:val="00D22CD2"/>
    <w:rsid w:val="00D22CE1"/>
    <w:rsid w:val="00D22D27"/>
    <w:rsid w:val="00D231E9"/>
    <w:rsid w:val="00D23328"/>
    <w:rsid w:val="00D238CF"/>
    <w:rsid w:val="00D23AD2"/>
    <w:rsid w:val="00D23BBF"/>
    <w:rsid w:val="00D23C63"/>
    <w:rsid w:val="00D23CAE"/>
    <w:rsid w:val="00D23DAA"/>
    <w:rsid w:val="00D23F0F"/>
    <w:rsid w:val="00D2484F"/>
    <w:rsid w:val="00D24871"/>
    <w:rsid w:val="00D24952"/>
    <w:rsid w:val="00D2497C"/>
    <w:rsid w:val="00D24F55"/>
    <w:rsid w:val="00D250C3"/>
    <w:rsid w:val="00D25126"/>
    <w:rsid w:val="00D2538F"/>
    <w:rsid w:val="00D2566D"/>
    <w:rsid w:val="00D25710"/>
    <w:rsid w:val="00D25764"/>
    <w:rsid w:val="00D25C3F"/>
    <w:rsid w:val="00D260C2"/>
    <w:rsid w:val="00D261E3"/>
    <w:rsid w:val="00D26217"/>
    <w:rsid w:val="00D26297"/>
    <w:rsid w:val="00D26477"/>
    <w:rsid w:val="00D2659A"/>
    <w:rsid w:val="00D26835"/>
    <w:rsid w:val="00D26A5E"/>
    <w:rsid w:val="00D26C10"/>
    <w:rsid w:val="00D26DBE"/>
    <w:rsid w:val="00D277DB"/>
    <w:rsid w:val="00D27AD8"/>
    <w:rsid w:val="00D301D5"/>
    <w:rsid w:val="00D30353"/>
    <w:rsid w:val="00D3063B"/>
    <w:rsid w:val="00D31159"/>
    <w:rsid w:val="00D31424"/>
    <w:rsid w:val="00D317FC"/>
    <w:rsid w:val="00D31850"/>
    <w:rsid w:val="00D319AF"/>
    <w:rsid w:val="00D31F0C"/>
    <w:rsid w:val="00D324A8"/>
    <w:rsid w:val="00D325C7"/>
    <w:rsid w:val="00D3271C"/>
    <w:rsid w:val="00D32874"/>
    <w:rsid w:val="00D3297B"/>
    <w:rsid w:val="00D32A90"/>
    <w:rsid w:val="00D3301B"/>
    <w:rsid w:val="00D3323A"/>
    <w:rsid w:val="00D333C7"/>
    <w:rsid w:val="00D3397E"/>
    <w:rsid w:val="00D3399E"/>
    <w:rsid w:val="00D33A83"/>
    <w:rsid w:val="00D33C91"/>
    <w:rsid w:val="00D34FB8"/>
    <w:rsid w:val="00D35321"/>
    <w:rsid w:val="00D357CF"/>
    <w:rsid w:val="00D3582D"/>
    <w:rsid w:val="00D35B78"/>
    <w:rsid w:val="00D35BE5"/>
    <w:rsid w:val="00D35E1D"/>
    <w:rsid w:val="00D36254"/>
    <w:rsid w:val="00D36409"/>
    <w:rsid w:val="00D36525"/>
    <w:rsid w:val="00D365B8"/>
    <w:rsid w:val="00D3671F"/>
    <w:rsid w:val="00D367D7"/>
    <w:rsid w:val="00D3683C"/>
    <w:rsid w:val="00D36920"/>
    <w:rsid w:val="00D36BDB"/>
    <w:rsid w:val="00D36F2C"/>
    <w:rsid w:val="00D36F49"/>
    <w:rsid w:val="00D37019"/>
    <w:rsid w:val="00D371FC"/>
    <w:rsid w:val="00D37537"/>
    <w:rsid w:val="00D37559"/>
    <w:rsid w:val="00D37752"/>
    <w:rsid w:val="00D3778C"/>
    <w:rsid w:val="00D37B1D"/>
    <w:rsid w:val="00D37B1F"/>
    <w:rsid w:val="00D37D77"/>
    <w:rsid w:val="00D37E9A"/>
    <w:rsid w:val="00D40444"/>
    <w:rsid w:val="00D404A2"/>
    <w:rsid w:val="00D405DD"/>
    <w:rsid w:val="00D40661"/>
    <w:rsid w:val="00D4068F"/>
    <w:rsid w:val="00D40886"/>
    <w:rsid w:val="00D40BA2"/>
    <w:rsid w:val="00D40E13"/>
    <w:rsid w:val="00D412B4"/>
    <w:rsid w:val="00D41494"/>
    <w:rsid w:val="00D421B1"/>
    <w:rsid w:val="00D42217"/>
    <w:rsid w:val="00D42244"/>
    <w:rsid w:val="00D42505"/>
    <w:rsid w:val="00D42899"/>
    <w:rsid w:val="00D42973"/>
    <w:rsid w:val="00D429D2"/>
    <w:rsid w:val="00D42B5D"/>
    <w:rsid w:val="00D42C8B"/>
    <w:rsid w:val="00D42CEB"/>
    <w:rsid w:val="00D42D57"/>
    <w:rsid w:val="00D430F8"/>
    <w:rsid w:val="00D4333A"/>
    <w:rsid w:val="00D4338E"/>
    <w:rsid w:val="00D43794"/>
    <w:rsid w:val="00D438F5"/>
    <w:rsid w:val="00D43AD4"/>
    <w:rsid w:val="00D43E45"/>
    <w:rsid w:val="00D4426A"/>
    <w:rsid w:val="00D445C1"/>
    <w:rsid w:val="00D445EA"/>
    <w:rsid w:val="00D44791"/>
    <w:rsid w:val="00D44E32"/>
    <w:rsid w:val="00D45016"/>
    <w:rsid w:val="00D451EB"/>
    <w:rsid w:val="00D45390"/>
    <w:rsid w:val="00D4541F"/>
    <w:rsid w:val="00D456B8"/>
    <w:rsid w:val="00D45A22"/>
    <w:rsid w:val="00D46039"/>
    <w:rsid w:val="00D4605C"/>
    <w:rsid w:val="00D46437"/>
    <w:rsid w:val="00D46500"/>
    <w:rsid w:val="00D4669B"/>
    <w:rsid w:val="00D46DEB"/>
    <w:rsid w:val="00D47968"/>
    <w:rsid w:val="00D50036"/>
    <w:rsid w:val="00D502DC"/>
    <w:rsid w:val="00D504E3"/>
    <w:rsid w:val="00D50520"/>
    <w:rsid w:val="00D5079E"/>
    <w:rsid w:val="00D5132A"/>
    <w:rsid w:val="00D519A5"/>
    <w:rsid w:val="00D51CA1"/>
    <w:rsid w:val="00D525DE"/>
    <w:rsid w:val="00D5272B"/>
    <w:rsid w:val="00D52CE5"/>
    <w:rsid w:val="00D5303B"/>
    <w:rsid w:val="00D530AD"/>
    <w:rsid w:val="00D53245"/>
    <w:rsid w:val="00D5352A"/>
    <w:rsid w:val="00D53584"/>
    <w:rsid w:val="00D53728"/>
    <w:rsid w:val="00D53EA8"/>
    <w:rsid w:val="00D5405D"/>
    <w:rsid w:val="00D545A2"/>
    <w:rsid w:val="00D5471C"/>
    <w:rsid w:val="00D54869"/>
    <w:rsid w:val="00D54C09"/>
    <w:rsid w:val="00D55224"/>
    <w:rsid w:val="00D5546B"/>
    <w:rsid w:val="00D557BF"/>
    <w:rsid w:val="00D5587E"/>
    <w:rsid w:val="00D55C43"/>
    <w:rsid w:val="00D55EB3"/>
    <w:rsid w:val="00D56536"/>
    <w:rsid w:val="00D565B6"/>
    <w:rsid w:val="00D56687"/>
    <w:rsid w:val="00D56754"/>
    <w:rsid w:val="00D567C4"/>
    <w:rsid w:val="00D567F2"/>
    <w:rsid w:val="00D569AB"/>
    <w:rsid w:val="00D578D8"/>
    <w:rsid w:val="00D57918"/>
    <w:rsid w:val="00D57E18"/>
    <w:rsid w:val="00D57E7A"/>
    <w:rsid w:val="00D57E9B"/>
    <w:rsid w:val="00D6009F"/>
    <w:rsid w:val="00D60464"/>
    <w:rsid w:val="00D6087F"/>
    <w:rsid w:val="00D60936"/>
    <w:rsid w:val="00D60A1A"/>
    <w:rsid w:val="00D60BBE"/>
    <w:rsid w:val="00D60BD8"/>
    <w:rsid w:val="00D60D24"/>
    <w:rsid w:val="00D60D7A"/>
    <w:rsid w:val="00D60F89"/>
    <w:rsid w:val="00D6101D"/>
    <w:rsid w:val="00D611C2"/>
    <w:rsid w:val="00D614B4"/>
    <w:rsid w:val="00D617C8"/>
    <w:rsid w:val="00D617D3"/>
    <w:rsid w:val="00D61947"/>
    <w:rsid w:val="00D62943"/>
    <w:rsid w:val="00D636C6"/>
    <w:rsid w:val="00D63803"/>
    <w:rsid w:val="00D63BB9"/>
    <w:rsid w:val="00D63F7A"/>
    <w:rsid w:val="00D6405D"/>
    <w:rsid w:val="00D64254"/>
    <w:rsid w:val="00D64391"/>
    <w:rsid w:val="00D64663"/>
    <w:rsid w:val="00D64B0C"/>
    <w:rsid w:val="00D64C27"/>
    <w:rsid w:val="00D64F08"/>
    <w:rsid w:val="00D64F0B"/>
    <w:rsid w:val="00D655E1"/>
    <w:rsid w:val="00D6572B"/>
    <w:rsid w:val="00D65986"/>
    <w:rsid w:val="00D65C61"/>
    <w:rsid w:val="00D662D9"/>
    <w:rsid w:val="00D666DD"/>
    <w:rsid w:val="00D66A36"/>
    <w:rsid w:val="00D66BD4"/>
    <w:rsid w:val="00D66BE4"/>
    <w:rsid w:val="00D66BE9"/>
    <w:rsid w:val="00D66DDF"/>
    <w:rsid w:val="00D66E41"/>
    <w:rsid w:val="00D67003"/>
    <w:rsid w:val="00D67111"/>
    <w:rsid w:val="00D67396"/>
    <w:rsid w:val="00D6786B"/>
    <w:rsid w:val="00D67A2C"/>
    <w:rsid w:val="00D67C61"/>
    <w:rsid w:val="00D67D47"/>
    <w:rsid w:val="00D700DF"/>
    <w:rsid w:val="00D704CF"/>
    <w:rsid w:val="00D70612"/>
    <w:rsid w:val="00D7068A"/>
    <w:rsid w:val="00D70835"/>
    <w:rsid w:val="00D70FE4"/>
    <w:rsid w:val="00D716B0"/>
    <w:rsid w:val="00D717A3"/>
    <w:rsid w:val="00D7185C"/>
    <w:rsid w:val="00D71989"/>
    <w:rsid w:val="00D71D0A"/>
    <w:rsid w:val="00D71ED0"/>
    <w:rsid w:val="00D722A2"/>
    <w:rsid w:val="00D725D3"/>
    <w:rsid w:val="00D72805"/>
    <w:rsid w:val="00D72A5B"/>
    <w:rsid w:val="00D73060"/>
    <w:rsid w:val="00D730EF"/>
    <w:rsid w:val="00D7334E"/>
    <w:rsid w:val="00D733AE"/>
    <w:rsid w:val="00D7349E"/>
    <w:rsid w:val="00D73670"/>
    <w:rsid w:val="00D73678"/>
    <w:rsid w:val="00D736C5"/>
    <w:rsid w:val="00D737B8"/>
    <w:rsid w:val="00D737ED"/>
    <w:rsid w:val="00D73805"/>
    <w:rsid w:val="00D7392E"/>
    <w:rsid w:val="00D73C63"/>
    <w:rsid w:val="00D73D53"/>
    <w:rsid w:val="00D73FCE"/>
    <w:rsid w:val="00D7439A"/>
    <w:rsid w:val="00D74662"/>
    <w:rsid w:val="00D746E5"/>
    <w:rsid w:val="00D7480C"/>
    <w:rsid w:val="00D74E55"/>
    <w:rsid w:val="00D74F55"/>
    <w:rsid w:val="00D75077"/>
    <w:rsid w:val="00D75275"/>
    <w:rsid w:val="00D75331"/>
    <w:rsid w:val="00D7535B"/>
    <w:rsid w:val="00D753E8"/>
    <w:rsid w:val="00D76141"/>
    <w:rsid w:val="00D76447"/>
    <w:rsid w:val="00D768EB"/>
    <w:rsid w:val="00D76FBD"/>
    <w:rsid w:val="00D7738C"/>
    <w:rsid w:val="00D77618"/>
    <w:rsid w:val="00D7775C"/>
    <w:rsid w:val="00D7791C"/>
    <w:rsid w:val="00D801FD"/>
    <w:rsid w:val="00D8026E"/>
    <w:rsid w:val="00D80565"/>
    <w:rsid w:val="00D80846"/>
    <w:rsid w:val="00D80B0A"/>
    <w:rsid w:val="00D81118"/>
    <w:rsid w:val="00D81190"/>
    <w:rsid w:val="00D81591"/>
    <w:rsid w:val="00D8178B"/>
    <w:rsid w:val="00D8195E"/>
    <w:rsid w:val="00D819A7"/>
    <w:rsid w:val="00D81BD3"/>
    <w:rsid w:val="00D81BEF"/>
    <w:rsid w:val="00D81E58"/>
    <w:rsid w:val="00D81EB0"/>
    <w:rsid w:val="00D82476"/>
    <w:rsid w:val="00D827DA"/>
    <w:rsid w:val="00D82E0A"/>
    <w:rsid w:val="00D83C14"/>
    <w:rsid w:val="00D84014"/>
    <w:rsid w:val="00D84670"/>
    <w:rsid w:val="00D84844"/>
    <w:rsid w:val="00D84E05"/>
    <w:rsid w:val="00D84E56"/>
    <w:rsid w:val="00D84E79"/>
    <w:rsid w:val="00D858FF"/>
    <w:rsid w:val="00D859A9"/>
    <w:rsid w:val="00D85A4E"/>
    <w:rsid w:val="00D85B3C"/>
    <w:rsid w:val="00D85B9D"/>
    <w:rsid w:val="00D85CFD"/>
    <w:rsid w:val="00D862C3"/>
    <w:rsid w:val="00D863CA"/>
    <w:rsid w:val="00D8651E"/>
    <w:rsid w:val="00D86B83"/>
    <w:rsid w:val="00D86EA9"/>
    <w:rsid w:val="00D86EF1"/>
    <w:rsid w:val="00D86FD1"/>
    <w:rsid w:val="00D87D51"/>
    <w:rsid w:val="00D87EEA"/>
    <w:rsid w:val="00D87F47"/>
    <w:rsid w:val="00D90128"/>
    <w:rsid w:val="00D90133"/>
    <w:rsid w:val="00D90D31"/>
    <w:rsid w:val="00D910ED"/>
    <w:rsid w:val="00D91130"/>
    <w:rsid w:val="00D9196F"/>
    <w:rsid w:val="00D91B68"/>
    <w:rsid w:val="00D91B7D"/>
    <w:rsid w:val="00D91BE9"/>
    <w:rsid w:val="00D92043"/>
    <w:rsid w:val="00D922E6"/>
    <w:rsid w:val="00D92384"/>
    <w:rsid w:val="00D9263F"/>
    <w:rsid w:val="00D926A4"/>
    <w:rsid w:val="00D927FF"/>
    <w:rsid w:val="00D92836"/>
    <w:rsid w:val="00D928BB"/>
    <w:rsid w:val="00D92A06"/>
    <w:rsid w:val="00D92D16"/>
    <w:rsid w:val="00D92EBC"/>
    <w:rsid w:val="00D92FBE"/>
    <w:rsid w:val="00D931B7"/>
    <w:rsid w:val="00D93515"/>
    <w:rsid w:val="00D94027"/>
    <w:rsid w:val="00D944BF"/>
    <w:rsid w:val="00D947A8"/>
    <w:rsid w:val="00D94BB5"/>
    <w:rsid w:val="00D94C0A"/>
    <w:rsid w:val="00D94FBE"/>
    <w:rsid w:val="00D951F2"/>
    <w:rsid w:val="00D95547"/>
    <w:rsid w:val="00D95A00"/>
    <w:rsid w:val="00D95EC6"/>
    <w:rsid w:val="00D961B8"/>
    <w:rsid w:val="00D96254"/>
    <w:rsid w:val="00D96443"/>
    <w:rsid w:val="00D9664F"/>
    <w:rsid w:val="00D9681D"/>
    <w:rsid w:val="00D96E60"/>
    <w:rsid w:val="00D96F58"/>
    <w:rsid w:val="00D97027"/>
    <w:rsid w:val="00D97334"/>
    <w:rsid w:val="00D9737F"/>
    <w:rsid w:val="00D9743C"/>
    <w:rsid w:val="00D974BE"/>
    <w:rsid w:val="00D979C0"/>
    <w:rsid w:val="00D97C0B"/>
    <w:rsid w:val="00D97D3B"/>
    <w:rsid w:val="00D97E79"/>
    <w:rsid w:val="00DA0788"/>
    <w:rsid w:val="00DA09C7"/>
    <w:rsid w:val="00DA0A78"/>
    <w:rsid w:val="00DA0C42"/>
    <w:rsid w:val="00DA0EDD"/>
    <w:rsid w:val="00DA1197"/>
    <w:rsid w:val="00DA1364"/>
    <w:rsid w:val="00DA14C9"/>
    <w:rsid w:val="00DA1599"/>
    <w:rsid w:val="00DA17B1"/>
    <w:rsid w:val="00DA19DD"/>
    <w:rsid w:val="00DA1B2D"/>
    <w:rsid w:val="00DA1FB0"/>
    <w:rsid w:val="00DA27BF"/>
    <w:rsid w:val="00DA297A"/>
    <w:rsid w:val="00DA2F80"/>
    <w:rsid w:val="00DA31DA"/>
    <w:rsid w:val="00DA32BD"/>
    <w:rsid w:val="00DA3311"/>
    <w:rsid w:val="00DA3379"/>
    <w:rsid w:val="00DA33F7"/>
    <w:rsid w:val="00DA3479"/>
    <w:rsid w:val="00DA3481"/>
    <w:rsid w:val="00DA360C"/>
    <w:rsid w:val="00DA3FC5"/>
    <w:rsid w:val="00DA405D"/>
    <w:rsid w:val="00DA40AA"/>
    <w:rsid w:val="00DA4120"/>
    <w:rsid w:val="00DA43D2"/>
    <w:rsid w:val="00DA4528"/>
    <w:rsid w:val="00DA486A"/>
    <w:rsid w:val="00DA4E74"/>
    <w:rsid w:val="00DA50AC"/>
    <w:rsid w:val="00DA5235"/>
    <w:rsid w:val="00DA5412"/>
    <w:rsid w:val="00DA542A"/>
    <w:rsid w:val="00DA5611"/>
    <w:rsid w:val="00DA57B7"/>
    <w:rsid w:val="00DA5965"/>
    <w:rsid w:val="00DA5B9C"/>
    <w:rsid w:val="00DA5FD6"/>
    <w:rsid w:val="00DA630D"/>
    <w:rsid w:val="00DA68A1"/>
    <w:rsid w:val="00DA69FF"/>
    <w:rsid w:val="00DA6D75"/>
    <w:rsid w:val="00DA7147"/>
    <w:rsid w:val="00DA72BA"/>
    <w:rsid w:val="00DA74D2"/>
    <w:rsid w:val="00DA776C"/>
    <w:rsid w:val="00DB041F"/>
    <w:rsid w:val="00DB071F"/>
    <w:rsid w:val="00DB0755"/>
    <w:rsid w:val="00DB0A2C"/>
    <w:rsid w:val="00DB0AAB"/>
    <w:rsid w:val="00DB1080"/>
    <w:rsid w:val="00DB11BD"/>
    <w:rsid w:val="00DB1423"/>
    <w:rsid w:val="00DB1604"/>
    <w:rsid w:val="00DB184F"/>
    <w:rsid w:val="00DB1914"/>
    <w:rsid w:val="00DB1A32"/>
    <w:rsid w:val="00DB1D42"/>
    <w:rsid w:val="00DB2205"/>
    <w:rsid w:val="00DB2555"/>
    <w:rsid w:val="00DB26BB"/>
    <w:rsid w:val="00DB2769"/>
    <w:rsid w:val="00DB28DD"/>
    <w:rsid w:val="00DB2983"/>
    <w:rsid w:val="00DB29CB"/>
    <w:rsid w:val="00DB2AB6"/>
    <w:rsid w:val="00DB2DC2"/>
    <w:rsid w:val="00DB3237"/>
    <w:rsid w:val="00DB33EE"/>
    <w:rsid w:val="00DB359D"/>
    <w:rsid w:val="00DB38B3"/>
    <w:rsid w:val="00DB395D"/>
    <w:rsid w:val="00DB3BFF"/>
    <w:rsid w:val="00DB3C3A"/>
    <w:rsid w:val="00DB3E73"/>
    <w:rsid w:val="00DB3FBB"/>
    <w:rsid w:val="00DB4199"/>
    <w:rsid w:val="00DB4276"/>
    <w:rsid w:val="00DB434F"/>
    <w:rsid w:val="00DB4393"/>
    <w:rsid w:val="00DB44BF"/>
    <w:rsid w:val="00DB5094"/>
    <w:rsid w:val="00DB55EC"/>
    <w:rsid w:val="00DB5725"/>
    <w:rsid w:val="00DB57DF"/>
    <w:rsid w:val="00DB5CB1"/>
    <w:rsid w:val="00DB5D7E"/>
    <w:rsid w:val="00DB5DBF"/>
    <w:rsid w:val="00DB6022"/>
    <w:rsid w:val="00DB6235"/>
    <w:rsid w:val="00DB6551"/>
    <w:rsid w:val="00DB6936"/>
    <w:rsid w:val="00DB6E1F"/>
    <w:rsid w:val="00DB74A2"/>
    <w:rsid w:val="00DB7572"/>
    <w:rsid w:val="00DB779A"/>
    <w:rsid w:val="00DB77E2"/>
    <w:rsid w:val="00DB7854"/>
    <w:rsid w:val="00DB78FE"/>
    <w:rsid w:val="00DB7950"/>
    <w:rsid w:val="00DB7AE7"/>
    <w:rsid w:val="00DB7BD1"/>
    <w:rsid w:val="00DB7D97"/>
    <w:rsid w:val="00DC0116"/>
    <w:rsid w:val="00DC0374"/>
    <w:rsid w:val="00DC0645"/>
    <w:rsid w:val="00DC0697"/>
    <w:rsid w:val="00DC0944"/>
    <w:rsid w:val="00DC0B7B"/>
    <w:rsid w:val="00DC0F77"/>
    <w:rsid w:val="00DC110A"/>
    <w:rsid w:val="00DC1236"/>
    <w:rsid w:val="00DC12B0"/>
    <w:rsid w:val="00DC14A0"/>
    <w:rsid w:val="00DC1579"/>
    <w:rsid w:val="00DC18F1"/>
    <w:rsid w:val="00DC1E35"/>
    <w:rsid w:val="00DC1FB9"/>
    <w:rsid w:val="00DC20B5"/>
    <w:rsid w:val="00DC25D2"/>
    <w:rsid w:val="00DC2737"/>
    <w:rsid w:val="00DC2985"/>
    <w:rsid w:val="00DC2BF5"/>
    <w:rsid w:val="00DC2CA8"/>
    <w:rsid w:val="00DC31D3"/>
    <w:rsid w:val="00DC342E"/>
    <w:rsid w:val="00DC3ABD"/>
    <w:rsid w:val="00DC41B2"/>
    <w:rsid w:val="00DC41C3"/>
    <w:rsid w:val="00DC41C4"/>
    <w:rsid w:val="00DC438A"/>
    <w:rsid w:val="00DC4D60"/>
    <w:rsid w:val="00DC4EAB"/>
    <w:rsid w:val="00DC4EF9"/>
    <w:rsid w:val="00DC4F6B"/>
    <w:rsid w:val="00DC4F7B"/>
    <w:rsid w:val="00DC4FDC"/>
    <w:rsid w:val="00DC5038"/>
    <w:rsid w:val="00DC5146"/>
    <w:rsid w:val="00DC51C5"/>
    <w:rsid w:val="00DC52AE"/>
    <w:rsid w:val="00DC597B"/>
    <w:rsid w:val="00DC5D99"/>
    <w:rsid w:val="00DC63CB"/>
    <w:rsid w:val="00DC647A"/>
    <w:rsid w:val="00DC6503"/>
    <w:rsid w:val="00DC652C"/>
    <w:rsid w:val="00DC697B"/>
    <w:rsid w:val="00DC6990"/>
    <w:rsid w:val="00DC6A9B"/>
    <w:rsid w:val="00DC6FA6"/>
    <w:rsid w:val="00DC7142"/>
    <w:rsid w:val="00DC7255"/>
    <w:rsid w:val="00DC7286"/>
    <w:rsid w:val="00DC7553"/>
    <w:rsid w:val="00DC7B6F"/>
    <w:rsid w:val="00DC7B71"/>
    <w:rsid w:val="00DC7DB3"/>
    <w:rsid w:val="00DC7DBB"/>
    <w:rsid w:val="00DC7F79"/>
    <w:rsid w:val="00DC7FC5"/>
    <w:rsid w:val="00DD034D"/>
    <w:rsid w:val="00DD0537"/>
    <w:rsid w:val="00DD055C"/>
    <w:rsid w:val="00DD08DF"/>
    <w:rsid w:val="00DD09E4"/>
    <w:rsid w:val="00DD0CC8"/>
    <w:rsid w:val="00DD0D89"/>
    <w:rsid w:val="00DD0E11"/>
    <w:rsid w:val="00DD0F9D"/>
    <w:rsid w:val="00DD113A"/>
    <w:rsid w:val="00DD177F"/>
    <w:rsid w:val="00DD17D4"/>
    <w:rsid w:val="00DD1CE5"/>
    <w:rsid w:val="00DD202B"/>
    <w:rsid w:val="00DD204B"/>
    <w:rsid w:val="00DD24E9"/>
    <w:rsid w:val="00DD27BF"/>
    <w:rsid w:val="00DD284D"/>
    <w:rsid w:val="00DD2B46"/>
    <w:rsid w:val="00DD2B50"/>
    <w:rsid w:val="00DD3A4E"/>
    <w:rsid w:val="00DD3CDF"/>
    <w:rsid w:val="00DD3F04"/>
    <w:rsid w:val="00DD3F7B"/>
    <w:rsid w:val="00DD4492"/>
    <w:rsid w:val="00DD46FE"/>
    <w:rsid w:val="00DD4762"/>
    <w:rsid w:val="00DD4788"/>
    <w:rsid w:val="00DD4808"/>
    <w:rsid w:val="00DD4BA4"/>
    <w:rsid w:val="00DD4FD3"/>
    <w:rsid w:val="00DD53E4"/>
    <w:rsid w:val="00DD5683"/>
    <w:rsid w:val="00DD56E0"/>
    <w:rsid w:val="00DD5967"/>
    <w:rsid w:val="00DD59D4"/>
    <w:rsid w:val="00DD5B22"/>
    <w:rsid w:val="00DD5B8D"/>
    <w:rsid w:val="00DD62CB"/>
    <w:rsid w:val="00DD63EC"/>
    <w:rsid w:val="00DD64EF"/>
    <w:rsid w:val="00DD6852"/>
    <w:rsid w:val="00DD68FD"/>
    <w:rsid w:val="00DD6AAE"/>
    <w:rsid w:val="00DD6D52"/>
    <w:rsid w:val="00DD70CA"/>
    <w:rsid w:val="00DD72F0"/>
    <w:rsid w:val="00DD7656"/>
    <w:rsid w:val="00DD76BC"/>
    <w:rsid w:val="00DD78C2"/>
    <w:rsid w:val="00DD797E"/>
    <w:rsid w:val="00DD7D7A"/>
    <w:rsid w:val="00DE0383"/>
    <w:rsid w:val="00DE06EA"/>
    <w:rsid w:val="00DE0A50"/>
    <w:rsid w:val="00DE0B1A"/>
    <w:rsid w:val="00DE0B6E"/>
    <w:rsid w:val="00DE0D57"/>
    <w:rsid w:val="00DE0DDE"/>
    <w:rsid w:val="00DE0EA7"/>
    <w:rsid w:val="00DE101D"/>
    <w:rsid w:val="00DE1035"/>
    <w:rsid w:val="00DE109F"/>
    <w:rsid w:val="00DE1701"/>
    <w:rsid w:val="00DE18FB"/>
    <w:rsid w:val="00DE1A2F"/>
    <w:rsid w:val="00DE1A40"/>
    <w:rsid w:val="00DE1A49"/>
    <w:rsid w:val="00DE1A8F"/>
    <w:rsid w:val="00DE1B9F"/>
    <w:rsid w:val="00DE20C9"/>
    <w:rsid w:val="00DE23EB"/>
    <w:rsid w:val="00DE2A6A"/>
    <w:rsid w:val="00DE2CE4"/>
    <w:rsid w:val="00DE2F72"/>
    <w:rsid w:val="00DE3390"/>
    <w:rsid w:val="00DE33A9"/>
    <w:rsid w:val="00DE3675"/>
    <w:rsid w:val="00DE3890"/>
    <w:rsid w:val="00DE38F0"/>
    <w:rsid w:val="00DE3B48"/>
    <w:rsid w:val="00DE4103"/>
    <w:rsid w:val="00DE4136"/>
    <w:rsid w:val="00DE43DD"/>
    <w:rsid w:val="00DE45B8"/>
    <w:rsid w:val="00DE466A"/>
    <w:rsid w:val="00DE48F3"/>
    <w:rsid w:val="00DE4B97"/>
    <w:rsid w:val="00DE4E9E"/>
    <w:rsid w:val="00DE51E4"/>
    <w:rsid w:val="00DE525E"/>
    <w:rsid w:val="00DE5579"/>
    <w:rsid w:val="00DE57E9"/>
    <w:rsid w:val="00DE5CA3"/>
    <w:rsid w:val="00DE5ECD"/>
    <w:rsid w:val="00DE6016"/>
    <w:rsid w:val="00DE623C"/>
    <w:rsid w:val="00DE6400"/>
    <w:rsid w:val="00DE65D3"/>
    <w:rsid w:val="00DE6656"/>
    <w:rsid w:val="00DE6A04"/>
    <w:rsid w:val="00DE6C33"/>
    <w:rsid w:val="00DE7026"/>
    <w:rsid w:val="00DE708A"/>
    <w:rsid w:val="00DE711E"/>
    <w:rsid w:val="00DE712B"/>
    <w:rsid w:val="00DE735D"/>
    <w:rsid w:val="00DE7446"/>
    <w:rsid w:val="00DE7470"/>
    <w:rsid w:val="00DE74C5"/>
    <w:rsid w:val="00DE7592"/>
    <w:rsid w:val="00DE75CF"/>
    <w:rsid w:val="00DE7CDC"/>
    <w:rsid w:val="00DF030C"/>
    <w:rsid w:val="00DF0758"/>
    <w:rsid w:val="00DF0984"/>
    <w:rsid w:val="00DF0E42"/>
    <w:rsid w:val="00DF0F65"/>
    <w:rsid w:val="00DF0F7E"/>
    <w:rsid w:val="00DF1053"/>
    <w:rsid w:val="00DF19C6"/>
    <w:rsid w:val="00DF1AD4"/>
    <w:rsid w:val="00DF1EAE"/>
    <w:rsid w:val="00DF27B7"/>
    <w:rsid w:val="00DF2940"/>
    <w:rsid w:val="00DF305B"/>
    <w:rsid w:val="00DF30F5"/>
    <w:rsid w:val="00DF35CC"/>
    <w:rsid w:val="00DF3C6C"/>
    <w:rsid w:val="00DF3ED9"/>
    <w:rsid w:val="00DF4243"/>
    <w:rsid w:val="00DF45FE"/>
    <w:rsid w:val="00DF4C09"/>
    <w:rsid w:val="00DF4E34"/>
    <w:rsid w:val="00DF4FD3"/>
    <w:rsid w:val="00DF52B5"/>
    <w:rsid w:val="00DF5A5B"/>
    <w:rsid w:val="00DF5DF6"/>
    <w:rsid w:val="00DF5EB6"/>
    <w:rsid w:val="00DF5FDB"/>
    <w:rsid w:val="00DF62FB"/>
    <w:rsid w:val="00DF65A5"/>
    <w:rsid w:val="00DF67E9"/>
    <w:rsid w:val="00DF69AB"/>
    <w:rsid w:val="00DF69ED"/>
    <w:rsid w:val="00DF6C3C"/>
    <w:rsid w:val="00DF7058"/>
    <w:rsid w:val="00DF709D"/>
    <w:rsid w:val="00DF76E7"/>
    <w:rsid w:val="00DF7B4F"/>
    <w:rsid w:val="00DF7C04"/>
    <w:rsid w:val="00E00099"/>
    <w:rsid w:val="00E00802"/>
    <w:rsid w:val="00E00870"/>
    <w:rsid w:val="00E012DF"/>
    <w:rsid w:val="00E0140A"/>
    <w:rsid w:val="00E01484"/>
    <w:rsid w:val="00E01AB0"/>
    <w:rsid w:val="00E01D01"/>
    <w:rsid w:val="00E01F8A"/>
    <w:rsid w:val="00E0211B"/>
    <w:rsid w:val="00E02172"/>
    <w:rsid w:val="00E02796"/>
    <w:rsid w:val="00E02C2C"/>
    <w:rsid w:val="00E02E5D"/>
    <w:rsid w:val="00E033F6"/>
    <w:rsid w:val="00E0358F"/>
    <w:rsid w:val="00E038A1"/>
    <w:rsid w:val="00E03E69"/>
    <w:rsid w:val="00E03EAA"/>
    <w:rsid w:val="00E03F11"/>
    <w:rsid w:val="00E04300"/>
    <w:rsid w:val="00E04595"/>
    <w:rsid w:val="00E049C6"/>
    <w:rsid w:val="00E04A29"/>
    <w:rsid w:val="00E04CD3"/>
    <w:rsid w:val="00E04E2D"/>
    <w:rsid w:val="00E05252"/>
    <w:rsid w:val="00E055A6"/>
    <w:rsid w:val="00E057B2"/>
    <w:rsid w:val="00E05A47"/>
    <w:rsid w:val="00E05ADD"/>
    <w:rsid w:val="00E060B3"/>
    <w:rsid w:val="00E060B9"/>
    <w:rsid w:val="00E062D3"/>
    <w:rsid w:val="00E064DF"/>
    <w:rsid w:val="00E06550"/>
    <w:rsid w:val="00E068AA"/>
    <w:rsid w:val="00E069E5"/>
    <w:rsid w:val="00E06B7A"/>
    <w:rsid w:val="00E06BCA"/>
    <w:rsid w:val="00E07189"/>
    <w:rsid w:val="00E072A0"/>
    <w:rsid w:val="00E0765C"/>
    <w:rsid w:val="00E07A63"/>
    <w:rsid w:val="00E07C78"/>
    <w:rsid w:val="00E1024C"/>
    <w:rsid w:val="00E1041C"/>
    <w:rsid w:val="00E10563"/>
    <w:rsid w:val="00E10734"/>
    <w:rsid w:val="00E1083F"/>
    <w:rsid w:val="00E10B6D"/>
    <w:rsid w:val="00E10B90"/>
    <w:rsid w:val="00E10D0B"/>
    <w:rsid w:val="00E11461"/>
    <w:rsid w:val="00E114F1"/>
    <w:rsid w:val="00E11834"/>
    <w:rsid w:val="00E1188A"/>
    <w:rsid w:val="00E1189D"/>
    <w:rsid w:val="00E11914"/>
    <w:rsid w:val="00E1194D"/>
    <w:rsid w:val="00E119C6"/>
    <w:rsid w:val="00E11D2F"/>
    <w:rsid w:val="00E121A3"/>
    <w:rsid w:val="00E125E2"/>
    <w:rsid w:val="00E126C8"/>
    <w:rsid w:val="00E12752"/>
    <w:rsid w:val="00E12B26"/>
    <w:rsid w:val="00E12E40"/>
    <w:rsid w:val="00E13921"/>
    <w:rsid w:val="00E13AEB"/>
    <w:rsid w:val="00E13CAF"/>
    <w:rsid w:val="00E13CCC"/>
    <w:rsid w:val="00E140D2"/>
    <w:rsid w:val="00E14191"/>
    <w:rsid w:val="00E14647"/>
    <w:rsid w:val="00E14798"/>
    <w:rsid w:val="00E14B60"/>
    <w:rsid w:val="00E14CCD"/>
    <w:rsid w:val="00E150C8"/>
    <w:rsid w:val="00E1547C"/>
    <w:rsid w:val="00E15498"/>
    <w:rsid w:val="00E15884"/>
    <w:rsid w:val="00E15957"/>
    <w:rsid w:val="00E1595F"/>
    <w:rsid w:val="00E15C37"/>
    <w:rsid w:val="00E15E4A"/>
    <w:rsid w:val="00E15FD8"/>
    <w:rsid w:val="00E1637A"/>
    <w:rsid w:val="00E16454"/>
    <w:rsid w:val="00E1658F"/>
    <w:rsid w:val="00E16879"/>
    <w:rsid w:val="00E16B5A"/>
    <w:rsid w:val="00E16F24"/>
    <w:rsid w:val="00E1717F"/>
    <w:rsid w:val="00E17280"/>
    <w:rsid w:val="00E1729B"/>
    <w:rsid w:val="00E175DA"/>
    <w:rsid w:val="00E17C08"/>
    <w:rsid w:val="00E17EFD"/>
    <w:rsid w:val="00E2032C"/>
    <w:rsid w:val="00E20510"/>
    <w:rsid w:val="00E20901"/>
    <w:rsid w:val="00E20B7A"/>
    <w:rsid w:val="00E20B86"/>
    <w:rsid w:val="00E20C5D"/>
    <w:rsid w:val="00E20C8B"/>
    <w:rsid w:val="00E20F1A"/>
    <w:rsid w:val="00E21138"/>
    <w:rsid w:val="00E21366"/>
    <w:rsid w:val="00E21566"/>
    <w:rsid w:val="00E21AFE"/>
    <w:rsid w:val="00E21E80"/>
    <w:rsid w:val="00E2200F"/>
    <w:rsid w:val="00E223BC"/>
    <w:rsid w:val="00E223E0"/>
    <w:rsid w:val="00E22440"/>
    <w:rsid w:val="00E22471"/>
    <w:rsid w:val="00E22770"/>
    <w:rsid w:val="00E228D0"/>
    <w:rsid w:val="00E22FBA"/>
    <w:rsid w:val="00E236BA"/>
    <w:rsid w:val="00E236E1"/>
    <w:rsid w:val="00E23781"/>
    <w:rsid w:val="00E237A9"/>
    <w:rsid w:val="00E23D6C"/>
    <w:rsid w:val="00E241E2"/>
    <w:rsid w:val="00E245C4"/>
    <w:rsid w:val="00E2467B"/>
    <w:rsid w:val="00E24836"/>
    <w:rsid w:val="00E24A06"/>
    <w:rsid w:val="00E24A63"/>
    <w:rsid w:val="00E24CF0"/>
    <w:rsid w:val="00E25100"/>
    <w:rsid w:val="00E25123"/>
    <w:rsid w:val="00E2570F"/>
    <w:rsid w:val="00E25861"/>
    <w:rsid w:val="00E2642C"/>
    <w:rsid w:val="00E264CA"/>
    <w:rsid w:val="00E26535"/>
    <w:rsid w:val="00E26B7A"/>
    <w:rsid w:val="00E26E04"/>
    <w:rsid w:val="00E26ED6"/>
    <w:rsid w:val="00E271D1"/>
    <w:rsid w:val="00E272B4"/>
    <w:rsid w:val="00E276A2"/>
    <w:rsid w:val="00E276C5"/>
    <w:rsid w:val="00E278EE"/>
    <w:rsid w:val="00E27B4A"/>
    <w:rsid w:val="00E302C6"/>
    <w:rsid w:val="00E30346"/>
    <w:rsid w:val="00E30505"/>
    <w:rsid w:val="00E305DE"/>
    <w:rsid w:val="00E30737"/>
    <w:rsid w:val="00E30940"/>
    <w:rsid w:val="00E30C60"/>
    <w:rsid w:val="00E31036"/>
    <w:rsid w:val="00E3116D"/>
    <w:rsid w:val="00E31184"/>
    <w:rsid w:val="00E315C5"/>
    <w:rsid w:val="00E3186B"/>
    <w:rsid w:val="00E319EE"/>
    <w:rsid w:val="00E31A80"/>
    <w:rsid w:val="00E31FF9"/>
    <w:rsid w:val="00E3209C"/>
    <w:rsid w:val="00E324D3"/>
    <w:rsid w:val="00E32563"/>
    <w:rsid w:val="00E325B2"/>
    <w:rsid w:val="00E325E4"/>
    <w:rsid w:val="00E32636"/>
    <w:rsid w:val="00E326D7"/>
    <w:rsid w:val="00E32962"/>
    <w:rsid w:val="00E32C53"/>
    <w:rsid w:val="00E32EFD"/>
    <w:rsid w:val="00E332E7"/>
    <w:rsid w:val="00E3342D"/>
    <w:rsid w:val="00E33B11"/>
    <w:rsid w:val="00E33C06"/>
    <w:rsid w:val="00E33D2A"/>
    <w:rsid w:val="00E33DBB"/>
    <w:rsid w:val="00E34175"/>
    <w:rsid w:val="00E3417D"/>
    <w:rsid w:val="00E34279"/>
    <w:rsid w:val="00E346D2"/>
    <w:rsid w:val="00E347A9"/>
    <w:rsid w:val="00E347B0"/>
    <w:rsid w:val="00E34B89"/>
    <w:rsid w:val="00E34DCA"/>
    <w:rsid w:val="00E34FB3"/>
    <w:rsid w:val="00E351D1"/>
    <w:rsid w:val="00E351EA"/>
    <w:rsid w:val="00E3544F"/>
    <w:rsid w:val="00E359C3"/>
    <w:rsid w:val="00E35AEE"/>
    <w:rsid w:val="00E35C28"/>
    <w:rsid w:val="00E36216"/>
    <w:rsid w:val="00E36259"/>
    <w:rsid w:val="00E3638B"/>
    <w:rsid w:val="00E36462"/>
    <w:rsid w:val="00E36789"/>
    <w:rsid w:val="00E36888"/>
    <w:rsid w:val="00E36DD7"/>
    <w:rsid w:val="00E379C3"/>
    <w:rsid w:val="00E37C06"/>
    <w:rsid w:val="00E37D00"/>
    <w:rsid w:val="00E37DCD"/>
    <w:rsid w:val="00E40004"/>
    <w:rsid w:val="00E40168"/>
    <w:rsid w:val="00E4058F"/>
    <w:rsid w:val="00E405FA"/>
    <w:rsid w:val="00E40ACF"/>
    <w:rsid w:val="00E40D5B"/>
    <w:rsid w:val="00E40E58"/>
    <w:rsid w:val="00E40E8F"/>
    <w:rsid w:val="00E41079"/>
    <w:rsid w:val="00E41117"/>
    <w:rsid w:val="00E411BF"/>
    <w:rsid w:val="00E41265"/>
    <w:rsid w:val="00E4126E"/>
    <w:rsid w:val="00E414F6"/>
    <w:rsid w:val="00E415DA"/>
    <w:rsid w:val="00E41BFA"/>
    <w:rsid w:val="00E41BFC"/>
    <w:rsid w:val="00E425EC"/>
    <w:rsid w:val="00E4277A"/>
    <w:rsid w:val="00E42A1D"/>
    <w:rsid w:val="00E42E74"/>
    <w:rsid w:val="00E434BB"/>
    <w:rsid w:val="00E437D5"/>
    <w:rsid w:val="00E43AC0"/>
    <w:rsid w:val="00E43D32"/>
    <w:rsid w:val="00E43EAF"/>
    <w:rsid w:val="00E4402E"/>
    <w:rsid w:val="00E440EE"/>
    <w:rsid w:val="00E4412D"/>
    <w:rsid w:val="00E4473D"/>
    <w:rsid w:val="00E44799"/>
    <w:rsid w:val="00E447FE"/>
    <w:rsid w:val="00E45016"/>
    <w:rsid w:val="00E453F8"/>
    <w:rsid w:val="00E454E0"/>
    <w:rsid w:val="00E45623"/>
    <w:rsid w:val="00E45B34"/>
    <w:rsid w:val="00E45BB2"/>
    <w:rsid w:val="00E45E52"/>
    <w:rsid w:val="00E45FA5"/>
    <w:rsid w:val="00E46345"/>
    <w:rsid w:val="00E464A8"/>
    <w:rsid w:val="00E46B9D"/>
    <w:rsid w:val="00E4706B"/>
    <w:rsid w:val="00E47138"/>
    <w:rsid w:val="00E47257"/>
    <w:rsid w:val="00E47304"/>
    <w:rsid w:val="00E47574"/>
    <w:rsid w:val="00E47D49"/>
    <w:rsid w:val="00E47EF7"/>
    <w:rsid w:val="00E47FF3"/>
    <w:rsid w:val="00E502DE"/>
    <w:rsid w:val="00E5033E"/>
    <w:rsid w:val="00E50486"/>
    <w:rsid w:val="00E5061B"/>
    <w:rsid w:val="00E5070D"/>
    <w:rsid w:val="00E50B94"/>
    <w:rsid w:val="00E50BA5"/>
    <w:rsid w:val="00E50CE8"/>
    <w:rsid w:val="00E50E77"/>
    <w:rsid w:val="00E51585"/>
    <w:rsid w:val="00E51D54"/>
    <w:rsid w:val="00E51DBD"/>
    <w:rsid w:val="00E52000"/>
    <w:rsid w:val="00E521E1"/>
    <w:rsid w:val="00E52336"/>
    <w:rsid w:val="00E52372"/>
    <w:rsid w:val="00E52752"/>
    <w:rsid w:val="00E52A38"/>
    <w:rsid w:val="00E52DED"/>
    <w:rsid w:val="00E5304B"/>
    <w:rsid w:val="00E531BA"/>
    <w:rsid w:val="00E53242"/>
    <w:rsid w:val="00E534CC"/>
    <w:rsid w:val="00E5389A"/>
    <w:rsid w:val="00E538B1"/>
    <w:rsid w:val="00E53BAB"/>
    <w:rsid w:val="00E53E2B"/>
    <w:rsid w:val="00E54075"/>
    <w:rsid w:val="00E540FA"/>
    <w:rsid w:val="00E5419B"/>
    <w:rsid w:val="00E550FC"/>
    <w:rsid w:val="00E55352"/>
    <w:rsid w:val="00E553A1"/>
    <w:rsid w:val="00E555B2"/>
    <w:rsid w:val="00E55755"/>
    <w:rsid w:val="00E55B6F"/>
    <w:rsid w:val="00E55C87"/>
    <w:rsid w:val="00E56330"/>
    <w:rsid w:val="00E56562"/>
    <w:rsid w:val="00E5670B"/>
    <w:rsid w:val="00E56787"/>
    <w:rsid w:val="00E56816"/>
    <w:rsid w:val="00E56AC3"/>
    <w:rsid w:val="00E56ADE"/>
    <w:rsid w:val="00E56D8E"/>
    <w:rsid w:val="00E56FA5"/>
    <w:rsid w:val="00E572C7"/>
    <w:rsid w:val="00E57349"/>
    <w:rsid w:val="00E57829"/>
    <w:rsid w:val="00E57E3C"/>
    <w:rsid w:val="00E6029E"/>
    <w:rsid w:val="00E604FC"/>
    <w:rsid w:val="00E60B95"/>
    <w:rsid w:val="00E60BFF"/>
    <w:rsid w:val="00E612A3"/>
    <w:rsid w:val="00E6197D"/>
    <w:rsid w:val="00E61B62"/>
    <w:rsid w:val="00E61BC0"/>
    <w:rsid w:val="00E61D09"/>
    <w:rsid w:val="00E6207E"/>
    <w:rsid w:val="00E622A0"/>
    <w:rsid w:val="00E6235A"/>
    <w:rsid w:val="00E62463"/>
    <w:rsid w:val="00E62964"/>
    <w:rsid w:val="00E62D3D"/>
    <w:rsid w:val="00E62D4C"/>
    <w:rsid w:val="00E62DB8"/>
    <w:rsid w:val="00E62EEC"/>
    <w:rsid w:val="00E63584"/>
    <w:rsid w:val="00E636B8"/>
    <w:rsid w:val="00E63CFF"/>
    <w:rsid w:val="00E63D12"/>
    <w:rsid w:val="00E64071"/>
    <w:rsid w:val="00E64753"/>
    <w:rsid w:val="00E648BA"/>
    <w:rsid w:val="00E64B81"/>
    <w:rsid w:val="00E64BDC"/>
    <w:rsid w:val="00E65294"/>
    <w:rsid w:val="00E65506"/>
    <w:rsid w:val="00E655AB"/>
    <w:rsid w:val="00E6571E"/>
    <w:rsid w:val="00E65B67"/>
    <w:rsid w:val="00E65C5A"/>
    <w:rsid w:val="00E65E29"/>
    <w:rsid w:val="00E6607A"/>
    <w:rsid w:val="00E66117"/>
    <w:rsid w:val="00E662AE"/>
    <w:rsid w:val="00E664B5"/>
    <w:rsid w:val="00E666DB"/>
    <w:rsid w:val="00E666DF"/>
    <w:rsid w:val="00E6699F"/>
    <w:rsid w:val="00E66B01"/>
    <w:rsid w:val="00E66C1A"/>
    <w:rsid w:val="00E66C72"/>
    <w:rsid w:val="00E66E58"/>
    <w:rsid w:val="00E670DC"/>
    <w:rsid w:val="00E671F1"/>
    <w:rsid w:val="00E67918"/>
    <w:rsid w:val="00E67B3F"/>
    <w:rsid w:val="00E67BB2"/>
    <w:rsid w:val="00E67C41"/>
    <w:rsid w:val="00E67CE3"/>
    <w:rsid w:val="00E67DD5"/>
    <w:rsid w:val="00E7001E"/>
    <w:rsid w:val="00E700B6"/>
    <w:rsid w:val="00E70503"/>
    <w:rsid w:val="00E705C5"/>
    <w:rsid w:val="00E709BD"/>
    <w:rsid w:val="00E70A20"/>
    <w:rsid w:val="00E70B44"/>
    <w:rsid w:val="00E70D20"/>
    <w:rsid w:val="00E70EAD"/>
    <w:rsid w:val="00E70F50"/>
    <w:rsid w:val="00E70F64"/>
    <w:rsid w:val="00E71117"/>
    <w:rsid w:val="00E71130"/>
    <w:rsid w:val="00E71537"/>
    <w:rsid w:val="00E71579"/>
    <w:rsid w:val="00E71A98"/>
    <w:rsid w:val="00E71BA8"/>
    <w:rsid w:val="00E71D47"/>
    <w:rsid w:val="00E71D5B"/>
    <w:rsid w:val="00E7216A"/>
    <w:rsid w:val="00E7248E"/>
    <w:rsid w:val="00E724A1"/>
    <w:rsid w:val="00E725A4"/>
    <w:rsid w:val="00E72856"/>
    <w:rsid w:val="00E728B8"/>
    <w:rsid w:val="00E729EC"/>
    <w:rsid w:val="00E72A00"/>
    <w:rsid w:val="00E72B75"/>
    <w:rsid w:val="00E72F7E"/>
    <w:rsid w:val="00E72FB6"/>
    <w:rsid w:val="00E734AD"/>
    <w:rsid w:val="00E73932"/>
    <w:rsid w:val="00E73E8A"/>
    <w:rsid w:val="00E740F4"/>
    <w:rsid w:val="00E7421A"/>
    <w:rsid w:val="00E7438F"/>
    <w:rsid w:val="00E7441D"/>
    <w:rsid w:val="00E745F6"/>
    <w:rsid w:val="00E74690"/>
    <w:rsid w:val="00E74745"/>
    <w:rsid w:val="00E748C0"/>
    <w:rsid w:val="00E74B9A"/>
    <w:rsid w:val="00E74BA1"/>
    <w:rsid w:val="00E74BC5"/>
    <w:rsid w:val="00E7502D"/>
    <w:rsid w:val="00E75195"/>
    <w:rsid w:val="00E751FA"/>
    <w:rsid w:val="00E75488"/>
    <w:rsid w:val="00E75495"/>
    <w:rsid w:val="00E75533"/>
    <w:rsid w:val="00E760AF"/>
    <w:rsid w:val="00E7636D"/>
    <w:rsid w:val="00E767DE"/>
    <w:rsid w:val="00E76883"/>
    <w:rsid w:val="00E76970"/>
    <w:rsid w:val="00E76A93"/>
    <w:rsid w:val="00E76F31"/>
    <w:rsid w:val="00E7703B"/>
    <w:rsid w:val="00E77199"/>
    <w:rsid w:val="00E77275"/>
    <w:rsid w:val="00E7746D"/>
    <w:rsid w:val="00E77751"/>
    <w:rsid w:val="00E7793F"/>
    <w:rsid w:val="00E77C1F"/>
    <w:rsid w:val="00E77DD8"/>
    <w:rsid w:val="00E80235"/>
    <w:rsid w:val="00E80469"/>
    <w:rsid w:val="00E80697"/>
    <w:rsid w:val="00E806CA"/>
    <w:rsid w:val="00E806E3"/>
    <w:rsid w:val="00E8090B"/>
    <w:rsid w:val="00E80985"/>
    <w:rsid w:val="00E80C36"/>
    <w:rsid w:val="00E80D6C"/>
    <w:rsid w:val="00E80F7A"/>
    <w:rsid w:val="00E812A8"/>
    <w:rsid w:val="00E815B9"/>
    <w:rsid w:val="00E823C2"/>
    <w:rsid w:val="00E8264E"/>
    <w:rsid w:val="00E82778"/>
    <w:rsid w:val="00E82782"/>
    <w:rsid w:val="00E82A69"/>
    <w:rsid w:val="00E82CBC"/>
    <w:rsid w:val="00E82D87"/>
    <w:rsid w:val="00E82DBA"/>
    <w:rsid w:val="00E82E4B"/>
    <w:rsid w:val="00E830AF"/>
    <w:rsid w:val="00E83151"/>
    <w:rsid w:val="00E83280"/>
    <w:rsid w:val="00E83404"/>
    <w:rsid w:val="00E83593"/>
    <w:rsid w:val="00E8381E"/>
    <w:rsid w:val="00E838A4"/>
    <w:rsid w:val="00E83BF3"/>
    <w:rsid w:val="00E83C6F"/>
    <w:rsid w:val="00E840B3"/>
    <w:rsid w:val="00E840CB"/>
    <w:rsid w:val="00E84962"/>
    <w:rsid w:val="00E84A44"/>
    <w:rsid w:val="00E84BB8"/>
    <w:rsid w:val="00E84CF4"/>
    <w:rsid w:val="00E84EF2"/>
    <w:rsid w:val="00E85042"/>
    <w:rsid w:val="00E850B4"/>
    <w:rsid w:val="00E8516D"/>
    <w:rsid w:val="00E8566E"/>
    <w:rsid w:val="00E856E9"/>
    <w:rsid w:val="00E85717"/>
    <w:rsid w:val="00E8576D"/>
    <w:rsid w:val="00E85AFC"/>
    <w:rsid w:val="00E85CC8"/>
    <w:rsid w:val="00E85CF8"/>
    <w:rsid w:val="00E85E23"/>
    <w:rsid w:val="00E85F75"/>
    <w:rsid w:val="00E864B2"/>
    <w:rsid w:val="00E868B8"/>
    <w:rsid w:val="00E869DB"/>
    <w:rsid w:val="00E86E42"/>
    <w:rsid w:val="00E86F29"/>
    <w:rsid w:val="00E86FCE"/>
    <w:rsid w:val="00E871E0"/>
    <w:rsid w:val="00E872C9"/>
    <w:rsid w:val="00E87300"/>
    <w:rsid w:val="00E877C0"/>
    <w:rsid w:val="00E87A3A"/>
    <w:rsid w:val="00E87A60"/>
    <w:rsid w:val="00E87DA8"/>
    <w:rsid w:val="00E9021C"/>
    <w:rsid w:val="00E90236"/>
    <w:rsid w:val="00E90856"/>
    <w:rsid w:val="00E90B23"/>
    <w:rsid w:val="00E90BED"/>
    <w:rsid w:val="00E90D43"/>
    <w:rsid w:val="00E90D7B"/>
    <w:rsid w:val="00E90D97"/>
    <w:rsid w:val="00E91128"/>
    <w:rsid w:val="00E912F4"/>
    <w:rsid w:val="00E91578"/>
    <w:rsid w:val="00E91667"/>
    <w:rsid w:val="00E91D0A"/>
    <w:rsid w:val="00E91D4E"/>
    <w:rsid w:val="00E91F0A"/>
    <w:rsid w:val="00E925A2"/>
    <w:rsid w:val="00E92BEA"/>
    <w:rsid w:val="00E93597"/>
    <w:rsid w:val="00E936A7"/>
    <w:rsid w:val="00E93B5B"/>
    <w:rsid w:val="00E9415F"/>
    <w:rsid w:val="00E94525"/>
    <w:rsid w:val="00E945F3"/>
    <w:rsid w:val="00E947A1"/>
    <w:rsid w:val="00E947F5"/>
    <w:rsid w:val="00E9487A"/>
    <w:rsid w:val="00E9493E"/>
    <w:rsid w:val="00E94B3B"/>
    <w:rsid w:val="00E95444"/>
    <w:rsid w:val="00E95558"/>
    <w:rsid w:val="00E9557F"/>
    <w:rsid w:val="00E95B56"/>
    <w:rsid w:val="00E95CE0"/>
    <w:rsid w:val="00E95D74"/>
    <w:rsid w:val="00E9639B"/>
    <w:rsid w:val="00E9649C"/>
    <w:rsid w:val="00E965EB"/>
    <w:rsid w:val="00E968DB"/>
    <w:rsid w:val="00E96B7E"/>
    <w:rsid w:val="00E96EDB"/>
    <w:rsid w:val="00E96EE1"/>
    <w:rsid w:val="00E9707B"/>
    <w:rsid w:val="00E9740F"/>
    <w:rsid w:val="00E97477"/>
    <w:rsid w:val="00E97935"/>
    <w:rsid w:val="00E97C8A"/>
    <w:rsid w:val="00EA00CA"/>
    <w:rsid w:val="00EA01F4"/>
    <w:rsid w:val="00EA08D1"/>
    <w:rsid w:val="00EA0A88"/>
    <w:rsid w:val="00EA0D11"/>
    <w:rsid w:val="00EA1014"/>
    <w:rsid w:val="00EA11B4"/>
    <w:rsid w:val="00EA139E"/>
    <w:rsid w:val="00EA1704"/>
    <w:rsid w:val="00EA18A7"/>
    <w:rsid w:val="00EA1936"/>
    <w:rsid w:val="00EA2301"/>
    <w:rsid w:val="00EA2393"/>
    <w:rsid w:val="00EA2810"/>
    <w:rsid w:val="00EA2BDF"/>
    <w:rsid w:val="00EA2F3C"/>
    <w:rsid w:val="00EA3115"/>
    <w:rsid w:val="00EA3245"/>
    <w:rsid w:val="00EA3281"/>
    <w:rsid w:val="00EA3315"/>
    <w:rsid w:val="00EA3396"/>
    <w:rsid w:val="00EA365C"/>
    <w:rsid w:val="00EA3693"/>
    <w:rsid w:val="00EA40F0"/>
    <w:rsid w:val="00EA43B0"/>
    <w:rsid w:val="00EA44D1"/>
    <w:rsid w:val="00EA4721"/>
    <w:rsid w:val="00EA4D74"/>
    <w:rsid w:val="00EA4DD8"/>
    <w:rsid w:val="00EA50A9"/>
    <w:rsid w:val="00EA5354"/>
    <w:rsid w:val="00EA5443"/>
    <w:rsid w:val="00EA5B5A"/>
    <w:rsid w:val="00EA5EB3"/>
    <w:rsid w:val="00EA63A1"/>
    <w:rsid w:val="00EA6496"/>
    <w:rsid w:val="00EA64D1"/>
    <w:rsid w:val="00EA652B"/>
    <w:rsid w:val="00EA6684"/>
    <w:rsid w:val="00EA68A3"/>
    <w:rsid w:val="00EA6957"/>
    <w:rsid w:val="00EA6B59"/>
    <w:rsid w:val="00EA6F9C"/>
    <w:rsid w:val="00EA700A"/>
    <w:rsid w:val="00EA700C"/>
    <w:rsid w:val="00EA7285"/>
    <w:rsid w:val="00EA72C1"/>
    <w:rsid w:val="00EA7563"/>
    <w:rsid w:val="00EA7620"/>
    <w:rsid w:val="00EA7806"/>
    <w:rsid w:val="00EA79DC"/>
    <w:rsid w:val="00EA7A7A"/>
    <w:rsid w:val="00EA7F3E"/>
    <w:rsid w:val="00EB00F6"/>
    <w:rsid w:val="00EB06E1"/>
    <w:rsid w:val="00EB0F41"/>
    <w:rsid w:val="00EB0F62"/>
    <w:rsid w:val="00EB13DA"/>
    <w:rsid w:val="00EB17FE"/>
    <w:rsid w:val="00EB1A66"/>
    <w:rsid w:val="00EB2200"/>
    <w:rsid w:val="00EB249E"/>
    <w:rsid w:val="00EB30DC"/>
    <w:rsid w:val="00EB31CD"/>
    <w:rsid w:val="00EB348D"/>
    <w:rsid w:val="00EB3691"/>
    <w:rsid w:val="00EB3DAC"/>
    <w:rsid w:val="00EB3DCE"/>
    <w:rsid w:val="00EB461C"/>
    <w:rsid w:val="00EB4BA2"/>
    <w:rsid w:val="00EB4BF8"/>
    <w:rsid w:val="00EB50A9"/>
    <w:rsid w:val="00EB50D7"/>
    <w:rsid w:val="00EB56E2"/>
    <w:rsid w:val="00EB570A"/>
    <w:rsid w:val="00EB5777"/>
    <w:rsid w:val="00EB58AB"/>
    <w:rsid w:val="00EB593D"/>
    <w:rsid w:val="00EB5972"/>
    <w:rsid w:val="00EB5F33"/>
    <w:rsid w:val="00EB604F"/>
    <w:rsid w:val="00EB616F"/>
    <w:rsid w:val="00EB61A5"/>
    <w:rsid w:val="00EB6269"/>
    <w:rsid w:val="00EB634A"/>
    <w:rsid w:val="00EB64E1"/>
    <w:rsid w:val="00EB68E7"/>
    <w:rsid w:val="00EB6CCB"/>
    <w:rsid w:val="00EB6DC3"/>
    <w:rsid w:val="00EB6E82"/>
    <w:rsid w:val="00EB6FA7"/>
    <w:rsid w:val="00EB72BD"/>
    <w:rsid w:val="00EB732F"/>
    <w:rsid w:val="00EB78BE"/>
    <w:rsid w:val="00EB7964"/>
    <w:rsid w:val="00EB7CFB"/>
    <w:rsid w:val="00EB7F71"/>
    <w:rsid w:val="00EC0293"/>
    <w:rsid w:val="00EC02C2"/>
    <w:rsid w:val="00EC057E"/>
    <w:rsid w:val="00EC0752"/>
    <w:rsid w:val="00EC078C"/>
    <w:rsid w:val="00EC07BD"/>
    <w:rsid w:val="00EC09B3"/>
    <w:rsid w:val="00EC0BB3"/>
    <w:rsid w:val="00EC11C5"/>
    <w:rsid w:val="00EC11C7"/>
    <w:rsid w:val="00EC162F"/>
    <w:rsid w:val="00EC197D"/>
    <w:rsid w:val="00EC1B29"/>
    <w:rsid w:val="00EC1D29"/>
    <w:rsid w:val="00EC1DC7"/>
    <w:rsid w:val="00EC2287"/>
    <w:rsid w:val="00EC23D6"/>
    <w:rsid w:val="00EC251D"/>
    <w:rsid w:val="00EC2B91"/>
    <w:rsid w:val="00EC2BD3"/>
    <w:rsid w:val="00EC3233"/>
    <w:rsid w:val="00EC38C9"/>
    <w:rsid w:val="00EC3A97"/>
    <w:rsid w:val="00EC3D92"/>
    <w:rsid w:val="00EC400B"/>
    <w:rsid w:val="00EC4035"/>
    <w:rsid w:val="00EC4348"/>
    <w:rsid w:val="00EC4496"/>
    <w:rsid w:val="00EC467C"/>
    <w:rsid w:val="00EC4869"/>
    <w:rsid w:val="00EC49B1"/>
    <w:rsid w:val="00EC4B67"/>
    <w:rsid w:val="00EC4DCD"/>
    <w:rsid w:val="00EC5182"/>
    <w:rsid w:val="00EC5490"/>
    <w:rsid w:val="00EC553B"/>
    <w:rsid w:val="00EC55A5"/>
    <w:rsid w:val="00EC5C6E"/>
    <w:rsid w:val="00EC5F2E"/>
    <w:rsid w:val="00EC5FDE"/>
    <w:rsid w:val="00EC66C8"/>
    <w:rsid w:val="00EC6835"/>
    <w:rsid w:val="00EC68BB"/>
    <w:rsid w:val="00EC712D"/>
    <w:rsid w:val="00EC7514"/>
    <w:rsid w:val="00ED018B"/>
    <w:rsid w:val="00ED01DE"/>
    <w:rsid w:val="00ED02D1"/>
    <w:rsid w:val="00ED0571"/>
    <w:rsid w:val="00ED06A2"/>
    <w:rsid w:val="00ED0CA2"/>
    <w:rsid w:val="00ED1111"/>
    <w:rsid w:val="00ED1648"/>
    <w:rsid w:val="00ED1B2C"/>
    <w:rsid w:val="00ED1B96"/>
    <w:rsid w:val="00ED1B99"/>
    <w:rsid w:val="00ED2368"/>
    <w:rsid w:val="00ED23CC"/>
    <w:rsid w:val="00ED23D4"/>
    <w:rsid w:val="00ED2521"/>
    <w:rsid w:val="00ED260A"/>
    <w:rsid w:val="00ED2A44"/>
    <w:rsid w:val="00ED2AB8"/>
    <w:rsid w:val="00ED2BAC"/>
    <w:rsid w:val="00ED382B"/>
    <w:rsid w:val="00ED3882"/>
    <w:rsid w:val="00ED39DC"/>
    <w:rsid w:val="00ED3BA9"/>
    <w:rsid w:val="00ED41CC"/>
    <w:rsid w:val="00ED41F5"/>
    <w:rsid w:val="00ED43EE"/>
    <w:rsid w:val="00ED4463"/>
    <w:rsid w:val="00ED44B5"/>
    <w:rsid w:val="00ED4529"/>
    <w:rsid w:val="00ED4632"/>
    <w:rsid w:val="00ED4B3A"/>
    <w:rsid w:val="00ED4C78"/>
    <w:rsid w:val="00ED4CAB"/>
    <w:rsid w:val="00ED4E48"/>
    <w:rsid w:val="00ED4EC4"/>
    <w:rsid w:val="00ED4F92"/>
    <w:rsid w:val="00ED54F5"/>
    <w:rsid w:val="00ED5AC2"/>
    <w:rsid w:val="00ED5B59"/>
    <w:rsid w:val="00ED5CC0"/>
    <w:rsid w:val="00ED5CF1"/>
    <w:rsid w:val="00ED5DCB"/>
    <w:rsid w:val="00ED5DD6"/>
    <w:rsid w:val="00ED5FE4"/>
    <w:rsid w:val="00ED6261"/>
    <w:rsid w:val="00ED66DC"/>
    <w:rsid w:val="00ED66F9"/>
    <w:rsid w:val="00ED699E"/>
    <w:rsid w:val="00ED6B3D"/>
    <w:rsid w:val="00ED6C0E"/>
    <w:rsid w:val="00ED6D6D"/>
    <w:rsid w:val="00ED7056"/>
    <w:rsid w:val="00ED7066"/>
    <w:rsid w:val="00ED724E"/>
    <w:rsid w:val="00ED744E"/>
    <w:rsid w:val="00ED7699"/>
    <w:rsid w:val="00ED7713"/>
    <w:rsid w:val="00ED78BB"/>
    <w:rsid w:val="00ED7B78"/>
    <w:rsid w:val="00ED7E34"/>
    <w:rsid w:val="00EE041E"/>
    <w:rsid w:val="00EE048C"/>
    <w:rsid w:val="00EE0E5C"/>
    <w:rsid w:val="00EE106C"/>
    <w:rsid w:val="00EE168A"/>
    <w:rsid w:val="00EE1ACC"/>
    <w:rsid w:val="00EE210A"/>
    <w:rsid w:val="00EE24D1"/>
    <w:rsid w:val="00EE2967"/>
    <w:rsid w:val="00EE29BF"/>
    <w:rsid w:val="00EE2AC5"/>
    <w:rsid w:val="00EE2B1C"/>
    <w:rsid w:val="00EE2CCB"/>
    <w:rsid w:val="00EE2D4B"/>
    <w:rsid w:val="00EE2D5C"/>
    <w:rsid w:val="00EE2D68"/>
    <w:rsid w:val="00EE2DCA"/>
    <w:rsid w:val="00EE2E36"/>
    <w:rsid w:val="00EE318D"/>
    <w:rsid w:val="00EE31CE"/>
    <w:rsid w:val="00EE3271"/>
    <w:rsid w:val="00EE346D"/>
    <w:rsid w:val="00EE37A8"/>
    <w:rsid w:val="00EE39EF"/>
    <w:rsid w:val="00EE3C10"/>
    <w:rsid w:val="00EE3C3D"/>
    <w:rsid w:val="00EE3C7C"/>
    <w:rsid w:val="00EE3E1E"/>
    <w:rsid w:val="00EE423A"/>
    <w:rsid w:val="00EE4508"/>
    <w:rsid w:val="00EE4531"/>
    <w:rsid w:val="00EE4D2E"/>
    <w:rsid w:val="00EE4F12"/>
    <w:rsid w:val="00EE52B1"/>
    <w:rsid w:val="00EE531D"/>
    <w:rsid w:val="00EE540E"/>
    <w:rsid w:val="00EE545D"/>
    <w:rsid w:val="00EE551A"/>
    <w:rsid w:val="00EE552B"/>
    <w:rsid w:val="00EE5A3B"/>
    <w:rsid w:val="00EE6414"/>
    <w:rsid w:val="00EE6914"/>
    <w:rsid w:val="00EE69D3"/>
    <w:rsid w:val="00EE6B79"/>
    <w:rsid w:val="00EE6DDA"/>
    <w:rsid w:val="00EE74C8"/>
    <w:rsid w:val="00EE7620"/>
    <w:rsid w:val="00EE7A31"/>
    <w:rsid w:val="00EE7E6F"/>
    <w:rsid w:val="00EF008A"/>
    <w:rsid w:val="00EF05D6"/>
    <w:rsid w:val="00EF0724"/>
    <w:rsid w:val="00EF07C0"/>
    <w:rsid w:val="00EF0D05"/>
    <w:rsid w:val="00EF1204"/>
    <w:rsid w:val="00EF18F4"/>
    <w:rsid w:val="00EF1A43"/>
    <w:rsid w:val="00EF1C81"/>
    <w:rsid w:val="00EF1E99"/>
    <w:rsid w:val="00EF2077"/>
    <w:rsid w:val="00EF255C"/>
    <w:rsid w:val="00EF2834"/>
    <w:rsid w:val="00EF284A"/>
    <w:rsid w:val="00EF2A74"/>
    <w:rsid w:val="00EF2E32"/>
    <w:rsid w:val="00EF2F80"/>
    <w:rsid w:val="00EF3326"/>
    <w:rsid w:val="00EF33FE"/>
    <w:rsid w:val="00EF36F7"/>
    <w:rsid w:val="00EF39AE"/>
    <w:rsid w:val="00EF3CBE"/>
    <w:rsid w:val="00EF3F1D"/>
    <w:rsid w:val="00EF40FE"/>
    <w:rsid w:val="00EF4167"/>
    <w:rsid w:val="00EF448C"/>
    <w:rsid w:val="00EF4789"/>
    <w:rsid w:val="00EF5026"/>
    <w:rsid w:val="00EF5295"/>
    <w:rsid w:val="00EF5959"/>
    <w:rsid w:val="00EF5A61"/>
    <w:rsid w:val="00EF5E2C"/>
    <w:rsid w:val="00EF5EBE"/>
    <w:rsid w:val="00EF609B"/>
    <w:rsid w:val="00EF6155"/>
    <w:rsid w:val="00EF623A"/>
    <w:rsid w:val="00EF6939"/>
    <w:rsid w:val="00EF73D9"/>
    <w:rsid w:val="00EF7404"/>
    <w:rsid w:val="00EF76C9"/>
    <w:rsid w:val="00EF798B"/>
    <w:rsid w:val="00EF7C4F"/>
    <w:rsid w:val="00EF7CC8"/>
    <w:rsid w:val="00EF7FD7"/>
    <w:rsid w:val="00F00144"/>
    <w:rsid w:val="00F0038A"/>
    <w:rsid w:val="00F006F8"/>
    <w:rsid w:val="00F00991"/>
    <w:rsid w:val="00F00A98"/>
    <w:rsid w:val="00F00FE1"/>
    <w:rsid w:val="00F0146D"/>
    <w:rsid w:val="00F01EC8"/>
    <w:rsid w:val="00F01F9F"/>
    <w:rsid w:val="00F02594"/>
    <w:rsid w:val="00F0262D"/>
    <w:rsid w:val="00F02AD7"/>
    <w:rsid w:val="00F02B17"/>
    <w:rsid w:val="00F02C75"/>
    <w:rsid w:val="00F02DFC"/>
    <w:rsid w:val="00F03131"/>
    <w:rsid w:val="00F034C5"/>
    <w:rsid w:val="00F0385D"/>
    <w:rsid w:val="00F039D5"/>
    <w:rsid w:val="00F03CC1"/>
    <w:rsid w:val="00F04054"/>
    <w:rsid w:val="00F0465E"/>
    <w:rsid w:val="00F04722"/>
    <w:rsid w:val="00F04A95"/>
    <w:rsid w:val="00F04BEF"/>
    <w:rsid w:val="00F04D1A"/>
    <w:rsid w:val="00F04E86"/>
    <w:rsid w:val="00F04EAB"/>
    <w:rsid w:val="00F04FDF"/>
    <w:rsid w:val="00F0523B"/>
    <w:rsid w:val="00F0536C"/>
    <w:rsid w:val="00F05371"/>
    <w:rsid w:val="00F05406"/>
    <w:rsid w:val="00F05B28"/>
    <w:rsid w:val="00F05BE3"/>
    <w:rsid w:val="00F05EC1"/>
    <w:rsid w:val="00F0600F"/>
    <w:rsid w:val="00F0604E"/>
    <w:rsid w:val="00F061E5"/>
    <w:rsid w:val="00F0653D"/>
    <w:rsid w:val="00F06650"/>
    <w:rsid w:val="00F06C29"/>
    <w:rsid w:val="00F06D7C"/>
    <w:rsid w:val="00F06DFA"/>
    <w:rsid w:val="00F06E70"/>
    <w:rsid w:val="00F071FF"/>
    <w:rsid w:val="00F07356"/>
    <w:rsid w:val="00F07456"/>
    <w:rsid w:val="00F074FD"/>
    <w:rsid w:val="00F07764"/>
    <w:rsid w:val="00F0785F"/>
    <w:rsid w:val="00F07AA0"/>
    <w:rsid w:val="00F07D70"/>
    <w:rsid w:val="00F07DB8"/>
    <w:rsid w:val="00F07E49"/>
    <w:rsid w:val="00F07F3B"/>
    <w:rsid w:val="00F10A4D"/>
    <w:rsid w:val="00F10CA7"/>
    <w:rsid w:val="00F10CB8"/>
    <w:rsid w:val="00F10FEB"/>
    <w:rsid w:val="00F1100E"/>
    <w:rsid w:val="00F114A3"/>
    <w:rsid w:val="00F1186A"/>
    <w:rsid w:val="00F11F89"/>
    <w:rsid w:val="00F122C7"/>
    <w:rsid w:val="00F12638"/>
    <w:rsid w:val="00F12886"/>
    <w:rsid w:val="00F128FD"/>
    <w:rsid w:val="00F1290A"/>
    <w:rsid w:val="00F12A7B"/>
    <w:rsid w:val="00F1318F"/>
    <w:rsid w:val="00F132E3"/>
    <w:rsid w:val="00F1330F"/>
    <w:rsid w:val="00F13318"/>
    <w:rsid w:val="00F1342E"/>
    <w:rsid w:val="00F13B7A"/>
    <w:rsid w:val="00F13DA4"/>
    <w:rsid w:val="00F141C5"/>
    <w:rsid w:val="00F14B6B"/>
    <w:rsid w:val="00F14E9C"/>
    <w:rsid w:val="00F15008"/>
    <w:rsid w:val="00F15885"/>
    <w:rsid w:val="00F159E5"/>
    <w:rsid w:val="00F15A92"/>
    <w:rsid w:val="00F15AAE"/>
    <w:rsid w:val="00F15BF9"/>
    <w:rsid w:val="00F161ED"/>
    <w:rsid w:val="00F16258"/>
    <w:rsid w:val="00F16389"/>
    <w:rsid w:val="00F165C7"/>
    <w:rsid w:val="00F1673A"/>
    <w:rsid w:val="00F169EC"/>
    <w:rsid w:val="00F16A86"/>
    <w:rsid w:val="00F16BA7"/>
    <w:rsid w:val="00F1706E"/>
    <w:rsid w:val="00F17147"/>
    <w:rsid w:val="00F17610"/>
    <w:rsid w:val="00F17747"/>
    <w:rsid w:val="00F177B6"/>
    <w:rsid w:val="00F17E10"/>
    <w:rsid w:val="00F201D5"/>
    <w:rsid w:val="00F20242"/>
    <w:rsid w:val="00F20267"/>
    <w:rsid w:val="00F205CC"/>
    <w:rsid w:val="00F20681"/>
    <w:rsid w:val="00F207B3"/>
    <w:rsid w:val="00F20834"/>
    <w:rsid w:val="00F20D05"/>
    <w:rsid w:val="00F212B1"/>
    <w:rsid w:val="00F212CF"/>
    <w:rsid w:val="00F21329"/>
    <w:rsid w:val="00F21336"/>
    <w:rsid w:val="00F2135A"/>
    <w:rsid w:val="00F219B4"/>
    <w:rsid w:val="00F219C7"/>
    <w:rsid w:val="00F219F8"/>
    <w:rsid w:val="00F21CF4"/>
    <w:rsid w:val="00F21D93"/>
    <w:rsid w:val="00F21F3D"/>
    <w:rsid w:val="00F221A3"/>
    <w:rsid w:val="00F2228C"/>
    <w:rsid w:val="00F22342"/>
    <w:rsid w:val="00F225A1"/>
    <w:rsid w:val="00F228B2"/>
    <w:rsid w:val="00F229FB"/>
    <w:rsid w:val="00F22C29"/>
    <w:rsid w:val="00F22ECC"/>
    <w:rsid w:val="00F232E6"/>
    <w:rsid w:val="00F2376E"/>
    <w:rsid w:val="00F23AD9"/>
    <w:rsid w:val="00F23BD1"/>
    <w:rsid w:val="00F23D97"/>
    <w:rsid w:val="00F2429B"/>
    <w:rsid w:val="00F24967"/>
    <w:rsid w:val="00F24A06"/>
    <w:rsid w:val="00F24A3B"/>
    <w:rsid w:val="00F24A9F"/>
    <w:rsid w:val="00F24ED2"/>
    <w:rsid w:val="00F2509C"/>
    <w:rsid w:val="00F250BB"/>
    <w:rsid w:val="00F251D0"/>
    <w:rsid w:val="00F25244"/>
    <w:rsid w:val="00F26029"/>
    <w:rsid w:val="00F26493"/>
    <w:rsid w:val="00F265C6"/>
    <w:rsid w:val="00F26713"/>
    <w:rsid w:val="00F2681E"/>
    <w:rsid w:val="00F26855"/>
    <w:rsid w:val="00F26D5D"/>
    <w:rsid w:val="00F270CB"/>
    <w:rsid w:val="00F27158"/>
    <w:rsid w:val="00F2736C"/>
    <w:rsid w:val="00F27622"/>
    <w:rsid w:val="00F27F03"/>
    <w:rsid w:val="00F27FAB"/>
    <w:rsid w:val="00F3089C"/>
    <w:rsid w:val="00F309B6"/>
    <w:rsid w:val="00F31273"/>
    <w:rsid w:val="00F317D1"/>
    <w:rsid w:val="00F31914"/>
    <w:rsid w:val="00F3212A"/>
    <w:rsid w:val="00F32226"/>
    <w:rsid w:val="00F3225C"/>
    <w:rsid w:val="00F3273B"/>
    <w:rsid w:val="00F32C61"/>
    <w:rsid w:val="00F32D5B"/>
    <w:rsid w:val="00F32EA3"/>
    <w:rsid w:val="00F33138"/>
    <w:rsid w:val="00F335E9"/>
    <w:rsid w:val="00F335FB"/>
    <w:rsid w:val="00F33612"/>
    <w:rsid w:val="00F33669"/>
    <w:rsid w:val="00F33772"/>
    <w:rsid w:val="00F33780"/>
    <w:rsid w:val="00F337D2"/>
    <w:rsid w:val="00F33961"/>
    <w:rsid w:val="00F33CE0"/>
    <w:rsid w:val="00F33DD8"/>
    <w:rsid w:val="00F33FFA"/>
    <w:rsid w:val="00F342B4"/>
    <w:rsid w:val="00F34510"/>
    <w:rsid w:val="00F34637"/>
    <w:rsid w:val="00F34C06"/>
    <w:rsid w:val="00F34FFE"/>
    <w:rsid w:val="00F3523F"/>
    <w:rsid w:val="00F3528E"/>
    <w:rsid w:val="00F352A9"/>
    <w:rsid w:val="00F3536E"/>
    <w:rsid w:val="00F35717"/>
    <w:rsid w:val="00F35B9C"/>
    <w:rsid w:val="00F36218"/>
    <w:rsid w:val="00F362C3"/>
    <w:rsid w:val="00F362F3"/>
    <w:rsid w:val="00F3668C"/>
    <w:rsid w:val="00F366D8"/>
    <w:rsid w:val="00F367A7"/>
    <w:rsid w:val="00F36810"/>
    <w:rsid w:val="00F36930"/>
    <w:rsid w:val="00F36A13"/>
    <w:rsid w:val="00F36B29"/>
    <w:rsid w:val="00F36DB7"/>
    <w:rsid w:val="00F373DE"/>
    <w:rsid w:val="00F37583"/>
    <w:rsid w:val="00F375ED"/>
    <w:rsid w:val="00F376DF"/>
    <w:rsid w:val="00F37DAA"/>
    <w:rsid w:val="00F4055E"/>
    <w:rsid w:val="00F40E69"/>
    <w:rsid w:val="00F41811"/>
    <w:rsid w:val="00F41ABD"/>
    <w:rsid w:val="00F41BD7"/>
    <w:rsid w:val="00F41BDE"/>
    <w:rsid w:val="00F41FAC"/>
    <w:rsid w:val="00F420D5"/>
    <w:rsid w:val="00F42168"/>
    <w:rsid w:val="00F428FA"/>
    <w:rsid w:val="00F42958"/>
    <w:rsid w:val="00F42DE6"/>
    <w:rsid w:val="00F42DFD"/>
    <w:rsid w:val="00F43006"/>
    <w:rsid w:val="00F43109"/>
    <w:rsid w:val="00F4321F"/>
    <w:rsid w:val="00F43286"/>
    <w:rsid w:val="00F43610"/>
    <w:rsid w:val="00F436A9"/>
    <w:rsid w:val="00F437DF"/>
    <w:rsid w:val="00F43ABB"/>
    <w:rsid w:val="00F43AF3"/>
    <w:rsid w:val="00F43BA6"/>
    <w:rsid w:val="00F43DF5"/>
    <w:rsid w:val="00F440CE"/>
    <w:rsid w:val="00F441BA"/>
    <w:rsid w:val="00F44452"/>
    <w:rsid w:val="00F44D7A"/>
    <w:rsid w:val="00F44DB9"/>
    <w:rsid w:val="00F44F6A"/>
    <w:rsid w:val="00F45011"/>
    <w:rsid w:val="00F459FC"/>
    <w:rsid w:val="00F45C09"/>
    <w:rsid w:val="00F46563"/>
    <w:rsid w:val="00F46A41"/>
    <w:rsid w:val="00F46A8C"/>
    <w:rsid w:val="00F46DDB"/>
    <w:rsid w:val="00F46E44"/>
    <w:rsid w:val="00F470C1"/>
    <w:rsid w:val="00F470D9"/>
    <w:rsid w:val="00F47106"/>
    <w:rsid w:val="00F47385"/>
    <w:rsid w:val="00F47AA4"/>
    <w:rsid w:val="00F47B69"/>
    <w:rsid w:val="00F47C47"/>
    <w:rsid w:val="00F50351"/>
    <w:rsid w:val="00F507AE"/>
    <w:rsid w:val="00F50A8D"/>
    <w:rsid w:val="00F51237"/>
    <w:rsid w:val="00F51529"/>
    <w:rsid w:val="00F5153B"/>
    <w:rsid w:val="00F51DF5"/>
    <w:rsid w:val="00F52034"/>
    <w:rsid w:val="00F52137"/>
    <w:rsid w:val="00F522C3"/>
    <w:rsid w:val="00F522F7"/>
    <w:rsid w:val="00F52565"/>
    <w:rsid w:val="00F52746"/>
    <w:rsid w:val="00F52B5B"/>
    <w:rsid w:val="00F52DBA"/>
    <w:rsid w:val="00F5316E"/>
    <w:rsid w:val="00F5352A"/>
    <w:rsid w:val="00F535BD"/>
    <w:rsid w:val="00F536B8"/>
    <w:rsid w:val="00F53978"/>
    <w:rsid w:val="00F53DB4"/>
    <w:rsid w:val="00F53DB6"/>
    <w:rsid w:val="00F54033"/>
    <w:rsid w:val="00F5424E"/>
    <w:rsid w:val="00F542B0"/>
    <w:rsid w:val="00F54A3F"/>
    <w:rsid w:val="00F54A7B"/>
    <w:rsid w:val="00F54CE7"/>
    <w:rsid w:val="00F54F2B"/>
    <w:rsid w:val="00F54F49"/>
    <w:rsid w:val="00F550AC"/>
    <w:rsid w:val="00F55189"/>
    <w:rsid w:val="00F55190"/>
    <w:rsid w:val="00F55321"/>
    <w:rsid w:val="00F55329"/>
    <w:rsid w:val="00F557A2"/>
    <w:rsid w:val="00F55929"/>
    <w:rsid w:val="00F55A69"/>
    <w:rsid w:val="00F55B5E"/>
    <w:rsid w:val="00F55DEA"/>
    <w:rsid w:val="00F55FD4"/>
    <w:rsid w:val="00F56400"/>
    <w:rsid w:val="00F56608"/>
    <w:rsid w:val="00F568B8"/>
    <w:rsid w:val="00F5694C"/>
    <w:rsid w:val="00F56B2A"/>
    <w:rsid w:val="00F56DFD"/>
    <w:rsid w:val="00F56F80"/>
    <w:rsid w:val="00F570C2"/>
    <w:rsid w:val="00F5736F"/>
    <w:rsid w:val="00F573CC"/>
    <w:rsid w:val="00F574A5"/>
    <w:rsid w:val="00F57D94"/>
    <w:rsid w:val="00F57FD1"/>
    <w:rsid w:val="00F60247"/>
    <w:rsid w:val="00F6035A"/>
    <w:rsid w:val="00F6036D"/>
    <w:rsid w:val="00F604F7"/>
    <w:rsid w:val="00F606C4"/>
    <w:rsid w:val="00F606F1"/>
    <w:rsid w:val="00F60742"/>
    <w:rsid w:val="00F607AD"/>
    <w:rsid w:val="00F6084E"/>
    <w:rsid w:val="00F60916"/>
    <w:rsid w:val="00F60B4C"/>
    <w:rsid w:val="00F6126D"/>
    <w:rsid w:val="00F612E6"/>
    <w:rsid w:val="00F61775"/>
    <w:rsid w:val="00F61A11"/>
    <w:rsid w:val="00F61A44"/>
    <w:rsid w:val="00F61C65"/>
    <w:rsid w:val="00F61ED6"/>
    <w:rsid w:val="00F61F93"/>
    <w:rsid w:val="00F620E5"/>
    <w:rsid w:val="00F62226"/>
    <w:rsid w:val="00F622EA"/>
    <w:rsid w:val="00F624D1"/>
    <w:rsid w:val="00F627A3"/>
    <w:rsid w:val="00F62D58"/>
    <w:rsid w:val="00F62E2A"/>
    <w:rsid w:val="00F63197"/>
    <w:rsid w:val="00F631C2"/>
    <w:rsid w:val="00F63303"/>
    <w:rsid w:val="00F6351C"/>
    <w:rsid w:val="00F6391C"/>
    <w:rsid w:val="00F63F4B"/>
    <w:rsid w:val="00F643DE"/>
    <w:rsid w:val="00F6521E"/>
    <w:rsid w:val="00F654E2"/>
    <w:rsid w:val="00F6555C"/>
    <w:rsid w:val="00F65926"/>
    <w:rsid w:val="00F65A9E"/>
    <w:rsid w:val="00F65ACF"/>
    <w:rsid w:val="00F65BD1"/>
    <w:rsid w:val="00F65C87"/>
    <w:rsid w:val="00F65FE8"/>
    <w:rsid w:val="00F66242"/>
    <w:rsid w:val="00F66428"/>
    <w:rsid w:val="00F665F0"/>
    <w:rsid w:val="00F6681B"/>
    <w:rsid w:val="00F6694B"/>
    <w:rsid w:val="00F6695A"/>
    <w:rsid w:val="00F66BAC"/>
    <w:rsid w:val="00F66BC7"/>
    <w:rsid w:val="00F66D13"/>
    <w:rsid w:val="00F6718F"/>
    <w:rsid w:val="00F6780F"/>
    <w:rsid w:val="00F67946"/>
    <w:rsid w:val="00F67A44"/>
    <w:rsid w:val="00F70066"/>
    <w:rsid w:val="00F700E5"/>
    <w:rsid w:val="00F70388"/>
    <w:rsid w:val="00F704DE"/>
    <w:rsid w:val="00F70B19"/>
    <w:rsid w:val="00F70C69"/>
    <w:rsid w:val="00F70F77"/>
    <w:rsid w:val="00F7180B"/>
    <w:rsid w:val="00F71AC8"/>
    <w:rsid w:val="00F71E0A"/>
    <w:rsid w:val="00F71E7B"/>
    <w:rsid w:val="00F720ED"/>
    <w:rsid w:val="00F726B7"/>
    <w:rsid w:val="00F7280C"/>
    <w:rsid w:val="00F72824"/>
    <w:rsid w:val="00F72867"/>
    <w:rsid w:val="00F7289D"/>
    <w:rsid w:val="00F72C02"/>
    <w:rsid w:val="00F72C8F"/>
    <w:rsid w:val="00F72F1E"/>
    <w:rsid w:val="00F72FB7"/>
    <w:rsid w:val="00F73D90"/>
    <w:rsid w:val="00F7432E"/>
    <w:rsid w:val="00F743E8"/>
    <w:rsid w:val="00F7441B"/>
    <w:rsid w:val="00F74818"/>
    <w:rsid w:val="00F748AD"/>
    <w:rsid w:val="00F75040"/>
    <w:rsid w:val="00F753F8"/>
    <w:rsid w:val="00F75651"/>
    <w:rsid w:val="00F75916"/>
    <w:rsid w:val="00F75992"/>
    <w:rsid w:val="00F75B30"/>
    <w:rsid w:val="00F75CEF"/>
    <w:rsid w:val="00F76052"/>
    <w:rsid w:val="00F767BA"/>
    <w:rsid w:val="00F768F8"/>
    <w:rsid w:val="00F76ACD"/>
    <w:rsid w:val="00F76BB2"/>
    <w:rsid w:val="00F76C2B"/>
    <w:rsid w:val="00F76FB5"/>
    <w:rsid w:val="00F77428"/>
    <w:rsid w:val="00F77573"/>
    <w:rsid w:val="00F77620"/>
    <w:rsid w:val="00F77862"/>
    <w:rsid w:val="00F77A1B"/>
    <w:rsid w:val="00F77B7E"/>
    <w:rsid w:val="00F805A5"/>
    <w:rsid w:val="00F805E8"/>
    <w:rsid w:val="00F806C9"/>
    <w:rsid w:val="00F80EA6"/>
    <w:rsid w:val="00F80F1F"/>
    <w:rsid w:val="00F8113B"/>
    <w:rsid w:val="00F812D0"/>
    <w:rsid w:val="00F816C4"/>
    <w:rsid w:val="00F8172D"/>
    <w:rsid w:val="00F81733"/>
    <w:rsid w:val="00F817D4"/>
    <w:rsid w:val="00F817F8"/>
    <w:rsid w:val="00F818DF"/>
    <w:rsid w:val="00F8196D"/>
    <w:rsid w:val="00F820F8"/>
    <w:rsid w:val="00F823D8"/>
    <w:rsid w:val="00F82BE6"/>
    <w:rsid w:val="00F82C3F"/>
    <w:rsid w:val="00F82EEF"/>
    <w:rsid w:val="00F83127"/>
    <w:rsid w:val="00F8341F"/>
    <w:rsid w:val="00F83A1F"/>
    <w:rsid w:val="00F83C19"/>
    <w:rsid w:val="00F83ED7"/>
    <w:rsid w:val="00F845A4"/>
    <w:rsid w:val="00F845D0"/>
    <w:rsid w:val="00F847D6"/>
    <w:rsid w:val="00F8481A"/>
    <w:rsid w:val="00F84895"/>
    <w:rsid w:val="00F84F05"/>
    <w:rsid w:val="00F850ED"/>
    <w:rsid w:val="00F8523D"/>
    <w:rsid w:val="00F85347"/>
    <w:rsid w:val="00F85880"/>
    <w:rsid w:val="00F858EE"/>
    <w:rsid w:val="00F85D1F"/>
    <w:rsid w:val="00F85E42"/>
    <w:rsid w:val="00F85FAA"/>
    <w:rsid w:val="00F86164"/>
    <w:rsid w:val="00F86786"/>
    <w:rsid w:val="00F868D4"/>
    <w:rsid w:val="00F86BB3"/>
    <w:rsid w:val="00F86E77"/>
    <w:rsid w:val="00F86F43"/>
    <w:rsid w:val="00F86FA3"/>
    <w:rsid w:val="00F87042"/>
    <w:rsid w:val="00F87077"/>
    <w:rsid w:val="00F871A8"/>
    <w:rsid w:val="00F872C4"/>
    <w:rsid w:val="00F874A1"/>
    <w:rsid w:val="00F875A5"/>
    <w:rsid w:val="00F876B4"/>
    <w:rsid w:val="00F87C24"/>
    <w:rsid w:val="00F9043F"/>
    <w:rsid w:val="00F904C3"/>
    <w:rsid w:val="00F905AF"/>
    <w:rsid w:val="00F90A40"/>
    <w:rsid w:val="00F90D0A"/>
    <w:rsid w:val="00F90DA9"/>
    <w:rsid w:val="00F90EFE"/>
    <w:rsid w:val="00F91050"/>
    <w:rsid w:val="00F91328"/>
    <w:rsid w:val="00F9162E"/>
    <w:rsid w:val="00F918E9"/>
    <w:rsid w:val="00F91C0B"/>
    <w:rsid w:val="00F92188"/>
    <w:rsid w:val="00F92473"/>
    <w:rsid w:val="00F9274B"/>
    <w:rsid w:val="00F928EC"/>
    <w:rsid w:val="00F929D6"/>
    <w:rsid w:val="00F92A43"/>
    <w:rsid w:val="00F92DCC"/>
    <w:rsid w:val="00F931CD"/>
    <w:rsid w:val="00F9320B"/>
    <w:rsid w:val="00F937E4"/>
    <w:rsid w:val="00F93848"/>
    <w:rsid w:val="00F93CE3"/>
    <w:rsid w:val="00F94049"/>
    <w:rsid w:val="00F940BF"/>
    <w:rsid w:val="00F942C7"/>
    <w:rsid w:val="00F94641"/>
    <w:rsid w:val="00F94AA3"/>
    <w:rsid w:val="00F94B5A"/>
    <w:rsid w:val="00F94CFB"/>
    <w:rsid w:val="00F94ED8"/>
    <w:rsid w:val="00F95498"/>
    <w:rsid w:val="00F95529"/>
    <w:rsid w:val="00F9579E"/>
    <w:rsid w:val="00F95A04"/>
    <w:rsid w:val="00F95B0F"/>
    <w:rsid w:val="00F95D70"/>
    <w:rsid w:val="00F95DE7"/>
    <w:rsid w:val="00F95EB3"/>
    <w:rsid w:val="00F96308"/>
    <w:rsid w:val="00F9653D"/>
    <w:rsid w:val="00F966B9"/>
    <w:rsid w:val="00F968BE"/>
    <w:rsid w:val="00F969F5"/>
    <w:rsid w:val="00F96A58"/>
    <w:rsid w:val="00F96E24"/>
    <w:rsid w:val="00F96F23"/>
    <w:rsid w:val="00F97083"/>
    <w:rsid w:val="00F9715A"/>
    <w:rsid w:val="00F97976"/>
    <w:rsid w:val="00F97CB5"/>
    <w:rsid w:val="00F97EA3"/>
    <w:rsid w:val="00FA0011"/>
    <w:rsid w:val="00FA010C"/>
    <w:rsid w:val="00FA0395"/>
    <w:rsid w:val="00FA06F0"/>
    <w:rsid w:val="00FA0773"/>
    <w:rsid w:val="00FA0896"/>
    <w:rsid w:val="00FA08A9"/>
    <w:rsid w:val="00FA0BB4"/>
    <w:rsid w:val="00FA0F42"/>
    <w:rsid w:val="00FA118E"/>
    <w:rsid w:val="00FA1238"/>
    <w:rsid w:val="00FA1290"/>
    <w:rsid w:val="00FA166D"/>
    <w:rsid w:val="00FA177A"/>
    <w:rsid w:val="00FA237C"/>
    <w:rsid w:val="00FA24BE"/>
    <w:rsid w:val="00FA295A"/>
    <w:rsid w:val="00FA2B82"/>
    <w:rsid w:val="00FA2CBB"/>
    <w:rsid w:val="00FA2E67"/>
    <w:rsid w:val="00FA2ED5"/>
    <w:rsid w:val="00FA32EF"/>
    <w:rsid w:val="00FA3324"/>
    <w:rsid w:val="00FA33F2"/>
    <w:rsid w:val="00FA381D"/>
    <w:rsid w:val="00FA3F42"/>
    <w:rsid w:val="00FA4131"/>
    <w:rsid w:val="00FA41F2"/>
    <w:rsid w:val="00FA4316"/>
    <w:rsid w:val="00FA43EE"/>
    <w:rsid w:val="00FA46B4"/>
    <w:rsid w:val="00FA478B"/>
    <w:rsid w:val="00FA49E9"/>
    <w:rsid w:val="00FA4A44"/>
    <w:rsid w:val="00FA4A61"/>
    <w:rsid w:val="00FA517C"/>
    <w:rsid w:val="00FA51F8"/>
    <w:rsid w:val="00FA55DF"/>
    <w:rsid w:val="00FA5672"/>
    <w:rsid w:val="00FA571C"/>
    <w:rsid w:val="00FA577B"/>
    <w:rsid w:val="00FA582C"/>
    <w:rsid w:val="00FA5C61"/>
    <w:rsid w:val="00FA5E6A"/>
    <w:rsid w:val="00FA5EAA"/>
    <w:rsid w:val="00FA6138"/>
    <w:rsid w:val="00FA62C3"/>
    <w:rsid w:val="00FA6A08"/>
    <w:rsid w:val="00FA6CD4"/>
    <w:rsid w:val="00FA6DCC"/>
    <w:rsid w:val="00FA6FEE"/>
    <w:rsid w:val="00FA741D"/>
    <w:rsid w:val="00FA7B65"/>
    <w:rsid w:val="00FA7B76"/>
    <w:rsid w:val="00FA7DF4"/>
    <w:rsid w:val="00FA7E79"/>
    <w:rsid w:val="00FB019F"/>
    <w:rsid w:val="00FB0739"/>
    <w:rsid w:val="00FB0B6A"/>
    <w:rsid w:val="00FB1005"/>
    <w:rsid w:val="00FB1136"/>
    <w:rsid w:val="00FB1175"/>
    <w:rsid w:val="00FB123F"/>
    <w:rsid w:val="00FB1592"/>
    <w:rsid w:val="00FB16A6"/>
    <w:rsid w:val="00FB181F"/>
    <w:rsid w:val="00FB19E0"/>
    <w:rsid w:val="00FB1B79"/>
    <w:rsid w:val="00FB21EE"/>
    <w:rsid w:val="00FB24EF"/>
    <w:rsid w:val="00FB25FD"/>
    <w:rsid w:val="00FB2F3B"/>
    <w:rsid w:val="00FB3120"/>
    <w:rsid w:val="00FB3535"/>
    <w:rsid w:val="00FB3A3C"/>
    <w:rsid w:val="00FB3A3E"/>
    <w:rsid w:val="00FB4322"/>
    <w:rsid w:val="00FB4476"/>
    <w:rsid w:val="00FB4CA3"/>
    <w:rsid w:val="00FB50E4"/>
    <w:rsid w:val="00FB55ED"/>
    <w:rsid w:val="00FB5685"/>
    <w:rsid w:val="00FB58CB"/>
    <w:rsid w:val="00FB5B3D"/>
    <w:rsid w:val="00FB5C25"/>
    <w:rsid w:val="00FB5D96"/>
    <w:rsid w:val="00FB62A2"/>
    <w:rsid w:val="00FB6331"/>
    <w:rsid w:val="00FB696D"/>
    <w:rsid w:val="00FB6AB5"/>
    <w:rsid w:val="00FB6F07"/>
    <w:rsid w:val="00FB71F2"/>
    <w:rsid w:val="00FB720E"/>
    <w:rsid w:val="00FB7371"/>
    <w:rsid w:val="00FB73EE"/>
    <w:rsid w:val="00FB7790"/>
    <w:rsid w:val="00FB7954"/>
    <w:rsid w:val="00FB7A90"/>
    <w:rsid w:val="00FC0161"/>
    <w:rsid w:val="00FC01AD"/>
    <w:rsid w:val="00FC01DE"/>
    <w:rsid w:val="00FC01E5"/>
    <w:rsid w:val="00FC051B"/>
    <w:rsid w:val="00FC0B3B"/>
    <w:rsid w:val="00FC0DBF"/>
    <w:rsid w:val="00FC1370"/>
    <w:rsid w:val="00FC1537"/>
    <w:rsid w:val="00FC19A0"/>
    <w:rsid w:val="00FC1A88"/>
    <w:rsid w:val="00FC1C90"/>
    <w:rsid w:val="00FC205E"/>
    <w:rsid w:val="00FC2268"/>
    <w:rsid w:val="00FC2501"/>
    <w:rsid w:val="00FC272F"/>
    <w:rsid w:val="00FC2788"/>
    <w:rsid w:val="00FC27F5"/>
    <w:rsid w:val="00FC2952"/>
    <w:rsid w:val="00FC2BE7"/>
    <w:rsid w:val="00FC34E0"/>
    <w:rsid w:val="00FC3E84"/>
    <w:rsid w:val="00FC492C"/>
    <w:rsid w:val="00FC4E30"/>
    <w:rsid w:val="00FC4E94"/>
    <w:rsid w:val="00FC53D4"/>
    <w:rsid w:val="00FC5424"/>
    <w:rsid w:val="00FC5B3F"/>
    <w:rsid w:val="00FC5BB0"/>
    <w:rsid w:val="00FC5D5E"/>
    <w:rsid w:val="00FC61BD"/>
    <w:rsid w:val="00FC6501"/>
    <w:rsid w:val="00FC66D5"/>
    <w:rsid w:val="00FC67C4"/>
    <w:rsid w:val="00FC68A7"/>
    <w:rsid w:val="00FC697D"/>
    <w:rsid w:val="00FC701E"/>
    <w:rsid w:val="00FC70C9"/>
    <w:rsid w:val="00FC7245"/>
    <w:rsid w:val="00FC73AB"/>
    <w:rsid w:val="00FC7436"/>
    <w:rsid w:val="00FC744D"/>
    <w:rsid w:val="00FC7498"/>
    <w:rsid w:val="00FC767A"/>
    <w:rsid w:val="00FC7928"/>
    <w:rsid w:val="00FC7BA3"/>
    <w:rsid w:val="00FC7C2D"/>
    <w:rsid w:val="00FC7C39"/>
    <w:rsid w:val="00FC7CAE"/>
    <w:rsid w:val="00FC7CB4"/>
    <w:rsid w:val="00FC7D2C"/>
    <w:rsid w:val="00FC7EE3"/>
    <w:rsid w:val="00FD0154"/>
    <w:rsid w:val="00FD0163"/>
    <w:rsid w:val="00FD028D"/>
    <w:rsid w:val="00FD0502"/>
    <w:rsid w:val="00FD05A5"/>
    <w:rsid w:val="00FD0630"/>
    <w:rsid w:val="00FD0808"/>
    <w:rsid w:val="00FD082F"/>
    <w:rsid w:val="00FD0D37"/>
    <w:rsid w:val="00FD1031"/>
    <w:rsid w:val="00FD12EA"/>
    <w:rsid w:val="00FD1479"/>
    <w:rsid w:val="00FD16A4"/>
    <w:rsid w:val="00FD16CF"/>
    <w:rsid w:val="00FD1861"/>
    <w:rsid w:val="00FD1B36"/>
    <w:rsid w:val="00FD1B7A"/>
    <w:rsid w:val="00FD1B8E"/>
    <w:rsid w:val="00FD1FD5"/>
    <w:rsid w:val="00FD237B"/>
    <w:rsid w:val="00FD26ED"/>
    <w:rsid w:val="00FD287C"/>
    <w:rsid w:val="00FD2C31"/>
    <w:rsid w:val="00FD3086"/>
    <w:rsid w:val="00FD3393"/>
    <w:rsid w:val="00FD34BA"/>
    <w:rsid w:val="00FD3AD4"/>
    <w:rsid w:val="00FD3C1E"/>
    <w:rsid w:val="00FD3CDC"/>
    <w:rsid w:val="00FD3D04"/>
    <w:rsid w:val="00FD3F5D"/>
    <w:rsid w:val="00FD3FBA"/>
    <w:rsid w:val="00FD4102"/>
    <w:rsid w:val="00FD484D"/>
    <w:rsid w:val="00FD49F3"/>
    <w:rsid w:val="00FD4F98"/>
    <w:rsid w:val="00FD51A8"/>
    <w:rsid w:val="00FD51BC"/>
    <w:rsid w:val="00FD52D8"/>
    <w:rsid w:val="00FD5307"/>
    <w:rsid w:val="00FD5349"/>
    <w:rsid w:val="00FD55A8"/>
    <w:rsid w:val="00FD5637"/>
    <w:rsid w:val="00FD57A5"/>
    <w:rsid w:val="00FD5B3B"/>
    <w:rsid w:val="00FD6111"/>
    <w:rsid w:val="00FD63D2"/>
    <w:rsid w:val="00FD63FE"/>
    <w:rsid w:val="00FD6871"/>
    <w:rsid w:val="00FD6966"/>
    <w:rsid w:val="00FD6C24"/>
    <w:rsid w:val="00FD6C93"/>
    <w:rsid w:val="00FD76FF"/>
    <w:rsid w:val="00FD784D"/>
    <w:rsid w:val="00FD78C5"/>
    <w:rsid w:val="00FD7982"/>
    <w:rsid w:val="00FD7A3B"/>
    <w:rsid w:val="00FD7B2C"/>
    <w:rsid w:val="00FD7F71"/>
    <w:rsid w:val="00FD7FB1"/>
    <w:rsid w:val="00FE04FB"/>
    <w:rsid w:val="00FE0C4F"/>
    <w:rsid w:val="00FE0D56"/>
    <w:rsid w:val="00FE1072"/>
    <w:rsid w:val="00FE123E"/>
    <w:rsid w:val="00FE2138"/>
    <w:rsid w:val="00FE242D"/>
    <w:rsid w:val="00FE2815"/>
    <w:rsid w:val="00FE29B2"/>
    <w:rsid w:val="00FE29B9"/>
    <w:rsid w:val="00FE29C5"/>
    <w:rsid w:val="00FE2CC4"/>
    <w:rsid w:val="00FE2E05"/>
    <w:rsid w:val="00FE2E4A"/>
    <w:rsid w:val="00FE2E5D"/>
    <w:rsid w:val="00FE311D"/>
    <w:rsid w:val="00FE31D3"/>
    <w:rsid w:val="00FE34B5"/>
    <w:rsid w:val="00FE36ED"/>
    <w:rsid w:val="00FE3A32"/>
    <w:rsid w:val="00FE3B40"/>
    <w:rsid w:val="00FE3EF7"/>
    <w:rsid w:val="00FE4372"/>
    <w:rsid w:val="00FE4396"/>
    <w:rsid w:val="00FE43FC"/>
    <w:rsid w:val="00FE4650"/>
    <w:rsid w:val="00FE4697"/>
    <w:rsid w:val="00FE475F"/>
    <w:rsid w:val="00FE47AD"/>
    <w:rsid w:val="00FE4887"/>
    <w:rsid w:val="00FE48B9"/>
    <w:rsid w:val="00FE49ED"/>
    <w:rsid w:val="00FE549B"/>
    <w:rsid w:val="00FE5B53"/>
    <w:rsid w:val="00FE5BB2"/>
    <w:rsid w:val="00FE5C87"/>
    <w:rsid w:val="00FE5CA1"/>
    <w:rsid w:val="00FE5DCA"/>
    <w:rsid w:val="00FE6232"/>
    <w:rsid w:val="00FE666C"/>
    <w:rsid w:val="00FE67A7"/>
    <w:rsid w:val="00FE6ED1"/>
    <w:rsid w:val="00FE707A"/>
    <w:rsid w:val="00FE747F"/>
    <w:rsid w:val="00FE7609"/>
    <w:rsid w:val="00FE787A"/>
    <w:rsid w:val="00FF085B"/>
    <w:rsid w:val="00FF088D"/>
    <w:rsid w:val="00FF0B4A"/>
    <w:rsid w:val="00FF0BAA"/>
    <w:rsid w:val="00FF1190"/>
    <w:rsid w:val="00FF148A"/>
    <w:rsid w:val="00FF1739"/>
    <w:rsid w:val="00FF1A41"/>
    <w:rsid w:val="00FF1AAC"/>
    <w:rsid w:val="00FF1AE5"/>
    <w:rsid w:val="00FF1C19"/>
    <w:rsid w:val="00FF1EEF"/>
    <w:rsid w:val="00FF1FC4"/>
    <w:rsid w:val="00FF2212"/>
    <w:rsid w:val="00FF222C"/>
    <w:rsid w:val="00FF2286"/>
    <w:rsid w:val="00FF25CF"/>
    <w:rsid w:val="00FF2840"/>
    <w:rsid w:val="00FF2D01"/>
    <w:rsid w:val="00FF2D27"/>
    <w:rsid w:val="00FF2FF9"/>
    <w:rsid w:val="00FF3157"/>
    <w:rsid w:val="00FF3259"/>
    <w:rsid w:val="00FF33A9"/>
    <w:rsid w:val="00FF33AE"/>
    <w:rsid w:val="00FF3660"/>
    <w:rsid w:val="00FF3752"/>
    <w:rsid w:val="00FF39DD"/>
    <w:rsid w:val="00FF3B7B"/>
    <w:rsid w:val="00FF3C9B"/>
    <w:rsid w:val="00FF41C6"/>
    <w:rsid w:val="00FF4282"/>
    <w:rsid w:val="00FF43DD"/>
    <w:rsid w:val="00FF465B"/>
    <w:rsid w:val="00FF505E"/>
    <w:rsid w:val="00FF5173"/>
    <w:rsid w:val="00FF5483"/>
    <w:rsid w:val="00FF5524"/>
    <w:rsid w:val="00FF568B"/>
    <w:rsid w:val="00FF5734"/>
    <w:rsid w:val="00FF5BD1"/>
    <w:rsid w:val="00FF5E0E"/>
    <w:rsid w:val="00FF611A"/>
    <w:rsid w:val="00FF611C"/>
    <w:rsid w:val="00FF623C"/>
    <w:rsid w:val="00FF6494"/>
    <w:rsid w:val="00FF6564"/>
    <w:rsid w:val="00FF66DF"/>
    <w:rsid w:val="00FF68D5"/>
    <w:rsid w:val="00FF6C6C"/>
    <w:rsid w:val="00FF6C7D"/>
    <w:rsid w:val="00FF6C86"/>
    <w:rsid w:val="00FF6E23"/>
    <w:rsid w:val="00FF720D"/>
    <w:rsid w:val="00FF7934"/>
    <w:rsid w:val="00FF7BA9"/>
    <w:rsid w:val="00FF7D2C"/>
    <w:rsid w:val="00FF7E6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44776"/>
  <w14:defaultImageDpi w14:val="32767"/>
  <w15:chartTrackingRefBased/>
  <w15:docId w15:val="{F63FDC6F-29A3-DB4E-A8CB-5C460948D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Baskerville" w:eastAsiaTheme="minorHAnsi" w:hAnsi="Baskerville" w:cs="SBL BibLit"/>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body"/>
    <w:qFormat/>
    <w:rsid w:val="00C641A3"/>
    <w:pPr>
      <w:spacing w:line="480" w:lineRule="auto"/>
      <w:ind w:firstLine="720"/>
    </w:pPr>
    <w:rPr>
      <w:rFonts w:ascii="Brill Roman" w:eastAsia="Times New Roman" w:hAnsi="Brill Roman"/>
      <w:lang w:bidi="he-IL"/>
    </w:rPr>
  </w:style>
  <w:style w:type="paragraph" w:styleId="Heading1">
    <w:name w:val="heading 1"/>
    <w:aliases w:val="figure title"/>
    <w:basedOn w:val="Normal"/>
    <w:next w:val="Normal"/>
    <w:link w:val="Heading1Char"/>
    <w:uiPriority w:val="9"/>
    <w:qFormat/>
    <w:rsid w:val="00CC2903"/>
    <w:pPr>
      <w:keepNext/>
      <w:keepLines/>
      <w:spacing w:before="120" w:after="120" w:line="240" w:lineRule="auto"/>
      <w:ind w:firstLine="0"/>
      <w:jc w:val="center"/>
      <w:outlineLvl w:val="0"/>
    </w:pPr>
    <w:rPr>
      <w:rFonts w:eastAsiaTheme="majorEastAsia" w:cstheme="majorBidi"/>
      <w:b/>
      <w:sz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4276"/>
    <w:pPr>
      <w:tabs>
        <w:tab w:val="center" w:pos="4680"/>
        <w:tab w:val="right" w:pos="9360"/>
      </w:tabs>
    </w:pPr>
    <w:rPr>
      <w:rFonts w:ascii="Baskerville" w:eastAsiaTheme="minorHAnsi" w:hAnsi="Baskerville"/>
      <w:lang w:bidi="ar-SA"/>
    </w:rPr>
  </w:style>
  <w:style w:type="character" w:customStyle="1" w:styleId="HeaderChar">
    <w:name w:val="Header Char"/>
    <w:basedOn w:val="DefaultParagraphFont"/>
    <w:link w:val="Header"/>
    <w:uiPriority w:val="99"/>
    <w:rsid w:val="00DB4276"/>
  </w:style>
  <w:style w:type="paragraph" w:styleId="Footer">
    <w:name w:val="footer"/>
    <w:basedOn w:val="Normal"/>
    <w:link w:val="FooterChar"/>
    <w:uiPriority w:val="99"/>
    <w:unhideWhenUsed/>
    <w:rsid w:val="00DB4276"/>
    <w:pPr>
      <w:tabs>
        <w:tab w:val="center" w:pos="4680"/>
        <w:tab w:val="right" w:pos="9360"/>
      </w:tabs>
    </w:pPr>
    <w:rPr>
      <w:rFonts w:ascii="Baskerville" w:eastAsiaTheme="minorHAnsi" w:hAnsi="Baskerville"/>
      <w:lang w:bidi="ar-SA"/>
    </w:rPr>
  </w:style>
  <w:style w:type="character" w:customStyle="1" w:styleId="FooterChar">
    <w:name w:val="Footer Char"/>
    <w:basedOn w:val="DefaultParagraphFont"/>
    <w:link w:val="Footer"/>
    <w:uiPriority w:val="99"/>
    <w:rsid w:val="00DB4276"/>
  </w:style>
  <w:style w:type="character" w:styleId="PageNumber">
    <w:name w:val="page number"/>
    <w:basedOn w:val="DefaultParagraphFont"/>
    <w:uiPriority w:val="99"/>
    <w:unhideWhenUsed/>
    <w:rsid w:val="00790974"/>
    <w:rPr>
      <w:rFonts w:ascii="Brill Roman" w:hAnsi="Brill Roman"/>
    </w:rPr>
  </w:style>
  <w:style w:type="character" w:customStyle="1" w:styleId="Heading1Char">
    <w:name w:val="Heading 1 Char"/>
    <w:aliases w:val="figure title Char"/>
    <w:basedOn w:val="DefaultParagraphFont"/>
    <w:link w:val="Heading1"/>
    <w:uiPriority w:val="9"/>
    <w:rsid w:val="00CC2903"/>
    <w:rPr>
      <w:rFonts w:ascii="Brill Roman" w:eastAsiaTheme="majorEastAsia" w:hAnsi="Brill Roman" w:cstheme="majorBidi"/>
      <w:b/>
      <w:sz w:val="20"/>
    </w:rPr>
  </w:style>
  <w:style w:type="paragraph" w:styleId="ListParagraph">
    <w:name w:val="List Paragraph"/>
    <w:basedOn w:val="Normal"/>
    <w:uiPriority w:val="34"/>
    <w:qFormat/>
    <w:rsid w:val="00C04B51"/>
    <w:pPr>
      <w:ind w:left="720"/>
      <w:contextualSpacing/>
    </w:pPr>
    <w:rPr>
      <w:rFonts w:eastAsiaTheme="minorHAnsi"/>
      <w:lang w:bidi="ar-SA"/>
    </w:rPr>
  </w:style>
  <w:style w:type="paragraph" w:styleId="FootnoteText">
    <w:name w:val="footnote text"/>
    <w:link w:val="FootnoteTextChar"/>
    <w:uiPriority w:val="99"/>
    <w:unhideWhenUsed/>
    <w:rsid w:val="000F343F"/>
    <w:pPr>
      <w:spacing w:after="120"/>
      <w:ind w:firstLine="720"/>
    </w:pPr>
    <w:rPr>
      <w:rFonts w:ascii="Brill Roman" w:hAnsi="Brill Roman"/>
      <w:sz w:val="20"/>
      <w:szCs w:val="20"/>
    </w:rPr>
  </w:style>
  <w:style w:type="character" w:customStyle="1" w:styleId="FootnoteTextChar">
    <w:name w:val="Footnote Text Char"/>
    <w:basedOn w:val="DefaultParagraphFont"/>
    <w:link w:val="FootnoteText"/>
    <w:uiPriority w:val="99"/>
    <w:rsid w:val="000F343F"/>
    <w:rPr>
      <w:rFonts w:ascii="Brill Roman" w:hAnsi="Brill Roman"/>
      <w:sz w:val="20"/>
      <w:szCs w:val="20"/>
    </w:rPr>
  </w:style>
  <w:style w:type="character" w:styleId="FootnoteReference">
    <w:name w:val="footnote reference"/>
    <w:basedOn w:val="DefaultParagraphFont"/>
    <w:uiPriority w:val="99"/>
    <w:unhideWhenUsed/>
    <w:rsid w:val="00790974"/>
    <w:rPr>
      <w:rFonts w:ascii="Brill Roman" w:hAnsi="Brill Roman"/>
      <w:vertAlign w:val="superscript"/>
    </w:rPr>
  </w:style>
  <w:style w:type="paragraph" w:styleId="Bibliography">
    <w:name w:val="Bibliography"/>
    <w:basedOn w:val="Normal"/>
    <w:next w:val="Normal"/>
    <w:uiPriority w:val="37"/>
    <w:unhideWhenUsed/>
    <w:rsid w:val="00F205CC"/>
    <w:pPr>
      <w:spacing w:after="120" w:line="240" w:lineRule="auto"/>
      <w:ind w:left="720" w:hanging="720"/>
    </w:pPr>
    <w:rPr>
      <w:rFonts w:eastAsiaTheme="minorHAnsi"/>
      <w:lang w:bidi="ar-SA"/>
    </w:rPr>
  </w:style>
  <w:style w:type="paragraph" w:styleId="NormalWeb">
    <w:name w:val="Normal (Web)"/>
    <w:basedOn w:val="Normal"/>
    <w:uiPriority w:val="99"/>
    <w:semiHidden/>
    <w:unhideWhenUsed/>
    <w:rsid w:val="00466726"/>
  </w:style>
  <w:style w:type="table" w:styleId="TableGrid">
    <w:name w:val="Table Grid"/>
    <w:basedOn w:val="TableNormal"/>
    <w:uiPriority w:val="39"/>
    <w:rsid w:val="009C37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37583"/>
    <w:rPr>
      <w:vertAlign w:val="superscript"/>
    </w:rPr>
  </w:style>
  <w:style w:type="paragraph" w:styleId="HTMLPreformatted">
    <w:name w:val="HTML Preformatted"/>
    <w:basedOn w:val="Normal"/>
    <w:link w:val="HTMLPreformattedChar"/>
    <w:uiPriority w:val="99"/>
    <w:semiHidden/>
    <w:unhideWhenUsed/>
    <w:rsid w:val="00F05371"/>
    <w:rPr>
      <w:rFonts w:ascii="Consolas" w:eastAsiaTheme="minorHAnsi" w:hAnsi="Consolas" w:cs="Consolas"/>
      <w:sz w:val="20"/>
      <w:szCs w:val="20"/>
      <w:lang w:bidi="ar-SA"/>
    </w:rPr>
  </w:style>
  <w:style w:type="character" w:customStyle="1" w:styleId="HTMLPreformattedChar">
    <w:name w:val="HTML Preformatted Char"/>
    <w:basedOn w:val="DefaultParagraphFont"/>
    <w:link w:val="HTMLPreformatted"/>
    <w:uiPriority w:val="99"/>
    <w:semiHidden/>
    <w:rsid w:val="00F05371"/>
    <w:rPr>
      <w:rFonts w:ascii="Consolas" w:hAnsi="Consolas" w:cs="Consolas"/>
      <w:sz w:val="20"/>
      <w:szCs w:val="20"/>
    </w:rPr>
  </w:style>
  <w:style w:type="paragraph" w:styleId="Caption">
    <w:name w:val="caption"/>
    <w:basedOn w:val="Normal"/>
    <w:next w:val="Normal"/>
    <w:uiPriority w:val="35"/>
    <w:unhideWhenUsed/>
    <w:qFormat/>
    <w:rsid w:val="00F05B28"/>
    <w:pPr>
      <w:keepNext/>
      <w:spacing w:after="120"/>
      <w:jc w:val="center"/>
    </w:pPr>
    <w:rPr>
      <w:b/>
      <w:iCs/>
      <w:szCs w:val="18"/>
      <w:lang w:eastAsia="da-DK" w:bidi="ar-SA"/>
    </w:rPr>
  </w:style>
  <w:style w:type="character" w:styleId="Hyperlink">
    <w:name w:val="Hyperlink"/>
    <w:basedOn w:val="DefaultParagraphFont"/>
    <w:uiPriority w:val="99"/>
    <w:unhideWhenUsed/>
    <w:rsid w:val="00646D6A"/>
    <w:rPr>
      <w:color w:val="0563C1" w:themeColor="hyperlink"/>
      <w:u w:val="single"/>
    </w:rPr>
  </w:style>
  <w:style w:type="character" w:styleId="UnresolvedMention">
    <w:name w:val="Unresolved Mention"/>
    <w:basedOn w:val="DefaultParagraphFont"/>
    <w:uiPriority w:val="99"/>
    <w:rsid w:val="00646D6A"/>
    <w:rPr>
      <w:color w:val="605E5C"/>
      <w:shd w:val="clear" w:color="auto" w:fill="E1DFDD"/>
    </w:rPr>
  </w:style>
  <w:style w:type="paragraph" w:styleId="NoSpacing">
    <w:name w:val="No Spacing"/>
    <w:aliases w:val="footnotes"/>
    <w:uiPriority w:val="1"/>
    <w:qFormat/>
    <w:rsid w:val="00476F57"/>
    <w:pPr>
      <w:spacing w:after="120"/>
      <w:ind w:firstLine="720"/>
    </w:pPr>
    <w:rPr>
      <w:rFonts w:ascii="Brill Roman" w:eastAsia="Times New Roman" w:hAnsi="Brill Roman"/>
      <w:sz w:val="20"/>
      <w:lang w:bidi="he-IL"/>
    </w:rPr>
  </w:style>
  <w:style w:type="paragraph" w:styleId="Title">
    <w:name w:val="Title"/>
    <w:aliases w:val="gloss"/>
    <w:next w:val="Normal"/>
    <w:link w:val="TitleChar"/>
    <w:uiPriority w:val="10"/>
    <w:qFormat/>
    <w:rsid w:val="00E06B7A"/>
    <w:pPr>
      <w:spacing w:line="480" w:lineRule="auto"/>
      <w:ind w:firstLine="720"/>
      <w:contextualSpacing/>
    </w:pPr>
    <w:rPr>
      <w:rFonts w:ascii="Brill Roman" w:eastAsiaTheme="majorEastAsia" w:hAnsi="Brill Roman" w:cstheme="majorBidi"/>
      <w:smallCaps/>
      <w:spacing w:val="-10"/>
      <w:kern w:val="28"/>
      <w:szCs w:val="56"/>
      <w:lang w:bidi="he-IL"/>
    </w:rPr>
  </w:style>
  <w:style w:type="character" w:customStyle="1" w:styleId="TitleChar">
    <w:name w:val="Title Char"/>
    <w:aliases w:val="gloss Char"/>
    <w:basedOn w:val="DefaultParagraphFont"/>
    <w:link w:val="Title"/>
    <w:uiPriority w:val="10"/>
    <w:rsid w:val="00E06B7A"/>
    <w:rPr>
      <w:rFonts w:ascii="Brill Roman" w:eastAsiaTheme="majorEastAsia" w:hAnsi="Brill Roman" w:cstheme="majorBidi"/>
      <w:smallCaps/>
      <w:spacing w:val="-10"/>
      <w:kern w:val="28"/>
      <w:szCs w:val="56"/>
      <w:lang w:bidi="he-IL"/>
    </w:rPr>
  </w:style>
  <w:style w:type="paragraph" w:styleId="Subtitle">
    <w:name w:val="Subtitle"/>
    <w:aliases w:val="no style"/>
    <w:next w:val="Normal"/>
    <w:link w:val="SubtitleChar"/>
    <w:uiPriority w:val="11"/>
    <w:qFormat/>
    <w:rsid w:val="00772410"/>
    <w:pPr>
      <w:numPr>
        <w:ilvl w:val="1"/>
      </w:numPr>
    </w:pPr>
    <w:rPr>
      <w:rFonts w:ascii="Brill Roman" w:eastAsiaTheme="minorEastAsia" w:hAnsi="Brill Roman" w:cstheme="minorBidi"/>
      <w:spacing w:val="15"/>
      <w:szCs w:val="22"/>
      <w:lang w:bidi="he-IL"/>
    </w:rPr>
  </w:style>
  <w:style w:type="character" w:customStyle="1" w:styleId="SubtitleChar">
    <w:name w:val="Subtitle Char"/>
    <w:aliases w:val="no style Char"/>
    <w:basedOn w:val="DefaultParagraphFont"/>
    <w:link w:val="Subtitle"/>
    <w:uiPriority w:val="11"/>
    <w:rsid w:val="00772410"/>
    <w:rPr>
      <w:rFonts w:ascii="Brill Roman" w:eastAsiaTheme="minorEastAsia" w:hAnsi="Brill Roman" w:cstheme="minorBidi"/>
      <w:spacing w:val="15"/>
      <w:szCs w:val="22"/>
      <w:lang w:bidi="he-IL"/>
    </w:rPr>
  </w:style>
  <w:style w:type="character" w:styleId="SubtleEmphasis">
    <w:name w:val="Subtle Emphasis"/>
    <w:basedOn w:val="DefaultParagraphFont"/>
    <w:uiPriority w:val="19"/>
    <w:qFormat/>
    <w:rsid w:val="00772410"/>
    <w:rPr>
      <w:i/>
      <w:iCs/>
      <w:color w:val="404040" w:themeColor="text1" w:themeTint="BF"/>
    </w:rPr>
  </w:style>
  <w:style w:type="paragraph" w:styleId="PlainText">
    <w:name w:val="Plain Text"/>
    <w:basedOn w:val="Normal"/>
    <w:link w:val="PlainTextChar"/>
    <w:uiPriority w:val="99"/>
    <w:unhideWhenUsed/>
    <w:rsid w:val="00AC6260"/>
    <w:pPr>
      <w:spacing w:line="240" w:lineRule="auto"/>
      <w:ind w:firstLine="0"/>
    </w:pPr>
    <w:rPr>
      <w:rFonts w:ascii="Consolas" w:eastAsiaTheme="minorHAnsi" w:hAnsi="Consolas" w:cs="Consolas"/>
      <w:sz w:val="21"/>
      <w:szCs w:val="21"/>
      <w:lang w:bidi="ar-SA"/>
    </w:rPr>
  </w:style>
  <w:style w:type="character" w:customStyle="1" w:styleId="PlainTextChar">
    <w:name w:val="Plain Text Char"/>
    <w:basedOn w:val="DefaultParagraphFont"/>
    <w:link w:val="PlainText"/>
    <w:uiPriority w:val="99"/>
    <w:rsid w:val="00AC6260"/>
    <w:rPr>
      <w:rFonts w:ascii="Consolas" w:hAnsi="Consolas" w:cs="Consolas"/>
      <w:sz w:val="21"/>
      <w:szCs w:val="21"/>
    </w:rPr>
  </w:style>
  <w:style w:type="paragraph" w:styleId="BalloonText">
    <w:name w:val="Balloon Text"/>
    <w:basedOn w:val="Normal"/>
    <w:link w:val="BalloonTextChar"/>
    <w:uiPriority w:val="99"/>
    <w:semiHidden/>
    <w:unhideWhenUsed/>
    <w:rsid w:val="002F567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5670"/>
    <w:rPr>
      <w:rFonts w:ascii="Times New Roman" w:eastAsia="Times New Roman" w:hAnsi="Times New Roman" w:cs="Times New Roman"/>
      <w:sz w:val="18"/>
      <w:szCs w:val="18"/>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40">
      <w:bodyDiv w:val="1"/>
      <w:marLeft w:val="0"/>
      <w:marRight w:val="0"/>
      <w:marTop w:val="0"/>
      <w:marBottom w:val="0"/>
      <w:divBdr>
        <w:top w:val="none" w:sz="0" w:space="0" w:color="auto"/>
        <w:left w:val="none" w:sz="0" w:space="0" w:color="auto"/>
        <w:bottom w:val="none" w:sz="0" w:space="0" w:color="auto"/>
        <w:right w:val="none" w:sz="0" w:space="0" w:color="auto"/>
      </w:divBdr>
    </w:div>
    <w:div w:id="4866689">
      <w:bodyDiv w:val="1"/>
      <w:marLeft w:val="0"/>
      <w:marRight w:val="0"/>
      <w:marTop w:val="0"/>
      <w:marBottom w:val="0"/>
      <w:divBdr>
        <w:top w:val="none" w:sz="0" w:space="0" w:color="auto"/>
        <w:left w:val="none" w:sz="0" w:space="0" w:color="auto"/>
        <w:bottom w:val="none" w:sz="0" w:space="0" w:color="auto"/>
        <w:right w:val="none" w:sz="0" w:space="0" w:color="auto"/>
      </w:divBdr>
    </w:div>
    <w:div w:id="5913177">
      <w:bodyDiv w:val="1"/>
      <w:marLeft w:val="0"/>
      <w:marRight w:val="0"/>
      <w:marTop w:val="0"/>
      <w:marBottom w:val="0"/>
      <w:divBdr>
        <w:top w:val="none" w:sz="0" w:space="0" w:color="auto"/>
        <w:left w:val="none" w:sz="0" w:space="0" w:color="auto"/>
        <w:bottom w:val="none" w:sz="0" w:space="0" w:color="auto"/>
        <w:right w:val="none" w:sz="0" w:space="0" w:color="auto"/>
      </w:divBdr>
    </w:div>
    <w:div w:id="33508790">
      <w:bodyDiv w:val="1"/>
      <w:marLeft w:val="0"/>
      <w:marRight w:val="0"/>
      <w:marTop w:val="0"/>
      <w:marBottom w:val="0"/>
      <w:divBdr>
        <w:top w:val="none" w:sz="0" w:space="0" w:color="auto"/>
        <w:left w:val="none" w:sz="0" w:space="0" w:color="auto"/>
        <w:bottom w:val="none" w:sz="0" w:space="0" w:color="auto"/>
        <w:right w:val="none" w:sz="0" w:space="0" w:color="auto"/>
      </w:divBdr>
      <w:divsChild>
        <w:div w:id="205291506">
          <w:marLeft w:val="0"/>
          <w:marRight w:val="0"/>
          <w:marTop w:val="0"/>
          <w:marBottom w:val="0"/>
          <w:divBdr>
            <w:top w:val="none" w:sz="0" w:space="0" w:color="auto"/>
            <w:left w:val="none" w:sz="0" w:space="0" w:color="auto"/>
            <w:bottom w:val="none" w:sz="0" w:space="0" w:color="auto"/>
            <w:right w:val="none" w:sz="0" w:space="0" w:color="auto"/>
          </w:divBdr>
          <w:divsChild>
            <w:div w:id="656808235">
              <w:marLeft w:val="0"/>
              <w:marRight w:val="0"/>
              <w:marTop w:val="0"/>
              <w:marBottom w:val="0"/>
              <w:divBdr>
                <w:top w:val="none" w:sz="0" w:space="0" w:color="auto"/>
                <w:left w:val="none" w:sz="0" w:space="0" w:color="auto"/>
                <w:bottom w:val="none" w:sz="0" w:space="0" w:color="auto"/>
                <w:right w:val="none" w:sz="0" w:space="0" w:color="auto"/>
              </w:divBdr>
              <w:divsChild>
                <w:div w:id="104028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8288">
      <w:bodyDiv w:val="1"/>
      <w:marLeft w:val="0"/>
      <w:marRight w:val="0"/>
      <w:marTop w:val="0"/>
      <w:marBottom w:val="0"/>
      <w:divBdr>
        <w:top w:val="none" w:sz="0" w:space="0" w:color="auto"/>
        <w:left w:val="none" w:sz="0" w:space="0" w:color="auto"/>
        <w:bottom w:val="none" w:sz="0" w:space="0" w:color="auto"/>
        <w:right w:val="none" w:sz="0" w:space="0" w:color="auto"/>
      </w:divBdr>
    </w:div>
    <w:div w:id="70665155">
      <w:bodyDiv w:val="1"/>
      <w:marLeft w:val="0"/>
      <w:marRight w:val="0"/>
      <w:marTop w:val="0"/>
      <w:marBottom w:val="0"/>
      <w:divBdr>
        <w:top w:val="none" w:sz="0" w:space="0" w:color="auto"/>
        <w:left w:val="none" w:sz="0" w:space="0" w:color="auto"/>
        <w:bottom w:val="none" w:sz="0" w:space="0" w:color="auto"/>
        <w:right w:val="none" w:sz="0" w:space="0" w:color="auto"/>
      </w:divBdr>
    </w:div>
    <w:div w:id="76098889">
      <w:bodyDiv w:val="1"/>
      <w:marLeft w:val="0"/>
      <w:marRight w:val="0"/>
      <w:marTop w:val="0"/>
      <w:marBottom w:val="0"/>
      <w:divBdr>
        <w:top w:val="none" w:sz="0" w:space="0" w:color="auto"/>
        <w:left w:val="none" w:sz="0" w:space="0" w:color="auto"/>
        <w:bottom w:val="none" w:sz="0" w:space="0" w:color="auto"/>
        <w:right w:val="none" w:sz="0" w:space="0" w:color="auto"/>
      </w:divBdr>
    </w:div>
    <w:div w:id="103499902">
      <w:bodyDiv w:val="1"/>
      <w:marLeft w:val="0"/>
      <w:marRight w:val="0"/>
      <w:marTop w:val="0"/>
      <w:marBottom w:val="0"/>
      <w:divBdr>
        <w:top w:val="none" w:sz="0" w:space="0" w:color="auto"/>
        <w:left w:val="none" w:sz="0" w:space="0" w:color="auto"/>
        <w:bottom w:val="none" w:sz="0" w:space="0" w:color="auto"/>
        <w:right w:val="none" w:sz="0" w:space="0" w:color="auto"/>
      </w:divBdr>
    </w:div>
    <w:div w:id="111175094">
      <w:bodyDiv w:val="1"/>
      <w:marLeft w:val="0"/>
      <w:marRight w:val="0"/>
      <w:marTop w:val="0"/>
      <w:marBottom w:val="0"/>
      <w:divBdr>
        <w:top w:val="none" w:sz="0" w:space="0" w:color="auto"/>
        <w:left w:val="none" w:sz="0" w:space="0" w:color="auto"/>
        <w:bottom w:val="none" w:sz="0" w:space="0" w:color="auto"/>
        <w:right w:val="none" w:sz="0" w:space="0" w:color="auto"/>
      </w:divBdr>
    </w:div>
    <w:div w:id="114521188">
      <w:bodyDiv w:val="1"/>
      <w:marLeft w:val="0"/>
      <w:marRight w:val="0"/>
      <w:marTop w:val="0"/>
      <w:marBottom w:val="0"/>
      <w:divBdr>
        <w:top w:val="none" w:sz="0" w:space="0" w:color="auto"/>
        <w:left w:val="none" w:sz="0" w:space="0" w:color="auto"/>
        <w:bottom w:val="none" w:sz="0" w:space="0" w:color="auto"/>
        <w:right w:val="none" w:sz="0" w:space="0" w:color="auto"/>
      </w:divBdr>
    </w:div>
    <w:div w:id="115832293">
      <w:bodyDiv w:val="1"/>
      <w:marLeft w:val="0"/>
      <w:marRight w:val="0"/>
      <w:marTop w:val="0"/>
      <w:marBottom w:val="0"/>
      <w:divBdr>
        <w:top w:val="none" w:sz="0" w:space="0" w:color="auto"/>
        <w:left w:val="none" w:sz="0" w:space="0" w:color="auto"/>
        <w:bottom w:val="none" w:sz="0" w:space="0" w:color="auto"/>
        <w:right w:val="none" w:sz="0" w:space="0" w:color="auto"/>
      </w:divBdr>
    </w:div>
    <w:div w:id="145904671">
      <w:bodyDiv w:val="1"/>
      <w:marLeft w:val="0"/>
      <w:marRight w:val="0"/>
      <w:marTop w:val="0"/>
      <w:marBottom w:val="0"/>
      <w:divBdr>
        <w:top w:val="none" w:sz="0" w:space="0" w:color="auto"/>
        <w:left w:val="none" w:sz="0" w:space="0" w:color="auto"/>
        <w:bottom w:val="none" w:sz="0" w:space="0" w:color="auto"/>
        <w:right w:val="none" w:sz="0" w:space="0" w:color="auto"/>
      </w:divBdr>
    </w:div>
    <w:div w:id="173039539">
      <w:bodyDiv w:val="1"/>
      <w:marLeft w:val="0"/>
      <w:marRight w:val="0"/>
      <w:marTop w:val="0"/>
      <w:marBottom w:val="0"/>
      <w:divBdr>
        <w:top w:val="none" w:sz="0" w:space="0" w:color="auto"/>
        <w:left w:val="none" w:sz="0" w:space="0" w:color="auto"/>
        <w:bottom w:val="none" w:sz="0" w:space="0" w:color="auto"/>
        <w:right w:val="none" w:sz="0" w:space="0" w:color="auto"/>
      </w:divBdr>
    </w:div>
    <w:div w:id="188183558">
      <w:bodyDiv w:val="1"/>
      <w:marLeft w:val="0"/>
      <w:marRight w:val="0"/>
      <w:marTop w:val="0"/>
      <w:marBottom w:val="0"/>
      <w:divBdr>
        <w:top w:val="none" w:sz="0" w:space="0" w:color="auto"/>
        <w:left w:val="none" w:sz="0" w:space="0" w:color="auto"/>
        <w:bottom w:val="none" w:sz="0" w:space="0" w:color="auto"/>
        <w:right w:val="none" w:sz="0" w:space="0" w:color="auto"/>
      </w:divBdr>
    </w:div>
    <w:div w:id="214463733">
      <w:bodyDiv w:val="1"/>
      <w:marLeft w:val="0"/>
      <w:marRight w:val="0"/>
      <w:marTop w:val="0"/>
      <w:marBottom w:val="0"/>
      <w:divBdr>
        <w:top w:val="none" w:sz="0" w:space="0" w:color="auto"/>
        <w:left w:val="none" w:sz="0" w:space="0" w:color="auto"/>
        <w:bottom w:val="none" w:sz="0" w:space="0" w:color="auto"/>
        <w:right w:val="none" w:sz="0" w:space="0" w:color="auto"/>
      </w:divBdr>
    </w:div>
    <w:div w:id="252204356">
      <w:bodyDiv w:val="1"/>
      <w:marLeft w:val="0"/>
      <w:marRight w:val="0"/>
      <w:marTop w:val="0"/>
      <w:marBottom w:val="0"/>
      <w:divBdr>
        <w:top w:val="none" w:sz="0" w:space="0" w:color="auto"/>
        <w:left w:val="none" w:sz="0" w:space="0" w:color="auto"/>
        <w:bottom w:val="none" w:sz="0" w:space="0" w:color="auto"/>
        <w:right w:val="none" w:sz="0" w:space="0" w:color="auto"/>
      </w:divBdr>
    </w:div>
    <w:div w:id="283657518">
      <w:bodyDiv w:val="1"/>
      <w:marLeft w:val="0"/>
      <w:marRight w:val="0"/>
      <w:marTop w:val="0"/>
      <w:marBottom w:val="0"/>
      <w:divBdr>
        <w:top w:val="none" w:sz="0" w:space="0" w:color="auto"/>
        <w:left w:val="none" w:sz="0" w:space="0" w:color="auto"/>
        <w:bottom w:val="none" w:sz="0" w:space="0" w:color="auto"/>
        <w:right w:val="none" w:sz="0" w:space="0" w:color="auto"/>
      </w:divBdr>
    </w:div>
    <w:div w:id="291207030">
      <w:bodyDiv w:val="1"/>
      <w:marLeft w:val="0"/>
      <w:marRight w:val="0"/>
      <w:marTop w:val="0"/>
      <w:marBottom w:val="0"/>
      <w:divBdr>
        <w:top w:val="none" w:sz="0" w:space="0" w:color="auto"/>
        <w:left w:val="none" w:sz="0" w:space="0" w:color="auto"/>
        <w:bottom w:val="none" w:sz="0" w:space="0" w:color="auto"/>
        <w:right w:val="none" w:sz="0" w:space="0" w:color="auto"/>
      </w:divBdr>
    </w:div>
    <w:div w:id="301078170">
      <w:bodyDiv w:val="1"/>
      <w:marLeft w:val="0"/>
      <w:marRight w:val="0"/>
      <w:marTop w:val="0"/>
      <w:marBottom w:val="0"/>
      <w:divBdr>
        <w:top w:val="none" w:sz="0" w:space="0" w:color="auto"/>
        <w:left w:val="none" w:sz="0" w:space="0" w:color="auto"/>
        <w:bottom w:val="none" w:sz="0" w:space="0" w:color="auto"/>
        <w:right w:val="none" w:sz="0" w:space="0" w:color="auto"/>
      </w:divBdr>
    </w:div>
    <w:div w:id="316225056">
      <w:bodyDiv w:val="1"/>
      <w:marLeft w:val="0"/>
      <w:marRight w:val="0"/>
      <w:marTop w:val="0"/>
      <w:marBottom w:val="0"/>
      <w:divBdr>
        <w:top w:val="none" w:sz="0" w:space="0" w:color="auto"/>
        <w:left w:val="none" w:sz="0" w:space="0" w:color="auto"/>
        <w:bottom w:val="none" w:sz="0" w:space="0" w:color="auto"/>
        <w:right w:val="none" w:sz="0" w:space="0" w:color="auto"/>
      </w:divBdr>
    </w:div>
    <w:div w:id="336884039">
      <w:bodyDiv w:val="1"/>
      <w:marLeft w:val="0"/>
      <w:marRight w:val="0"/>
      <w:marTop w:val="0"/>
      <w:marBottom w:val="0"/>
      <w:divBdr>
        <w:top w:val="none" w:sz="0" w:space="0" w:color="auto"/>
        <w:left w:val="none" w:sz="0" w:space="0" w:color="auto"/>
        <w:bottom w:val="none" w:sz="0" w:space="0" w:color="auto"/>
        <w:right w:val="none" w:sz="0" w:space="0" w:color="auto"/>
      </w:divBdr>
    </w:div>
    <w:div w:id="387189683">
      <w:bodyDiv w:val="1"/>
      <w:marLeft w:val="0"/>
      <w:marRight w:val="0"/>
      <w:marTop w:val="0"/>
      <w:marBottom w:val="0"/>
      <w:divBdr>
        <w:top w:val="none" w:sz="0" w:space="0" w:color="auto"/>
        <w:left w:val="none" w:sz="0" w:space="0" w:color="auto"/>
        <w:bottom w:val="none" w:sz="0" w:space="0" w:color="auto"/>
        <w:right w:val="none" w:sz="0" w:space="0" w:color="auto"/>
      </w:divBdr>
      <w:divsChild>
        <w:div w:id="257443825">
          <w:marLeft w:val="0"/>
          <w:marRight w:val="0"/>
          <w:marTop w:val="0"/>
          <w:marBottom w:val="0"/>
          <w:divBdr>
            <w:top w:val="none" w:sz="0" w:space="0" w:color="auto"/>
            <w:left w:val="none" w:sz="0" w:space="0" w:color="auto"/>
            <w:bottom w:val="none" w:sz="0" w:space="0" w:color="auto"/>
            <w:right w:val="none" w:sz="0" w:space="0" w:color="auto"/>
          </w:divBdr>
          <w:divsChild>
            <w:div w:id="145709763">
              <w:marLeft w:val="0"/>
              <w:marRight w:val="0"/>
              <w:marTop w:val="0"/>
              <w:marBottom w:val="0"/>
              <w:divBdr>
                <w:top w:val="none" w:sz="0" w:space="0" w:color="auto"/>
                <w:left w:val="none" w:sz="0" w:space="0" w:color="auto"/>
                <w:bottom w:val="none" w:sz="0" w:space="0" w:color="auto"/>
                <w:right w:val="none" w:sz="0" w:space="0" w:color="auto"/>
              </w:divBdr>
              <w:divsChild>
                <w:div w:id="208622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343318">
      <w:bodyDiv w:val="1"/>
      <w:marLeft w:val="0"/>
      <w:marRight w:val="0"/>
      <w:marTop w:val="0"/>
      <w:marBottom w:val="0"/>
      <w:divBdr>
        <w:top w:val="none" w:sz="0" w:space="0" w:color="auto"/>
        <w:left w:val="none" w:sz="0" w:space="0" w:color="auto"/>
        <w:bottom w:val="none" w:sz="0" w:space="0" w:color="auto"/>
        <w:right w:val="none" w:sz="0" w:space="0" w:color="auto"/>
      </w:divBdr>
    </w:div>
    <w:div w:id="427967188">
      <w:bodyDiv w:val="1"/>
      <w:marLeft w:val="0"/>
      <w:marRight w:val="0"/>
      <w:marTop w:val="0"/>
      <w:marBottom w:val="0"/>
      <w:divBdr>
        <w:top w:val="none" w:sz="0" w:space="0" w:color="auto"/>
        <w:left w:val="none" w:sz="0" w:space="0" w:color="auto"/>
        <w:bottom w:val="none" w:sz="0" w:space="0" w:color="auto"/>
        <w:right w:val="none" w:sz="0" w:space="0" w:color="auto"/>
      </w:divBdr>
    </w:div>
    <w:div w:id="429131983">
      <w:bodyDiv w:val="1"/>
      <w:marLeft w:val="0"/>
      <w:marRight w:val="0"/>
      <w:marTop w:val="0"/>
      <w:marBottom w:val="0"/>
      <w:divBdr>
        <w:top w:val="none" w:sz="0" w:space="0" w:color="auto"/>
        <w:left w:val="none" w:sz="0" w:space="0" w:color="auto"/>
        <w:bottom w:val="none" w:sz="0" w:space="0" w:color="auto"/>
        <w:right w:val="none" w:sz="0" w:space="0" w:color="auto"/>
      </w:divBdr>
    </w:div>
    <w:div w:id="438137223">
      <w:bodyDiv w:val="1"/>
      <w:marLeft w:val="0"/>
      <w:marRight w:val="0"/>
      <w:marTop w:val="0"/>
      <w:marBottom w:val="0"/>
      <w:divBdr>
        <w:top w:val="none" w:sz="0" w:space="0" w:color="auto"/>
        <w:left w:val="none" w:sz="0" w:space="0" w:color="auto"/>
        <w:bottom w:val="none" w:sz="0" w:space="0" w:color="auto"/>
        <w:right w:val="none" w:sz="0" w:space="0" w:color="auto"/>
      </w:divBdr>
      <w:divsChild>
        <w:div w:id="1092899166">
          <w:marLeft w:val="0"/>
          <w:marRight w:val="0"/>
          <w:marTop w:val="0"/>
          <w:marBottom w:val="0"/>
          <w:divBdr>
            <w:top w:val="none" w:sz="0" w:space="0" w:color="auto"/>
            <w:left w:val="none" w:sz="0" w:space="0" w:color="auto"/>
            <w:bottom w:val="none" w:sz="0" w:space="0" w:color="auto"/>
            <w:right w:val="none" w:sz="0" w:space="0" w:color="auto"/>
          </w:divBdr>
          <w:divsChild>
            <w:div w:id="1550725038">
              <w:marLeft w:val="0"/>
              <w:marRight w:val="0"/>
              <w:marTop w:val="0"/>
              <w:marBottom w:val="0"/>
              <w:divBdr>
                <w:top w:val="none" w:sz="0" w:space="0" w:color="auto"/>
                <w:left w:val="none" w:sz="0" w:space="0" w:color="auto"/>
                <w:bottom w:val="none" w:sz="0" w:space="0" w:color="auto"/>
                <w:right w:val="none" w:sz="0" w:space="0" w:color="auto"/>
              </w:divBdr>
              <w:divsChild>
                <w:div w:id="118289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732747">
      <w:bodyDiv w:val="1"/>
      <w:marLeft w:val="0"/>
      <w:marRight w:val="0"/>
      <w:marTop w:val="0"/>
      <w:marBottom w:val="0"/>
      <w:divBdr>
        <w:top w:val="none" w:sz="0" w:space="0" w:color="auto"/>
        <w:left w:val="none" w:sz="0" w:space="0" w:color="auto"/>
        <w:bottom w:val="none" w:sz="0" w:space="0" w:color="auto"/>
        <w:right w:val="none" w:sz="0" w:space="0" w:color="auto"/>
      </w:divBdr>
      <w:divsChild>
        <w:div w:id="629091045">
          <w:marLeft w:val="0"/>
          <w:marRight w:val="0"/>
          <w:marTop w:val="0"/>
          <w:marBottom w:val="0"/>
          <w:divBdr>
            <w:top w:val="none" w:sz="0" w:space="0" w:color="auto"/>
            <w:left w:val="none" w:sz="0" w:space="0" w:color="auto"/>
            <w:bottom w:val="none" w:sz="0" w:space="0" w:color="auto"/>
            <w:right w:val="none" w:sz="0" w:space="0" w:color="auto"/>
          </w:divBdr>
          <w:divsChild>
            <w:div w:id="1862741837">
              <w:marLeft w:val="0"/>
              <w:marRight w:val="0"/>
              <w:marTop w:val="0"/>
              <w:marBottom w:val="0"/>
              <w:divBdr>
                <w:top w:val="none" w:sz="0" w:space="0" w:color="auto"/>
                <w:left w:val="none" w:sz="0" w:space="0" w:color="auto"/>
                <w:bottom w:val="none" w:sz="0" w:space="0" w:color="auto"/>
                <w:right w:val="none" w:sz="0" w:space="0" w:color="auto"/>
              </w:divBdr>
              <w:divsChild>
                <w:div w:id="149660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679803">
      <w:bodyDiv w:val="1"/>
      <w:marLeft w:val="0"/>
      <w:marRight w:val="0"/>
      <w:marTop w:val="0"/>
      <w:marBottom w:val="0"/>
      <w:divBdr>
        <w:top w:val="none" w:sz="0" w:space="0" w:color="auto"/>
        <w:left w:val="none" w:sz="0" w:space="0" w:color="auto"/>
        <w:bottom w:val="none" w:sz="0" w:space="0" w:color="auto"/>
        <w:right w:val="none" w:sz="0" w:space="0" w:color="auto"/>
      </w:divBdr>
    </w:div>
    <w:div w:id="469253186">
      <w:bodyDiv w:val="1"/>
      <w:marLeft w:val="0"/>
      <w:marRight w:val="0"/>
      <w:marTop w:val="0"/>
      <w:marBottom w:val="0"/>
      <w:divBdr>
        <w:top w:val="none" w:sz="0" w:space="0" w:color="auto"/>
        <w:left w:val="none" w:sz="0" w:space="0" w:color="auto"/>
        <w:bottom w:val="none" w:sz="0" w:space="0" w:color="auto"/>
        <w:right w:val="none" w:sz="0" w:space="0" w:color="auto"/>
      </w:divBdr>
    </w:div>
    <w:div w:id="470488362">
      <w:bodyDiv w:val="1"/>
      <w:marLeft w:val="0"/>
      <w:marRight w:val="0"/>
      <w:marTop w:val="0"/>
      <w:marBottom w:val="0"/>
      <w:divBdr>
        <w:top w:val="none" w:sz="0" w:space="0" w:color="auto"/>
        <w:left w:val="none" w:sz="0" w:space="0" w:color="auto"/>
        <w:bottom w:val="none" w:sz="0" w:space="0" w:color="auto"/>
        <w:right w:val="none" w:sz="0" w:space="0" w:color="auto"/>
      </w:divBdr>
    </w:div>
    <w:div w:id="474493408">
      <w:bodyDiv w:val="1"/>
      <w:marLeft w:val="0"/>
      <w:marRight w:val="0"/>
      <w:marTop w:val="0"/>
      <w:marBottom w:val="0"/>
      <w:divBdr>
        <w:top w:val="none" w:sz="0" w:space="0" w:color="auto"/>
        <w:left w:val="none" w:sz="0" w:space="0" w:color="auto"/>
        <w:bottom w:val="none" w:sz="0" w:space="0" w:color="auto"/>
        <w:right w:val="none" w:sz="0" w:space="0" w:color="auto"/>
      </w:divBdr>
    </w:div>
    <w:div w:id="497304937">
      <w:bodyDiv w:val="1"/>
      <w:marLeft w:val="0"/>
      <w:marRight w:val="0"/>
      <w:marTop w:val="0"/>
      <w:marBottom w:val="0"/>
      <w:divBdr>
        <w:top w:val="none" w:sz="0" w:space="0" w:color="auto"/>
        <w:left w:val="none" w:sz="0" w:space="0" w:color="auto"/>
        <w:bottom w:val="none" w:sz="0" w:space="0" w:color="auto"/>
        <w:right w:val="none" w:sz="0" w:space="0" w:color="auto"/>
      </w:divBdr>
    </w:div>
    <w:div w:id="557014521">
      <w:bodyDiv w:val="1"/>
      <w:marLeft w:val="0"/>
      <w:marRight w:val="0"/>
      <w:marTop w:val="0"/>
      <w:marBottom w:val="0"/>
      <w:divBdr>
        <w:top w:val="none" w:sz="0" w:space="0" w:color="auto"/>
        <w:left w:val="none" w:sz="0" w:space="0" w:color="auto"/>
        <w:bottom w:val="none" w:sz="0" w:space="0" w:color="auto"/>
        <w:right w:val="none" w:sz="0" w:space="0" w:color="auto"/>
      </w:divBdr>
    </w:div>
    <w:div w:id="565147420">
      <w:bodyDiv w:val="1"/>
      <w:marLeft w:val="0"/>
      <w:marRight w:val="0"/>
      <w:marTop w:val="0"/>
      <w:marBottom w:val="0"/>
      <w:divBdr>
        <w:top w:val="none" w:sz="0" w:space="0" w:color="auto"/>
        <w:left w:val="none" w:sz="0" w:space="0" w:color="auto"/>
        <w:bottom w:val="none" w:sz="0" w:space="0" w:color="auto"/>
        <w:right w:val="none" w:sz="0" w:space="0" w:color="auto"/>
      </w:divBdr>
    </w:div>
    <w:div w:id="583761510">
      <w:bodyDiv w:val="1"/>
      <w:marLeft w:val="0"/>
      <w:marRight w:val="0"/>
      <w:marTop w:val="0"/>
      <w:marBottom w:val="0"/>
      <w:divBdr>
        <w:top w:val="none" w:sz="0" w:space="0" w:color="auto"/>
        <w:left w:val="none" w:sz="0" w:space="0" w:color="auto"/>
        <w:bottom w:val="none" w:sz="0" w:space="0" w:color="auto"/>
        <w:right w:val="none" w:sz="0" w:space="0" w:color="auto"/>
      </w:divBdr>
    </w:div>
    <w:div w:id="598758298">
      <w:bodyDiv w:val="1"/>
      <w:marLeft w:val="0"/>
      <w:marRight w:val="0"/>
      <w:marTop w:val="0"/>
      <w:marBottom w:val="0"/>
      <w:divBdr>
        <w:top w:val="none" w:sz="0" w:space="0" w:color="auto"/>
        <w:left w:val="none" w:sz="0" w:space="0" w:color="auto"/>
        <w:bottom w:val="none" w:sz="0" w:space="0" w:color="auto"/>
        <w:right w:val="none" w:sz="0" w:space="0" w:color="auto"/>
      </w:divBdr>
    </w:div>
    <w:div w:id="605574481">
      <w:bodyDiv w:val="1"/>
      <w:marLeft w:val="0"/>
      <w:marRight w:val="0"/>
      <w:marTop w:val="0"/>
      <w:marBottom w:val="0"/>
      <w:divBdr>
        <w:top w:val="none" w:sz="0" w:space="0" w:color="auto"/>
        <w:left w:val="none" w:sz="0" w:space="0" w:color="auto"/>
        <w:bottom w:val="none" w:sz="0" w:space="0" w:color="auto"/>
        <w:right w:val="none" w:sz="0" w:space="0" w:color="auto"/>
      </w:divBdr>
    </w:div>
    <w:div w:id="612443143">
      <w:bodyDiv w:val="1"/>
      <w:marLeft w:val="0"/>
      <w:marRight w:val="0"/>
      <w:marTop w:val="0"/>
      <w:marBottom w:val="0"/>
      <w:divBdr>
        <w:top w:val="none" w:sz="0" w:space="0" w:color="auto"/>
        <w:left w:val="none" w:sz="0" w:space="0" w:color="auto"/>
        <w:bottom w:val="none" w:sz="0" w:space="0" w:color="auto"/>
        <w:right w:val="none" w:sz="0" w:space="0" w:color="auto"/>
      </w:divBdr>
    </w:div>
    <w:div w:id="631251531">
      <w:bodyDiv w:val="1"/>
      <w:marLeft w:val="0"/>
      <w:marRight w:val="0"/>
      <w:marTop w:val="0"/>
      <w:marBottom w:val="0"/>
      <w:divBdr>
        <w:top w:val="none" w:sz="0" w:space="0" w:color="auto"/>
        <w:left w:val="none" w:sz="0" w:space="0" w:color="auto"/>
        <w:bottom w:val="none" w:sz="0" w:space="0" w:color="auto"/>
        <w:right w:val="none" w:sz="0" w:space="0" w:color="auto"/>
      </w:divBdr>
    </w:div>
    <w:div w:id="646396324">
      <w:bodyDiv w:val="1"/>
      <w:marLeft w:val="0"/>
      <w:marRight w:val="0"/>
      <w:marTop w:val="0"/>
      <w:marBottom w:val="0"/>
      <w:divBdr>
        <w:top w:val="none" w:sz="0" w:space="0" w:color="auto"/>
        <w:left w:val="none" w:sz="0" w:space="0" w:color="auto"/>
        <w:bottom w:val="none" w:sz="0" w:space="0" w:color="auto"/>
        <w:right w:val="none" w:sz="0" w:space="0" w:color="auto"/>
      </w:divBdr>
    </w:div>
    <w:div w:id="678580400">
      <w:bodyDiv w:val="1"/>
      <w:marLeft w:val="0"/>
      <w:marRight w:val="0"/>
      <w:marTop w:val="0"/>
      <w:marBottom w:val="0"/>
      <w:divBdr>
        <w:top w:val="none" w:sz="0" w:space="0" w:color="auto"/>
        <w:left w:val="none" w:sz="0" w:space="0" w:color="auto"/>
        <w:bottom w:val="none" w:sz="0" w:space="0" w:color="auto"/>
        <w:right w:val="none" w:sz="0" w:space="0" w:color="auto"/>
      </w:divBdr>
    </w:div>
    <w:div w:id="692606770">
      <w:bodyDiv w:val="1"/>
      <w:marLeft w:val="0"/>
      <w:marRight w:val="0"/>
      <w:marTop w:val="0"/>
      <w:marBottom w:val="0"/>
      <w:divBdr>
        <w:top w:val="none" w:sz="0" w:space="0" w:color="auto"/>
        <w:left w:val="none" w:sz="0" w:space="0" w:color="auto"/>
        <w:bottom w:val="none" w:sz="0" w:space="0" w:color="auto"/>
        <w:right w:val="none" w:sz="0" w:space="0" w:color="auto"/>
      </w:divBdr>
    </w:div>
    <w:div w:id="715084544">
      <w:bodyDiv w:val="1"/>
      <w:marLeft w:val="0"/>
      <w:marRight w:val="0"/>
      <w:marTop w:val="0"/>
      <w:marBottom w:val="0"/>
      <w:divBdr>
        <w:top w:val="none" w:sz="0" w:space="0" w:color="auto"/>
        <w:left w:val="none" w:sz="0" w:space="0" w:color="auto"/>
        <w:bottom w:val="none" w:sz="0" w:space="0" w:color="auto"/>
        <w:right w:val="none" w:sz="0" w:space="0" w:color="auto"/>
      </w:divBdr>
    </w:div>
    <w:div w:id="774247325">
      <w:bodyDiv w:val="1"/>
      <w:marLeft w:val="0"/>
      <w:marRight w:val="0"/>
      <w:marTop w:val="0"/>
      <w:marBottom w:val="0"/>
      <w:divBdr>
        <w:top w:val="none" w:sz="0" w:space="0" w:color="auto"/>
        <w:left w:val="none" w:sz="0" w:space="0" w:color="auto"/>
        <w:bottom w:val="none" w:sz="0" w:space="0" w:color="auto"/>
        <w:right w:val="none" w:sz="0" w:space="0" w:color="auto"/>
      </w:divBdr>
    </w:div>
    <w:div w:id="829368101">
      <w:bodyDiv w:val="1"/>
      <w:marLeft w:val="0"/>
      <w:marRight w:val="0"/>
      <w:marTop w:val="0"/>
      <w:marBottom w:val="0"/>
      <w:divBdr>
        <w:top w:val="none" w:sz="0" w:space="0" w:color="auto"/>
        <w:left w:val="none" w:sz="0" w:space="0" w:color="auto"/>
        <w:bottom w:val="none" w:sz="0" w:space="0" w:color="auto"/>
        <w:right w:val="none" w:sz="0" w:space="0" w:color="auto"/>
      </w:divBdr>
    </w:div>
    <w:div w:id="831527606">
      <w:bodyDiv w:val="1"/>
      <w:marLeft w:val="0"/>
      <w:marRight w:val="0"/>
      <w:marTop w:val="0"/>
      <w:marBottom w:val="0"/>
      <w:divBdr>
        <w:top w:val="none" w:sz="0" w:space="0" w:color="auto"/>
        <w:left w:val="none" w:sz="0" w:space="0" w:color="auto"/>
        <w:bottom w:val="none" w:sz="0" w:space="0" w:color="auto"/>
        <w:right w:val="none" w:sz="0" w:space="0" w:color="auto"/>
      </w:divBdr>
    </w:div>
    <w:div w:id="873814276">
      <w:bodyDiv w:val="1"/>
      <w:marLeft w:val="0"/>
      <w:marRight w:val="0"/>
      <w:marTop w:val="0"/>
      <w:marBottom w:val="0"/>
      <w:divBdr>
        <w:top w:val="none" w:sz="0" w:space="0" w:color="auto"/>
        <w:left w:val="none" w:sz="0" w:space="0" w:color="auto"/>
        <w:bottom w:val="none" w:sz="0" w:space="0" w:color="auto"/>
        <w:right w:val="none" w:sz="0" w:space="0" w:color="auto"/>
      </w:divBdr>
    </w:div>
    <w:div w:id="896091086">
      <w:bodyDiv w:val="1"/>
      <w:marLeft w:val="0"/>
      <w:marRight w:val="0"/>
      <w:marTop w:val="0"/>
      <w:marBottom w:val="0"/>
      <w:divBdr>
        <w:top w:val="none" w:sz="0" w:space="0" w:color="auto"/>
        <w:left w:val="none" w:sz="0" w:space="0" w:color="auto"/>
        <w:bottom w:val="none" w:sz="0" w:space="0" w:color="auto"/>
        <w:right w:val="none" w:sz="0" w:space="0" w:color="auto"/>
      </w:divBdr>
    </w:div>
    <w:div w:id="968048473">
      <w:bodyDiv w:val="1"/>
      <w:marLeft w:val="0"/>
      <w:marRight w:val="0"/>
      <w:marTop w:val="0"/>
      <w:marBottom w:val="0"/>
      <w:divBdr>
        <w:top w:val="none" w:sz="0" w:space="0" w:color="auto"/>
        <w:left w:val="none" w:sz="0" w:space="0" w:color="auto"/>
        <w:bottom w:val="none" w:sz="0" w:space="0" w:color="auto"/>
        <w:right w:val="none" w:sz="0" w:space="0" w:color="auto"/>
      </w:divBdr>
    </w:div>
    <w:div w:id="975916591">
      <w:bodyDiv w:val="1"/>
      <w:marLeft w:val="0"/>
      <w:marRight w:val="0"/>
      <w:marTop w:val="0"/>
      <w:marBottom w:val="0"/>
      <w:divBdr>
        <w:top w:val="none" w:sz="0" w:space="0" w:color="auto"/>
        <w:left w:val="none" w:sz="0" w:space="0" w:color="auto"/>
        <w:bottom w:val="none" w:sz="0" w:space="0" w:color="auto"/>
        <w:right w:val="none" w:sz="0" w:space="0" w:color="auto"/>
      </w:divBdr>
    </w:div>
    <w:div w:id="1030182773">
      <w:bodyDiv w:val="1"/>
      <w:marLeft w:val="0"/>
      <w:marRight w:val="0"/>
      <w:marTop w:val="0"/>
      <w:marBottom w:val="0"/>
      <w:divBdr>
        <w:top w:val="none" w:sz="0" w:space="0" w:color="auto"/>
        <w:left w:val="none" w:sz="0" w:space="0" w:color="auto"/>
        <w:bottom w:val="none" w:sz="0" w:space="0" w:color="auto"/>
        <w:right w:val="none" w:sz="0" w:space="0" w:color="auto"/>
      </w:divBdr>
    </w:div>
    <w:div w:id="1039861658">
      <w:bodyDiv w:val="1"/>
      <w:marLeft w:val="0"/>
      <w:marRight w:val="0"/>
      <w:marTop w:val="0"/>
      <w:marBottom w:val="0"/>
      <w:divBdr>
        <w:top w:val="none" w:sz="0" w:space="0" w:color="auto"/>
        <w:left w:val="none" w:sz="0" w:space="0" w:color="auto"/>
        <w:bottom w:val="none" w:sz="0" w:space="0" w:color="auto"/>
        <w:right w:val="none" w:sz="0" w:space="0" w:color="auto"/>
      </w:divBdr>
    </w:div>
    <w:div w:id="1053969824">
      <w:bodyDiv w:val="1"/>
      <w:marLeft w:val="0"/>
      <w:marRight w:val="0"/>
      <w:marTop w:val="0"/>
      <w:marBottom w:val="0"/>
      <w:divBdr>
        <w:top w:val="none" w:sz="0" w:space="0" w:color="auto"/>
        <w:left w:val="none" w:sz="0" w:space="0" w:color="auto"/>
        <w:bottom w:val="none" w:sz="0" w:space="0" w:color="auto"/>
        <w:right w:val="none" w:sz="0" w:space="0" w:color="auto"/>
      </w:divBdr>
    </w:div>
    <w:div w:id="1069034850">
      <w:bodyDiv w:val="1"/>
      <w:marLeft w:val="0"/>
      <w:marRight w:val="0"/>
      <w:marTop w:val="0"/>
      <w:marBottom w:val="0"/>
      <w:divBdr>
        <w:top w:val="none" w:sz="0" w:space="0" w:color="auto"/>
        <w:left w:val="none" w:sz="0" w:space="0" w:color="auto"/>
        <w:bottom w:val="none" w:sz="0" w:space="0" w:color="auto"/>
        <w:right w:val="none" w:sz="0" w:space="0" w:color="auto"/>
      </w:divBdr>
    </w:div>
    <w:div w:id="1078593563">
      <w:bodyDiv w:val="1"/>
      <w:marLeft w:val="0"/>
      <w:marRight w:val="0"/>
      <w:marTop w:val="0"/>
      <w:marBottom w:val="0"/>
      <w:divBdr>
        <w:top w:val="none" w:sz="0" w:space="0" w:color="auto"/>
        <w:left w:val="none" w:sz="0" w:space="0" w:color="auto"/>
        <w:bottom w:val="none" w:sz="0" w:space="0" w:color="auto"/>
        <w:right w:val="none" w:sz="0" w:space="0" w:color="auto"/>
      </w:divBdr>
    </w:div>
    <w:div w:id="1100640016">
      <w:bodyDiv w:val="1"/>
      <w:marLeft w:val="0"/>
      <w:marRight w:val="0"/>
      <w:marTop w:val="0"/>
      <w:marBottom w:val="0"/>
      <w:divBdr>
        <w:top w:val="none" w:sz="0" w:space="0" w:color="auto"/>
        <w:left w:val="none" w:sz="0" w:space="0" w:color="auto"/>
        <w:bottom w:val="none" w:sz="0" w:space="0" w:color="auto"/>
        <w:right w:val="none" w:sz="0" w:space="0" w:color="auto"/>
      </w:divBdr>
    </w:div>
    <w:div w:id="1122117312">
      <w:bodyDiv w:val="1"/>
      <w:marLeft w:val="0"/>
      <w:marRight w:val="0"/>
      <w:marTop w:val="0"/>
      <w:marBottom w:val="0"/>
      <w:divBdr>
        <w:top w:val="none" w:sz="0" w:space="0" w:color="auto"/>
        <w:left w:val="none" w:sz="0" w:space="0" w:color="auto"/>
        <w:bottom w:val="none" w:sz="0" w:space="0" w:color="auto"/>
        <w:right w:val="none" w:sz="0" w:space="0" w:color="auto"/>
      </w:divBdr>
    </w:div>
    <w:div w:id="1122841525">
      <w:bodyDiv w:val="1"/>
      <w:marLeft w:val="0"/>
      <w:marRight w:val="0"/>
      <w:marTop w:val="0"/>
      <w:marBottom w:val="0"/>
      <w:divBdr>
        <w:top w:val="none" w:sz="0" w:space="0" w:color="auto"/>
        <w:left w:val="none" w:sz="0" w:space="0" w:color="auto"/>
        <w:bottom w:val="none" w:sz="0" w:space="0" w:color="auto"/>
        <w:right w:val="none" w:sz="0" w:space="0" w:color="auto"/>
      </w:divBdr>
    </w:div>
    <w:div w:id="1133861574">
      <w:bodyDiv w:val="1"/>
      <w:marLeft w:val="0"/>
      <w:marRight w:val="0"/>
      <w:marTop w:val="0"/>
      <w:marBottom w:val="0"/>
      <w:divBdr>
        <w:top w:val="none" w:sz="0" w:space="0" w:color="auto"/>
        <w:left w:val="none" w:sz="0" w:space="0" w:color="auto"/>
        <w:bottom w:val="none" w:sz="0" w:space="0" w:color="auto"/>
        <w:right w:val="none" w:sz="0" w:space="0" w:color="auto"/>
      </w:divBdr>
    </w:div>
    <w:div w:id="1149396450">
      <w:bodyDiv w:val="1"/>
      <w:marLeft w:val="0"/>
      <w:marRight w:val="0"/>
      <w:marTop w:val="0"/>
      <w:marBottom w:val="0"/>
      <w:divBdr>
        <w:top w:val="none" w:sz="0" w:space="0" w:color="auto"/>
        <w:left w:val="none" w:sz="0" w:space="0" w:color="auto"/>
        <w:bottom w:val="none" w:sz="0" w:space="0" w:color="auto"/>
        <w:right w:val="none" w:sz="0" w:space="0" w:color="auto"/>
      </w:divBdr>
    </w:div>
    <w:div w:id="1159268572">
      <w:bodyDiv w:val="1"/>
      <w:marLeft w:val="0"/>
      <w:marRight w:val="0"/>
      <w:marTop w:val="0"/>
      <w:marBottom w:val="0"/>
      <w:divBdr>
        <w:top w:val="none" w:sz="0" w:space="0" w:color="auto"/>
        <w:left w:val="none" w:sz="0" w:space="0" w:color="auto"/>
        <w:bottom w:val="none" w:sz="0" w:space="0" w:color="auto"/>
        <w:right w:val="none" w:sz="0" w:space="0" w:color="auto"/>
      </w:divBdr>
    </w:div>
    <w:div w:id="1163200955">
      <w:bodyDiv w:val="1"/>
      <w:marLeft w:val="0"/>
      <w:marRight w:val="0"/>
      <w:marTop w:val="0"/>
      <w:marBottom w:val="0"/>
      <w:divBdr>
        <w:top w:val="none" w:sz="0" w:space="0" w:color="auto"/>
        <w:left w:val="none" w:sz="0" w:space="0" w:color="auto"/>
        <w:bottom w:val="none" w:sz="0" w:space="0" w:color="auto"/>
        <w:right w:val="none" w:sz="0" w:space="0" w:color="auto"/>
      </w:divBdr>
    </w:div>
    <w:div w:id="1164667501">
      <w:bodyDiv w:val="1"/>
      <w:marLeft w:val="0"/>
      <w:marRight w:val="0"/>
      <w:marTop w:val="0"/>
      <w:marBottom w:val="0"/>
      <w:divBdr>
        <w:top w:val="none" w:sz="0" w:space="0" w:color="auto"/>
        <w:left w:val="none" w:sz="0" w:space="0" w:color="auto"/>
        <w:bottom w:val="none" w:sz="0" w:space="0" w:color="auto"/>
        <w:right w:val="none" w:sz="0" w:space="0" w:color="auto"/>
      </w:divBdr>
      <w:divsChild>
        <w:div w:id="1921519739">
          <w:marLeft w:val="0"/>
          <w:marRight w:val="0"/>
          <w:marTop w:val="0"/>
          <w:marBottom w:val="0"/>
          <w:divBdr>
            <w:top w:val="none" w:sz="0" w:space="0" w:color="auto"/>
            <w:left w:val="none" w:sz="0" w:space="0" w:color="auto"/>
            <w:bottom w:val="none" w:sz="0" w:space="0" w:color="auto"/>
            <w:right w:val="none" w:sz="0" w:space="0" w:color="auto"/>
          </w:divBdr>
          <w:divsChild>
            <w:div w:id="1973824254">
              <w:marLeft w:val="0"/>
              <w:marRight w:val="0"/>
              <w:marTop w:val="0"/>
              <w:marBottom w:val="0"/>
              <w:divBdr>
                <w:top w:val="none" w:sz="0" w:space="0" w:color="auto"/>
                <w:left w:val="none" w:sz="0" w:space="0" w:color="auto"/>
                <w:bottom w:val="none" w:sz="0" w:space="0" w:color="auto"/>
                <w:right w:val="none" w:sz="0" w:space="0" w:color="auto"/>
              </w:divBdr>
              <w:divsChild>
                <w:div w:id="101576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288042">
      <w:bodyDiv w:val="1"/>
      <w:marLeft w:val="0"/>
      <w:marRight w:val="0"/>
      <w:marTop w:val="0"/>
      <w:marBottom w:val="0"/>
      <w:divBdr>
        <w:top w:val="none" w:sz="0" w:space="0" w:color="auto"/>
        <w:left w:val="none" w:sz="0" w:space="0" w:color="auto"/>
        <w:bottom w:val="none" w:sz="0" w:space="0" w:color="auto"/>
        <w:right w:val="none" w:sz="0" w:space="0" w:color="auto"/>
      </w:divBdr>
    </w:div>
    <w:div w:id="1171945003">
      <w:bodyDiv w:val="1"/>
      <w:marLeft w:val="0"/>
      <w:marRight w:val="0"/>
      <w:marTop w:val="0"/>
      <w:marBottom w:val="0"/>
      <w:divBdr>
        <w:top w:val="none" w:sz="0" w:space="0" w:color="auto"/>
        <w:left w:val="none" w:sz="0" w:space="0" w:color="auto"/>
        <w:bottom w:val="none" w:sz="0" w:space="0" w:color="auto"/>
        <w:right w:val="none" w:sz="0" w:space="0" w:color="auto"/>
      </w:divBdr>
    </w:div>
    <w:div w:id="1177622733">
      <w:bodyDiv w:val="1"/>
      <w:marLeft w:val="0"/>
      <w:marRight w:val="0"/>
      <w:marTop w:val="0"/>
      <w:marBottom w:val="0"/>
      <w:divBdr>
        <w:top w:val="none" w:sz="0" w:space="0" w:color="auto"/>
        <w:left w:val="none" w:sz="0" w:space="0" w:color="auto"/>
        <w:bottom w:val="none" w:sz="0" w:space="0" w:color="auto"/>
        <w:right w:val="none" w:sz="0" w:space="0" w:color="auto"/>
      </w:divBdr>
    </w:div>
    <w:div w:id="1193151585">
      <w:bodyDiv w:val="1"/>
      <w:marLeft w:val="0"/>
      <w:marRight w:val="0"/>
      <w:marTop w:val="0"/>
      <w:marBottom w:val="0"/>
      <w:divBdr>
        <w:top w:val="none" w:sz="0" w:space="0" w:color="auto"/>
        <w:left w:val="none" w:sz="0" w:space="0" w:color="auto"/>
        <w:bottom w:val="none" w:sz="0" w:space="0" w:color="auto"/>
        <w:right w:val="none" w:sz="0" w:space="0" w:color="auto"/>
      </w:divBdr>
    </w:div>
    <w:div w:id="1233545326">
      <w:bodyDiv w:val="1"/>
      <w:marLeft w:val="0"/>
      <w:marRight w:val="0"/>
      <w:marTop w:val="0"/>
      <w:marBottom w:val="0"/>
      <w:divBdr>
        <w:top w:val="none" w:sz="0" w:space="0" w:color="auto"/>
        <w:left w:val="none" w:sz="0" w:space="0" w:color="auto"/>
        <w:bottom w:val="none" w:sz="0" w:space="0" w:color="auto"/>
        <w:right w:val="none" w:sz="0" w:space="0" w:color="auto"/>
      </w:divBdr>
    </w:div>
    <w:div w:id="1261181456">
      <w:bodyDiv w:val="1"/>
      <w:marLeft w:val="0"/>
      <w:marRight w:val="0"/>
      <w:marTop w:val="0"/>
      <w:marBottom w:val="0"/>
      <w:divBdr>
        <w:top w:val="none" w:sz="0" w:space="0" w:color="auto"/>
        <w:left w:val="none" w:sz="0" w:space="0" w:color="auto"/>
        <w:bottom w:val="none" w:sz="0" w:space="0" w:color="auto"/>
        <w:right w:val="none" w:sz="0" w:space="0" w:color="auto"/>
      </w:divBdr>
    </w:div>
    <w:div w:id="1272779783">
      <w:bodyDiv w:val="1"/>
      <w:marLeft w:val="0"/>
      <w:marRight w:val="0"/>
      <w:marTop w:val="0"/>
      <w:marBottom w:val="0"/>
      <w:divBdr>
        <w:top w:val="none" w:sz="0" w:space="0" w:color="auto"/>
        <w:left w:val="none" w:sz="0" w:space="0" w:color="auto"/>
        <w:bottom w:val="none" w:sz="0" w:space="0" w:color="auto"/>
        <w:right w:val="none" w:sz="0" w:space="0" w:color="auto"/>
      </w:divBdr>
    </w:div>
    <w:div w:id="1300961006">
      <w:bodyDiv w:val="1"/>
      <w:marLeft w:val="0"/>
      <w:marRight w:val="0"/>
      <w:marTop w:val="0"/>
      <w:marBottom w:val="0"/>
      <w:divBdr>
        <w:top w:val="none" w:sz="0" w:space="0" w:color="auto"/>
        <w:left w:val="none" w:sz="0" w:space="0" w:color="auto"/>
        <w:bottom w:val="none" w:sz="0" w:space="0" w:color="auto"/>
        <w:right w:val="none" w:sz="0" w:space="0" w:color="auto"/>
      </w:divBdr>
    </w:div>
    <w:div w:id="1307973886">
      <w:bodyDiv w:val="1"/>
      <w:marLeft w:val="0"/>
      <w:marRight w:val="0"/>
      <w:marTop w:val="0"/>
      <w:marBottom w:val="0"/>
      <w:divBdr>
        <w:top w:val="none" w:sz="0" w:space="0" w:color="auto"/>
        <w:left w:val="none" w:sz="0" w:space="0" w:color="auto"/>
        <w:bottom w:val="none" w:sz="0" w:space="0" w:color="auto"/>
        <w:right w:val="none" w:sz="0" w:space="0" w:color="auto"/>
      </w:divBdr>
    </w:div>
    <w:div w:id="1352367881">
      <w:bodyDiv w:val="1"/>
      <w:marLeft w:val="0"/>
      <w:marRight w:val="0"/>
      <w:marTop w:val="0"/>
      <w:marBottom w:val="0"/>
      <w:divBdr>
        <w:top w:val="none" w:sz="0" w:space="0" w:color="auto"/>
        <w:left w:val="none" w:sz="0" w:space="0" w:color="auto"/>
        <w:bottom w:val="none" w:sz="0" w:space="0" w:color="auto"/>
        <w:right w:val="none" w:sz="0" w:space="0" w:color="auto"/>
      </w:divBdr>
    </w:div>
    <w:div w:id="1353845026">
      <w:bodyDiv w:val="1"/>
      <w:marLeft w:val="0"/>
      <w:marRight w:val="0"/>
      <w:marTop w:val="0"/>
      <w:marBottom w:val="0"/>
      <w:divBdr>
        <w:top w:val="none" w:sz="0" w:space="0" w:color="auto"/>
        <w:left w:val="none" w:sz="0" w:space="0" w:color="auto"/>
        <w:bottom w:val="none" w:sz="0" w:space="0" w:color="auto"/>
        <w:right w:val="none" w:sz="0" w:space="0" w:color="auto"/>
      </w:divBdr>
    </w:div>
    <w:div w:id="1375546454">
      <w:bodyDiv w:val="1"/>
      <w:marLeft w:val="0"/>
      <w:marRight w:val="0"/>
      <w:marTop w:val="0"/>
      <w:marBottom w:val="0"/>
      <w:divBdr>
        <w:top w:val="none" w:sz="0" w:space="0" w:color="auto"/>
        <w:left w:val="none" w:sz="0" w:space="0" w:color="auto"/>
        <w:bottom w:val="none" w:sz="0" w:space="0" w:color="auto"/>
        <w:right w:val="none" w:sz="0" w:space="0" w:color="auto"/>
      </w:divBdr>
      <w:divsChild>
        <w:div w:id="1791583288">
          <w:marLeft w:val="0"/>
          <w:marRight w:val="0"/>
          <w:marTop w:val="0"/>
          <w:marBottom w:val="0"/>
          <w:divBdr>
            <w:top w:val="none" w:sz="0" w:space="0" w:color="auto"/>
            <w:left w:val="none" w:sz="0" w:space="0" w:color="auto"/>
            <w:bottom w:val="none" w:sz="0" w:space="0" w:color="auto"/>
            <w:right w:val="none" w:sz="0" w:space="0" w:color="auto"/>
          </w:divBdr>
          <w:divsChild>
            <w:div w:id="1961838046">
              <w:marLeft w:val="0"/>
              <w:marRight w:val="0"/>
              <w:marTop w:val="0"/>
              <w:marBottom w:val="0"/>
              <w:divBdr>
                <w:top w:val="none" w:sz="0" w:space="0" w:color="auto"/>
                <w:left w:val="none" w:sz="0" w:space="0" w:color="auto"/>
                <w:bottom w:val="none" w:sz="0" w:space="0" w:color="auto"/>
                <w:right w:val="none" w:sz="0" w:space="0" w:color="auto"/>
              </w:divBdr>
              <w:divsChild>
                <w:div w:id="138833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322053">
      <w:bodyDiv w:val="1"/>
      <w:marLeft w:val="0"/>
      <w:marRight w:val="0"/>
      <w:marTop w:val="0"/>
      <w:marBottom w:val="0"/>
      <w:divBdr>
        <w:top w:val="none" w:sz="0" w:space="0" w:color="auto"/>
        <w:left w:val="none" w:sz="0" w:space="0" w:color="auto"/>
        <w:bottom w:val="none" w:sz="0" w:space="0" w:color="auto"/>
        <w:right w:val="none" w:sz="0" w:space="0" w:color="auto"/>
      </w:divBdr>
    </w:div>
    <w:div w:id="1439836953">
      <w:bodyDiv w:val="1"/>
      <w:marLeft w:val="0"/>
      <w:marRight w:val="0"/>
      <w:marTop w:val="0"/>
      <w:marBottom w:val="0"/>
      <w:divBdr>
        <w:top w:val="none" w:sz="0" w:space="0" w:color="auto"/>
        <w:left w:val="none" w:sz="0" w:space="0" w:color="auto"/>
        <w:bottom w:val="none" w:sz="0" w:space="0" w:color="auto"/>
        <w:right w:val="none" w:sz="0" w:space="0" w:color="auto"/>
      </w:divBdr>
    </w:div>
    <w:div w:id="1441147964">
      <w:bodyDiv w:val="1"/>
      <w:marLeft w:val="0"/>
      <w:marRight w:val="0"/>
      <w:marTop w:val="0"/>
      <w:marBottom w:val="0"/>
      <w:divBdr>
        <w:top w:val="none" w:sz="0" w:space="0" w:color="auto"/>
        <w:left w:val="none" w:sz="0" w:space="0" w:color="auto"/>
        <w:bottom w:val="none" w:sz="0" w:space="0" w:color="auto"/>
        <w:right w:val="none" w:sz="0" w:space="0" w:color="auto"/>
      </w:divBdr>
    </w:div>
    <w:div w:id="1446926229">
      <w:bodyDiv w:val="1"/>
      <w:marLeft w:val="0"/>
      <w:marRight w:val="0"/>
      <w:marTop w:val="0"/>
      <w:marBottom w:val="0"/>
      <w:divBdr>
        <w:top w:val="none" w:sz="0" w:space="0" w:color="auto"/>
        <w:left w:val="none" w:sz="0" w:space="0" w:color="auto"/>
        <w:bottom w:val="none" w:sz="0" w:space="0" w:color="auto"/>
        <w:right w:val="none" w:sz="0" w:space="0" w:color="auto"/>
      </w:divBdr>
      <w:divsChild>
        <w:div w:id="614406642">
          <w:marLeft w:val="0"/>
          <w:marRight w:val="0"/>
          <w:marTop w:val="0"/>
          <w:marBottom w:val="0"/>
          <w:divBdr>
            <w:top w:val="none" w:sz="0" w:space="0" w:color="auto"/>
            <w:left w:val="none" w:sz="0" w:space="0" w:color="auto"/>
            <w:bottom w:val="none" w:sz="0" w:space="0" w:color="auto"/>
            <w:right w:val="none" w:sz="0" w:space="0" w:color="auto"/>
          </w:divBdr>
          <w:divsChild>
            <w:div w:id="168840241">
              <w:marLeft w:val="0"/>
              <w:marRight w:val="0"/>
              <w:marTop w:val="0"/>
              <w:marBottom w:val="0"/>
              <w:divBdr>
                <w:top w:val="none" w:sz="0" w:space="0" w:color="auto"/>
                <w:left w:val="none" w:sz="0" w:space="0" w:color="auto"/>
                <w:bottom w:val="none" w:sz="0" w:space="0" w:color="auto"/>
                <w:right w:val="none" w:sz="0" w:space="0" w:color="auto"/>
              </w:divBdr>
              <w:divsChild>
                <w:div w:id="75124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736935">
      <w:bodyDiv w:val="1"/>
      <w:marLeft w:val="0"/>
      <w:marRight w:val="0"/>
      <w:marTop w:val="0"/>
      <w:marBottom w:val="0"/>
      <w:divBdr>
        <w:top w:val="none" w:sz="0" w:space="0" w:color="auto"/>
        <w:left w:val="none" w:sz="0" w:space="0" w:color="auto"/>
        <w:bottom w:val="none" w:sz="0" w:space="0" w:color="auto"/>
        <w:right w:val="none" w:sz="0" w:space="0" w:color="auto"/>
      </w:divBdr>
      <w:divsChild>
        <w:div w:id="1845129586">
          <w:marLeft w:val="0"/>
          <w:marRight w:val="0"/>
          <w:marTop w:val="0"/>
          <w:marBottom w:val="0"/>
          <w:divBdr>
            <w:top w:val="none" w:sz="0" w:space="0" w:color="auto"/>
            <w:left w:val="none" w:sz="0" w:space="0" w:color="auto"/>
            <w:bottom w:val="none" w:sz="0" w:space="0" w:color="auto"/>
            <w:right w:val="none" w:sz="0" w:space="0" w:color="auto"/>
          </w:divBdr>
          <w:divsChild>
            <w:div w:id="1793015542">
              <w:marLeft w:val="0"/>
              <w:marRight w:val="0"/>
              <w:marTop w:val="0"/>
              <w:marBottom w:val="0"/>
              <w:divBdr>
                <w:top w:val="none" w:sz="0" w:space="0" w:color="auto"/>
                <w:left w:val="none" w:sz="0" w:space="0" w:color="auto"/>
                <w:bottom w:val="none" w:sz="0" w:space="0" w:color="auto"/>
                <w:right w:val="none" w:sz="0" w:space="0" w:color="auto"/>
              </w:divBdr>
              <w:divsChild>
                <w:div w:id="68420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146762">
      <w:bodyDiv w:val="1"/>
      <w:marLeft w:val="0"/>
      <w:marRight w:val="0"/>
      <w:marTop w:val="0"/>
      <w:marBottom w:val="0"/>
      <w:divBdr>
        <w:top w:val="none" w:sz="0" w:space="0" w:color="auto"/>
        <w:left w:val="none" w:sz="0" w:space="0" w:color="auto"/>
        <w:bottom w:val="none" w:sz="0" w:space="0" w:color="auto"/>
        <w:right w:val="none" w:sz="0" w:space="0" w:color="auto"/>
      </w:divBdr>
    </w:div>
    <w:div w:id="1469588439">
      <w:bodyDiv w:val="1"/>
      <w:marLeft w:val="0"/>
      <w:marRight w:val="0"/>
      <w:marTop w:val="0"/>
      <w:marBottom w:val="0"/>
      <w:divBdr>
        <w:top w:val="none" w:sz="0" w:space="0" w:color="auto"/>
        <w:left w:val="none" w:sz="0" w:space="0" w:color="auto"/>
        <w:bottom w:val="none" w:sz="0" w:space="0" w:color="auto"/>
        <w:right w:val="none" w:sz="0" w:space="0" w:color="auto"/>
      </w:divBdr>
    </w:div>
    <w:div w:id="1472483843">
      <w:bodyDiv w:val="1"/>
      <w:marLeft w:val="0"/>
      <w:marRight w:val="0"/>
      <w:marTop w:val="0"/>
      <w:marBottom w:val="0"/>
      <w:divBdr>
        <w:top w:val="none" w:sz="0" w:space="0" w:color="auto"/>
        <w:left w:val="none" w:sz="0" w:space="0" w:color="auto"/>
        <w:bottom w:val="none" w:sz="0" w:space="0" w:color="auto"/>
        <w:right w:val="none" w:sz="0" w:space="0" w:color="auto"/>
      </w:divBdr>
    </w:div>
    <w:div w:id="1546406248">
      <w:bodyDiv w:val="1"/>
      <w:marLeft w:val="0"/>
      <w:marRight w:val="0"/>
      <w:marTop w:val="0"/>
      <w:marBottom w:val="0"/>
      <w:divBdr>
        <w:top w:val="none" w:sz="0" w:space="0" w:color="auto"/>
        <w:left w:val="none" w:sz="0" w:space="0" w:color="auto"/>
        <w:bottom w:val="none" w:sz="0" w:space="0" w:color="auto"/>
        <w:right w:val="none" w:sz="0" w:space="0" w:color="auto"/>
      </w:divBdr>
    </w:div>
    <w:div w:id="1555969825">
      <w:bodyDiv w:val="1"/>
      <w:marLeft w:val="0"/>
      <w:marRight w:val="0"/>
      <w:marTop w:val="0"/>
      <w:marBottom w:val="0"/>
      <w:divBdr>
        <w:top w:val="none" w:sz="0" w:space="0" w:color="auto"/>
        <w:left w:val="none" w:sz="0" w:space="0" w:color="auto"/>
        <w:bottom w:val="none" w:sz="0" w:space="0" w:color="auto"/>
        <w:right w:val="none" w:sz="0" w:space="0" w:color="auto"/>
      </w:divBdr>
    </w:div>
    <w:div w:id="1566138014">
      <w:bodyDiv w:val="1"/>
      <w:marLeft w:val="0"/>
      <w:marRight w:val="0"/>
      <w:marTop w:val="0"/>
      <w:marBottom w:val="0"/>
      <w:divBdr>
        <w:top w:val="none" w:sz="0" w:space="0" w:color="auto"/>
        <w:left w:val="none" w:sz="0" w:space="0" w:color="auto"/>
        <w:bottom w:val="none" w:sz="0" w:space="0" w:color="auto"/>
        <w:right w:val="none" w:sz="0" w:space="0" w:color="auto"/>
      </w:divBdr>
    </w:div>
    <w:div w:id="1597862016">
      <w:bodyDiv w:val="1"/>
      <w:marLeft w:val="0"/>
      <w:marRight w:val="0"/>
      <w:marTop w:val="0"/>
      <w:marBottom w:val="0"/>
      <w:divBdr>
        <w:top w:val="none" w:sz="0" w:space="0" w:color="auto"/>
        <w:left w:val="none" w:sz="0" w:space="0" w:color="auto"/>
        <w:bottom w:val="none" w:sz="0" w:space="0" w:color="auto"/>
        <w:right w:val="none" w:sz="0" w:space="0" w:color="auto"/>
      </w:divBdr>
    </w:div>
    <w:div w:id="1614047087">
      <w:bodyDiv w:val="1"/>
      <w:marLeft w:val="0"/>
      <w:marRight w:val="0"/>
      <w:marTop w:val="0"/>
      <w:marBottom w:val="0"/>
      <w:divBdr>
        <w:top w:val="none" w:sz="0" w:space="0" w:color="auto"/>
        <w:left w:val="none" w:sz="0" w:space="0" w:color="auto"/>
        <w:bottom w:val="none" w:sz="0" w:space="0" w:color="auto"/>
        <w:right w:val="none" w:sz="0" w:space="0" w:color="auto"/>
      </w:divBdr>
    </w:div>
    <w:div w:id="1631738712">
      <w:bodyDiv w:val="1"/>
      <w:marLeft w:val="0"/>
      <w:marRight w:val="0"/>
      <w:marTop w:val="0"/>
      <w:marBottom w:val="0"/>
      <w:divBdr>
        <w:top w:val="none" w:sz="0" w:space="0" w:color="auto"/>
        <w:left w:val="none" w:sz="0" w:space="0" w:color="auto"/>
        <w:bottom w:val="none" w:sz="0" w:space="0" w:color="auto"/>
        <w:right w:val="none" w:sz="0" w:space="0" w:color="auto"/>
      </w:divBdr>
    </w:div>
    <w:div w:id="1659266133">
      <w:bodyDiv w:val="1"/>
      <w:marLeft w:val="0"/>
      <w:marRight w:val="0"/>
      <w:marTop w:val="0"/>
      <w:marBottom w:val="0"/>
      <w:divBdr>
        <w:top w:val="none" w:sz="0" w:space="0" w:color="auto"/>
        <w:left w:val="none" w:sz="0" w:space="0" w:color="auto"/>
        <w:bottom w:val="none" w:sz="0" w:space="0" w:color="auto"/>
        <w:right w:val="none" w:sz="0" w:space="0" w:color="auto"/>
      </w:divBdr>
    </w:div>
    <w:div w:id="1668750879">
      <w:bodyDiv w:val="1"/>
      <w:marLeft w:val="0"/>
      <w:marRight w:val="0"/>
      <w:marTop w:val="0"/>
      <w:marBottom w:val="0"/>
      <w:divBdr>
        <w:top w:val="none" w:sz="0" w:space="0" w:color="auto"/>
        <w:left w:val="none" w:sz="0" w:space="0" w:color="auto"/>
        <w:bottom w:val="none" w:sz="0" w:space="0" w:color="auto"/>
        <w:right w:val="none" w:sz="0" w:space="0" w:color="auto"/>
      </w:divBdr>
    </w:div>
    <w:div w:id="1716465450">
      <w:bodyDiv w:val="1"/>
      <w:marLeft w:val="0"/>
      <w:marRight w:val="0"/>
      <w:marTop w:val="0"/>
      <w:marBottom w:val="0"/>
      <w:divBdr>
        <w:top w:val="none" w:sz="0" w:space="0" w:color="auto"/>
        <w:left w:val="none" w:sz="0" w:space="0" w:color="auto"/>
        <w:bottom w:val="none" w:sz="0" w:space="0" w:color="auto"/>
        <w:right w:val="none" w:sz="0" w:space="0" w:color="auto"/>
      </w:divBdr>
    </w:div>
    <w:div w:id="1730689464">
      <w:bodyDiv w:val="1"/>
      <w:marLeft w:val="0"/>
      <w:marRight w:val="0"/>
      <w:marTop w:val="0"/>
      <w:marBottom w:val="0"/>
      <w:divBdr>
        <w:top w:val="none" w:sz="0" w:space="0" w:color="auto"/>
        <w:left w:val="none" w:sz="0" w:space="0" w:color="auto"/>
        <w:bottom w:val="none" w:sz="0" w:space="0" w:color="auto"/>
        <w:right w:val="none" w:sz="0" w:space="0" w:color="auto"/>
      </w:divBdr>
      <w:divsChild>
        <w:div w:id="491606455">
          <w:marLeft w:val="0"/>
          <w:marRight w:val="0"/>
          <w:marTop w:val="0"/>
          <w:marBottom w:val="0"/>
          <w:divBdr>
            <w:top w:val="none" w:sz="0" w:space="0" w:color="auto"/>
            <w:left w:val="none" w:sz="0" w:space="0" w:color="auto"/>
            <w:bottom w:val="none" w:sz="0" w:space="0" w:color="auto"/>
            <w:right w:val="none" w:sz="0" w:space="0" w:color="auto"/>
          </w:divBdr>
          <w:divsChild>
            <w:div w:id="914555698">
              <w:marLeft w:val="0"/>
              <w:marRight w:val="0"/>
              <w:marTop w:val="0"/>
              <w:marBottom w:val="0"/>
              <w:divBdr>
                <w:top w:val="none" w:sz="0" w:space="0" w:color="auto"/>
                <w:left w:val="none" w:sz="0" w:space="0" w:color="auto"/>
                <w:bottom w:val="none" w:sz="0" w:space="0" w:color="auto"/>
                <w:right w:val="none" w:sz="0" w:space="0" w:color="auto"/>
              </w:divBdr>
              <w:divsChild>
                <w:div w:id="113752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60209">
      <w:bodyDiv w:val="1"/>
      <w:marLeft w:val="0"/>
      <w:marRight w:val="0"/>
      <w:marTop w:val="0"/>
      <w:marBottom w:val="0"/>
      <w:divBdr>
        <w:top w:val="none" w:sz="0" w:space="0" w:color="auto"/>
        <w:left w:val="none" w:sz="0" w:space="0" w:color="auto"/>
        <w:bottom w:val="none" w:sz="0" w:space="0" w:color="auto"/>
        <w:right w:val="none" w:sz="0" w:space="0" w:color="auto"/>
      </w:divBdr>
    </w:div>
    <w:div w:id="1757097120">
      <w:bodyDiv w:val="1"/>
      <w:marLeft w:val="0"/>
      <w:marRight w:val="0"/>
      <w:marTop w:val="0"/>
      <w:marBottom w:val="0"/>
      <w:divBdr>
        <w:top w:val="none" w:sz="0" w:space="0" w:color="auto"/>
        <w:left w:val="none" w:sz="0" w:space="0" w:color="auto"/>
        <w:bottom w:val="none" w:sz="0" w:space="0" w:color="auto"/>
        <w:right w:val="none" w:sz="0" w:space="0" w:color="auto"/>
      </w:divBdr>
    </w:div>
    <w:div w:id="1768423711">
      <w:bodyDiv w:val="1"/>
      <w:marLeft w:val="0"/>
      <w:marRight w:val="0"/>
      <w:marTop w:val="0"/>
      <w:marBottom w:val="0"/>
      <w:divBdr>
        <w:top w:val="none" w:sz="0" w:space="0" w:color="auto"/>
        <w:left w:val="none" w:sz="0" w:space="0" w:color="auto"/>
        <w:bottom w:val="none" w:sz="0" w:space="0" w:color="auto"/>
        <w:right w:val="none" w:sz="0" w:space="0" w:color="auto"/>
      </w:divBdr>
    </w:div>
    <w:div w:id="1814180180">
      <w:bodyDiv w:val="1"/>
      <w:marLeft w:val="0"/>
      <w:marRight w:val="0"/>
      <w:marTop w:val="0"/>
      <w:marBottom w:val="0"/>
      <w:divBdr>
        <w:top w:val="none" w:sz="0" w:space="0" w:color="auto"/>
        <w:left w:val="none" w:sz="0" w:space="0" w:color="auto"/>
        <w:bottom w:val="none" w:sz="0" w:space="0" w:color="auto"/>
        <w:right w:val="none" w:sz="0" w:space="0" w:color="auto"/>
      </w:divBdr>
    </w:div>
    <w:div w:id="1814905380">
      <w:bodyDiv w:val="1"/>
      <w:marLeft w:val="0"/>
      <w:marRight w:val="0"/>
      <w:marTop w:val="0"/>
      <w:marBottom w:val="0"/>
      <w:divBdr>
        <w:top w:val="none" w:sz="0" w:space="0" w:color="auto"/>
        <w:left w:val="none" w:sz="0" w:space="0" w:color="auto"/>
        <w:bottom w:val="none" w:sz="0" w:space="0" w:color="auto"/>
        <w:right w:val="none" w:sz="0" w:space="0" w:color="auto"/>
      </w:divBdr>
    </w:div>
    <w:div w:id="1826168699">
      <w:bodyDiv w:val="1"/>
      <w:marLeft w:val="0"/>
      <w:marRight w:val="0"/>
      <w:marTop w:val="0"/>
      <w:marBottom w:val="0"/>
      <w:divBdr>
        <w:top w:val="none" w:sz="0" w:space="0" w:color="auto"/>
        <w:left w:val="none" w:sz="0" w:space="0" w:color="auto"/>
        <w:bottom w:val="none" w:sz="0" w:space="0" w:color="auto"/>
        <w:right w:val="none" w:sz="0" w:space="0" w:color="auto"/>
      </w:divBdr>
    </w:div>
    <w:div w:id="1828787375">
      <w:bodyDiv w:val="1"/>
      <w:marLeft w:val="0"/>
      <w:marRight w:val="0"/>
      <w:marTop w:val="0"/>
      <w:marBottom w:val="0"/>
      <w:divBdr>
        <w:top w:val="none" w:sz="0" w:space="0" w:color="auto"/>
        <w:left w:val="none" w:sz="0" w:space="0" w:color="auto"/>
        <w:bottom w:val="none" w:sz="0" w:space="0" w:color="auto"/>
        <w:right w:val="none" w:sz="0" w:space="0" w:color="auto"/>
      </w:divBdr>
    </w:div>
    <w:div w:id="1839727591">
      <w:bodyDiv w:val="1"/>
      <w:marLeft w:val="0"/>
      <w:marRight w:val="0"/>
      <w:marTop w:val="0"/>
      <w:marBottom w:val="0"/>
      <w:divBdr>
        <w:top w:val="none" w:sz="0" w:space="0" w:color="auto"/>
        <w:left w:val="none" w:sz="0" w:space="0" w:color="auto"/>
        <w:bottom w:val="none" w:sz="0" w:space="0" w:color="auto"/>
        <w:right w:val="none" w:sz="0" w:space="0" w:color="auto"/>
      </w:divBdr>
    </w:div>
    <w:div w:id="1865166429">
      <w:bodyDiv w:val="1"/>
      <w:marLeft w:val="0"/>
      <w:marRight w:val="0"/>
      <w:marTop w:val="0"/>
      <w:marBottom w:val="0"/>
      <w:divBdr>
        <w:top w:val="none" w:sz="0" w:space="0" w:color="auto"/>
        <w:left w:val="none" w:sz="0" w:space="0" w:color="auto"/>
        <w:bottom w:val="none" w:sz="0" w:space="0" w:color="auto"/>
        <w:right w:val="none" w:sz="0" w:space="0" w:color="auto"/>
      </w:divBdr>
    </w:div>
    <w:div w:id="1930505693">
      <w:bodyDiv w:val="1"/>
      <w:marLeft w:val="0"/>
      <w:marRight w:val="0"/>
      <w:marTop w:val="0"/>
      <w:marBottom w:val="0"/>
      <w:divBdr>
        <w:top w:val="none" w:sz="0" w:space="0" w:color="auto"/>
        <w:left w:val="none" w:sz="0" w:space="0" w:color="auto"/>
        <w:bottom w:val="none" w:sz="0" w:space="0" w:color="auto"/>
        <w:right w:val="none" w:sz="0" w:space="0" w:color="auto"/>
      </w:divBdr>
    </w:div>
    <w:div w:id="1936596023">
      <w:bodyDiv w:val="1"/>
      <w:marLeft w:val="0"/>
      <w:marRight w:val="0"/>
      <w:marTop w:val="0"/>
      <w:marBottom w:val="0"/>
      <w:divBdr>
        <w:top w:val="none" w:sz="0" w:space="0" w:color="auto"/>
        <w:left w:val="none" w:sz="0" w:space="0" w:color="auto"/>
        <w:bottom w:val="none" w:sz="0" w:space="0" w:color="auto"/>
        <w:right w:val="none" w:sz="0" w:space="0" w:color="auto"/>
      </w:divBdr>
    </w:div>
    <w:div w:id="1941987041">
      <w:bodyDiv w:val="1"/>
      <w:marLeft w:val="0"/>
      <w:marRight w:val="0"/>
      <w:marTop w:val="0"/>
      <w:marBottom w:val="0"/>
      <w:divBdr>
        <w:top w:val="none" w:sz="0" w:space="0" w:color="auto"/>
        <w:left w:val="none" w:sz="0" w:space="0" w:color="auto"/>
        <w:bottom w:val="none" w:sz="0" w:space="0" w:color="auto"/>
        <w:right w:val="none" w:sz="0" w:space="0" w:color="auto"/>
      </w:divBdr>
    </w:div>
    <w:div w:id="1951276556">
      <w:bodyDiv w:val="1"/>
      <w:marLeft w:val="0"/>
      <w:marRight w:val="0"/>
      <w:marTop w:val="0"/>
      <w:marBottom w:val="0"/>
      <w:divBdr>
        <w:top w:val="none" w:sz="0" w:space="0" w:color="auto"/>
        <w:left w:val="none" w:sz="0" w:space="0" w:color="auto"/>
        <w:bottom w:val="none" w:sz="0" w:space="0" w:color="auto"/>
        <w:right w:val="none" w:sz="0" w:space="0" w:color="auto"/>
      </w:divBdr>
    </w:div>
    <w:div w:id="2026319844">
      <w:bodyDiv w:val="1"/>
      <w:marLeft w:val="0"/>
      <w:marRight w:val="0"/>
      <w:marTop w:val="0"/>
      <w:marBottom w:val="0"/>
      <w:divBdr>
        <w:top w:val="none" w:sz="0" w:space="0" w:color="auto"/>
        <w:left w:val="none" w:sz="0" w:space="0" w:color="auto"/>
        <w:bottom w:val="none" w:sz="0" w:space="0" w:color="auto"/>
        <w:right w:val="none" w:sz="0" w:space="0" w:color="auto"/>
      </w:divBdr>
    </w:div>
    <w:div w:id="2035619200">
      <w:bodyDiv w:val="1"/>
      <w:marLeft w:val="0"/>
      <w:marRight w:val="0"/>
      <w:marTop w:val="0"/>
      <w:marBottom w:val="0"/>
      <w:divBdr>
        <w:top w:val="none" w:sz="0" w:space="0" w:color="auto"/>
        <w:left w:val="none" w:sz="0" w:space="0" w:color="auto"/>
        <w:bottom w:val="none" w:sz="0" w:space="0" w:color="auto"/>
        <w:right w:val="none" w:sz="0" w:space="0" w:color="auto"/>
      </w:divBdr>
    </w:div>
    <w:div w:id="2048673503">
      <w:bodyDiv w:val="1"/>
      <w:marLeft w:val="0"/>
      <w:marRight w:val="0"/>
      <w:marTop w:val="0"/>
      <w:marBottom w:val="0"/>
      <w:divBdr>
        <w:top w:val="none" w:sz="0" w:space="0" w:color="auto"/>
        <w:left w:val="none" w:sz="0" w:space="0" w:color="auto"/>
        <w:bottom w:val="none" w:sz="0" w:space="0" w:color="auto"/>
        <w:right w:val="none" w:sz="0" w:space="0" w:color="auto"/>
      </w:divBdr>
    </w:div>
    <w:div w:id="2071151598">
      <w:bodyDiv w:val="1"/>
      <w:marLeft w:val="0"/>
      <w:marRight w:val="0"/>
      <w:marTop w:val="0"/>
      <w:marBottom w:val="0"/>
      <w:divBdr>
        <w:top w:val="none" w:sz="0" w:space="0" w:color="auto"/>
        <w:left w:val="none" w:sz="0" w:space="0" w:color="auto"/>
        <w:bottom w:val="none" w:sz="0" w:space="0" w:color="auto"/>
        <w:right w:val="none" w:sz="0" w:space="0" w:color="auto"/>
      </w:divBdr>
    </w:div>
    <w:div w:id="2078548384">
      <w:bodyDiv w:val="1"/>
      <w:marLeft w:val="0"/>
      <w:marRight w:val="0"/>
      <w:marTop w:val="0"/>
      <w:marBottom w:val="0"/>
      <w:divBdr>
        <w:top w:val="none" w:sz="0" w:space="0" w:color="auto"/>
        <w:left w:val="none" w:sz="0" w:space="0" w:color="auto"/>
        <w:bottom w:val="none" w:sz="0" w:space="0" w:color="auto"/>
        <w:right w:val="none" w:sz="0" w:space="0" w:color="auto"/>
      </w:divBdr>
    </w:div>
    <w:div w:id="2083721000">
      <w:bodyDiv w:val="1"/>
      <w:marLeft w:val="0"/>
      <w:marRight w:val="0"/>
      <w:marTop w:val="0"/>
      <w:marBottom w:val="0"/>
      <w:divBdr>
        <w:top w:val="none" w:sz="0" w:space="0" w:color="auto"/>
        <w:left w:val="none" w:sz="0" w:space="0" w:color="auto"/>
        <w:bottom w:val="none" w:sz="0" w:space="0" w:color="auto"/>
        <w:right w:val="none" w:sz="0" w:space="0" w:color="auto"/>
      </w:divBdr>
    </w:div>
    <w:div w:id="2111927447">
      <w:bodyDiv w:val="1"/>
      <w:marLeft w:val="0"/>
      <w:marRight w:val="0"/>
      <w:marTop w:val="0"/>
      <w:marBottom w:val="0"/>
      <w:divBdr>
        <w:top w:val="none" w:sz="0" w:space="0" w:color="auto"/>
        <w:left w:val="none" w:sz="0" w:space="0" w:color="auto"/>
        <w:bottom w:val="none" w:sz="0" w:space="0" w:color="auto"/>
        <w:right w:val="none" w:sz="0" w:space="0" w:color="auto"/>
      </w:divBdr>
    </w:div>
    <w:div w:id="2123377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file:////Users/cody/github/csl/time_collocations/analysis/paper_data/firstyear/phrase_types.png" TargetMode="External"/><Relationship Id="rId26" Type="http://schemas.openxmlformats.org/officeDocument/2006/relationships/image" Target="file:////Users/cody/github/csl/time_collocations/analysis/paper_data/firstyear/&#1506;&#1491;_assocs.png" TargetMode="External"/><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image" Target="file:////Users/cody/github/csl/time_collocations/analysis/paper_data/firstyear/cmeans_clustering.png" TargetMode="External"/><Relationship Id="rId42" Type="http://schemas.openxmlformats.org/officeDocument/2006/relationships/image" Target="file:////Users/cody/github/csl/time_collocations/analysis/paper_data/firstyear/heatmap_tenses.png" TargetMode="External"/><Relationship Id="rId47" Type="http://schemas.openxmlformats.org/officeDocument/2006/relationships/image" Target="media/image19.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file:////Users/cody/github/csl/time_collocations/analysis/paper_data/firstyear/phrase_DP.png" TargetMode="External"/><Relationship Id="rId29" Type="http://schemas.openxmlformats.org/officeDocument/2006/relationships/image" Target="media/image10.png"/><Relationship Id="rId11" Type="http://schemas.openxmlformats.org/officeDocument/2006/relationships/image" Target="media/image1.png"/><Relationship Id="rId24" Type="http://schemas.openxmlformats.org/officeDocument/2006/relationships/image" Target="file:////Users/cody/github/csl/time_collocations/analysis/paper_data/firstyear/&#1489;_assocs.png" TargetMode="External"/><Relationship Id="rId32" Type="http://schemas.openxmlformats.org/officeDocument/2006/relationships/image" Target="file:////Users/cody/github/csl/time_collocations/analysis/paper_data/firstyear/&#1488;&#1495;&#1512;_assocs.png" TargetMode="External"/><Relationship Id="rId37" Type="http://schemas.openxmlformats.org/officeDocument/2006/relationships/image" Target="media/image14.png"/><Relationship Id="rId40" Type="http://schemas.openxmlformats.org/officeDocument/2006/relationships/image" Target="file:////Users/cody/github/csl/time_collocations/analysis/paper_data/firstyear/heatmap_timePOS.png" TargetMode="External"/><Relationship Id="rId45"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file:////Users/cody/github/csl/time_collocations/analysis/paper_data/firstyear/&#1500;_assocs.png" TargetMode="External"/><Relationship Id="rId36" Type="http://schemas.openxmlformats.org/officeDocument/2006/relationships/image" Target="file:////Users/cody/github/csl/time_collocations/analysis/paper_data/firstyear/spec_attractions.png" TargetMode="External"/><Relationship Id="rId49"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image" Target="file:////Users/cody/github/csl/time_collocations/analysis/paper_data/firstyear/heatmap_wayq_yiqt.pn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file:////Users/cody/github/csl/time_collocations/analysis/paper_data/firstyear/dp_book_diff.png" TargetMode="External"/><Relationship Id="rId22" Type="http://schemas.openxmlformats.org/officeDocument/2006/relationships/image" Target="file:////Users/cody/github/csl/time_collocations/analysis/paper_data/firstyear/unique_heads.png" TargetMode="External"/><Relationship Id="rId27" Type="http://schemas.openxmlformats.org/officeDocument/2006/relationships/image" Target="media/image9.png"/><Relationship Id="rId30" Type="http://schemas.openxmlformats.org/officeDocument/2006/relationships/image" Target="file:////Users/cody/github/csl/time_collocations/analysis/paper_data/firstyear/&#1502;&#1503;_assocs.png" TargetMode="External"/><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file:////Users/cody/github/csl/time_collocations/analysis/paper_data/firstyear/aspect_pca.png"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file:////Users/cody/github/csl/time_collocations/analysis/paper_data/firstyear/chapter_distribution.png"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image" Target="file:////Users/cody/github/csl/time_collocations/analysis/paper_data/firstyear/timeposition.png" TargetMode="External"/><Relationship Id="rId46" Type="http://schemas.openxmlformats.org/officeDocument/2006/relationships/image" Target="file:////Users/cody/github/csl/time_collocations/analysis/paper_data/firstyear/heatmap_yqtl_wyqt.png" TargetMode="External"/><Relationship Id="rId20" Type="http://schemas.openxmlformats.org/officeDocument/2006/relationships/image" Target="file:////Users/cody/github/csl/time_collocations/analysis/paper_data/firstyear/loca_types.png" TargetMode="Externa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3F9FC13F-E49B-6345-AF59-18037AEF4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6</TotalTime>
  <Pages>49</Pages>
  <Words>8646</Words>
  <Characters>48678</Characters>
  <Application>Microsoft Office Word</Application>
  <DocSecurity>0</DocSecurity>
  <Lines>1315</Lines>
  <Paragraphs>8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Kingham</dc:creator>
  <cp:keywords/>
  <dc:description/>
  <cp:lastModifiedBy>Cody Kingham</cp:lastModifiedBy>
  <cp:revision>16711</cp:revision>
  <cp:lastPrinted>2019-04-27T22:57:00Z</cp:lastPrinted>
  <dcterms:created xsi:type="dcterms:W3CDTF">2019-01-24T12:15:00Z</dcterms:created>
  <dcterms:modified xsi:type="dcterms:W3CDTF">2019-04-27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rlm7dgX"/&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ies>
</file>